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5CE5" w:rsidRDefault="00535CE5" w:rsidP="00F56BB7">
      <w:pPr>
        <w:pStyle w:val="Heading1"/>
      </w:pPr>
      <w:bookmarkStart w:id="0" w:name="_Toc536017956"/>
      <w:r>
        <w:t>Estimating Dynamic Amplification</w:t>
      </w:r>
      <w:bookmarkEnd w:id="0"/>
    </w:p>
    <w:p w:rsidR="009A1A14" w:rsidRDefault="009A1A14" w:rsidP="00071AF8">
      <w:r>
        <w:t xml:space="preserve">As vehicle loading continues to increase and while engineers design bridges </w:t>
      </w:r>
      <w:r w:rsidR="003D2C35">
        <w:t xml:space="preserve">more flexible and </w:t>
      </w:r>
      <w:r>
        <w:t>closer to the margins</w:t>
      </w:r>
      <w:r w:rsidR="009B1E0F">
        <w:t xml:space="preserve">, the reserve capacities of structures are reduced. The reduction in conservatism can only be justified if the </w:t>
      </w:r>
      <w:r>
        <w:t xml:space="preserve">assumptions inherent to our design and evaluation methodologies </w:t>
      </w:r>
      <w:r w:rsidR="009B1E0F">
        <w:t xml:space="preserve">are made </w:t>
      </w:r>
      <w:r>
        <w:t>more certain.</w:t>
      </w:r>
      <w:r w:rsidR="009B1E0F">
        <w:t xml:space="preserve"> The structure presented in the first part of this paper indicated that the dynamic amplification assumptions in the current live-load model are inaccurate and can be unconservative. These inadequacies have also been documented in other cases (</w:t>
      </w:r>
      <w:r w:rsidR="009B1E0F">
        <w:rPr>
          <w:b/>
        </w:rPr>
        <w:t>cite</w:t>
      </w:r>
      <w:r w:rsidR="009B1E0F">
        <w:t xml:space="preserve">). </w:t>
      </w:r>
    </w:p>
    <w:p w:rsidR="00EE4D0F" w:rsidRDefault="009B1E0F" w:rsidP="00547ADC">
      <w:r>
        <w:t xml:space="preserve">Therefore, it is necessary to utilize more accurate means of estimating or predicting dynamic amplification. </w:t>
      </w:r>
      <w:r w:rsidR="00547ADC">
        <w:t xml:space="preserve">The suitability of a given method is dependent on the application. In the case of existing structures, the </w:t>
      </w:r>
      <w:r w:rsidR="00EE4D0F">
        <w:t xml:space="preserve">in-situ behavior may be recorded, but the as-constructed dimensions and material properties may not be documented. </w:t>
      </w:r>
      <w:r w:rsidR="00547ADC">
        <w:t>During design, the in-situ behavior or attributes are not known</w:t>
      </w:r>
      <w:r w:rsidR="00EE4D0F">
        <w:t>, but the expected form of the structure is fully documented</w:t>
      </w:r>
      <w:r w:rsidR="00547ADC">
        <w:t xml:space="preserve">. </w:t>
      </w:r>
      <w:r w:rsidR="00EE4D0F">
        <w:t>It is therefore the objective of this part to identify and develop methods of predicting or estimating dynamic amplification that are suitable for the different applications.</w:t>
      </w:r>
    </w:p>
    <w:p w:rsidR="00CA636A" w:rsidRDefault="00EE4D0F" w:rsidP="009A1A14">
      <w:r>
        <w:t xml:space="preserve">Furthermore, these methods should be simple enough that they </w:t>
      </w:r>
      <w:r w:rsidR="009A1A14">
        <w:t>can</w:t>
      </w:r>
      <w:r>
        <w:t xml:space="preserve"> be implemented by the typical practicing engineer. The simplicity of a method </w:t>
      </w:r>
      <w:r w:rsidR="009A1A14">
        <w:t>will undoubtedly come</w:t>
      </w:r>
      <w:r>
        <w:t xml:space="preserve"> at the expense of accuracy</w:t>
      </w:r>
      <w:r w:rsidR="009A1A14">
        <w:t xml:space="preserve">. </w:t>
      </w:r>
      <w:r>
        <w:t xml:space="preserve">Therefore, a balance must be struck between accuracy and simplicity that is appropriate </w:t>
      </w:r>
      <w:r w:rsidR="009A1A14">
        <w:t>for the application. While this decision is ultimately left to the engineer,</w:t>
      </w:r>
      <w:r w:rsidR="00CA636A">
        <w:t xml:space="preserve"> the following sections will demonstrate </w:t>
      </w:r>
      <w:r w:rsidR="00F56BB7">
        <w:t>the</w:t>
      </w:r>
      <w:r w:rsidR="00CA636A">
        <w:t xml:space="preserve"> tradeoff by </w:t>
      </w:r>
      <w:r w:rsidR="00F56BB7">
        <w:t>presenting several methods of varying complexity for estimating dynamic amplification.</w:t>
      </w:r>
    </w:p>
    <w:p w:rsidR="00CB0CF3" w:rsidRDefault="00D32B2C" w:rsidP="00CB0CF3">
      <w:r>
        <w:lastRenderedPageBreak/>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rPr>
          <w:trHeight w:val="576"/>
        </w:trPr>
        <w:tc>
          <w:tcPr>
            <w:tcW w:w="7776" w:type="dxa"/>
            <w:vAlign w:val="center"/>
          </w:tcPr>
          <w:p w:rsidR="00CB0CF3" w:rsidRPr="00CB0CF3" w:rsidRDefault="00CB0CF3"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pPr>
            <w:bookmarkStart w:id="1" w:name="_Ref1142314"/>
            <w:r w:rsidRPr="00BD6DB7">
              <w:t>(</w:t>
            </w:r>
            <w:fldSimple w:instr=" SEQ Equation \* ARABIC ">
              <w:r w:rsidR="00415AE8">
                <w:rPr>
                  <w:noProof/>
                </w:rPr>
                <w:t>1</w:t>
              </w:r>
            </w:fldSimple>
            <w:bookmarkEnd w:id="1"/>
            <w:r w:rsidRPr="00BD6DB7">
              <w:t>)</w:t>
            </w:r>
          </w:p>
        </w:tc>
      </w:tr>
      <w:tr w:rsidR="00CB0CF3" w:rsidTr="00586742">
        <w:trPr>
          <w:trHeight w:val="576"/>
        </w:trPr>
        <w:tc>
          <w:tcPr>
            <w:tcW w:w="7776" w:type="dxa"/>
            <w:vAlign w:val="center"/>
          </w:tcPr>
          <w:p w:rsidR="00CB0CF3" w:rsidRDefault="00CB0CF3"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rPr>
                <w:rFonts w:ascii="Calibri" w:eastAsia="Calibri" w:hAnsi="Calibri" w:cs="Times New Roman"/>
              </w:rPr>
            </w:pPr>
            <w:r w:rsidRPr="00BD6DB7">
              <w:rPr>
                <w:rFonts w:ascii="Calibri" w:eastAsia="Calibri" w:hAnsi="Calibri" w:cs="Times New Roman"/>
              </w:rPr>
              <w:t>(</w:t>
            </w:r>
            <w:r w:rsidR="003D2C35">
              <w:rPr>
                <w:rFonts w:ascii="Calibri" w:eastAsia="Calibri" w:hAnsi="Calibri" w:cs="Times New Roman"/>
              </w:rPr>
              <w:fldChar w:fldCharType="begin"/>
            </w:r>
            <w:r w:rsidR="003D2C35">
              <w:rPr>
                <w:rFonts w:ascii="Calibri" w:eastAsia="Calibri" w:hAnsi="Calibri" w:cs="Times New Roman"/>
              </w:rPr>
              <w:instrText xml:space="preserve"> SEQ Equation \* ARABIC </w:instrText>
            </w:r>
            <w:r w:rsidR="003D2C35">
              <w:rPr>
                <w:rFonts w:ascii="Calibri" w:eastAsia="Calibri" w:hAnsi="Calibri" w:cs="Times New Roman"/>
              </w:rPr>
              <w:fldChar w:fldCharType="separate"/>
            </w:r>
            <w:r w:rsidR="00415AE8">
              <w:rPr>
                <w:rFonts w:ascii="Calibri" w:eastAsia="Calibri" w:hAnsi="Calibri" w:cs="Times New Roman"/>
                <w:noProof/>
              </w:rPr>
              <w:t>2</w:t>
            </w:r>
            <w:r w:rsidR="003D2C35">
              <w:rPr>
                <w:rFonts w:ascii="Calibri" w:eastAsia="Calibri" w:hAnsi="Calibri" w:cs="Times New Roman"/>
              </w:rPr>
              <w:fldChar w:fldCharType="end"/>
            </w:r>
            <w:r w:rsidRPr="00BD6DB7">
              <w:rPr>
                <w:rFonts w:ascii="Calibri" w:eastAsia="Calibri" w:hAnsi="Calibri" w:cs="Times New Roman"/>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c>
          <w:tcPr>
            <w:tcW w:w="7776" w:type="dxa"/>
          </w:tcPr>
          <w:p w:rsidR="00CB0CF3" w:rsidRPr="00CB0CF3" w:rsidRDefault="00CB0CF3"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CB0CF3" w:rsidRPr="00BD6DB7" w:rsidRDefault="00C274C6" w:rsidP="00586742">
            <w:pPr>
              <w:pStyle w:val="EquationCaptions"/>
            </w:pPr>
            <w:r w:rsidRPr="00BD6DB7">
              <w:t>(</w:t>
            </w:r>
            <w:fldSimple w:instr=" SEQ Equation \* ARABIC ">
              <w:r w:rsidR="00415AE8">
                <w:rPr>
                  <w:noProof/>
                </w:rPr>
                <w:t>3</w:t>
              </w:r>
            </w:fldSimple>
            <w:r w:rsidRPr="00BD6DB7">
              <w:t>)</w:t>
            </w:r>
          </w:p>
        </w:tc>
      </w:tr>
    </w:tbl>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5E3DAD" w:rsidRDefault="0000711F" w:rsidP="00D479D2">
      <w:pPr>
        <w:rPr>
          <w:rFonts w:eastAsiaTheme="minorEastAsia"/>
        </w:rPr>
      </w:pPr>
      <w:r>
        <w:rPr>
          <w:rFonts w:eastAsiaTheme="minorEastAsia"/>
        </w:rPr>
        <w:t xml:space="preserve">In this paper the dynamic amplification factor will be </w:t>
      </w:r>
      <w:r w:rsidR="00EF5DBB">
        <w:rPr>
          <w:rFonts w:eastAsiaTheme="minorEastAsia"/>
        </w:rPr>
        <w:t>computed according to</w:t>
      </w:r>
      <w:r>
        <w:rPr>
          <w:rFonts w:eastAsiaTheme="minorEastAsia"/>
        </w:rPr>
        <w:t xml:space="preserve"> </w:t>
      </w:r>
      <w:r w:rsidR="00586742">
        <w:rPr>
          <w:rFonts w:eastAsiaTheme="minorEastAsia"/>
          <w:b/>
        </w:rPr>
        <w:t xml:space="preserve">equation </w:t>
      </w:r>
      <w:r w:rsidR="00390569">
        <w:rPr>
          <w:rFonts w:eastAsiaTheme="minorEastAsia"/>
          <w:b/>
        </w:rPr>
        <w:t>2</w:t>
      </w:r>
      <w:r>
        <w:rPr>
          <w:rFonts w:eastAsiaTheme="minorEastAsia"/>
        </w:rPr>
        <w:t xml:space="preserve">. The responses used in computing the factor may be any structural response, experimentally recorded or obtained though analysis. </w:t>
      </w:r>
    </w:p>
    <w:p w:rsidR="00535CE5" w:rsidRDefault="00081F26" w:rsidP="00535CE5">
      <w:pPr>
        <w:pStyle w:val="Heading2"/>
      </w:pPr>
      <w:bookmarkStart w:id="2" w:name="_Toc536017957"/>
      <w:r>
        <w:t>Components of</w:t>
      </w:r>
      <w:r w:rsidR="00535CE5">
        <w:t xml:space="preserve"> </w:t>
      </w:r>
      <w:bookmarkEnd w:id="2"/>
      <w:r>
        <w:t>Vehicle Bridge Interaction</w:t>
      </w:r>
    </w:p>
    <w:p w:rsidR="00C85EE8" w:rsidRDefault="00081F26" w:rsidP="00081F26">
      <w:pPr>
        <w:keepNext/>
        <w:jc w:val="center"/>
      </w:pPr>
      <w:r>
        <w:rPr>
          <w:noProof/>
        </w:rPr>
        <w:drawing>
          <wp:inline distT="0" distB="0" distL="0" distR="0" wp14:anchorId="65885CA0" wp14:editId="201C3A67">
            <wp:extent cx="4572000" cy="134937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1349375"/>
                    </a:xfrm>
                    <a:prstGeom prst="rect">
                      <a:avLst/>
                    </a:prstGeom>
                  </pic:spPr>
                </pic:pic>
              </a:graphicData>
            </a:graphic>
          </wp:inline>
        </w:drawing>
      </w:r>
    </w:p>
    <w:p w:rsidR="00C85EE8" w:rsidRPr="00C85EE8" w:rsidRDefault="00C85EE8" w:rsidP="00C85EE8">
      <w:pPr>
        <w:pStyle w:val="Caption"/>
      </w:pPr>
      <w:r>
        <w:t xml:space="preserve">Figure </w:t>
      </w:r>
      <w:fldSimple w:instr=" STYLEREF 2 \s ">
        <w:r w:rsidR="004B0F1F">
          <w:rPr>
            <w:noProof/>
          </w:rPr>
          <w:t>1</w:t>
        </w:r>
      </w:fldSimple>
      <w:r w:rsidR="004B0F1F">
        <w:t>.</w:t>
      </w:r>
      <w:fldSimple w:instr=" SEQ Figure \* ARABIC \s 2 ">
        <w:r w:rsidR="004B0F1F">
          <w:rPr>
            <w:noProof/>
          </w:rPr>
          <w:t>1</w:t>
        </w:r>
      </w:fldSimple>
      <w:r>
        <w:t>: Schematic of Combined Vehicle and Bridge Systems</w:t>
      </w:r>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w:t>
      </w:r>
      <w:r w:rsidR="009A6B79">
        <w:t xml:space="preserve">roadway </w:t>
      </w:r>
      <w:r>
        <w:t>surface and the vehicle body</w:t>
      </w:r>
      <w:r w:rsidR="00081F26">
        <w:t xml:space="preserve"> w</w:t>
      </w:r>
      <w:r w:rsidR="00081F26" w:rsidRPr="00081F26">
        <w:t>hich is equal to the deformation of the suspension system assuming the tires remain in contact with the bridge surface</w:t>
      </w:r>
      <w:r>
        <w:t xml:space="preserve">. The bridge </w:t>
      </w:r>
      <w:r w:rsidR="00680431">
        <w:lastRenderedPageBreak/>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DF6195">
        <w:t xml:space="preserve">, </w:t>
      </w:r>
      <w:proofErr w:type="gramStart"/>
      <w:r w:rsidR="00DF6195">
        <w:t>in order to</w:t>
      </w:r>
      <w:proofErr w:type="gramEnd"/>
      <w:r w:rsidR="00DF6195">
        <w:t xml:space="preserve"> capture all of the primary mechanisms that give rise to dynamic amplification,</w:t>
      </w:r>
      <w:r w:rsidR="00680431">
        <w:t xml:space="preserve"> </w:t>
      </w:r>
      <w:r w:rsidR="001F31A5">
        <w:t>should</w:t>
      </w:r>
      <w:r w:rsidR="00680431">
        <w:t xml:space="preserve">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r w:rsidR="009A6B79">
        <w:t xml:space="preserve"> This is demonstrated in Chapter 6.</w:t>
      </w:r>
    </w:p>
    <w:p w:rsidR="00496B8E" w:rsidRDefault="00563D23" w:rsidP="00594561">
      <w:r>
        <w:t xml:space="preserve">There are many different methods of representing </w:t>
      </w:r>
      <w:proofErr w:type="gramStart"/>
      <w:r>
        <w:t>all of</w:t>
      </w:r>
      <w:proofErr w:type="gramEnd"/>
      <w:r>
        <w:t xml:space="preserve"> these elements in a model, but the success of a model is </w:t>
      </w:r>
      <w:r w:rsidR="00F8034A">
        <w:t xml:space="preserve">ultimately </w:t>
      </w:r>
      <w:r>
        <w:t>judged by its ability to reliably estimate the response of interest. For this study</w:t>
      </w:r>
      <w:r w:rsidR="009A6B79">
        <w:t>,</w:t>
      </w:r>
      <w:r>
        <w:t xml:space="preserve"> that response of interest is the amplification of peak </w:t>
      </w:r>
      <w:r w:rsidR="009A6B79">
        <w:t xml:space="preserve">bridge </w:t>
      </w:r>
      <w:r>
        <w:t>responses during live load events (vehicle-crossing). The following sections will present several model types of varying complexity, document their construction</w:t>
      </w:r>
      <w:r w:rsidR="009A6B79">
        <w:t>,</w:t>
      </w:r>
      <w:r>
        <w:t xml:space="preserve"> and demonstrate their ability to predict dynamic amplification.</w:t>
      </w:r>
    </w:p>
    <w:p w:rsidR="004F2A7A" w:rsidRDefault="00DF6195" w:rsidP="00594561">
      <w:r>
        <w:t xml:space="preserve">Chapter 2 provides methods of estimating dynamic amplification of existing structures with field testing. Chapter 3 provides an analytical approach to estimating dynamic amplification using </w:t>
      </w:r>
      <w:r w:rsidR="009366C5">
        <w:t>finite element analysis. Both approaches are demonstrated in the Part 1 case study.</w:t>
      </w:r>
      <w:r w:rsidR="008A297A">
        <w:t xml:space="preserve"> </w:t>
      </w:r>
      <w:r w:rsidR="009366C5">
        <w:t xml:space="preserve">Chapter 4 details the development and performance of a </w:t>
      </w:r>
      <w:r w:rsidR="004F2A7A">
        <w:t>simplified model for estimating dynamic amplification.</w:t>
      </w:r>
      <w:r w:rsidR="008A297A">
        <w:t xml:space="preserve"> Chapter 5 demonstrates the shortcomings of common profile roughness metrics </w:t>
      </w:r>
      <w:r w:rsidR="008A297A">
        <w:lastRenderedPageBreak/>
        <w:t xml:space="preserve">in predicting dynamic amplification. </w:t>
      </w:r>
      <w:r w:rsidR="004F2A7A">
        <w:t xml:space="preserve">Chapter </w:t>
      </w:r>
      <w:r w:rsidR="008A297A">
        <w:t>6</w:t>
      </w:r>
      <w:r w:rsidR="004F2A7A">
        <w:t xml:space="preserve"> examines the parameters influential to dynamic amplification through simulation studies. </w:t>
      </w:r>
    </w:p>
    <w:p w:rsidR="00FE4790" w:rsidRDefault="00FE4790" w:rsidP="00FE4790">
      <w:pPr>
        <w:pStyle w:val="Heading2"/>
      </w:pPr>
      <w:bookmarkStart w:id="3" w:name="_Toc536017958"/>
      <w:r>
        <w:t>In-Situ Measurement</w:t>
      </w:r>
      <w:bookmarkEnd w:id="3"/>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5E3DAD" w:rsidRDefault="005E3DAD" w:rsidP="005E3DAD">
      <w:pPr>
        <w:pStyle w:val="Heading3"/>
      </w:pPr>
      <w:r>
        <w:t>Strain vs. Displacement</w:t>
      </w:r>
    </w:p>
    <w:p w:rsidR="00D479D2" w:rsidRDefault="00432EF1" w:rsidP="00D479D2">
      <w:r>
        <w:t xml:space="preserve">Within the </w:t>
      </w:r>
      <w:r w:rsidR="00D479D2">
        <w:t xml:space="preserve">relevant literature </w:t>
      </w:r>
      <w:r>
        <w:t xml:space="preserve">it is not uncommon for </w:t>
      </w:r>
      <w:r w:rsidR="00D479D2">
        <w:t xml:space="preserve">experimentally derived dynamic amplification factors </w:t>
      </w:r>
      <w:r>
        <w:t>to be</w:t>
      </w:r>
      <w:r w:rsidR="00D479D2">
        <w:t xml:space="preserve"> reported for both displacement and strain</w:t>
      </w:r>
      <w:r w:rsidR="009A6B79">
        <w:t xml:space="preserve"> (or stress)</w:t>
      </w:r>
      <w:r w:rsidR="00D479D2">
        <w:t xml:space="preserve">. The </w:t>
      </w:r>
      <w:r w:rsidR="009A6B79">
        <w:t>amplification</w:t>
      </w:r>
      <w:r w:rsidR="00D479D2">
        <w:t xml:space="preserve"> factors are almost always greater </w:t>
      </w:r>
      <w:r w:rsidR="009A6B79">
        <w:t xml:space="preserve">for displacement </w:t>
      </w:r>
      <w:r w:rsidR="00D479D2">
        <w:t>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00D479D2" w:rsidRPr="00954037">
        <w:t xml:space="preserve"> </w:t>
      </w:r>
      <w:r w:rsidR="00D479D2">
        <w:t>key assumption that the measured response is due solely to the applied load.</w:t>
      </w:r>
    </w:p>
    <w:p w:rsidR="00D479D2" w:rsidRDefault="00D479D2" w:rsidP="00D479D2">
      <w:r>
        <w:t>Dynamic amplification factors assume that the bridge response is due to a vehicle which applies a force equal to its weight increased by a factor to account for its dynamic motion (</w:t>
      </w:r>
      <w:r w:rsidR="008A297A">
        <w:t xml:space="preserve">i.e. an </w:t>
      </w:r>
      <w:r>
        <w:t xml:space="preserve">acceleration </w:t>
      </w:r>
      <w:r w:rsidR="008A297A">
        <w:t>greater than</w:t>
      </w:r>
      <w:r>
        <w:t xml:space="preserve"> gravity). If this assumption were true, dynamic amplification factors would be equal for the various response quantities</w:t>
      </w:r>
      <w:r w:rsidR="003876A7">
        <w:t>.</w:t>
      </w:r>
      <w:r>
        <w:t xml:space="preserve"> </w:t>
      </w:r>
    </w:p>
    <w:p w:rsidR="007C1DAB" w:rsidRDefault="00D479D2" w:rsidP="00D479D2">
      <w:r>
        <w:t>However, the bridge response is</w:t>
      </w:r>
      <w:r w:rsidR="003876A7">
        <w:t xml:space="preserve"> </w:t>
      </w:r>
      <w:proofErr w:type="gramStart"/>
      <w:r w:rsidR="003876A7">
        <w:t>actually</w:t>
      </w:r>
      <w:r>
        <w:t xml:space="preserve"> due</w:t>
      </w:r>
      <w:proofErr w:type="gramEnd"/>
      <w:r>
        <w:t xml:space="preserve"> to a force applied by the vehicle as well as </w:t>
      </w:r>
      <w:r w:rsidR="008A297A">
        <w:t>inertial</w:t>
      </w:r>
      <w:r>
        <w:t xml:space="preserve"> force</w:t>
      </w:r>
      <w:r w:rsidR="008A297A">
        <w:t>s that develop</w:t>
      </w:r>
      <w:r>
        <w:t xml:space="preserve"> due to the acceleration of the mass of the bridge as it is excited by the </w:t>
      </w:r>
      <w:r w:rsidR="00954367">
        <w:t>crossing</w:t>
      </w:r>
      <w:r>
        <w:t xml:space="preserve"> vehicle (or other excitation sources). </w:t>
      </w:r>
    </w:p>
    <w:p w:rsidR="00860442" w:rsidRPr="007C1DAB" w:rsidRDefault="00D479D2" w:rsidP="00860442">
      <w:r>
        <w:lastRenderedPageBreak/>
        <w:t>Therefore, the bridge response is the sum of the responses</w:t>
      </w:r>
      <w:r w:rsidR="008A297A">
        <w:t xml:space="preserve"> due to these two inputs</w:t>
      </w:r>
      <w:r>
        <w:t xml:space="preserve">. To </w:t>
      </w:r>
      <w:r w:rsidR="003876A7">
        <w:t>demonstrate</w:t>
      </w:r>
      <w:r>
        <w:t xml:space="preserve"> this, consider a simply supported beam with a point load placed at midspan. The beam displacement and stress at </w:t>
      </w:r>
      <w:r w:rsidR="003876A7">
        <w:t>midspan</w:t>
      </w:r>
      <w:r>
        <w:t xml:space="preserve"> due to the point load </w:t>
      </w:r>
      <w:r w:rsidR="00055694">
        <w:t>(</w:t>
      </w:r>
      <w:r w:rsidR="00055694" w:rsidRPr="00055694">
        <w:rPr>
          <w:i/>
        </w:rPr>
        <w:t>P</w:t>
      </w:r>
      <w:r w:rsidR="00055694">
        <w:t xml:space="preserve">) </w:t>
      </w:r>
      <w:r>
        <w:t xml:space="preserve">at </w:t>
      </w:r>
      <w:r w:rsidR="003876A7">
        <w:t>midspan</w:t>
      </w:r>
      <w:r w:rsidR="00055694">
        <w:t xml:space="preserve"> (</w:t>
      </w:r>
      <w:r w:rsidR="00055694" w:rsidRPr="00055694">
        <w:rPr>
          <w:i/>
        </w:rPr>
        <w:t>L/2</w:t>
      </w:r>
      <w:r w:rsidR="00055694">
        <w:t>)</w:t>
      </w:r>
      <w:r>
        <w:t xml:space="preserve"> </w:t>
      </w:r>
      <w:r w:rsidR="00860442">
        <w:t xml:space="preserve">is as described </w:t>
      </w:r>
      <w:r w:rsidR="00055694">
        <w:t>by the equations provided in</w:t>
      </w:r>
      <w:r w:rsidR="00860442">
        <w:t xml:space="preserve"> </w:t>
      </w:r>
      <w:r w:rsidR="00055694">
        <w:t xml:space="preserve">the following table, where </w:t>
      </w:r>
      <w:r w:rsidR="00055694" w:rsidRPr="00055694">
        <w:rPr>
          <w:i/>
        </w:rPr>
        <w:t>E</w:t>
      </w:r>
      <w:r w:rsidR="00055694">
        <w:t xml:space="preserve"> is the modulus of elasticity of the beam material</w:t>
      </w:r>
      <w:r w:rsidR="007C1DAB">
        <w:t xml:space="preserve">, </w:t>
      </w:r>
      <w:r w:rsidR="00055694" w:rsidRPr="00055694">
        <w:rPr>
          <w:i/>
        </w:rPr>
        <w:t>I</w:t>
      </w:r>
      <w:r w:rsidR="00055694">
        <w:t xml:space="preserve"> </w:t>
      </w:r>
      <w:proofErr w:type="gramStart"/>
      <w:r w:rsidR="00055694">
        <w:t>is</w:t>
      </w:r>
      <w:proofErr w:type="gramEnd"/>
      <w:r w:rsidR="00055694">
        <w:t xml:space="preserve"> beam section’s moment of inertia</w:t>
      </w:r>
      <w:r w:rsidR="007C1DAB">
        <w:t xml:space="preserve"> and </w:t>
      </w:r>
      <w:r w:rsidR="007C1DAB">
        <w:rPr>
          <w:i/>
        </w:rPr>
        <w:t>y</w:t>
      </w:r>
      <w:r w:rsidR="007C1DAB">
        <w:t xml:space="preserve"> is the distance from the beam section’s neutral axis.</w:t>
      </w:r>
    </w:p>
    <w:p w:rsidR="009A6B79" w:rsidRDefault="009A6B79" w:rsidP="009A6B79">
      <w:pPr>
        <w:pStyle w:val="Caption"/>
        <w:keepNext/>
      </w:pPr>
      <w:r>
        <w:t xml:space="preserve">Table </w:t>
      </w:r>
      <w:fldSimple w:instr=" STYLEREF 2 \s ">
        <w:r w:rsidR="004B0F1F">
          <w:rPr>
            <w:noProof/>
          </w:rPr>
          <w:t>2</w:t>
        </w:r>
      </w:fldSimple>
      <w:r w:rsidR="004B0F1F">
        <w:t>.</w:t>
      </w:r>
      <w:fldSimple w:instr=" SEQ Table \* ARABIC \s 2 ">
        <w:r w:rsidR="004B0F1F">
          <w:rPr>
            <w:noProof/>
          </w:rPr>
          <w:t>1</w:t>
        </w:r>
      </w:fldSimple>
      <w:r>
        <w:t>: Displacement and Stress Equations for Point Load and Sinusoidal Distributed Load</w:t>
      </w:r>
    </w:p>
    <w:tbl>
      <w:tblPr>
        <w:tblStyle w:val="TableGrid"/>
        <w:tblW w:w="8640" w:type="dxa"/>
        <w:tblLayout w:type="fixed"/>
        <w:tblCellMar>
          <w:top w:w="29" w:type="dxa"/>
          <w:left w:w="0" w:type="dxa"/>
          <w:bottom w:w="29" w:type="dxa"/>
          <w:right w:w="72" w:type="dxa"/>
        </w:tblCellMar>
        <w:tblLook w:val="04A0" w:firstRow="1" w:lastRow="0" w:firstColumn="1" w:lastColumn="0" w:noHBand="0" w:noVBand="1"/>
      </w:tblPr>
      <w:tblGrid>
        <w:gridCol w:w="1440"/>
        <w:gridCol w:w="2705"/>
        <w:gridCol w:w="463"/>
        <w:gridCol w:w="3587"/>
        <w:gridCol w:w="445"/>
      </w:tblGrid>
      <w:tr w:rsidR="00860442" w:rsidTr="009A6B79">
        <w:tc>
          <w:tcPr>
            <w:tcW w:w="1440" w:type="dxa"/>
            <w:vAlign w:val="center"/>
          </w:tcPr>
          <w:p w:rsidR="00860442" w:rsidRDefault="00860442" w:rsidP="00860442">
            <w:pPr>
              <w:pStyle w:val="squish"/>
              <w:jc w:val="center"/>
            </w:pPr>
          </w:p>
        </w:tc>
        <w:tc>
          <w:tcPr>
            <w:tcW w:w="3168" w:type="dxa"/>
            <w:gridSpan w:val="2"/>
            <w:vAlign w:val="center"/>
          </w:tcPr>
          <w:p w:rsidR="00860442" w:rsidRDefault="00860442" w:rsidP="00860442">
            <w:pPr>
              <w:pStyle w:val="squish"/>
              <w:jc w:val="center"/>
            </w:pPr>
            <w:r>
              <w:t>Point Force</w:t>
            </w:r>
          </w:p>
        </w:tc>
        <w:tc>
          <w:tcPr>
            <w:tcW w:w="4032" w:type="dxa"/>
            <w:gridSpan w:val="2"/>
            <w:vAlign w:val="center"/>
          </w:tcPr>
          <w:p w:rsidR="00860442" w:rsidRDefault="00860442" w:rsidP="00860442">
            <w:pPr>
              <w:pStyle w:val="squish"/>
              <w:jc w:val="center"/>
            </w:pPr>
            <w:r>
              <w:t>Distributed (Inertial) Force</w:t>
            </w:r>
          </w:p>
        </w:tc>
      </w:tr>
      <w:tr w:rsidR="00860442" w:rsidTr="009A6B79">
        <w:tc>
          <w:tcPr>
            <w:tcW w:w="1440" w:type="dxa"/>
            <w:vAlign w:val="center"/>
          </w:tcPr>
          <w:p w:rsidR="00860442" w:rsidRDefault="00860442" w:rsidP="00860442">
            <w:pPr>
              <w:pStyle w:val="squish"/>
              <w:jc w:val="center"/>
            </w:pPr>
            <w:r>
              <w:t>Loading</w:t>
            </w:r>
          </w:p>
        </w:tc>
        <w:tc>
          <w:tcPr>
            <w:tcW w:w="3168" w:type="dxa"/>
            <w:gridSpan w:val="2"/>
            <w:tcBorders>
              <w:bottom w:val="single" w:sz="4" w:space="0" w:color="auto"/>
            </w:tcBorders>
            <w:vAlign w:val="bottom"/>
          </w:tcPr>
          <w:p w:rsidR="00860442" w:rsidRDefault="00860442" w:rsidP="00860442">
            <w:pPr>
              <w:pStyle w:val="squish"/>
              <w:jc w:val="center"/>
            </w:pPr>
            <w:r>
              <w:rPr>
                <w:noProof/>
              </w:rPr>
              <w:drawing>
                <wp:inline distT="0" distB="0" distL="0" distR="0" wp14:anchorId="735EBBED" wp14:editId="743C4D48">
                  <wp:extent cx="1828800" cy="565893"/>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565893"/>
                          </a:xfrm>
                          <a:prstGeom prst="rect">
                            <a:avLst/>
                          </a:prstGeom>
                        </pic:spPr>
                      </pic:pic>
                    </a:graphicData>
                  </a:graphic>
                </wp:inline>
              </w:drawing>
            </w:r>
          </w:p>
        </w:tc>
        <w:tc>
          <w:tcPr>
            <w:tcW w:w="4032" w:type="dxa"/>
            <w:gridSpan w:val="2"/>
            <w:tcBorders>
              <w:bottom w:val="single" w:sz="4" w:space="0" w:color="auto"/>
            </w:tcBorders>
            <w:vAlign w:val="bottom"/>
          </w:tcPr>
          <w:p w:rsidR="00860442" w:rsidRDefault="00420E6C" w:rsidP="00860442">
            <w:pPr>
              <w:pStyle w:val="squish"/>
              <w:jc w:val="center"/>
            </w:pPr>
            <w:r>
              <w:rPr>
                <w:noProof/>
              </w:rPr>
              <w:drawing>
                <wp:inline distT="0" distB="0" distL="0" distR="0" wp14:anchorId="58CC8760" wp14:editId="4DC7E9AE">
                  <wp:extent cx="2553970" cy="7092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3970" cy="709295"/>
                          </a:xfrm>
                          <a:prstGeom prst="rect">
                            <a:avLst/>
                          </a:prstGeom>
                        </pic:spPr>
                      </pic:pic>
                    </a:graphicData>
                  </a:graphic>
                </wp:inline>
              </w:drawing>
            </w:r>
          </w:p>
        </w:tc>
      </w:tr>
      <w:tr w:rsidR="009A6B79" w:rsidTr="009A6B79">
        <w:tc>
          <w:tcPr>
            <w:tcW w:w="1440" w:type="dxa"/>
            <w:vAlign w:val="center"/>
          </w:tcPr>
          <w:p w:rsidR="009A6B79" w:rsidRDefault="009A6B79" w:rsidP="00860442">
            <w:pPr>
              <w:pStyle w:val="squish"/>
              <w:jc w:val="center"/>
            </w:pPr>
            <w:r>
              <w:t>Displacement</w:t>
            </w:r>
          </w:p>
        </w:tc>
        <w:tc>
          <w:tcPr>
            <w:tcW w:w="2705" w:type="dxa"/>
            <w:tcBorders>
              <w:bottom w:val="single" w:sz="4" w:space="0" w:color="auto"/>
              <w:right w:val="nil"/>
            </w:tcBorders>
            <w:vAlign w:val="center"/>
          </w:tcPr>
          <w:p w:rsidR="009A6B79" w:rsidRDefault="009A6B79" w:rsidP="00860442">
            <w:pPr>
              <w:pStyle w:val="squish"/>
              <w:jc w:val="center"/>
            </w:pPr>
            <m:oMathPara>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463" w:type="dxa"/>
            <w:tcBorders>
              <w:left w:val="nil"/>
              <w:bottom w:val="single" w:sz="4" w:space="0" w:color="auto"/>
            </w:tcBorders>
            <w:vAlign w:val="center"/>
          </w:tcPr>
          <w:p w:rsidR="009A6B79" w:rsidRDefault="009A6B79" w:rsidP="009A6B79">
            <w:pPr>
              <w:pStyle w:val="EquationCaptions"/>
            </w:pPr>
            <w:r>
              <w:t>(</w:t>
            </w:r>
            <w:fldSimple w:instr=" SEQ Equation \* ARABIC ">
              <w:r w:rsidR="00415AE8">
                <w:rPr>
                  <w:noProof/>
                </w:rPr>
                <w:t>4</w:t>
              </w:r>
            </w:fldSimple>
            <w:r>
              <w:t>)</w:t>
            </w:r>
          </w:p>
        </w:tc>
        <w:tc>
          <w:tcPr>
            <w:tcW w:w="3587" w:type="dxa"/>
            <w:tcBorders>
              <w:bottom w:val="single" w:sz="4" w:space="0" w:color="auto"/>
              <w:right w:val="nil"/>
            </w:tcBorders>
            <w:vAlign w:val="center"/>
          </w:tcPr>
          <w:p w:rsidR="009A6B79" w:rsidRDefault="009A6B79" w:rsidP="00860442">
            <w:pPr>
              <w:pStyle w:val="squish"/>
              <w:jc w:val="center"/>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r>
              <w:rPr>
                <w:rFonts w:eastAsiaTheme="minorEastAsia"/>
              </w:rPr>
              <w:t xml:space="preserve"> </w:t>
            </w:r>
          </w:p>
        </w:tc>
        <w:tc>
          <w:tcPr>
            <w:tcW w:w="445" w:type="dxa"/>
            <w:tcBorders>
              <w:left w:val="nil"/>
              <w:bottom w:val="single" w:sz="4" w:space="0" w:color="auto"/>
            </w:tcBorders>
            <w:vAlign w:val="center"/>
          </w:tcPr>
          <w:p w:rsidR="009A6B79" w:rsidRDefault="009A6B79" w:rsidP="009A6B79">
            <w:pPr>
              <w:pStyle w:val="EquationCaptions"/>
            </w:pPr>
            <w:r>
              <w:t>(</w:t>
            </w:r>
            <w:fldSimple w:instr=" SEQ Equation \* ARABIC ">
              <w:r w:rsidR="00415AE8">
                <w:rPr>
                  <w:noProof/>
                </w:rPr>
                <w:t>5</w:t>
              </w:r>
            </w:fldSimple>
            <w:r>
              <w:t>)</w:t>
            </w:r>
          </w:p>
        </w:tc>
      </w:tr>
      <w:tr w:rsidR="009A6B79" w:rsidTr="009A6B79">
        <w:tc>
          <w:tcPr>
            <w:tcW w:w="1440" w:type="dxa"/>
            <w:vAlign w:val="center"/>
          </w:tcPr>
          <w:p w:rsidR="009A6B79" w:rsidRDefault="009A6B79" w:rsidP="00860442">
            <w:pPr>
              <w:pStyle w:val="squish"/>
              <w:jc w:val="center"/>
            </w:pPr>
            <w:r>
              <w:t>Stress</w:t>
            </w:r>
          </w:p>
        </w:tc>
        <w:tc>
          <w:tcPr>
            <w:tcW w:w="2705" w:type="dxa"/>
            <w:tcBorders>
              <w:right w:val="nil"/>
            </w:tcBorders>
            <w:vAlign w:val="center"/>
          </w:tcPr>
          <w:p w:rsidR="009A6B79" w:rsidRDefault="009A6B79" w:rsidP="00860442">
            <w:pPr>
              <w:pStyle w:val="squish"/>
              <w:jc w:val="cente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m:oMathPara>
          </w:p>
        </w:tc>
        <w:tc>
          <w:tcPr>
            <w:tcW w:w="463" w:type="dxa"/>
            <w:tcBorders>
              <w:left w:val="nil"/>
            </w:tcBorders>
            <w:vAlign w:val="center"/>
          </w:tcPr>
          <w:p w:rsidR="009A6B79" w:rsidRDefault="009A6B79" w:rsidP="009A6B79">
            <w:pPr>
              <w:pStyle w:val="EquationCaptions"/>
            </w:pPr>
            <w:r>
              <w:t>(</w:t>
            </w:r>
            <w:fldSimple w:instr=" SEQ Equation \* ARABIC ">
              <w:r w:rsidR="00415AE8">
                <w:rPr>
                  <w:noProof/>
                </w:rPr>
                <w:t>6</w:t>
              </w:r>
            </w:fldSimple>
            <w:r>
              <w:t>)</w:t>
            </w:r>
          </w:p>
        </w:tc>
        <w:tc>
          <w:tcPr>
            <w:tcW w:w="3587" w:type="dxa"/>
            <w:tcBorders>
              <w:right w:val="nil"/>
            </w:tcBorders>
            <w:vAlign w:val="center"/>
          </w:tcPr>
          <w:p w:rsidR="009A6B79" w:rsidRDefault="009A6B79" w:rsidP="00860442">
            <w:pPr>
              <w:pStyle w:val="squish"/>
              <w:jc w:val="center"/>
            </w:pPr>
            <m:oMathPara>
              <m:oMath>
                <m:r>
                  <w:rPr>
                    <w:rFonts w:ascii="Cambria Math" w:hAnsi="Cambria Math"/>
                  </w:rPr>
                  <m:t>σ=</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m:oMathPara>
          </w:p>
        </w:tc>
        <w:tc>
          <w:tcPr>
            <w:tcW w:w="445" w:type="dxa"/>
            <w:tcBorders>
              <w:left w:val="nil"/>
            </w:tcBorders>
            <w:vAlign w:val="center"/>
          </w:tcPr>
          <w:p w:rsidR="009A6B79" w:rsidRDefault="009A6B79" w:rsidP="009A6B79">
            <w:pPr>
              <w:pStyle w:val="EquationCaptions"/>
            </w:pPr>
            <w:r>
              <w:t>(</w:t>
            </w:r>
            <w:fldSimple w:instr=" SEQ Equation \* ARABIC ">
              <w:r w:rsidR="00415AE8">
                <w:rPr>
                  <w:noProof/>
                </w:rPr>
                <w:t>7</w:t>
              </w:r>
            </w:fldSimple>
            <w:r>
              <w:t>)</w:t>
            </w:r>
          </w:p>
        </w:tc>
      </w:tr>
    </w:tbl>
    <w:p w:rsidR="00D479D2" w:rsidRDefault="00055694" w:rsidP="00D479D2">
      <w:r>
        <w:t>A</w:t>
      </w:r>
      <w:r w:rsidR="00D479D2">
        <w:t xml:space="preserve"> beam oscillating </w:t>
      </w:r>
      <w:r>
        <w:t xml:space="preserve">under </w:t>
      </w:r>
      <w:r w:rsidR="007C1DAB">
        <w:t>its</w:t>
      </w:r>
      <w:r>
        <w:t xml:space="preserve"> first mode </w:t>
      </w:r>
      <w:r w:rsidR="007C1DAB">
        <w:t>deforms according to</w:t>
      </w:r>
      <w:r w:rsidR="00D479D2">
        <w:t xml:space="preserve"> a sinusoidal shape with a maximum acceleration </w:t>
      </w:r>
      <w:r>
        <w:t>(</w:t>
      </w:r>
      <w:r w:rsidR="00D479D2" w:rsidRPr="00055694">
        <w:rPr>
          <w:i/>
        </w:rPr>
        <w:t>A</w:t>
      </w:r>
      <w:r w:rsidR="00D479D2" w:rsidRPr="00055694">
        <w:rPr>
          <w:i/>
          <w:vertAlign w:val="subscript"/>
        </w:rPr>
        <w:t>max</w:t>
      </w:r>
      <w:r>
        <w:t>)</w:t>
      </w:r>
      <w:r w:rsidR="00D479D2">
        <w:t xml:space="preserve"> at midspan. Therefore, the </w:t>
      </w:r>
      <w:r w:rsidR="003D22FE">
        <w:t xml:space="preserve">maximum </w:t>
      </w:r>
      <w:r w:rsidR="00D479D2">
        <w:t>acceleration at any point</w:t>
      </w:r>
      <w:r>
        <w:t xml:space="preserve"> (</w:t>
      </w:r>
      <w:r w:rsidRPr="00055694">
        <w:rPr>
          <w:i/>
        </w:rPr>
        <w:t>x</w:t>
      </w:r>
      <w:r>
        <w:t>)</w:t>
      </w:r>
      <w:r w:rsidR="00D479D2">
        <w:t xml:space="preserve"> along the beam</w:t>
      </w:r>
      <w:r>
        <w:t xml:space="preserve"> length (</w:t>
      </w:r>
      <w:r>
        <w:rPr>
          <w:i/>
        </w:rPr>
        <w:t>L</w:t>
      </w:r>
      <w:r>
        <w:t>)</w:t>
      </w:r>
      <w:r w:rsidR="00D479D2">
        <w:t xml:space="preserve"> can be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D2C35" w:rsidTr="00C92896">
        <w:tc>
          <w:tcPr>
            <w:tcW w:w="7776" w:type="dxa"/>
          </w:tcPr>
          <w:p w:rsidR="003D2C35" w:rsidRPr="00CB0CF3" w:rsidRDefault="003D2C35" w:rsidP="003D2C35">
            <w:pPr>
              <w:pStyle w:val="EquationCaptions"/>
            </w:pPr>
            <m:oMathPara>
              <m:oMath>
                <m:sSub>
                  <m:sSubPr>
                    <m:ctrlPr>
                      <w:rPr>
                        <w:rFonts w:ascii="Cambria Math" w:hAnsi="Cambria Math"/>
                      </w:rPr>
                    </m:ctrlPr>
                  </m:sSubPr>
                  <m:e>
                    <m:r>
                      <w:rPr>
                        <w:rFonts w:ascii="Cambria Math" w:hAnsi="Cambria Math"/>
                      </w:rPr>
                      <m:t>u</m:t>
                    </m:r>
                    <m:r>
                      <m:rPr>
                        <m:sty m:val="p"/>
                      </m:rPr>
                      <w:rPr>
                        <w:rFonts w:ascii="Cambria Math" w:hAnsi="Cambria Math"/>
                      </w:rPr>
                      <m:t>"</m:t>
                    </m:r>
                  </m:e>
                  <m:sub>
                    <m:r>
                      <m:rPr>
                        <m:sty m:val="p"/>
                      </m:rPr>
                      <w:rPr>
                        <w:rFonts w:ascii="Cambria Math" w:hAnsi="Cambria Math"/>
                      </w:rPr>
                      <m:t>max</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ax</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tc>
        <w:tc>
          <w:tcPr>
            <w:tcW w:w="864" w:type="dxa"/>
            <w:vAlign w:val="center"/>
          </w:tcPr>
          <w:p w:rsidR="003D2C35" w:rsidRPr="00BD6DB7" w:rsidRDefault="003D2C35" w:rsidP="003D2C35">
            <w:pPr>
              <w:pStyle w:val="EquationCaptions"/>
            </w:pPr>
            <w:r>
              <w:t>(</w:t>
            </w:r>
            <w:fldSimple w:instr=" SEQ Equation \* ARABIC ">
              <w:r w:rsidR="00415AE8">
                <w:rPr>
                  <w:noProof/>
                </w:rPr>
                <w:t>8</w:t>
              </w:r>
            </w:fldSimple>
            <w:r>
              <w:t>)</w:t>
            </w:r>
          </w:p>
        </w:tc>
      </w:tr>
    </w:tbl>
    <w:p w:rsidR="00D479D2" w:rsidRDefault="003D22FE" w:rsidP="00055694">
      <w:pPr>
        <w:rPr>
          <w:rFonts w:eastAsiaTheme="minorEastAsia"/>
        </w:rPr>
      </w:pPr>
      <w:r>
        <w:rPr>
          <w:rFonts w:eastAsiaTheme="minorEastAsia"/>
        </w:rPr>
        <w:t>If</w:t>
      </w:r>
      <w:r w:rsidR="00D479D2">
        <w:rPr>
          <w:rFonts w:eastAsiaTheme="minorEastAsia"/>
        </w:rPr>
        <w:t xml:space="preserve"> the mass of the beam</w:t>
      </w:r>
      <w:r w:rsidR="00055694">
        <w:rPr>
          <w:rFonts w:eastAsiaTheme="minorEastAsia"/>
        </w:rPr>
        <w:t xml:space="preserve"> (</w:t>
      </w:r>
      <w:r w:rsidR="00055694">
        <w:rPr>
          <w:rFonts w:eastAsiaTheme="minorEastAsia"/>
          <w:i/>
        </w:rPr>
        <w:t>m</w:t>
      </w:r>
      <w:r w:rsidR="00420E6C" w:rsidRPr="00420E6C">
        <w:rPr>
          <w:rFonts w:eastAsiaTheme="minorEastAsia"/>
          <w:i/>
          <w:vertAlign w:val="subscript"/>
        </w:rPr>
        <w:t>b</w:t>
      </w:r>
      <w:r w:rsidR="00055694">
        <w:rPr>
          <w:rFonts w:eastAsiaTheme="minorEastAsia"/>
        </w:rPr>
        <w:t>)</w:t>
      </w:r>
      <w:r w:rsidR="00D479D2">
        <w:rPr>
          <w:rFonts w:eastAsiaTheme="minorEastAsia"/>
        </w:rPr>
        <w:t xml:space="preserve"> is uniformly distributed along its length, the </w:t>
      </w:r>
      <w:r>
        <w:rPr>
          <w:rFonts w:eastAsiaTheme="minorEastAsia"/>
        </w:rPr>
        <w:t xml:space="preserve">equivalent </w:t>
      </w:r>
      <w:r w:rsidR="00860442">
        <w:rPr>
          <w:rFonts w:eastAsiaTheme="minorEastAsia"/>
        </w:rPr>
        <w:t xml:space="preserve">distributed </w:t>
      </w:r>
      <w:r>
        <w:rPr>
          <w:rFonts w:eastAsiaTheme="minorEastAsia"/>
        </w:rPr>
        <w:t xml:space="preserve">static force </w:t>
      </w:r>
      <w:r w:rsidR="00055694">
        <w:rPr>
          <w:rFonts w:eastAsiaTheme="minorEastAsia"/>
        </w:rPr>
        <w:t>(</w:t>
      </w:r>
      <w:r w:rsidR="00055694">
        <w:rPr>
          <w:rFonts w:eastAsiaTheme="minorEastAsia"/>
          <w:i/>
        </w:rPr>
        <w:t>f</w:t>
      </w:r>
      <w:r w:rsidR="00055694" w:rsidRPr="00055694">
        <w:rPr>
          <w:rFonts w:eastAsiaTheme="minorEastAsia"/>
          <w:i/>
          <w:vertAlign w:val="subscript"/>
        </w:rPr>
        <w:t>s</w:t>
      </w:r>
      <w:r w:rsidR="00055694">
        <w:rPr>
          <w:rFonts w:eastAsiaTheme="minorEastAsia"/>
          <w:i/>
        </w:rPr>
        <w:t xml:space="preserve">) </w:t>
      </w:r>
      <w:r>
        <w:rPr>
          <w:rFonts w:eastAsiaTheme="minorEastAsia"/>
        </w:rPr>
        <w:t xml:space="preserve">induced by the </w:t>
      </w:r>
      <w:r w:rsidR="00055694">
        <w:rPr>
          <w:rFonts w:eastAsiaTheme="minorEastAsia"/>
        </w:rPr>
        <w:t>oscillating</w:t>
      </w:r>
      <w:r>
        <w:rPr>
          <w:rFonts w:eastAsiaTheme="minorEastAsia"/>
        </w:rPr>
        <w:t xml:space="preserve"> bridge mass can be described </w:t>
      </w:r>
      <w:r w:rsidR="00D479D2">
        <w:rPr>
          <w:rFonts w:eastAsiaTheme="minorEastAsia"/>
        </w:rPr>
        <w:t>with the following</w:t>
      </w:r>
      <w:r>
        <w:rPr>
          <w:rFonts w:eastAsiaTheme="minorEastAsia"/>
        </w:rPr>
        <w:t xml:space="preserv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3D2C35" w:rsidTr="00C92896">
        <w:tc>
          <w:tcPr>
            <w:tcW w:w="7776" w:type="dxa"/>
          </w:tcPr>
          <w:p w:rsidR="003D2C35" w:rsidRPr="00CB0CF3" w:rsidRDefault="003D2C35"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x)=</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tc>
        <w:tc>
          <w:tcPr>
            <w:tcW w:w="864" w:type="dxa"/>
            <w:vAlign w:val="center"/>
          </w:tcPr>
          <w:p w:rsidR="003D2C35" w:rsidRPr="00BD6DB7" w:rsidRDefault="003D2C35" w:rsidP="00A5089F">
            <w:pPr>
              <w:pStyle w:val="EquationCaptions"/>
            </w:pPr>
            <w:r>
              <w:t>(</w:t>
            </w:r>
            <w:fldSimple w:instr=" SEQ Equation \* ARABIC ">
              <w:r w:rsidR="00415AE8">
                <w:rPr>
                  <w:noProof/>
                </w:rPr>
                <w:t>9</w:t>
              </w:r>
            </w:fldSimple>
            <w:r>
              <w:t>)</w:t>
            </w:r>
          </w:p>
        </w:tc>
      </w:tr>
    </w:tbl>
    <w:p w:rsidR="00D479D2" w:rsidRDefault="00D479D2"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D479D2" w:rsidRDefault="00D479D2" w:rsidP="007C1DAB">
      <w:r>
        <w:rPr>
          <w:rFonts w:eastAsiaTheme="minorEastAsia"/>
        </w:rPr>
        <w:lastRenderedPageBreak/>
        <w:t xml:space="preserve">The beam displacement and stress at midspan due to this distributed force can then be calculated using statics and the relationship between moment and curvature to produce the </w:t>
      </w:r>
      <w:r w:rsidR="00055694">
        <w:rPr>
          <w:rFonts w:eastAsiaTheme="minorEastAsia"/>
        </w:rPr>
        <w:t>equations listed in the preceding table.</w:t>
      </w:r>
    </w:p>
    <w:p w:rsidR="00D479D2" w:rsidRDefault="00D479D2" w:rsidP="00D479D2">
      <w:r>
        <w:t xml:space="preserve">Therefore, the total response would be the sum of the two components, and the amplification factors </w:t>
      </w:r>
      <w:r w:rsidR="007C1DAB">
        <w:t>can be described with the following equations</w:t>
      </w:r>
      <w:r w:rsidR="00A511AE">
        <w:t xml:space="preserve">, </w:t>
      </w:r>
      <w:r>
        <w:t>where the</w:t>
      </w:r>
      <w:r w:rsidR="003876A7">
        <w:t xml:space="preserve"> dynamic</w:t>
      </w:r>
      <w:r>
        <w:t xml:space="preserve"> vehicle force is </w:t>
      </w:r>
      <w:r w:rsidR="00A511AE">
        <w:t>the product of the vehicle force amplification</w:t>
      </w:r>
      <w:r w:rsidR="007C1DAB">
        <w:t xml:space="preserve"> (</w:t>
      </w:r>
      <w:r w:rsidR="007C1DAB" w:rsidRPr="007C1DAB">
        <w:rPr>
          <w:i/>
        </w:rPr>
        <w:t>A</w:t>
      </w:r>
      <w:r w:rsidR="007C1DAB" w:rsidRPr="007C1DAB">
        <w:rPr>
          <w:i/>
          <w:vertAlign w:val="subscript"/>
        </w:rPr>
        <w:t>v</w:t>
      </w:r>
      <w:r w:rsidR="007C1DAB">
        <w:t xml:space="preserve">) </w:t>
      </w:r>
      <w:r w:rsidR="00A511AE">
        <w:t>and its weight (</w:t>
      </w:r>
      <w:r w:rsidRPr="007C1DAB">
        <w:rPr>
          <w:i/>
        </w:rPr>
        <w:t>P</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A5089F" w:rsidP="00A5089F">
            <w:pPr>
              <w:pStyle w:val="EquationCaptions"/>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Bridge</m:t>
                    </m:r>
                    <m:r>
                      <m:rPr>
                        <m:sty m:val="p"/>
                      </m:rPr>
                      <w:rPr>
                        <w:rFonts w:ascii="Cambria Math" w:hAnsi="Cambria Math"/>
                      </w:rPr>
                      <m:t xml:space="preserve"> </m:t>
                    </m:r>
                    <m:r>
                      <w:rPr>
                        <w:rFonts w:ascii="Cambria Math" w:hAnsi="Cambria Math"/>
                      </w:rPr>
                      <m:t>Response</m:t>
                    </m:r>
                  </m:num>
                  <m:den>
                    <m:r>
                      <w:rPr>
                        <w:rFonts w:ascii="Cambria Math" w:hAnsi="Cambria Math"/>
                      </w:rPr>
                      <m:t>Bridge</m:t>
                    </m:r>
                    <m:r>
                      <m:rPr>
                        <m:sty m:val="p"/>
                      </m:rPr>
                      <w:rPr>
                        <w:rFonts w:ascii="Cambria Math" w:hAnsi="Cambria Math"/>
                      </w:rPr>
                      <m:t xml:space="preserve"> </m:t>
                    </m:r>
                    <m:r>
                      <w:rPr>
                        <w:rFonts w:ascii="Cambria Math" w:hAnsi="Cambria Math"/>
                      </w:rPr>
                      <m:t>Response</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Static</m:t>
                    </m:r>
                    <m:r>
                      <m:rPr>
                        <m:sty m:val="p"/>
                      </m:rPr>
                      <w:rPr>
                        <w:rFonts w:ascii="Cambria Math" w:hAnsi="Cambria Math"/>
                      </w:rPr>
                      <m:t xml:space="preserve"> </m:t>
                    </m:r>
                    <m:r>
                      <w:rPr>
                        <w:rFonts w:ascii="Cambria Math" w:hAnsi="Cambria Math"/>
                      </w:rPr>
                      <m:t>Vehicle</m:t>
                    </m:r>
                  </m:den>
                </m:f>
              </m:oMath>
            </m:oMathPara>
          </w:p>
        </w:tc>
        <w:tc>
          <w:tcPr>
            <w:tcW w:w="864" w:type="dxa"/>
            <w:vAlign w:val="center"/>
          </w:tcPr>
          <w:p w:rsidR="00A5089F" w:rsidRPr="00BD6DB7" w:rsidRDefault="00A5089F" w:rsidP="00A5089F">
            <w:pPr>
              <w:pStyle w:val="EquationCaptions"/>
            </w:pPr>
            <w:r>
              <w:t>(</w:t>
            </w:r>
            <w:fldSimple w:instr=" SEQ Equation \* ARABIC ">
              <w:r w:rsidR="00415AE8">
                <w:rPr>
                  <w:noProof/>
                </w:rPr>
                <w:t>10</w:t>
              </w:r>
            </w:fldSimple>
            <w:r>
              <w:t>)</w:t>
            </w:r>
          </w:p>
        </w:tc>
      </w:tr>
    </w:tbl>
    <w:p w:rsidR="00A5089F" w:rsidRDefault="00A5089F" w:rsidP="00D479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RPr="00A5089F" w:rsidTr="00C92896">
        <w:tc>
          <w:tcPr>
            <w:tcW w:w="7776" w:type="dxa"/>
          </w:tcPr>
          <w:bookmarkStart w:id="4" w:name="_Ref520194432"/>
          <w:p w:rsidR="00A5089F" w:rsidRPr="00A5089F" w:rsidRDefault="00A5089F"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disp</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sSup>
                          <m:sSupPr>
                            <m:ctrlPr>
                              <w:rPr>
                                <w:rFonts w:ascii="Cambria Math" w:hAnsi="Cambria Math"/>
                              </w:rPr>
                            </m:ctrlPr>
                          </m:sSupPr>
                          <m:e>
                            <m:r>
                              <w:rPr>
                                <w:rFonts w:ascii="Cambria Math" w:hAnsi="Cambria Math"/>
                              </w:rPr>
                              <m:t>L</m:t>
                            </m:r>
                          </m:e>
                          <m:sup>
                            <m:r>
                              <m:rPr>
                                <m:sty m:val="p"/>
                              </m:rPr>
                              <w:rPr>
                                <w:rFonts w:ascii="Cambria Math" w:hAnsi="Cambria Math"/>
                              </w:rPr>
                              <m:t>3</m:t>
                            </m:r>
                          </m:sup>
                        </m:sSup>
                        <m:sSub>
                          <m:sSubPr>
                            <m:ctrlPr>
                              <w:rPr>
                                <w:rFonts w:ascii="Cambria Math" w:hAnsi="Cambria Math"/>
                              </w:rPr>
                            </m:ctrlPr>
                          </m:sSubPr>
                          <m:e>
                            <m:r>
                              <w:rPr>
                                <w:rFonts w:ascii="Cambria Math" w:hAnsi="Cambria Math"/>
                              </w:rPr>
                              <m:t>A</m:t>
                            </m:r>
                          </m:e>
                          <m:sub>
                            <m:r>
                              <w:rPr>
                                <w:rFonts w:ascii="Cambria Math" w:hAnsi="Cambria Math"/>
                              </w:rPr>
                              <m:t>max</m:t>
                            </m:r>
                          </m:sub>
                        </m:sSub>
                      </m:num>
                      <m:den>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den>
                    </m:f>
                  </m:num>
                  <m:den>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8</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4</m:t>
                        </m:r>
                      </m:sup>
                    </m:sSup>
                  </m:den>
                </m:f>
              </m:oMath>
            </m:oMathPara>
            <w:bookmarkEnd w:id="4"/>
          </w:p>
        </w:tc>
        <w:tc>
          <w:tcPr>
            <w:tcW w:w="864" w:type="dxa"/>
            <w:vAlign w:val="center"/>
          </w:tcPr>
          <w:p w:rsidR="00A5089F" w:rsidRPr="00A5089F" w:rsidRDefault="00A5089F" w:rsidP="00A5089F">
            <w:pPr>
              <w:pStyle w:val="EquationCaptions"/>
            </w:pPr>
            <w:r>
              <w:t>(</w:t>
            </w:r>
            <w:fldSimple w:instr=" SEQ Equation \* ARABIC ">
              <w:r w:rsidR="00415AE8">
                <w:rPr>
                  <w:noProof/>
                </w:rPr>
                <w:t>11</w:t>
              </w:r>
            </w:fldSimple>
            <w:r>
              <w:t>)</w:t>
            </w:r>
          </w:p>
        </w:tc>
      </w:tr>
    </w:tbl>
    <w:p w:rsidR="00D479D2" w:rsidRPr="00D7415D" w:rsidRDefault="00D479D2" w:rsidP="00D479D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A5089F"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num>
                          <m:den>
                            <m:r>
                              <m:rPr>
                                <m:sty m:val="p"/>
                              </m:rPr>
                              <w:rPr>
                                <w:rFonts w:ascii="Cambria Math" w:hAnsi="Cambria Math"/>
                              </w:rPr>
                              <m:t>4</m:t>
                            </m:r>
                            <m:r>
                              <w:rPr>
                                <w:rFonts w:ascii="Cambria Math" w:hAnsi="Cambria Math"/>
                              </w:rPr>
                              <m:t>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den>
                        </m:f>
                      </m:e>
                    </m:d>
                  </m:num>
                  <m:den>
                    <m:f>
                      <m:fPr>
                        <m:ctrlPr>
                          <w:rPr>
                            <w:rFonts w:ascii="Cambria Math" w:hAnsi="Cambria Math"/>
                          </w:rPr>
                        </m:ctrlPr>
                      </m:fPr>
                      <m:num>
                        <m:r>
                          <w:rPr>
                            <w:rFonts w:ascii="Cambria Math" w:hAnsi="Cambria Math"/>
                          </w:rPr>
                          <m:t>PLy</m:t>
                        </m:r>
                      </m:num>
                      <m:den>
                        <m:r>
                          <m:rPr>
                            <m:sty m:val="p"/>
                          </m:rPr>
                          <w:rPr>
                            <w:rFonts w:ascii="Cambria Math" w:hAnsi="Cambria Math"/>
                          </w:rPr>
                          <m:t>4</m:t>
                        </m:r>
                        <m:r>
                          <w:rPr>
                            <w:rFonts w:ascii="Cambria Math" w:hAnsi="Cambria Math"/>
                          </w:rPr>
                          <m:t>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oMath>
            </m:oMathPara>
          </w:p>
        </w:tc>
        <w:tc>
          <w:tcPr>
            <w:tcW w:w="864" w:type="dxa"/>
            <w:vAlign w:val="center"/>
          </w:tcPr>
          <w:p w:rsidR="00A5089F" w:rsidRPr="00BD6DB7" w:rsidRDefault="00A5089F" w:rsidP="00A5089F">
            <w:pPr>
              <w:pStyle w:val="EquationCaptions"/>
            </w:pPr>
            <w:r>
              <w:t>(</w:t>
            </w:r>
            <w:fldSimple w:instr=" SEQ Equation \* ARABIC ">
              <w:r w:rsidR="00415AE8">
                <w:rPr>
                  <w:noProof/>
                </w:rPr>
                <w:t>12</w:t>
              </w:r>
            </w:fldSimple>
            <w:r>
              <w:t>)</w:t>
            </w:r>
          </w:p>
        </w:tc>
      </w:tr>
    </w:tbl>
    <w:p w:rsidR="00A4737D" w:rsidRDefault="00D479D2" w:rsidP="00D479D2">
      <w:pPr>
        <w:rPr>
          <w:rFonts w:eastAsiaTheme="minorEastAsia"/>
        </w:rPr>
      </w:pPr>
      <w:r>
        <w:rPr>
          <w:rFonts w:eastAsiaTheme="minorEastAsia"/>
        </w:rPr>
        <w:t xml:space="preserve">It can be deduced from the above equations that if vehicle amplification factors are to be used, an additional response </w:t>
      </w:r>
      <w:r w:rsidR="003D22FE">
        <w:rPr>
          <w:rFonts w:eastAsiaTheme="minorEastAsia"/>
        </w:rPr>
        <w:t xml:space="preserve">due to the excitation of the bridge mass </w:t>
      </w:r>
      <w:r>
        <w:rPr>
          <w:rFonts w:eastAsiaTheme="minorEastAsia"/>
        </w:rPr>
        <w:t xml:space="preserve">must be accounted for by including the second term in the above equations. Furthermore, these equations show that the amplification factor for displacement and stress will be different, and the amplification </w:t>
      </w:r>
      <w:proofErr w:type="gramStart"/>
      <w:r>
        <w:rPr>
          <w:rFonts w:eastAsiaTheme="minorEastAsia"/>
        </w:rPr>
        <w:t>in excess of</w:t>
      </w:r>
      <w:proofErr w:type="gramEnd"/>
      <w:r>
        <w:rPr>
          <w:rFonts w:eastAsiaTheme="minorEastAsia"/>
        </w:rPr>
        <w:t xml:space="preserve"> the vehicle amplification</w:t>
      </w:r>
      <w:r w:rsidR="003D22FE">
        <w:rPr>
          <w:rFonts w:eastAsiaTheme="minorEastAsia"/>
        </w:rPr>
        <w:t xml:space="preserve"> (second term)</w:t>
      </w:r>
      <w:r>
        <w:rPr>
          <w:rFonts w:eastAsiaTheme="minorEastAsia"/>
        </w:rPr>
        <w:t xml:space="preserve"> is greater for displacement than stress (or strain or moment). </w:t>
      </w:r>
      <w:r w:rsidR="00420E6C">
        <w:rPr>
          <w:rFonts w:eastAsiaTheme="minorEastAsia"/>
        </w:rPr>
        <w:t>The additional amplification due to bridge inertial forces</w:t>
      </w:r>
      <w:r w:rsidR="00A4737D">
        <w:rPr>
          <w:rFonts w:eastAsiaTheme="minorEastAsia"/>
        </w:rPr>
        <w:t xml:space="preserve"> (only first mode considered)</w:t>
      </w:r>
      <w:r w:rsidR="00420E6C">
        <w:rPr>
          <w:rFonts w:eastAsiaTheme="minorEastAsia"/>
        </w:rPr>
        <w:t xml:space="preserve"> is plotted below for different ratios of </w:t>
      </w:r>
      <w:r w:rsidR="00A4737D">
        <w:rPr>
          <w:rFonts w:eastAsiaTheme="minorEastAsia"/>
        </w:rPr>
        <w:t>bridge inertial force (m</w:t>
      </w:r>
      <w:r w:rsidR="00A4737D" w:rsidRPr="00A4737D">
        <w:rPr>
          <w:rFonts w:eastAsiaTheme="minorEastAsia"/>
          <w:vertAlign w:val="subscript"/>
        </w:rPr>
        <w:t>b</w:t>
      </w:r>
      <w:r w:rsidR="00A4737D">
        <w:rPr>
          <w:rFonts w:eastAsiaTheme="minorEastAsia"/>
        </w:rPr>
        <w:t>*A</w:t>
      </w:r>
      <w:r w:rsidR="00A4737D" w:rsidRPr="00A4737D">
        <w:rPr>
          <w:rFonts w:eastAsiaTheme="minorEastAsia"/>
          <w:vertAlign w:val="subscript"/>
        </w:rPr>
        <w:t>max</w:t>
      </w:r>
      <w:r w:rsidR="00A4737D">
        <w:rPr>
          <w:rFonts w:eastAsiaTheme="minorEastAsia"/>
        </w:rPr>
        <w:t>) to vehicle weight (P).</w:t>
      </w:r>
    </w:p>
    <w:p w:rsidR="00A5089F" w:rsidRDefault="00A4737D" w:rsidP="00A5089F">
      <w:pPr>
        <w:keepNext/>
        <w:jc w:val="center"/>
      </w:pPr>
      <w:r>
        <w:rPr>
          <w:noProof/>
        </w:rPr>
        <w:lastRenderedPageBreak/>
        <w:drawing>
          <wp:inline distT="0" distB="0" distL="0" distR="0" wp14:anchorId="51F76A16" wp14:editId="1BADA5A9">
            <wp:extent cx="4572000" cy="2743200"/>
            <wp:effectExtent l="0" t="0" r="0" b="0"/>
            <wp:docPr id="22" name="Chart 22">
              <a:extLst xmlns:a="http://schemas.openxmlformats.org/drawingml/2006/main">
                <a:ext uri="{FF2B5EF4-FFF2-40B4-BE49-F238E27FC236}">
                  <a16:creationId xmlns:a16="http://schemas.microsoft.com/office/drawing/2014/main" id="{FC3F83E7-EFF2-4FC3-9F15-434567451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4737D" w:rsidRDefault="00A5089F" w:rsidP="00A5089F">
      <w:pPr>
        <w:pStyle w:val="Caption"/>
        <w:rPr>
          <w:rFonts w:eastAsiaTheme="minorEastAsia"/>
        </w:rPr>
      </w:pPr>
      <w:r>
        <w:t xml:space="preserve">Figure </w:t>
      </w:r>
      <w:fldSimple w:instr=" STYLEREF 2 \s ">
        <w:r w:rsidR="004B0F1F">
          <w:rPr>
            <w:noProof/>
          </w:rPr>
          <w:t>2</w:t>
        </w:r>
      </w:fldSimple>
      <w:r w:rsidR="004B0F1F">
        <w:t>.</w:t>
      </w:r>
      <w:fldSimple w:instr=" SEQ Figure \* ARABIC \s 2 ">
        <w:r w:rsidR="004B0F1F">
          <w:rPr>
            <w:noProof/>
          </w:rPr>
          <w:t>1</w:t>
        </w:r>
      </w:fldSimple>
      <w:r>
        <w:t>: Additional Amplification as a Function of Bridge Inertial Force</w:t>
      </w:r>
    </w:p>
    <w:p w:rsidR="00D479D2" w:rsidRDefault="00D479D2" w:rsidP="00D479D2">
      <w:pPr>
        <w:rPr>
          <w:rFonts w:eastAsiaTheme="minorEastAsia"/>
        </w:rPr>
      </w:pPr>
      <w:r>
        <w:rPr>
          <w:rFonts w:eastAsiaTheme="minorEastAsia"/>
        </w:rPr>
        <w:t>The ratio of the</w:t>
      </w:r>
      <w:r w:rsidR="00A345E7">
        <w:rPr>
          <w:rFonts w:eastAsiaTheme="minorEastAsia"/>
        </w:rPr>
        <w:t xml:space="preserve"> </w:t>
      </w:r>
      <w:r>
        <w:rPr>
          <w:rFonts w:eastAsiaTheme="minorEastAsia"/>
        </w:rPr>
        <w:t>additional amplification</w:t>
      </w:r>
      <w:r w:rsidR="003F4401">
        <w:rPr>
          <w:rFonts w:eastAsiaTheme="minorEastAsia"/>
        </w:rPr>
        <w:t xml:space="preserve"> due to bridge inertial forces </w:t>
      </w:r>
      <w:r>
        <w:rPr>
          <w:rFonts w:eastAsiaTheme="minorEastAsia"/>
        </w:rPr>
        <w:t>is calculat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A5089F" w:rsidP="00A5089F">
            <w:pPr>
              <w:pStyle w:val="EquationCaptions"/>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tc>
        <w:tc>
          <w:tcPr>
            <w:tcW w:w="864" w:type="dxa"/>
            <w:vAlign w:val="center"/>
          </w:tcPr>
          <w:p w:rsidR="00A5089F" w:rsidRPr="00BD6DB7" w:rsidRDefault="00A5089F" w:rsidP="00A5089F">
            <w:pPr>
              <w:pStyle w:val="EquationCaptions"/>
            </w:pPr>
            <w:r>
              <w:t>(</w:t>
            </w:r>
            <w:fldSimple w:instr=" SEQ Equation \* ARABIC ">
              <w:r w:rsidR="00415AE8">
                <w:rPr>
                  <w:noProof/>
                </w:rPr>
                <w:t>13</w:t>
              </w:r>
            </w:fldSimple>
            <w:r>
              <w:t>)</w:t>
            </w:r>
          </w:p>
        </w:tc>
      </w:tr>
    </w:tbl>
    <w:p w:rsidR="00D479D2" w:rsidRDefault="00D479D2" w:rsidP="00D479D2">
      <w:pPr>
        <w:rPr>
          <w:rFonts w:eastAsiaTheme="minorEastAsia"/>
        </w:rPr>
      </w:pPr>
      <w:r>
        <w:rPr>
          <w:rFonts w:eastAsiaTheme="minorEastAsia"/>
        </w:rPr>
        <w:t>Th</w:t>
      </w:r>
      <w:r w:rsidR="003F4401">
        <w:rPr>
          <w:rFonts w:eastAsiaTheme="minorEastAsia"/>
        </w:rPr>
        <w:t xml:space="preserve">e results of equation </w:t>
      </w:r>
      <w:r w:rsidR="00C92896">
        <w:rPr>
          <w:rFonts w:eastAsiaTheme="minorEastAsia"/>
          <w:b/>
        </w:rPr>
        <w:t>13</w:t>
      </w:r>
      <w:r w:rsidR="003F4401">
        <w:rPr>
          <w:rFonts w:eastAsiaTheme="minorEastAsia"/>
        </w:rPr>
        <w:t xml:space="preserve"> and the previous plot demonstrate</w:t>
      </w:r>
      <w:r>
        <w:rPr>
          <w:rFonts w:eastAsiaTheme="minorEastAsia"/>
        </w:rPr>
        <w:t>, that regardless of bridge or vehicle, the experimental amplification factor for displacement will always be greater than that for stress or moment</w:t>
      </w:r>
      <w:r w:rsidR="003F4401">
        <w:rPr>
          <w:rFonts w:eastAsiaTheme="minorEastAsia"/>
        </w:rPr>
        <w:t xml:space="preserve"> </w:t>
      </w:r>
      <w:proofErr w:type="gramStart"/>
      <w:r w:rsidR="003F4401">
        <w:rPr>
          <w:rFonts w:eastAsiaTheme="minorEastAsia"/>
        </w:rPr>
        <w:t>as long as</w:t>
      </w:r>
      <w:proofErr w:type="gramEnd"/>
      <w:r w:rsidR="003F4401">
        <w:rPr>
          <w:rFonts w:eastAsiaTheme="minorEastAsia"/>
        </w:rPr>
        <w:t xml:space="preserve"> the bridge is exhibiting some oscillation</w:t>
      </w:r>
      <w:r>
        <w:rPr>
          <w:rFonts w:eastAsiaTheme="minorEastAsia"/>
        </w:rPr>
        <w:t>. It should be noted that these calculations included only the first mode. If more modes were to be included, the equations for amplification factors would take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A5089F"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tc>
        <w:tc>
          <w:tcPr>
            <w:tcW w:w="864" w:type="dxa"/>
            <w:vAlign w:val="center"/>
          </w:tcPr>
          <w:p w:rsidR="00A5089F" w:rsidRPr="00BD6DB7" w:rsidRDefault="00A5089F" w:rsidP="00A5089F">
            <w:pPr>
              <w:pStyle w:val="EquationCaptions"/>
            </w:pPr>
            <w:r>
              <w:t>(</w:t>
            </w:r>
            <w:fldSimple w:instr=" SEQ Equation \* ARABIC ">
              <w:r w:rsidR="00415AE8">
                <w:rPr>
                  <w:noProof/>
                </w:rPr>
                <w:t>14</w:t>
              </w:r>
            </w:fldSimple>
            <w:r>
              <w:t>)</w:t>
            </w:r>
          </w:p>
        </w:tc>
      </w:tr>
      <w:tr w:rsidR="00A5089F" w:rsidTr="00C92896">
        <w:tc>
          <w:tcPr>
            <w:tcW w:w="7776" w:type="dxa"/>
          </w:tcPr>
          <w:p w:rsidR="00A5089F" w:rsidRPr="00CB0CF3" w:rsidRDefault="00A5089F"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tc>
        <w:tc>
          <w:tcPr>
            <w:tcW w:w="864" w:type="dxa"/>
            <w:vAlign w:val="center"/>
          </w:tcPr>
          <w:p w:rsidR="00A5089F" w:rsidRPr="00BD6DB7" w:rsidRDefault="00A5089F" w:rsidP="00A5089F">
            <w:pPr>
              <w:pStyle w:val="EquationCaptions"/>
            </w:pPr>
            <w:r>
              <w:t>(</w:t>
            </w:r>
            <w:fldSimple w:instr=" SEQ Equation \* ARABIC ">
              <w:r w:rsidR="00415AE8">
                <w:rPr>
                  <w:noProof/>
                </w:rPr>
                <w:t>15</w:t>
              </w:r>
            </w:fldSimple>
            <w:r>
              <w:t>)</w:t>
            </w:r>
          </w:p>
        </w:tc>
      </w:tr>
    </w:tbl>
    <w:p w:rsidR="00D479D2" w:rsidRDefault="00D479D2" w:rsidP="00D479D2">
      <w:pPr>
        <w:rPr>
          <w:rFonts w:eastAsiaTheme="minorEastAsia"/>
        </w:rPr>
      </w:pPr>
      <w:r>
        <w:rPr>
          <w:rFonts w:eastAsiaTheme="minorEastAsia"/>
        </w:rPr>
        <w:t>The ratio of additional amplification can again be comp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A5089F" w:rsidP="00A5089F">
            <w:pPr>
              <w:pStyle w:val="EquationCaptions"/>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tc>
        <w:tc>
          <w:tcPr>
            <w:tcW w:w="864" w:type="dxa"/>
            <w:vAlign w:val="center"/>
          </w:tcPr>
          <w:p w:rsidR="00A5089F" w:rsidRPr="00BD6DB7" w:rsidRDefault="00A5089F" w:rsidP="00A5089F">
            <w:pPr>
              <w:pStyle w:val="EquationCaptions"/>
            </w:pPr>
            <w:r>
              <w:t>(</w:t>
            </w:r>
            <w:fldSimple w:instr=" SEQ Equation \* ARABIC ">
              <w:r w:rsidR="00415AE8">
                <w:rPr>
                  <w:noProof/>
                </w:rPr>
                <w:t>16</w:t>
              </w:r>
            </w:fldSimple>
            <w:r>
              <w:t>)</w:t>
            </w:r>
          </w:p>
        </w:tc>
      </w:tr>
    </w:tbl>
    <w:p w:rsidR="00D479D2" w:rsidRDefault="003876A7" w:rsidP="00D479D2">
      <w:r>
        <w:lastRenderedPageBreak/>
        <w:t>Additionally,</w:t>
      </w:r>
      <w:r w:rsidR="00D479D2">
        <w:t xml:space="preserve">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w:t>
      </w:r>
      <w:proofErr w:type="gramStart"/>
      <w:r w:rsidR="003F4401">
        <w:t>as long as</w:t>
      </w:r>
      <w:proofErr w:type="gramEnd"/>
      <w:r w:rsidR="00D479D2">
        <w:t xml:space="preserve"> the following conditions </w:t>
      </w:r>
      <w:r>
        <w:t>remain</w:t>
      </w:r>
      <w:r w:rsidR="00D479D2">
        <w:t xml:space="preserve"> true:</w:t>
      </w:r>
    </w:p>
    <w:p w:rsidR="00D479D2" w:rsidRDefault="00D479D2" w:rsidP="00D479D2">
      <w:pPr>
        <w:pStyle w:val="ListParagraph"/>
        <w:numPr>
          <w:ilvl w:val="0"/>
          <w:numId w:val="13"/>
        </w:numPr>
      </w:pPr>
      <w:r>
        <w:t xml:space="preserve">The vibration of a bridge takes a shape that can be described by a shape function that is a summation of sines. </w:t>
      </w:r>
    </w:p>
    <w:p w:rsidR="00D479D2" w:rsidRDefault="00D479D2" w:rsidP="00D479D2">
      <w:pPr>
        <w:pStyle w:val="ListParagraph"/>
        <w:numPr>
          <w:ilvl w:val="0"/>
          <w:numId w:val="13"/>
        </w:numPr>
      </w:pPr>
      <w:r>
        <w:t xml:space="preserve">The vehicle force is applied to a small area of the bridge and can be reasonable approximated as a point load. </w:t>
      </w:r>
    </w:p>
    <w:p w:rsidR="005E3DAD" w:rsidRDefault="00DA775F"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w:t>
      </w:r>
      <w:r w:rsidR="003F4401">
        <w:rPr>
          <w:rFonts w:eastAsiaTheme="minorEastAsia"/>
        </w:rPr>
        <w:t>As bridge oscillation increases, the difference between the two factors also increases. Therefore</w:t>
      </w:r>
      <w:r w:rsidR="00D479D2">
        <w:rPr>
          <w:rFonts w:eastAsiaTheme="minorEastAsia"/>
        </w:rPr>
        <w:t xml:space="preserve">, experimentally determined displacement amplification factors </w:t>
      </w:r>
      <w:r w:rsidR="003F4401">
        <w:rPr>
          <w:rFonts w:eastAsiaTheme="minorEastAsia"/>
        </w:rPr>
        <w:t>are</w:t>
      </w:r>
      <w:r w:rsidR="00D479D2">
        <w:rPr>
          <w:rFonts w:eastAsiaTheme="minorEastAsia"/>
        </w:rPr>
        <w:t xml:space="preserve"> a more conservative measure of dynamic amplification, but strain amplification factors remain adequate as strain responses more directly measure the stress experienced by the bridge. </w:t>
      </w:r>
    </w:p>
    <w:p w:rsidR="00F8034A" w:rsidRDefault="00F8034A" w:rsidP="00F8034A">
      <w:pPr>
        <w:pStyle w:val="Heading3"/>
      </w:pPr>
      <w:bookmarkStart w:id="5" w:name="_Toc536017959"/>
      <w:r>
        <w:t>Operational Monitoring</w:t>
      </w:r>
      <w:bookmarkEnd w:id="5"/>
    </w:p>
    <w:p w:rsidR="00F8034A" w:rsidRDefault="00895689" w:rsidP="00F8034A">
      <w:r>
        <w:t xml:space="preserve">Often operational monitoring, whereby bridge response is recorded during normal operation, is </w:t>
      </w:r>
      <w:r w:rsidR="00432EF1">
        <w:t>cost-effective (since it is</w:t>
      </w:r>
      <w:r>
        <w:t xml:space="preserve"> least disturbing to traffic</w:t>
      </w:r>
      <w:r w:rsidR="00432EF1">
        <w:t>)</w:t>
      </w:r>
      <w:r>
        <w:t xml:space="preserve"> and provides responses </w:t>
      </w:r>
      <w:r w:rsidR="00432EF1">
        <w:t>under</w:t>
      </w:r>
      <w:r>
        <w:t xml:space="preserve"> typical loading conditions. </w:t>
      </w:r>
      <w:r w:rsidR="00C92896">
        <w:t>Bridge m</w:t>
      </w:r>
      <w:r>
        <w:t xml:space="preserve">embers </w:t>
      </w:r>
      <w:r w:rsidR="00432EF1">
        <w:t xml:space="preserve">should be instrumented at “governing” locations (i.e. </w:t>
      </w:r>
      <w:r>
        <w:t xml:space="preserve">expected to experience the largest responses </w:t>
      </w:r>
      <w:r w:rsidR="00432EF1">
        <w:t xml:space="preserve">or </w:t>
      </w:r>
      <w:r>
        <w:t>suspected to have the least reserve capacity</w:t>
      </w:r>
      <w:r w:rsidR="00432EF1">
        <w:t>)</w:t>
      </w:r>
      <w:r>
        <w:t xml:space="preserve">. Sensors should be carefully selected based on required response, range, </w:t>
      </w:r>
      <w:r w:rsidR="00432EF1">
        <w:t xml:space="preserve">frequency, </w:t>
      </w:r>
      <w:r>
        <w:t>accuracy, etc. This study is principally interested in material level resp</w:t>
      </w:r>
      <w:r w:rsidR="003D3FEB">
        <w:t xml:space="preserve">onses (i.e. stress). Strain is directly related </w:t>
      </w:r>
      <w:r w:rsidR="003D22FE">
        <w:t xml:space="preserve">to </w:t>
      </w:r>
      <w:r w:rsidR="003D3FEB">
        <w:t>stress</w:t>
      </w:r>
      <w:r w:rsidR="00432EF1">
        <w:t xml:space="preserve"> (for linear material)</w:t>
      </w:r>
      <w:r w:rsidR="003D3FEB">
        <w:t xml:space="preserve"> and thus strain gauges are preferred for measuring dynamic amplification. Displacement gauges can </w:t>
      </w:r>
      <w:r w:rsidR="003D22FE">
        <w:t xml:space="preserve">also </w:t>
      </w:r>
      <w:r w:rsidR="003D3FEB">
        <w:t xml:space="preserve">be used but </w:t>
      </w:r>
      <w:r w:rsidR="00B76B6C">
        <w:t>may</w:t>
      </w:r>
      <w:r w:rsidR="003D3FEB">
        <w:t xml:space="preserve"> overestimate amplification</w:t>
      </w:r>
      <w:r w:rsidR="00C141CC">
        <w:t xml:space="preserve"> when </w:t>
      </w:r>
      <w:r w:rsidR="00C141CC">
        <w:lastRenderedPageBreak/>
        <w:t>the resulting factors are employed within static analysis that ignores the mass forces associated with the vibrating bridge</w:t>
      </w:r>
      <w:r w:rsidR="003D3FEB">
        <w:t xml:space="preserve"> </w:t>
      </w:r>
      <w:r w:rsidR="00C141CC">
        <w:t>(</w:t>
      </w:r>
      <w:r w:rsidR="003D3FEB">
        <w:t xml:space="preserve">as discussed </w:t>
      </w:r>
      <w:r w:rsidR="00432EF1">
        <w:t>in the previous section</w:t>
      </w:r>
      <w:r w:rsidR="00C141CC">
        <w:t>)</w:t>
      </w:r>
      <w:r w:rsidR="003D3FEB">
        <w:t xml:space="preserve">. Acceleration gauges may be used to estimate displacement if they remain accurate at frequencies near zero. This requirement is true of any gauge </w:t>
      </w:r>
      <w:r w:rsidR="00B76B6C">
        <w:t>chosen but</w:t>
      </w:r>
      <w:r w:rsidR="003D3FEB">
        <w:t xml:space="preserve"> is more likely to be an issue with </w:t>
      </w:r>
      <w:r w:rsidR="00C141CC">
        <w:t xml:space="preserve">AC-coupled, piezoelectric </w:t>
      </w:r>
      <w:r w:rsidR="003D3FEB">
        <w:t xml:space="preserve">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w:t>
      </w:r>
      <w:r w:rsidR="00C141CC">
        <w:t xml:space="preserve">an estimate of </w:t>
      </w:r>
      <w:r>
        <w:t xml:space="preserve">the content associated with quasi-static loading. The dynamic amplification is then estimated by computing the ratio of the maximum of the original data to the maximum of the filtered data. </w:t>
      </w:r>
      <w:r w:rsidR="00B76B6C">
        <w:t xml:space="preserve">Multiple vehicle events should be examined as the degree of dynamic amplification may vary significantly for different vehicles. </w:t>
      </w:r>
      <w:r>
        <w:t xml:space="preserve">A demonstration of this process </w:t>
      </w:r>
      <w:r w:rsidR="00433700">
        <w:t xml:space="preserve">as well as the error that results from substituting filtered response for static response </w:t>
      </w:r>
      <w:r>
        <w:t xml:space="preserve">can be found in the case study presented in </w:t>
      </w:r>
      <w:r w:rsidR="00433700">
        <w:t>Part 1</w:t>
      </w:r>
      <w:r>
        <w:t xml:space="preserve">.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w:t>
      </w:r>
      <w:proofErr w:type="gramStart"/>
      <w:r w:rsidR="00401DCD">
        <w:t>In reality, some</w:t>
      </w:r>
      <w:proofErr w:type="gramEnd"/>
      <w:r w:rsidR="00401DCD">
        <w:t xml:space="preserve"> loading events occur </w:t>
      </w:r>
      <w:r w:rsidR="00C141CC">
        <w:t>at higher frequencies</w:t>
      </w:r>
      <w:r w:rsidR="00401DCD">
        <w:t xml:space="preserve"> than the first natural frequency of the structure. In these </w:t>
      </w:r>
      <w:r w:rsidR="00B76B6C">
        <w:t>cases,</w:t>
      </w:r>
      <w:r w:rsidR="00401DCD">
        <w:t xml:space="preserve"> the filtered response under-estimates static response, subsequently resulting in an over-estimation of amplification. This problem is mitigated by the large mass of the bridge which resists rapid </w:t>
      </w:r>
      <w:r w:rsidR="00B76B6C">
        <w:t>motion but</w:t>
      </w:r>
      <w:r w:rsidR="00401DCD">
        <w:t xml:space="preserve"> is always an inherent source of error when estimating static response from operational responses. </w:t>
      </w:r>
      <w:r w:rsidR="00B64DB8">
        <w:t xml:space="preserve">Furthermore, it is unlikely that </w:t>
      </w:r>
      <w:r w:rsidR="00C141CC">
        <w:t>a</w:t>
      </w:r>
      <w:r w:rsidR="00B64DB8">
        <w:t xml:space="preserve"> “worst-case” scenario </w:t>
      </w:r>
      <w:r w:rsidR="00C92896">
        <w:t xml:space="preserve">will occur </w:t>
      </w:r>
      <w:r w:rsidR="00B64DB8">
        <w:t>during the record interval and thus the estimated amplification can be non-</w:t>
      </w:r>
      <w:r w:rsidR="00B76B6C">
        <w:t>conservative but</w:t>
      </w:r>
      <w:r w:rsidR="00B64DB8">
        <w:t xml:space="preserve"> can be appropriate for operational limit states and is a valuable approximation for assessing in-service performance.</w:t>
      </w:r>
      <w:r w:rsidR="00C141CC">
        <w:t xml:space="preserve"> </w:t>
      </w:r>
    </w:p>
    <w:p w:rsidR="00F8034A" w:rsidRDefault="00F8034A" w:rsidP="00F8034A">
      <w:pPr>
        <w:pStyle w:val="Heading3"/>
      </w:pPr>
      <w:bookmarkStart w:id="6" w:name="_Toc536017960"/>
      <w:r>
        <w:lastRenderedPageBreak/>
        <w:t>Load Testing</w:t>
      </w:r>
      <w:bookmarkEnd w:id="6"/>
    </w:p>
    <w:p w:rsidR="00F8034A" w:rsidRDefault="005116D6" w:rsidP="00F8034A">
      <w:r>
        <w:t xml:space="preserve">The static response of the bridge can be measured directly when the load is applied statically </w:t>
      </w:r>
      <w:r w:rsidR="00433700">
        <w:t>during</w:t>
      </w:r>
      <w:r>
        <w:t xml:space="preserve"> a load test</w:t>
      </w:r>
      <w:r w:rsidR="00433700">
        <w:t xml:space="preserve"> in which the bridge is closed to other traffic</w:t>
      </w:r>
      <w:r>
        <w: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w:t>
      </w:r>
      <w:r w:rsidR="00B76B6C">
        <w:t>vehicle but</w:t>
      </w:r>
      <w:r>
        <w:t xml:space="preserve">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w:t>
      </w:r>
      <w:proofErr w:type="gramStart"/>
      <w:r w:rsidR="00B64DB8">
        <w:t>simil</w:t>
      </w:r>
      <w:r w:rsidR="00EC77AC">
        <w:t>ar to</w:t>
      </w:r>
      <w:proofErr w:type="gramEnd"/>
      <w:r w:rsidR="00EC77AC">
        <w:t xml:space="preserve"> the legal load limit.</w:t>
      </w:r>
      <w:r w:rsidR="00EC77AC" w:rsidRPr="00EC77AC">
        <w:t xml:space="preserve"> </w:t>
      </w:r>
      <w:r w:rsidR="00EC77AC">
        <w:t xml:space="preserve">When possible, test-vehicles should also be chosen with a body-bounce natural frequency </w:t>
      </w:r>
      <w:proofErr w:type="gramStart"/>
      <w:r w:rsidR="00EC77AC">
        <w:t>similar to</w:t>
      </w:r>
      <w:proofErr w:type="gramEnd"/>
      <w:r w:rsidR="00EC77AC">
        <w:t xml:space="preserve"> that of the first-bending mode of vibration of the bridge as this </w:t>
      </w:r>
      <w:r w:rsidR="00C92896">
        <w:t>will</w:t>
      </w:r>
      <w:r w:rsidR="00EC77AC">
        <w:t xml:space="preserve"> result in the greatest dynamic amplification</w:t>
      </w:r>
      <w:r w:rsidR="00C92896">
        <w:t xml:space="preserve"> (demonstrated in Chapter 6)</w:t>
      </w:r>
      <w:r w:rsidR="00EC77AC">
        <w:t>.</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w:t>
      </w:r>
      <w:r w:rsidR="007C65A0">
        <w:t>resulting from</w:t>
      </w:r>
      <w:r w:rsidR="009C73C9">
        <w:t xml:space="preserve"> traversing the approach roadway. The test-vehicle should maintain the set speed from a distance of at least 65 feet (20 meters) </w:t>
      </w:r>
      <w:r w:rsidR="00433700">
        <w:t>(</w:t>
      </w:r>
      <w:r w:rsidR="00433700" w:rsidRPr="00433700">
        <w:rPr>
          <w:b/>
        </w:rPr>
        <w:t>cite</w:t>
      </w:r>
      <w:r w:rsidR="00433700">
        <w:t xml:space="preserve">) </w:t>
      </w:r>
      <w:r w:rsidR="009C73C9" w:rsidRPr="00433700">
        <w:t>away</w:t>
      </w:r>
      <w:r w:rsidR="009C73C9">
        <w:t xml:space="preserve"> from the beginning of the bridge until it exits the bridge. </w:t>
      </w:r>
    </w:p>
    <w:p w:rsidR="00F8034A" w:rsidRDefault="00F8034A" w:rsidP="00F8034A">
      <w:pPr>
        <w:pStyle w:val="Heading3"/>
      </w:pPr>
      <w:bookmarkStart w:id="7" w:name="_Toc536017961"/>
      <w:r>
        <w:t>Profile Measurement</w:t>
      </w:r>
      <w:bookmarkEnd w:id="7"/>
    </w:p>
    <w:p w:rsidR="00433700" w:rsidRDefault="009C73C9" w:rsidP="00F8034A">
      <w:r>
        <w:t xml:space="preserve">In some </w:t>
      </w:r>
      <w:r w:rsidR="007C65A0">
        <w:t>cases,</w:t>
      </w:r>
      <w:r>
        <w:t xml:space="preserve"> it becomes necessary to simulate the bridge response to moving vehicles. Any simulations of vehicle-bridge interaction must include bridge deck profile</w:t>
      </w:r>
      <w:r w:rsidR="00433700">
        <w:t>. The roadway profile was shown to be highly influential to bridge response in Part 1 as well as in numerous other studies (</w:t>
      </w:r>
      <w:r w:rsidR="00433700">
        <w:rPr>
          <w:b/>
        </w:rPr>
        <w:t>cite</w:t>
      </w:r>
      <w:r w:rsidR="00433700" w:rsidRPr="00433700">
        <w:t xml:space="preserve">). </w:t>
      </w:r>
      <w:r w:rsidRPr="00433700">
        <w:t>T</w:t>
      </w:r>
      <w:r>
        <w:t xml:space="preserve">he profile should contain paired position and elevation information along the </w:t>
      </w:r>
      <w:r>
        <w:lastRenderedPageBreak/>
        <w:t xml:space="preserve">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w:t>
      </w:r>
      <w:r w:rsidR="00A75006">
        <w:t xml:space="preserve"> </w:t>
      </w:r>
      <w:r w:rsidR="00433700">
        <w:t xml:space="preserve">Since </w:t>
      </w:r>
      <w:r w:rsidR="00A75006">
        <w:t xml:space="preserve">the bridge is most sensitive to loading near its own natural frequencies, and harmonic profile features induce loading at frequencies equal to the vehicle speed divided by the feature wavelength, the spatial sampling should be such that the distance between samples </w:t>
      </w:r>
      <w:r w:rsidR="000D5499">
        <w:t>is</w:t>
      </w:r>
      <w:r w:rsidR="00A75006">
        <w:t xml:space="preserve"> </w:t>
      </w:r>
      <w:r w:rsidR="000D5499">
        <w:t>no more than half the feature length that induces vibrations at the structure’s highest frequency</w:t>
      </w:r>
      <w:r w:rsidR="0086141B">
        <w:t xml:space="preserve"> (</w:t>
      </w:r>
      <w:proofErr w:type="spellStart"/>
      <w:r w:rsidR="0086141B" w:rsidRPr="0086141B">
        <w:rPr>
          <w:i/>
        </w:rPr>
        <w:t>f</w:t>
      </w:r>
      <w:r w:rsidR="0086141B" w:rsidRPr="0086141B">
        <w:rPr>
          <w:i/>
          <w:vertAlign w:val="subscript"/>
        </w:rPr>
        <w:t>max</w:t>
      </w:r>
      <w:proofErr w:type="spellEnd"/>
      <w:r w:rsidR="0086141B">
        <w:t>)</w:t>
      </w:r>
      <w:r w:rsidR="000D5499">
        <w:t xml:space="preserve"> that appreciably contributes to bridge deformation when a vehicle is traveling at a minimum (reasonable) speed</w:t>
      </w:r>
      <w:r w:rsidR="0086141B">
        <w:t xml:space="preserve"> (</w:t>
      </w:r>
      <w:proofErr w:type="spellStart"/>
      <w:r w:rsidR="0086141B" w:rsidRPr="0086141B">
        <w:rPr>
          <w:i/>
        </w:rPr>
        <w:t>v</w:t>
      </w:r>
      <w:r w:rsidR="0086141B" w:rsidRPr="0086141B">
        <w:rPr>
          <w:i/>
          <w:vertAlign w:val="subscript"/>
        </w:rPr>
        <w:t>min</w:t>
      </w:r>
      <w:proofErr w:type="spellEnd"/>
      <w:r w:rsidR="0086141B">
        <w:t>)</w:t>
      </w:r>
      <w:r w:rsidR="000D5499">
        <w:t xml:space="preserve">. Therefore, the following equation may be used to compute the maximum spacing between </w:t>
      </w:r>
      <w:r w:rsidR="0086141B">
        <w:t>samples (</w:t>
      </w:r>
      <w:proofErr w:type="spellStart"/>
      <w:r w:rsidR="0086141B" w:rsidRPr="0086141B">
        <w:rPr>
          <w:i/>
        </w:rPr>
        <w:t>S</w:t>
      </w:r>
      <w:r w:rsidR="0086141B" w:rsidRPr="0086141B">
        <w:rPr>
          <w:i/>
          <w:vertAlign w:val="subscript"/>
        </w:rPr>
        <w:t>max</w:t>
      </w:r>
      <w:proofErr w:type="spellEnd"/>
      <w:r w:rsidR="0086141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A5089F">
        <w:tc>
          <w:tcPr>
            <w:tcW w:w="7776" w:type="dxa"/>
          </w:tcPr>
          <w:p w:rsidR="00A5089F" w:rsidRPr="00CB0CF3" w:rsidRDefault="00A5089F"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in</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tc>
        <w:tc>
          <w:tcPr>
            <w:tcW w:w="864" w:type="dxa"/>
            <w:vAlign w:val="center"/>
          </w:tcPr>
          <w:p w:rsidR="00A5089F" w:rsidRPr="00A5089F" w:rsidRDefault="00A5089F" w:rsidP="00A5089F">
            <w:pPr>
              <w:pStyle w:val="EquationCaptions"/>
            </w:pPr>
            <w:r>
              <w:t>(</w:t>
            </w:r>
            <w:fldSimple w:instr=" SEQ Equation \* ARABIC ">
              <w:r w:rsidR="00415AE8">
                <w:rPr>
                  <w:noProof/>
                </w:rPr>
                <w:t>17</w:t>
              </w:r>
            </w:fldSimple>
            <w:r>
              <w:t>)</w:t>
            </w:r>
          </w:p>
        </w:tc>
      </w:tr>
    </w:tbl>
    <w:p w:rsidR="00F8034A" w:rsidRPr="00F8034A" w:rsidRDefault="000D5499" w:rsidP="00F8034A">
      <w:r>
        <w:t>For a typical highway bridge the maximum contributing natural frequency is likely less than 15 Hz</w:t>
      </w:r>
      <w:r w:rsidR="0086141B">
        <w:t xml:space="preserve"> while vehicle speeds can be expected to exceed 20 mph (32 kph). Therefore, according to the above equation, profile measurements should be taken at least every 10 inches (25 cm). </w:t>
      </w:r>
      <w:r w:rsidR="00F808A6">
        <w:t>C</w:t>
      </w:r>
      <w:r w:rsidR="009F510F">
        <w:t xml:space="preserve">ommercial </w:t>
      </w:r>
      <w:proofErr w:type="spellStart"/>
      <w:r w:rsidR="009F510F">
        <w:t>profilographs</w:t>
      </w:r>
      <w:proofErr w:type="spellEnd"/>
      <w:r w:rsidR="009F510F">
        <w:t xml:space="preserve"> have sampling intervals on the order of one inch</w:t>
      </w:r>
      <w:r w:rsidR="0086141B">
        <w:t xml:space="preserve"> (</w:t>
      </w:r>
      <w:r w:rsidR="0086141B">
        <w:rPr>
          <w:b/>
        </w:rPr>
        <w:t>cite</w:t>
      </w:r>
      <w:r w:rsidR="0086141B">
        <w:t>)</w:t>
      </w:r>
      <w:r w:rsidR="009F510F">
        <w:t xml:space="preserve"> and thus can be expected to produce adequate profile measurements. </w:t>
      </w:r>
    </w:p>
    <w:p w:rsidR="00FE4790" w:rsidRDefault="00D62439" w:rsidP="00FE4790">
      <w:pPr>
        <w:pStyle w:val="Heading2"/>
      </w:pPr>
      <w:r>
        <w:t>Model-Based Simulation</w:t>
      </w:r>
    </w:p>
    <w:p w:rsidR="00D62439" w:rsidRDefault="00F808A6" w:rsidP="00F808A6">
      <w:r>
        <w:t>There are often scenarios in which it is impractical or even impossible to implement certain loading events or measure certain responses.</w:t>
      </w:r>
      <w:r w:rsidR="00D62439">
        <w:t xml:space="preserve"> Furthermore</w:t>
      </w:r>
      <w:r w:rsidR="00D62439" w:rsidRPr="00D62439">
        <w:t xml:space="preserve">, measurements alone generally cannot be used to identify the importance of the various mechanisms. </w:t>
      </w:r>
      <w:r w:rsidR="00D62439">
        <w:t xml:space="preserve">Therefore, when it is the goal to identify </w:t>
      </w:r>
      <w:r w:rsidR="00D755EE">
        <w:t xml:space="preserve">the role of bridge components and mechanisms in observed responses or assess the suitability of proposed mitigation strategies </w:t>
      </w:r>
      <w:r w:rsidR="00D755EE" w:rsidRPr="00D62439">
        <w:t>(</w:t>
      </w:r>
      <w:r w:rsidR="00417361">
        <w:t xml:space="preserve">adding </w:t>
      </w:r>
      <w:r w:rsidR="00D755EE" w:rsidRPr="00D62439">
        <w:t>damping</w:t>
      </w:r>
      <w:r w:rsidR="00417361">
        <w:t xml:space="preserve"> sources</w:t>
      </w:r>
      <w:r w:rsidR="00D755EE" w:rsidRPr="00D62439">
        <w:t xml:space="preserve">, changing the profile, adding stiffness, etc.) </w:t>
      </w:r>
      <w:r w:rsidR="00D755EE">
        <w:t>a numerical model is required. The selection and construction of a suitable model for these simulations is critical to reliable predictions.</w:t>
      </w:r>
    </w:p>
    <w:p w:rsidR="00346350" w:rsidRDefault="00346350" w:rsidP="00346350">
      <w:pPr>
        <w:pStyle w:val="Heading3"/>
      </w:pPr>
      <w:r>
        <w:lastRenderedPageBreak/>
        <w:t>Common Structural Model Classes</w:t>
      </w:r>
    </w:p>
    <w:p w:rsidR="00346350" w:rsidRDefault="00346350" w:rsidP="00346350">
      <w:pPr>
        <w:pStyle w:val="Heading4"/>
      </w:pPr>
      <w:r>
        <w:t xml:space="preserve">Single-Line Girder </w:t>
      </w:r>
      <w:r w:rsidR="00876F6D">
        <w:t>Model</w:t>
      </w:r>
      <w:r>
        <w:t xml:space="preserve"> </w:t>
      </w:r>
    </w:p>
    <w:p w:rsidR="00346350" w:rsidRDefault="00346350" w:rsidP="00346350">
      <w:r>
        <w:t>This method is the most basic and commonly used approach for the design and performance evaluation of common bridge types within the U.S. This approach approximates structural phenomena through various equations to estimate the equivalent demands a single girder within the structural system will experience.  This approach has been shown to under-estimate stiffness, but is generally conservative for the computation of</w:t>
      </w:r>
      <w:r w:rsidR="005D5EAE">
        <w:t xml:space="preserve"> static</w:t>
      </w:r>
      <w:r>
        <w:t xml:space="preserve"> dead and live load </w:t>
      </w:r>
      <w:r w:rsidR="005D5EAE">
        <w:t xml:space="preserve">demands </w:t>
      </w:r>
      <w:r w:rsidR="005D5EAE">
        <w:fldChar w:fldCharType="begin"/>
      </w:r>
      <w:r w:rsidR="005D5EAE">
        <w:instrText xml:space="preserve"> ADDIN ZOTERO_ITEM CSL_CITATION {"citationID":"4ZpD9qBE","properties":{"formattedCitation":"(Romano et al., 2017)","plainCitation":"(Romano et al., 2017)","noteIndex":0},"citationItems":[{"id":527,"uris":["http://zotero.org/users/3157746/items/B9VV3SH3"],"uri":["http://zotero.org/users/3157746/items/B9VV3SH3"],"itemData":{"id":527,"type":"article-journal","title":"Bridge Superstructure Tolerance to Total and Differential Foundation Movements","source":"Google Scholar","author":[{"family":"Romano","given":"Nick"},{"family":"Masceri","given":"David"},{"family":"Moon","given":"Franklin"},{"family":"Samtani","given":"Naresh"},{"family":"Murphy","given":"Thomas"},{"family":"Murphy","given":"Maria Lopez","non-dropping-particle":"de"}],"issued":{"date-parts":[["2017"]]}}}],"schema":"https://github.com/citation-style-language/schema/raw/master/csl-citation.json"} </w:instrText>
      </w:r>
      <w:r w:rsidR="005D5EAE">
        <w:fldChar w:fldCharType="separate"/>
      </w:r>
      <w:r w:rsidR="005D5EAE" w:rsidRPr="005D5EAE">
        <w:rPr>
          <w:rFonts w:ascii="Calibri" w:hAnsi="Calibri" w:cs="Calibri"/>
        </w:rPr>
        <w:t>(Romano et al., 2017)</w:t>
      </w:r>
      <w:r w:rsidR="005D5EAE">
        <w:fldChar w:fldCharType="end"/>
      </w:r>
      <w:r>
        <w:t xml:space="preserve">.  </w:t>
      </w:r>
      <w:r w:rsidR="005D5EAE">
        <w:t>While this model type is simple and very easy to implement, it is unable to simulate dynamic loading or represent transverse distribution of mass or stiffness.</w:t>
      </w:r>
    </w:p>
    <w:p w:rsidR="00346350" w:rsidRDefault="00346350" w:rsidP="00346350">
      <w:pPr>
        <w:pStyle w:val="Heading4"/>
      </w:pPr>
      <w:r>
        <w:t xml:space="preserve">2D Grid </w:t>
      </w:r>
      <w:r w:rsidR="00876F6D">
        <w:t>Model</w:t>
      </w:r>
      <w:r>
        <w:t xml:space="preserve"> </w:t>
      </w:r>
    </w:p>
    <w:p w:rsidR="00346350" w:rsidRDefault="00346350" w:rsidP="00346350">
      <w:r>
        <w:t>The 2D grid method borrows assumptions from the classical “plane grid” analysis method and is sometimes referred to as a grillage model.  The girders and diaphragms are modeled as beam elements having three degrees of freedom (DOF) per node</w:t>
      </w:r>
      <w:r w:rsidR="00876F6D">
        <w:t xml:space="preserve"> (</w:t>
      </w:r>
      <w:r>
        <w:t>two rotational and one translational DOF</w:t>
      </w:r>
      <w:r w:rsidR="00876F6D">
        <w:t>)</w:t>
      </w:r>
      <w:r>
        <w:t>, with no depth information being explicitly represented.  The two rotational degrees of freedom capture each girders’ major axis bending and torsional response. The single translational degree of freedom captures the vertical displacements of the girder.</w:t>
      </w:r>
    </w:p>
    <w:p w:rsidR="00346350" w:rsidRDefault="00346350" w:rsidP="00346350">
      <w:r>
        <w:t xml:space="preserve">With this method, </w:t>
      </w:r>
      <w:proofErr w:type="gramStart"/>
      <w:r>
        <w:t>all of</w:t>
      </w:r>
      <w:proofErr w:type="gramEnd"/>
      <w:r>
        <w:t xml:space="preserve"> the girders, diaphragms, and bearings are located at the same theoretical elevation in the model. Such models only permit the computation of vertical displacements and rotations within the plane of the bridge model. </w:t>
      </w:r>
    </w:p>
    <w:p w:rsidR="00346350" w:rsidRDefault="00346350" w:rsidP="00346350">
      <w:pPr>
        <w:pStyle w:val="Heading4"/>
      </w:pPr>
      <w:r>
        <w:t xml:space="preserve">2D Frame </w:t>
      </w:r>
      <w:r w:rsidR="00876F6D">
        <w:t>Model</w:t>
      </w:r>
      <w:r>
        <w:t xml:space="preserve"> </w:t>
      </w:r>
    </w:p>
    <w:p w:rsidR="00346350" w:rsidRDefault="00346350" w:rsidP="00346350">
      <w:proofErr w:type="gramStart"/>
      <w:r>
        <w:t>Similar to</w:t>
      </w:r>
      <w:proofErr w:type="gramEnd"/>
      <w:r>
        <w:t xml:space="preserve"> the 2D grid model, the 2D frame method of analysis ignores depth information. However, in this approach, the beam elements are equipped with six degrees of freedom at each node, three translational and three rotational. According to White et al.</w:t>
      </w:r>
      <w:r w:rsidR="005D5EAE">
        <w:t xml:space="preserve"> </w:t>
      </w:r>
      <w:r w:rsidR="005D5EAE">
        <w:fldChar w:fldCharType="begin"/>
      </w:r>
      <w:r w:rsidR="005D5EAE">
        <w:instrText xml:space="preserve"> ADDIN ZOTERO_ITEM CSL_CITATION {"citationID":"i5jr0gVA","properties":{"formattedCitation":"(2012)","plainCitation":"(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uppress-author":true}],"schema":"https://github.com/citation-style-language/schema/raw/master/csl-citation.json"} </w:instrText>
      </w:r>
      <w:r w:rsidR="005D5EAE">
        <w:fldChar w:fldCharType="separate"/>
      </w:r>
      <w:r w:rsidR="005D5EAE" w:rsidRPr="005D5EAE">
        <w:rPr>
          <w:rFonts w:ascii="Calibri" w:hAnsi="Calibri" w:cs="Calibri"/>
        </w:rPr>
        <w:t>(2012)</w:t>
      </w:r>
      <w:r w:rsidR="005D5EAE">
        <w:fldChar w:fldCharType="end"/>
      </w:r>
      <w:r>
        <w:t xml:space="preserve">, if there is no coupling between the degrees of freedom for the conventional 2D-grid and the three </w:t>
      </w:r>
      <w:r>
        <w:lastRenderedPageBreak/>
        <w:t xml:space="preserve">additional degrees of freedom, 2D-frame models provide </w:t>
      </w:r>
      <w:r w:rsidR="005D5EAE">
        <w:t xml:space="preserve">no </w:t>
      </w:r>
      <w:r>
        <w:t xml:space="preserve">additional information beyond the ordinary 2D-grid solutions. </w:t>
      </w:r>
      <w:r w:rsidR="005D5EAE">
        <w:t>Therefore, for vertical loading</w:t>
      </w:r>
      <w:r w:rsidR="00876F6D">
        <w:t xml:space="preserve"> of a structure with no appreciable slope</w:t>
      </w:r>
      <w:r w:rsidR="005D5EAE">
        <w:t>, this class of model</w:t>
      </w:r>
      <w:r w:rsidR="00876F6D">
        <w:t xml:space="preserve"> performs no better than a 2D grid model</w:t>
      </w:r>
      <w:r>
        <w:t xml:space="preserve">.  </w:t>
      </w:r>
    </w:p>
    <w:p w:rsidR="00876F6D" w:rsidRDefault="00876F6D" w:rsidP="00876F6D">
      <w:pPr>
        <w:pStyle w:val="Heading4"/>
      </w:pPr>
      <w:r>
        <w:t>Plate Eccentric-Beam Model</w:t>
      </w:r>
    </w:p>
    <w:p w:rsidR="00876F6D" w:rsidRPr="00876F6D" w:rsidRDefault="00876F6D" w:rsidP="00876F6D">
      <w:proofErr w:type="gramStart"/>
      <w:r>
        <w:t>Similar to</w:t>
      </w:r>
      <w:proofErr w:type="gramEnd"/>
      <w:r>
        <w:t xml:space="preserve"> the 2D frame model, the plate eccentric-beam (PEB) model places the model elements in a single plane. However, for a PEB model, the girders are </w:t>
      </w:r>
      <w:r w:rsidR="00730382">
        <w:t xml:space="preserve">assigned an </w:t>
      </w:r>
      <w:r>
        <w:t xml:space="preserve">offset from the deck plane. </w:t>
      </w:r>
      <w:r w:rsidR="00730382">
        <w:t>This provides a more accurate representation of the composite (girder-deck) section and its stiffness. This model type provides better accuracy than 2D-grid or 2D-plane models while maintaining similar levels of simplicity and is suited to prismatic multi-girder bridges.</w:t>
      </w:r>
    </w:p>
    <w:p w:rsidR="00346350" w:rsidRDefault="00346350" w:rsidP="00346350">
      <w:pPr>
        <w:pStyle w:val="Heading4"/>
      </w:pPr>
      <w:r>
        <w:t xml:space="preserve">Element-Level </w:t>
      </w:r>
      <w:r w:rsidR="00876F6D">
        <w:t>Model</w:t>
      </w:r>
      <w:r>
        <w:t xml:space="preserve"> </w:t>
      </w:r>
    </w:p>
    <w:p w:rsidR="00553FD3" w:rsidRDefault="00346350" w:rsidP="00346350">
      <w:r>
        <w:t>This type of model employs both one-dimensional (frame/beam elements) and two-dimensional elements (plate or shell elements) to model girders/diaphragms and the deck, respectively. Beam elements have either 2 or 3 nodes with 6 DOFs each.  Plate/shell elements may have 3 (in the case of triangular elements), 4</w:t>
      </w:r>
      <w:r w:rsidR="00417361">
        <w:t xml:space="preserve"> </w:t>
      </w:r>
      <w:r>
        <w:t xml:space="preserve">(in the case of rectangular elements), or up to 9 (in the case of 9-node rectangular shells) nodes with up to 6 DOFs each.  </w:t>
      </w:r>
      <w:proofErr w:type="gramStart"/>
      <w:r>
        <w:t>In an effort to</w:t>
      </w:r>
      <w:proofErr w:type="gramEnd"/>
      <w:r>
        <w:t xml:space="preserve"> remain consistent with the </w:t>
      </w:r>
      <w:r w:rsidR="00730382">
        <w:t>three-dimensional</w:t>
      </w:r>
      <w:r>
        <w:t xml:space="preserve"> geometry of the structure, various link elements (to connect girders to the deck and diaphragm elements to the girders) and constraints (to simulate boundaries) are also employed. This model resolution is commonly termed “element</w:t>
      </w:r>
      <w:r w:rsidR="00730382">
        <w:t>-</w:t>
      </w:r>
      <w:r>
        <w:t>level” and is the most common class of 3D FE models employed for constructed systems</w:t>
      </w:r>
      <w:r w:rsidR="00730382">
        <w:t xml:space="preserve"> </w:t>
      </w:r>
      <w:r w:rsidR="00730382">
        <w:fldChar w:fldCharType="begin"/>
      </w:r>
      <w:r w:rsidR="00730382">
        <w:instrText xml:space="preserve"> ADDIN ZOTERO_ITEM CSL_CITATION {"citationID":"87MM46QI","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730382">
        <w:fldChar w:fldCharType="separate"/>
      </w:r>
      <w:r w:rsidR="00730382" w:rsidRPr="00730382">
        <w:rPr>
          <w:rFonts w:ascii="Calibri" w:hAnsi="Calibri" w:cs="Calibri"/>
          <w:szCs w:val="24"/>
        </w:rPr>
        <w:t>(</w:t>
      </w:r>
      <w:proofErr w:type="spellStart"/>
      <w:r w:rsidR="00730382" w:rsidRPr="00730382">
        <w:rPr>
          <w:rFonts w:ascii="Calibri" w:hAnsi="Calibri" w:cs="Calibri"/>
          <w:szCs w:val="24"/>
        </w:rPr>
        <w:t>Çatbaş</w:t>
      </w:r>
      <w:proofErr w:type="spellEnd"/>
      <w:r w:rsidR="00730382" w:rsidRPr="00730382">
        <w:rPr>
          <w:rFonts w:ascii="Calibri" w:hAnsi="Calibri" w:cs="Calibri"/>
          <w:szCs w:val="24"/>
        </w:rPr>
        <w:t xml:space="preserve"> et al., 2013)</w:t>
      </w:r>
      <w:r w:rsidR="00730382">
        <w:fldChar w:fldCharType="end"/>
      </w:r>
      <w:r>
        <w:t xml:space="preserve">. </w:t>
      </w:r>
      <w:r w:rsidR="00553FD3">
        <w:t xml:space="preserve">This class of model is particularly well suited to structures with complex geometry as the elements can be accurately </w:t>
      </w:r>
      <w:r w:rsidR="00417361">
        <w:t>positioned</w:t>
      </w:r>
      <w:r w:rsidR="00553FD3">
        <w:t xml:space="preserve"> in the model. </w:t>
      </w:r>
    </w:p>
    <w:p w:rsidR="00346350" w:rsidRDefault="00346350" w:rsidP="00346350">
      <w:r>
        <w:t xml:space="preserve">While an element-level FE model can reasonably simulate most bridge responses, it is </w:t>
      </w:r>
      <w:r w:rsidR="00553FD3">
        <w:t xml:space="preserve">unable to </w:t>
      </w:r>
      <w:r>
        <w:t>effectively simulate warping deformation of girders (associated with torsion)</w:t>
      </w:r>
      <w:r w:rsidR="00553FD3">
        <w:t xml:space="preserve"> or </w:t>
      </w:r>
      <w:r>
        <w:t xml:space="preserve">stress concentrations associated with geometric discontinuities. While these shortcomings may be </w:t>
      </w:r>
      <w:r>
        <w:lastRenderedPageBreak/>
        <w:t>critical in the case of modeling specific construction sequences for complex bridges</w:t>
      </w:r>
      <w:r w:rsidR="00553FD3">
        <w:t xml:space="preserve"> </w:t>
      </w:r>
      <w:r w:rsidR="00553FD3">
        <w:fldChar w:fldCharType="begin"/>
      </w:r>
      <w:r w:rsidR="00553FD3">
        <w:instrText xml:space="preserve"> ADDIN ZOTERO_ITEM CSL_CITATION {"citationID":"CYxfJi8q","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553FD3">
        <w:fldChar w:fldCharType="separate"/>
      </w:r>
      <w:r w:rsidR="00553FD3" w:rsidRPr="00553FD3">
        <w:rPr>
          <w:rFonts w:ascii="Calibri" w:hAnsi="Calibri" w:cs="Calibri"/>
        </w:rPr>
        <w:t>(White, 2012)</w:t>
      </w:r>
      <w:r w:rsidR="00553FD3">
        <w:fldChar w:fldCharType="end"/>
      </w:r>
      <w:r>
        <w:t xml:space="preserve"> and advanced fatigue/fracture assessment, they are not relevant for the global </w:t>
      </w:r>
      <w:r w:rsidR="00553FD3">
        <w:t>responses induced by VBI and considered for dynamic amplification</w:t>
      </w:r>
      <w:r>
        <w:t xml:space="preserve">. </w:t>
      </w:r>
    </w:p>
    <w:p w:rsidR="00346350" w:rsidRDefault="00346350" w:rsidP="00346350">
      <w:pPr>
        <w:pStyle w:val="Heading4"/>
      </w:pPr>
      <w:r>
        <w:t xml:space="preserve">Shell Element Method of Analysis </w:t>
      </w:r>
    </w:p>
    <w:p w:rsidR="00346350" w:rsidRDefault="00346350" w:rsidP="00346350">
      <w:r>
        <w:t xml:space="preserve">The most significant distinction between element-level and shell element models of multi-girder bridges is that the beams in shell element models are discretized vertically, laterally, and longitudinally using shell elements.  This method of modeling girders allows for the accurate simulation of warping of the girders due to torsion.  Computation, model construction, and result extraction activities however, are more time consuming and more difficult than with element level models. </w:t>
      </w:r>
    </w:p>
    <w:p w:rsidR="00AF4C46" w:rsidRDefault="00AF4C46" w:rsidP="00AF4C46">
      <w:pPr>
        <w:pStyle w:val="Heading3"/>
      </w:pPr>
      <w:r>
        <w:t>Vehicle Model</w:t>
      </w:r>
    </w:p>
    <w:p w:rsidR="00AF4C46" w:rsidRDefault="00AF4C46" w:rsidP="00AF4C46">
      <w:r>
        <w:t>While there are many different methods of modeling a vehicle, the simplest method is to reduce the vehicle to a SDOF system, thereby collapsing the spatial distribution of wheel loads to a single point load. This method is conservative for predicting bridge responses a</w:t>
      </w:r>
      <w:r w:rsidR="00F619F8">
        <w:t xml:space="preserve">nd was shown in Part 1 to perform adequately for the purposes of simulating dynamic bridge response and estimating dynamic amplification. </w:t>
      </w:r>
    </w:p>
    <w:p w:rsidR="00AF4C46" w:rsidRDefault="00AF4C46" w:rsidP="00AF4C46">
      <w:r>
        <w:t>The vehicle can be modeled after a real vehicle by assigning equivalent mass (weight) and by setting suspension characteristics that produce a natural frequency equal to the vehicle’s body-bounce natural frequencies. If there is no reference vehicle, a worst-case vehicle model may be created that has a mass equal to the legal limit, low damping (e.g. 10%), and a suspension stiffness that results in a body-bounce frequency 10-20% greater than the bridge’s first-bending natural frequency</w:t>
      </w:r>
      <w:r w:rsidR="00417361">
        <w:t xml:space="preserve"> (as demonstrated in Chapter 6)</w:t>
      </w:r>
      <w:r>
        <w:t xml:space="preserve">. </w:t>
      </w:r>
    </w:p>
    <w:p w:rsidR="00346350" w:rsidRPr="00346350" w:rsidRDefault="00346350" w:rsidP="00346350">
      <w:pPr>
        <w:pStyle w:val="Heading3"/>
      </w:pPr>
      <w:r>
        <w:lastRenderedPageBreak/>
        <w:t xml:space="preserve">Model Selection </w:t>
      </w:r>
      <w:r w:rsidR="00AF4C46">
        <w:t xml:space="preserve">and Implementation </w:t>
      </w:r>
      <w:r>
        <w:t>for Simulating VBI</w:t>
      </w:r>
    </w:p>
    <w:p w:rsidR="003D487C" w:rsidRDefault="00553FD3" w:rsidP="00F808A6">
      <w:r>
        <w:t xml:space="preserve">Simulation of VBI for predicting dynamic amplification should be performed with a </w:t>
      </w:r>
      <w:r w:rsidR="003D487C">
        <w:t xml:space="preserve">model that </w:t>
      </w:r>
      <w:proofErr w:type="gramStart"/>
      <w:r w:rsidR="003D487C">
        <w:t xml:space="preserve">is </w:t>
      </w:r>
      <w:r>
        <w:t>capable of capturing</w:t>
      </w:r>
      <w:proofErr w:type="gramEnd"/>
      <w:r>
        <w:t xml:space="preserve"> the dynamics of the structure. This requires a model that is </w:t>
      </w:r>
      <w:r w:rsidR="003D487C">
        <w:t>geometrically consistent with the real structure</w:t>
      </w:r>
      <w:r>
        <w:t xml:space="preserve"> such that</w:t>
      </w:r>
      <w:r w:rsidR="003D487C">
        <w:t xml:space="preserve"> the mass and stiffness can be accurately modeled and spatially distributed.</w:t>
      </w:r>
      <w:r>
        <w:t xml:space="preserve"> </w:t>
      </w:r>
      <w:r w:rsidR="003D487C">
        <w:t xml:space="preserve"> </w:t>
      </w:r>
      <w:r w:rsidR="00AF4C46">
        <w:t xml:space="preserve">In most cases, either a </w:t>
      </w:r>
      <w:r>
        <w:t>3D element-leve</w:t>
      </w:r>
      <w:r w:rsidR="00AF4C46">
        <w:t xml:space="preserve">l model or PEB model </w:t>
      </w:r>
      <w:r>
        <w:t>can represent all mechanisms and features that are a part of vehicle-bridge interaction and influence dynamic amplification.</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w:t>
      </w:r>
      <w:r w:rsidR="00D755EE">
        <w:t>, error-screened,</w:t>
      </w:r>
      <w:r w:rsidR="00670995">
        <w:t xml:space="preserve"> </w:t>
      </w:r>
      <w:r w:rsidR="00D755EE">
        <w:t>and</w:t>
      </w:r>
      <w:r w:rsidR="00670995">
        <w:t xml:space="preserve"> validated with experimental data whenever possible.</w:t>
      </w:r>
      <w:r w:rsidR="00FA2211">
        <w:t xml:space="preserve"> Validation with dynamic data (e.g. frequencies and mode shapes) is preferable and ensures the model dynamics match those of the structure.</w:t>
      </w:r>
      <w:r w:rsidR="00D755EE" w:rsidRPr="00D755EE">
        <w:t xml:space="preserve"> </w:t>
      </w:r>
      <w:r w:rsidR="00D755EE">
        <w:t>The model should have at least the first natural frequency matching that of the real structure.</w:t>
      </w:r>
    </w:p>
    <w:p w:rsidR="00967B9D" w:rsidRDefault="00670995" w:rsidP="00967B9D">
      <w:r>
        <w:t xml:space="preserve">Static responses can be simulated with vehicle at a crawl-speed (i.e. &lt;1mph) or with a static linear analysis of the vehicle placed in locations that produce maximum response. Simulated responses should be recorded at </w:t>
      </w:r>
      <w:r w:rsidR="00F619F8">
        <w:t xml:space="preserve">governing </w:t>
      </w:r>
      <w:r>
        <w:t xml:space="preserve">locations </w:t>
      </w:r>
      <w:r w:rsidR="00F619F8">
        <w:t>(</w:t>
      </w:r>
      <w:r>
        <w:t>maximum respon</w:t>
      </w:r>
      <w:r w:rsidR="00967B9D">
        <w:t xml:space="preserve">se or </w:t>
      </w:r>
      <w:proofErr w:type="gramStart"/>
      <w:r w:rsidR="00967B9D">
        <w:t>particular vulnerability</w:t>
      </w:r>
      <w:proofErr w:type="gramEnd"/>
      <w:r w:rsidR="00F619F8">
        <w:t>)</w:t>
      </w:r>
      <w:r w:rsidR="00967B9D">
        <w:t xml:space="preserve">. </w:t>
      </w:r>
      <w:r>
        <w:t xml:space="preserve">Dynamic amplification can be computed for a given location as the ratio of maximum dynamic response to maximum static response. </w:t>
      </w:r>
    </w:p>
    <w:p w:rsidR="00F619F8" w:rsidRDefault="00967B9D" w:rsidP="00F619F8">
      <w:r>
        <w:t>The case study provided in the first part of this document demonstrates the process of estimating dynamic amplification with FE analysis.</w:t>
      </w:r>
    </w:p>
    <w:p w:rsidR="00FE4790" w:rsidRDefault="00F619F8" w:rsidP="00F619F8">
      <w:pPr>
        <w:pStyle w:val="Heading2"/>
      </w:pPr>
      <w:r>
        <w:lastRenderedPageBreak/>
        <w:t>Simplified Model Formulation</w:t>
      </w:r>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w:t>
      </w:r>
      <w:r w:rsidR="00EB4288">
        <w:t xml:space="preserve"> or the limitations of available FE software</w:t>
      </w:r>
      <w:r>
        <w:t xml:space="preserve">. It is therefore advantageous to develop models that require minimal time and expertise while still providing accurate estimates of dynamic amplification. </w:t>
      </w:r>
    </w:p>
    <w:p w:rsidR="00391015" w:rsidRDefault="00391015" w:rsidP="00391015">
      <w:pPr>
        <w:pStyle w:val="Heading3"/>
      </w:pPr>
      <w:bookmarkStart w:id="8" w:name="_Toc536017964"/>
      <w:r>
        <w:t>Description</w:t>
      </w:r>
      <w:bookmarkEnd w:id="8"/>
    </w:p>
    <w:p w:rsidR="003F1CBD" w:rsidRDefault="006D2AEE" w:rsidP="00967B9D">
      <w:r>
        <w:t xml:space="preserve">The following pages present a model type that includes </w:t>
      </w:r>
      <w:proofErr w:type="gramStart"/>
      <w:r>
        <w:t>all of</w:t>
      </w:r>
      <w:proofErr w:type="gramEnd"/>
      <w:r>
        <w:t xml:space="preserve"> the mechanisms involved with vehicle </w:t>
      </w:r>
      <w:r w:rsidR="00417361">
        <w:t xml:space="preserve">and </w:t>
      </w:r>
      <w:r>
        <w:t xml:space="preserve">bridge motion as listed in </w:t>
      </w:r>
      <w:r w:rsidR="00417361">
        <w:t>Chapter 1</w:t>
      </w:r>
      <w:r>
        <w:t xml:space="preserve">.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w:t>
      </w:r>
      <w:r w:rsidR="00EB4288">
        <w:t xml:space="preserve">vertical </w:t>
      </w:r>
      <w:r w:rsidR="00F20E06">
        <w:t xml:space="preserve">position of both bridge and vehicle. The following image illustrates the model components. </w:t>
      </w:r>
    </w:p>
    <w:p w:rsidR="00A5089F" w:rsidRDefault="00F20E06" w:rsidP="00A5089F">
      <w:pPr>
        <w:keepNext/>
        <w:jc w:val="center"/>
      </w:pPr>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62055" cy="2069534"/>
                    </a:xfrm>
                    <a:prstGeom prst="rect">
                      <a:avLst/>
                    </a:prstGeom>
                  </pic:spPr>
                </pic:pic>
              </a:graphicData>
            </a:graphic>
          </wp:inline>
        </w:drawing>
      </w:r>
    </w:p>
    <w:p w:rsidR="00F20E06" w:rsidRDefault="00A5089F" w:rsidP="00A5089F">
      <w:pPr>
        <w:pStyle w:val="Caption"/>
      </w:pPr>
      <w:r>
        <w:t xml:space="preserve">Figure </w:t>
      </w:r>
      <w:fldSimple w:instr=" STYLEREF 2 \s ">
        <w:r w:rsidR="004B0F1F">
          <w:rPr>
            <w:noProof/>
          </w:rPr>
          <w:t>4</w:t>
        </w:r>
      </w:fldSimple>
      <w:r w:rsidR="004B0F1F">
        <w:t>.</w:t>
      </w:r>
      <w:fldSimple w:instr=" SEQ Figure \* ARABIC \s 2 ">
        <w:r w:rsidR="004B0F1F">
          <w:rPr>
            <w:noProof/>
          </w:rPr>
          <w:t>1</w:t>
        </w:r>
      </w:fldSimple>
      <w:r>
        <w:t>: Diagram of Simplified 2-DOF Model</w:t>
      </w:r>
    </w:p>
    <w:p w:rsidR="00A31AAB" w:rsidRDefault="00A31AAB" w:rsidP="00967B9D">
      <w:r>
        <w:lastRenderedPageBreak/>
        <w:t xml:space="preserve">Models </w:t>
      </w:r>
      <w:r w:rsidR="00E85ECA">
        <w:t xml:space="preserve">of this form </w:t>
      </w:r>
      <w:r>
        <w:t>were developed for single-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 xml:space="preserve">A </w:t>
      </w:r>
      <w:r w:rsidR="00EB4288">
        <w:t>half-</w:t>
      </w:r>
      <w:r>
        <w:t>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 </w:t>
      </w:r>
      <w:r>
        <w:t>that</w:t>
      </w:r>
      <w:r w:rsidR="00A31AAB">
        <w:t xml:space="preserve"> generalize</w:t>
      </w:r>
      <w:r w:rsidR="00E85ECA">
        <w:t>s</w:t>
      </w:r>
      <w:r w:rsidR="00A31AAB">
        <w:t xml:space="preserve"> the distributed system</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w:t>
      </w:r>
      <w:r w:rsidR="00943CD6">
        <w:t xml:space="preserve"> For a single-span beam subject to a point load at midspan, the error due to this shape function is 1.45%, while, for a two-span continuous beam, the error is </w:t>
      </w:r>
      <w:r w:rsidR="00B40E81">
        <w:t>31</w:t>
      </w:r>
      <w:r w:rsidR="00943CD6">
        <w:t>%</w:t>
      </w:r>
      <w:r w:rsidR="00417361">
        <w:t xml:space="preserve"> (for midspan displacement predictions)</w:t>
      </w:r>
      <w:r w:rsidR="00943CD6">
        <w:t>.</w:t>
      </w:r>
      <w:r w:rsidR="00A31AAB">
        <w:t xml:space="preserve"> </w:t>
      </w:r>
    </w:p>
    <w:p w:rsidR="00EB4288" w:rsidRDefault="00EB4288" w:rsidP="009A3F94">
      <w:pPr>
        <w:pStyle w:val="ListParagraph"/>
        <w:numPr>
          <w:ilvl w:val="0"/>
          <w:numId w:val="8"/>
        </w:numPr>
      </w:pPr>
      <w:r>
        <w:t xml:space="preserve">The error is </w:t>
      </w:r>
      <w:r w:rsidR="00B40E81">
        <w:t>further</w:t>
      </w:r>
      <w:r>
        <w:t xml:space="preserve"> exacerbated when the load is not at midspan as the shape function is symmetric about midspan. </w:t>
      </w:r>
    </w:p>
    <w:p w:rsidR="009A3F94" w:rsidRDefault="009A3F94" w:rsidP="009A3F94">
      <w:pPr>
        <w:pStyle w:val="ListParagraph"/>
        <w:numPr>
          <w:ilvl w:val="0"/>
          <w:numId w:val="8"/>
        </w:numPr>
      </w:pPr>
      <w:r>
        <w:t>T</w:t>
      </w:r>
      <w:r w:rsidR="00A31AAB">
        <w:t xml:space="preserve">he single shape function </w:t>
      </w:r>
      <w:r w:rsidR="00B40E81">
        <w:t xml:space="preserve">only </w:t>
      </w:r>
      <w:r w:rsidR="00A31AAB">
        <w:t>account</w:t>
      </w:r>
      <w:r w:rsidR="00B40E81">
        <w:t>s</w:t>
      </w:r>
      <w:r w:rsidR="00A31AAB">
        <w:t xml:space="preserve"> for the bridge’s</w:t>
      </w:r>
      <w:r w:rsidR="00B40E81">
        <w:t xml:space="preserve"> first</w:t>
      </w:r>
      <w:r w:rsidR="00A31AAB">
        <w:t xml:space="preserve"> mode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lateral distribution of mass and stiffness is neglected</w:t>
      </w:r>
      <w:r w:rsidR="00B40E81">
        <w:t>, much like the single-line girder model</w:t>
      </w:r>
      <w:r w:rsidR="00F20819">
        <w:t xml:space="preserve">. </w:t>
      </w:r>
    </w:p>
    <w:p w:rsidR="00A31AAB" w:rsidRDefault="00F20819" w:rsidP="00967B9D">
      <w:r>
        <w:t xml:space="preserve">While these limitations leave the models much less capable than a full 3D FE model, they prove useful for estimating dynamic amplification and require a fraction of the time investment and computing power. </w:t>
      </w:r>
    </w:p>
    <w:p w:rsidR="0010412A" w:rsidRDefault="0010412A" w:rsidP="0010412A">
      <w:pPr>
        <w:pStyle w:val="Heading4"/>
      </w:pPr>
      <w:bookmarkStart w:id="9" w:name="_Hlk5180528"/>
      <w:r>
        <w:t>Single Span</w:t>
      </w:r>
    </w:p>
    <w:p w:rsidR="006251EF" w:rsidRPr="006251EF" w:rsidRDefault="006251EF"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xml:space="preserve">), and </w:t>
      </w:r>
      <w:r w:rsidR="00E85ECA">
        <w:t xml:space="preserve">a </w:t>
      </w:r>
      <w:r>
        <w:t>span length</w:t>
      </w:r>
      <w:r w:rsidR="00E85ECA">
        <w:t xml:space="preserve"> of </w:t>
      </w:r>
      <w:r w:rsidR="00E85ECA">
        <w:rPr>
          <w:i/>
        </w:rPr>
        <w:t>L</w:t>
      </w:r>
      <w:r w:rsidR="00E85ECA">
        <w:t>.</w:t>
      </w:r>
      <w:r>
        <w:t xml:space="preserve"> Mass </w:t>
      </w:r>
      <w:r w:rsidR="00BA65AE">
        <w:t>proportional</w:t>
      </w:r>
      <w:r>
        <w:t xml:space="preserve"> damping of the beam is included. The vehicle is reduced to a single point mass (</w:t>
      </w:r>
      <w:r w:rsidRPr="00E85ECA">
        <w:rPr>
          <w:i/>
        </w:rPr>
        <w:t>m</w:t>
      </w:r>
      <w:r w:rsidRPr="00E85ECA">
        <w:rPr>
          <w:i/>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A5089F" w:rsidRDefault="006251EF" w:rsidP="00A5089F">
      <w:pPr>
        <w:keepNext/>
        <w:jc w:val="center"/>
      </w:pPr>
      <w:r>
        <w:rPr>
          <w:noProof/>
        </w:rPr>
        <w:lastRenderedPageBreak/>
        <w:drawing>
          <wp:inline distT="0" distB="0" distL="0" distR="0" wp14:anchorId="374AEAFF" wp14:editId="50261C11">
            <wp:extent cx="3657600" cy="1362456"/>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57600" cy="1362456"/>
                    </a:xfrm>
                    <a:prstGeom prst="rect">
                      <a:avLst/>
                    </a:prstGeom>
                  </pic:spPr>
                </pic:pic>
              </a:graphicData>
            </a:graphic>
          </wp:inline>
        </w:drawing>
      </w:r>
    </w:p>
    <w:p w:rsidR="00FF3A1C" w:rsidRDefault="00A5089F" w:rsidP="00A5089F">
      <w:pPr>
        <w:pStyle w:val="Caption"/>
      </w:pPr>
      <w:r>
        <w:t xml:space="preserve">Figure </w:t>
      </w:r>
      <w:fldSimple w:instr=" STYLEREF 2 \s ">
        <w:r w:rsidR="004B0F1F">
          <w:rPr>
            <w:noProof/>
          </w:rPr>
          <w:t>4</w:t>
        </w:r>
      </w:fldSimple>
      <w:r w:rsidR="004B0F1F">
        <w:t>.</w:t>
      </w:r>
      <w:fldSimple w:instr=" SEQ Figure \* ARABIC \s 2 ">
        <w:r w:rsidR="004B0F1F">
          <w:rPr>
            <w:noProof/>
          </w:rPr>
          <w:t>2</w:t>
        </w:r>
      </w:fldSimple>
      <w:r>
        <w:t>: Diagram of Single-Span 2-DOF Model</w:t>
      </w:r>
    </w:p>
    <w:p w:rsidR="006251EF" w:rsidRDefault="006251EF" w:rsidP="006251EF">
      <w:pPr>
        <w:pStyle w:val="Heading5"/>
      </w:pPr>
      <w:r>
        <w:t>Assumed deformation shape function</w:t>
      </w:r>
    </w:p>
    <w:p w:rsidR="006251EF" w:rsidRDefault="006251EF" w:rsidP="006251EF">
      <w:r>
        <w:t>The beam is assumed to deform with a half sine function (i.e. wavelength is twice the length of the span). That function is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B7723E">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tc>
        <w:tc>
          <w:tcPr>
            <w:tcW w:w="864" w:type="dxa"/>
            <w:vAlign w:val="center"/>
          </w:tcPr>
          <w:p w:rsidR="00A5089F" w:rsidRPr="00BD6DB7" w:rsidRDefault="00CC3F71" w:rsidP="00CC3F71">
            <w:pPr>
              <w:pStyle w:val="EquationCaptions"/>
            </w:pPr>
            <w:r>
              <w:t>(</w:t>
            </w:r>
            <w:fldSimple w:instr=" SEQ Equation \* ARABIC ">
              <w:r w:rsidR="00415AE8">
                <w:rPr>
                  <w:noProof/>
                </w:rPr>
                <w:t>18</w:t>
              </w:r>
            </w:fldSimple>
            <w:r>
              <w:t>)</w:t>
            </w:r>
          </w:p>
        </w:tc>
      </w:tr>
    </w:tbl>
    <w:p w:rsidR="006251EF" w:rsidRDefault="006251EF" w:rsidP="006251EF">
      <w:r>
        <w:t>Therefore, the deflection</w:t>
      </w:r>
      <w:r w:rsidR="00BA65AE">
        <w:t xml:space="preserve"> (</w:t>
      </w:r>
      <w:proofErr w:type="spellStart"/>
      <w:r w:rsidR="00BA65AE">
        <w:t>u</w:t>
      </w:r>
      <w:r w:rsidR="00BA65AE" w:rsidRPr="0078582B">
        <w:rPr>
          <w:vertAlign w:val="subscript"/>
        </w:rPr>
        <w:t>b</w:t>
      </w:r>
      <w:proofErr w:type="spellEnd"/>
      <w:r w:rsidR="00BA65AE">
        <w:t>)</w:t>
      </w:r>
      <w:r>
        <w:t xml:space="preserve"> and velocity </w:t>
      </w:r>
      <w:r w:rsidR="0078582B">
        <w:t>(</w:t>
      </w:r>
      <w:proofErr w:type="spellStart"/>
      <w:r w:rsidR="0078582B">
        <w:t>u̇</w:t>
      </w:r>
      <w:r w:rsidR="00BA65AE" w:rsidRPr="0078582B">
        <w:rPr>
          <w:vertAlign w:val="subscript"/>
        </w:rPr>
        <w:t>b</w:t>
      </w:r>
      <w:proofErr w:type="spellEnd"/>
      <w:r w:rsidR="00BA65AE">
        <w:t xml:space="preserve">) </w:t>
      </w:r>
      <w:r>
        <w:t>of the beam at the vehicle’s location at time (</w:t>
      </w:r>
      <w:r w:rsidRPr="00920F55">
        <w:rPr>
          <w:i/>
        </w:rPr>
        <w:t>t</w:t>
      </w:r>
      <w:r>
        <w:t xml:space="preserve">) is </w:t>
      </w:r>
      <w:r w:rsidR="00BA65AE">
        <w:t>related to the generalized coordinate (</w:t>
      </w:r>
      <w:proofErr w:type="spellStart"/>
      <w:r w:rsidR="00BA65AE" w:rsidRPr="00BA65AE">
        <w:rPr>
          <w:i/>
        </w:rPr>
        <w:t>z</w:t>
      </w:r>
      <w:r w:rsidR="00BA65AE" w:rsidRPr="00BA65AE">
        <w:rPr>
          <w:i/>
          <w:vertAlign w:val="subscript"/>
        </w:rPr>
        <w:t>b</w:t>
      </w:r>
      <w:proofErr w:type="spellEnd"/>
      <w:r w:rsidR="00BA65AE">
        <w:t>)</w:t>
      </w:r>
      <w:r>
        <w:t xml:space="preserve">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19</w:t>
              </w:r>
            </w:fldSimple>
            <w:r>
              <w:t>)</w:t>
            </w:r>
          </w:p>
        </w:tc>
      </w:tr>
      <w:tr w:rsidR="00A5089F" w:rsidTr="00CC3F71">
        <w:tc>
          <w:tcPr>
            <w:tcW w:w="7776" w:type="dxa"/>
          </w:tcPr>
          <w:p w:rsidR="00A5089F" w:rsidRPr="00CB0CF3" w:rsidRDefault="00B7723E" w:rsidP="00A5089F">
            <w:pPr>
              <w:pStyle w:val="EquationCaptions"/>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0</w:t>
              </w:r>
            </w:fldSimple>
            <w:r>
              <w:t>)</w:t>
            </w:r>
          </w:p>
        </w:tc>
      </w:tr>
    </w:tbl>
    <w:p w:rsidR="006251EF" w:rsidRDefault="006251EF" w:rsidP="006251EF">
      <w:pPr>
        <w:pStyle w:val="Heading5"/>
      </w:pPr>
      <w:r>
        <w:t>Generalized mass, stiffness and damping</w:t>
      </w:r>
    </w:p>
    <w:p w:rsidR="006251EF" w:rsidRDefault="006251EF" w:rsidP="0078582B">
      <w:r>
        <w:t xml:space="preserve">The generalized mass </w:t>
      </w:r>
      <w:r w:rsidR="0078582B">
        <w:t>(</w:t>
      </w:r>
      <m:oMath>
        <m:acc>
          <m:accPr>
            <m:chr m:val="̃"/>
            <m:ctrlPr>
              <w:rPr>
                <w:rFonts w:ascii="Cambria Math" w:hAnsi="Cambria Math"/>
                <w:i/>
              </w:rPr>
            </m:ctrlPr>
          </m:accPr>
          <m:e>
            <m:r>
              <w:rPr>
                <w:rFonts w:ascii="Cambria Math" w:hAnsi="Cambria Math"/>
              </w:rPr>
              <m:t>m</m:t>
            </m:r>
          </m:e>
        </m:acc>
      </m:oMath>
      <w:r w:rsidR="0078582B">
        <w:t xml:space="preserve">) </w:t>
      </w:r>
      <w:r>
        <w:t>and stiffness</w:t>
      </w:r>
      <w:r w:rsidR="00920F55">
        <w:t xml:space="preserve">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rsidR="00920F55">
        <w:t>)</w:t>
      </w:r>
      <w:r>
        <w:t xml:space="preserve"> properties for the beam can b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1</w:t>
              </w:r>
            </w:fldSimple>
            <w:r>
              <w:t>)</w:t>
            </w:r>
          </w:p>
        </w:tc>
      </w:tr>
      <w:bookmarkStart w:id="10" w:name="_Hlk5110166"/>
      <w:tr w:rsidR="00A5089F" w:rsidTr="00CC3F71">
        <w:tc>
          <w:tcPr>
            <w:tcW w:w="7776" w:type="dxa"/>
          </w:tcPr>
          <w:p w:rsidR="00A5089F" w:rsidRPr="00CB0CF3" w:rsidRDefault="00B7723E" w:rsidP="00A5089F">
            <w:pPr>
              <w:pStyle w:val="EquationCaptions"/>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10"/>
          </w:p>
        </w:tc>
        <w:tc>
          <w:tcPr>
            <w:tcW w:w="864" w:type="dxa"/>
            <w:vAlign w:val="center"/>
          </w:tcPr>
          <w:p w:rsidR="00A5089F" w:rsidRPr="00BD6DB7" w:rsidRDefault="00CC3F71" w:rsidP="00CC3F71">
            <w:pPr>
              <w:pStyle w:val="EquationCaptions"/>
            </w:pPr>
            <w:r>
              <w:t>(</w:t>
            </w:r>
            <w:fldSimple w:instr=" SEQ Equation \* ARABIC ">
              <w:r w:rsidR="00415AE8">
                <w:rPr>
                  <w:noProof/>
                </w:rPr>
                <w:t>22</w:t>
              </w:r>
            </w:fldSimple>
            <w:r>
              <w:t>)</w:t>
            </w:r>
          </w:p>
        </w:tc>
      </w:tr>
    </w:tbl>
    <w:p w:rsidR="0056278D" w:rsidRDefault="0056278D" w:rsidP="006251EF">
      <w:r>
        <w:t xml:space="preserve">The theoretical midspan displacement </w:t>
      </w:r>
      <w:r w:rsidR="00B40E81">
        <w:t xml:space="preserve">(due only to bending) </w:t>
      </w:r>
      <w:r>
        <w:t>of a single-span beam due to a point load (</w:t>
      </w:r>
      <w:r w:rsidRPr="00920F55">
        <w:rPr>
          <w:i/>
        </w:rPr>
        <w:t>P</w:t>
      </w:r>
      <w:r>
        <w:t>) at midspan (</w:t>
      </w:r>
      <w:proofErr w:type="spellStart"/>
      <w:r w:rsidRPr="0056278D">
        <w:rPr>
          <w:rFonts w:cstheme="minorHAnsi"/>
          <w:i/>
        </w:rPr>
        <w:t>Δ</w:t>
      </w:r>
      <w:r w:rsidRPr="0056278D">
        <w:rPr>
          <w:rFonts w:cstheme="minorHAnsi"/>
          <w:i/>
          <w:vertAlign w:val="subscript"/>
        </w:rPr>
        <w:t>theor</w:t>
      </w:r>
      <w:proofErr w:type="spellEnd"/>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3</w:t>
              </w:r>
            </w:fldSimple>
            <w:r>
              <w:t>)</w:t>
            </w:r>
          </w:p>
        </w:tc>
      </w:tr>
    </w:tbl>
    <w:p w:rsidR="0056278D" w:rsidRDefault="0056278D" w:rsidP="0056278D">
      <w:r>
        <w:t>Therefore, the error associated with the chosen shape function for a point load (</w:t>
      </w:r>
      <w:r w:rsidRPr="00920F5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r>
                  <w:rPr>
                    <w:rFonts w:ascii="Cambria Math" w:hAnsi="Cambria Math"/>
                  </w:rPr>
                  <w:lastRenderedPageBreak/>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e>
                    </m:d>
                  </m:num>
                  <m:den>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den>
                </m:f>
                <m:r>
                  <w:rPr>
                    <w:rFonts w:ascii="Cambria Math" w:hAnsi="Cambria Math"/>
                  </w:rPr>
                  <m:t>=2*</m:t>
                </m:r>
                <m:f>
                  <m:fPr>
                    <m:ctrlPr>
                      <w:rPr>
                        <w:rFonts w:ascii="Cambria Math" w:hAnsi="Cambria Math"/>
                        <w:i/>
                      </w:rPr>
                    </m:ctrlPr>
                  </m:fPr>
                  <m:num>
                    <m:r>
                      <w:rPr>
                        <w:rFonts w:ascii="Cambria Math" w:hAnsi="Cambria Math"/>
                      </w:rPr>
                      <m:t>48</m:t>
                    </m:r>
                  </m:num>
                  <m:den>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0145</m:t>
                </m:r>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4</w:t>
              </w:r>
            </w:fldSimple>
            <w:r>
              <w:t>)</w:t>
            </w:r>
          </w:p>
        </w:tc>
      </w:tr>
    </w:tbl>
    <w:p w:rsidR="006251EF" w:rsidRDefault="006251EF" w:rsidP="006251EF">
      <w:r>
        <w:t>The generalized damping property</w:t>
      </w:r>
      <w:r w:rsidR="00920F55">
        <w:t xml:space="preserve"> (</w:t>
      </w:r>
      <m:oMath>
        <m:acc>
          <m:accPr>
            <m:chr m:val="̃"/>
            <m:ctrlPr>
              <w:rPr>
                <w:rFonts w:ascii="Cambria Math" w:hAnsi="Cambria Math"/>
                <w:i/>
              </w:rPr>
            </m:ctrlPr>
          </m:accPr>
          <m:e>
            <m:r>
              <w:rPr>
                <w:rFonts w:ascii="Cambria Math" w:hAnsi="Cambria Math"/>
              </w:rPr>
              <m:t>c</m:t>
            </m:r>
          </m:e>
        </m:acc>
      </m:oMath>
      <w:r w:rsidR="00920F55">
        <w:t>)</w:t>
      </w:r>
      <w:r>
        <w:t xml:space="preserve"> is defined by the following equation for mass </w:t>
      </w:r>
      <w:r w:rsidR="00BA65AE">
        <w:t>proportional</w:t>
      </w:r>
      <w:r>
        <w:t xml:space="preserve"> d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5</w:t>
              </w:r>
            </w:fldSimple>
            <w:r>
              <w:t>)</w:t>
            </w:r>
          </w:p>
        </w:tc>
      </w:tr>
    </w:tbl>
    <w:p w:rsidR="00A65FF1" w:rsidRDefault="00A65FF1" w:rsidP="006251EF">
      <w:r>
        <w:t xml:space="preserve">Where </w:t>
      </w:r>
      <w:r>
        <w:rPr>
          <w:i/>
        </w:rPr>
        <w:t xml:space="preserve">a </w:t>
      </w:r>
      <w:r>
        <w:t>is the mass-proportional damping coefficient. The damping ratio is def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6</w:t>
              </w:r>
            </w:fldSimple>
            <w:r>
              <w:t>)</w:t>
            </w:r>
          </w:p>
        </w:tc>
      </w:tr>
    </w:tbl>
    <w:p w:rsidR="00A65FF1" w:rsidRDefault="000A5954" w:rsidP="00A65FF1">
      <w:r>
        <w:t xml:space="preserve">Where </w:t>
      </w:r>
      <w:proofErr w:type="spellStart"/>
      <w:r w:rsidRPr="000A5954">
        <w:rPr>
          <w:rFonts w:cstheme="minorHAnsi"/>
          <w:i/>
        </w:rPr>
        <w:t>ω</w:t>
      </w:r>
      <w:r w:rsidRPr="000A5954">
        <w:rPr>
          <w:i/>
          <w:vertAlign w:val="subscript"/>
        </w:rPr>
        <w:t>n</w:t>
      </w:r>
      <w:proofErr w:type="spellEnd"/>
      <w:r>
        <w:t xml:space="preserve"> is the radial natural frequency of the beam (first mode). </w:t>
      </w:r>
      <w:r w:rsidR="00292164">
        <w:t>Thus,</w:t>
      </w:r>
      <w:r w:rsidR="00A65FF1">
        <w:t xml:space="preserve"> the damping coefficient (</w:t>
      </w:r>
      <w:r w:rsidR="00A65FF1" w:rsidRPr="000A5954">
        <w:rPr>
          <w:i/>
        </w:rPr>
        <w:t>a</w:t>
      </w:r>
      <w:r w:rsidR="00A65FF1">
        <w:t>) may be determined based on a specified damping ratio (</w:t>
      </w:r>
      <m:oMath>
        <m:r>
          <w:rPr>
            <w:rFonts w:ascii="Cambria Math" w:eastAsiaTheme="minorEastAsia" w:hAnsi="Cambria Math" w:cstheme="majorBidi"/>
            <w:i/>
          </w:rPr>
          <w:sym w:font="Symbol" w:char="F07A"/>
        </m:r>
      </m:oMath>
      <w:r w:rsidR="00A65FF1">
        <w:t>)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7</w:t>
              </w:r>
            </w:fldSimple>
            <w:r>
              <w:t>)</w:t>
            </w:r>
          </w:p>
        </w:tc>
      </w:tr>
    </w:tbl>
    <w:p w:rsidR="00A65FF1" w:rsidRDefault="00A65FF1" w:rsidP="00A65FF1">
      <w:r>
        <w:t>By substitution, the generalized damping property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8</w:t>
              </w:r>
            </w:fldSimple>
            <w:r>
              <w:t>)</w:t>
            </w:r>
          </w:p>
        </w:tc>
      </w:tr>
    </w:tbl>
    <w:p w:rsidR="006251EF" w:rsidRDefault="006251EF" w:rsidP="006251EF">
      <w:pPr>
        <w:pStyle w:val="Heading5"/>
        <w:rPr>
          <w:rFonts w:eastAsiaTheme="minorEastAsia"/>
        </w:rPr>
      </w:pPr>
      <w:r>
        <w:rPr>
          <w:rFonts w:eastAsiaTheme="minorEastAsia"/>
        </w:rPr>
        <w:t>Force transformation</w:t>
      </w:r>
    </w:p>
    <w:p w:rsidR="006251EF" w:rsidRDefault="006251EF" w:rsidP="006251EF">
      <w:r>
        <w:t>The force applied by the vehicle mass (</w:t>
      </w:r>
      <w:r w:rsidRPr="000A5954">
        <w:rPr>
          <w:i/>
        </w:rPr>
        <w:t>p</w:t>
      </w:r>
      <w:r w:rsidRPr="000A5954">
        <w:rPr>
          <w:i/>
          <w:vertAlign w:val="subscript"/>
        </w:rPr>
        <w:t>0</w:t>
      </w:r>
      <w:r>
        <w:t xml:space="preserve">) must also be generalized. </w:t>
      </w:r>
      <w:r w:rsidR="000A5954">
        <w:t>The force is described as a function of time and position</w:t>
      </w:r>
      <w: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A5089F" w:rsidRPr="00BD6DB7" w:rsidRDefault="00CC3F71" w:rsidP="00CC3F71">
            <w:pPr>
              <w:pStyle w:val="EquationCaptions"/>
            </w:pPr>
            <w:r>
              <w:t>(</w:t>
            </w:r>
            <w:fldSimple w:instr=" SEQ Equation \* ARABIC ">
              <w:r w:rsidR="00415AE8">
                <w:rPr>
                  <w:noProof/>
                </w:rPr>
                <w:t>29</w:t>
              </w:r>
            </w:fldSimple>
            <w:r>
              <w:t>)</w:t>
            </w:r>
          </w:p>
        </w:tc>
      </w:tr>
    </w:tbl>
    <w:p w:rsidR="006251EF" w:rsidRDefault="006251EF" w:rsidP="006251EF">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xml:space="preserve">. The generalized force </w:t>
      </w:r>
      <w:r w:rsidR="000A5954">
        <w:rPr>
          <w:rFonts w:eastAsiaTheme="minorEastAsia"/>
        </w:rPr>
        <w:t>(</w:t>
      </w:r>
      <m:oMath>
        <m:acc>
          <m:accPr>
            <m:chr m:val="̃"/>
            <m:ctrlPr>
              <w:rPr>
                <w:rFonts w:ascii="Cambria Math" w:hAnsi="Cambria Math"/>
                <w:i/>
              </w:rPr>
            </m:ctrlPr>
          </m:accPr>
          <m:e>
            <m:r>
              <w:rPr>
                <w:rFonts w:ascii="Cambria Math" w:hAnsi="Cambria Math"/>
              </w:rPr>
              <m:t>p</m:t>
            </m:r>
          </m:e>
        </m:acc>
      </m:oMath>
      <w:r w:rsidR="000A5954">
        <w:rPr>
          <w:rFonts w:eastAsiaTheme="minorEastAsia"/>
        </w:rPr>
        <w:t xml:space="preserve">) </w:t>
      </w:r>
      <w:r>
        <w:rPr>
          <w:rFonts w:eastAsiaTheme="minorEastAsia"/>
        </w:rPr>
        <w:t xml:space="preserve">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bookmarkStart w:id="11" w:name="_Hlk5110105"/>
          <w:p w:rsidR="00A5089F" w:rsidRPr="00CB0CF3" w:rsidRDefault="00B7723E" w:rsidP="00A5089F">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bookmarkEnd w:id="11"/>
          </w:p>
        </w:tc>
        <w:tc>
          <w:tcPr>
            <w:tcW w:w="864" w:type="dxa"/>
            <w:vAlign w:val="center"/>
          </w:tcPr>
          <w:p w:rsidR="00A5089F" w:rsidRPr="00BD6DB7" w:rsidRDefault="00CC3F71" w:rsidP="00CC3F71">
            <w:pPr>
              <w:pStyle w:val="EquationCaptions"/>
            </w:pPr>
            <w:r>
              <w:t>(</w:t>
            </w:r>
            <w:fldSimple w:instr=" SEQ Equation \* ARABIC ">
              <w:r w:rsidR="00415AE8">
                <w:rPr>
                  <w:noProof/>
                </w:rPr>
                <w:t>30</w:t>
              </w:r>
            </w:fldSimple>
            <w:r>
              <w:t>)</w:t>
            </w:r>
          </w:p>
        </w:tc>
      </w:tr>
    </w:tbl>
    <w:p w:rsidR="006251EF" w:rsidRDefault="006251EF" w:rsidP="006251EF">
      <w:r>
        <w:t>The force (</w:t>
      </w:r>
      <w:r w:rsidRPr="000A5954">
        <w:rPr>
          <w:i/>
        </w:rPr>
        <w:t>p</w:t>
      </w:r>
      <w:r w:rsidRPr="000A5954">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A5089F" w:rsidRPr="00BD6DB7" w:rsidRDefault="00CC3F71" w:rsidP="00CC3F71">
            <w:pPr>
              <w:pStyle w:val="EquationCaptions"/>
            </w:pPr>
            <w:r>
              <w:t>(</w:t>
            </w:r>
            <w:r w:rsidRPr="00CC3F71">
              <w:rPr>
                <w:rStyle w:val="EquationCaptionsChar"/>
              </w:rPr>
              <w:fldChar w:fldCharType="begin"/>
            </w:r>
            <w:r w:rsidRPr="00CC3F71">
              <w:rPr>
                <w:rStyle w:val="EquationCaptionsChar"/>
              </w:rPr>
              <w:instrText xml:space="preserve"> SEQ Equation \* ARABIC </w:instrText>
            </w:r>
            <w:r w:rsidRPr="00CC3F71">
              <w:rPr>
                <w:rStyle w:val="EquationCaptionsChar"/>
              </w:rPr>
              <w:fldChar w:fldCharType="separate"/>
            </w:r>
            <w:r w:rsidR="00415AE8">
              <w:rPr>
                <w:rStyle w:val="EquationCaptionsChar"/>
                <w:noProof/>
              </w:rPr>
              <w:t>31</w:t>
            </w:r>
            <w:r w:rsidRPr="00CC3F71">
              <w:rPr>
                <w:rStyle w:val="EquationCaptionsChar"/>
              </w:rPr>
              <w:fldChar w:fldCharType="end"/>
            </w:r>
            <w:r w:rsidRPr="00CC3F71">
              <w:rPr>
                <w:rStyle w:val="EquationCaptionsChar"/>
              </w:rPr>
              <w:t>)</w:t>
            </w:r>
          </w:p>
        </w:tc>
      </w:tr>
    </w:tbl>
    <w:p w:rsidR="000A5954" w:rsidRPr="005C795C" w:rsidRDefault="000A5954" w:rsidP="006251EF">
      <w:pPr>
        <w:rPr>
          <w:rFonts w:eastAsiaTheme="minorEastAsia"/>
        </w:rPr>
      </w:pPr>
      <w:r>
        <w:rPr>
          <w:rFonts w:eastAsiaTheme="minorEastAsia"/>
        </w:rPr>
        <w:lastRenderedPageBreak/>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w:t>
      </w:r>
      <w:proofErr w:type="spellStart"/>
      <w:r w:rsidR="001A2DA7" w:rsidRPr="001A2DA7">
        <w:rPr>
          <w:rFonts w:eastAsiaTheme="minorEastAsia"/>
          <w:i/>
        </w:rPr>
        <w:t>u̇</w:t>
      </w:r>
      <w:r w:rsidR="001A2DA7" w:rsidRPr="001A2DA7">
        <w:rPr>
          <w:rFonts w:eastAsiaTheme="minorEastAsia"/>
          <w:i/>
          <w:vertAlign w:val="subscript"/>
        </w:rPr>
        <w:t>b</w:t>
      </w:r>
      <w:proofErr w:type="spellEnd"/>
      <w:r w:rsidR="001A2DA7">
        <w:rPr>
          <w:rFonts w:eastAsiaTheme="minorEastAsia"/>
        </w:rPr>
        <w:t xml:space="preserve"> is the vertical velocity of the bridge at the vehicle location and </w:t>
      </w:r>
      <w:r w:rsidR="001A2DA7" w:rsidRPr="001A2DA7">
        <w:rPr>
          <w:rFonts w:eastAsiaTheme="minorEastAsia" w:cstheme="minorHAnsi"/>
          <w:i/>
        </w:rPr>
        <w:t>Δ̇</w:t>
      </w:r>
      <w:r w:rsidR="001A2DA7">
        <w:rPr>
          <w:rFonts w:eastAsiaTheme="minorEastAsia" w:cstheme="minorHAnsi"/>
        </w:rPr>
        <w:t xml:space="preserve"> is the rate of change in profile elevation.</w:t>
      </w:r>
    </w:p>
    <w:p w:rsidR="006251EF" w:rsidRDefault="006251EF" w:rsidP="006251EF">
      <w:pPr>
        <w:pStyle w:val="Heading5"/>
      </w:pPr>
      <w:r>
        <w:t xml:space="preserve">Equations of motion when </w:t>
      </w:r>
      <w:r w:rsidR="000A5954">
        <w:t xml:space="preserve">the </w:t>
      </w:r>
      <w:r>
        <w:t>vehicle is on</w:t>
      </w:r>
      <w:r w:rsidR="000A5954">
        <w:t xml:space="preserve"> the</w:t>
      </w:r>
      <w:r>
        <w:t xml:space="preserve"> bridge</w:t>
      </w:r>
    </w:p>
    <w:p w:rsidR="006251EF" w:rsidRDefault="006251EF" w:rsidP="006251EF">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9" w:type="dxa"/>
        </w:tblCellMar>
        <w:tblLook w:val="04A0" w:firstRow="1" w:lastRow="0" w:firstColumn="1" w:lastColumn="0" w:noHBand="0" w:noVBand="1"/>
      </w:tblPr>
      <w:tblGrid>
        <w:gridCol w:w="8283"/>
        <w:gridCol w:w="501"/>
      </w:tblGrid>
      <w:tr w:rsidR="00A5089F" w:rsidTr="00CC3F71">
        <w:trPr>
          <w:trHeight w:val="288"/>
        </w:trPr>
        <w:tc>
          <w:tcPr>
            <w:tcW w:w="8352" w:type="dxa"/>
            <w:vAlign w:val="center"/>
          </w:tcPr>
          <w:p w:rsidR="00A5089F" w:rsidRPr="00CB0CF3" w:rsidRDefault="00B7723E" w:rsidP="003977E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A5089F" w:rsidRPr="00CC3F71" w:rsidRDefault="00CC3F71" w:rsidP="00CC3F71">
            <w:pPr>
              <w:pStyle w:val="EquationCaptions"/>
            </w:pPr>
            <w:r w:rsidRPr="00CC3F71">
              <w:t>(</w:t>
            </w:r>
            <w:fldSimple w:instr=" SEQ Equation \* ARABIC ">
              <w:r w:rsidR="00415AE8">
                <w:rPr>
                  <w:noProof/>
                </w:rPr>
                <w:t>32</w:t>
              </w:r>
            </w:fldSimple>
            <w:r w:rsidRPr="00CC3F71">
              <w:t>)</w:t>
            </w:r>
          </w:p>
        </w:tc>
      </w:tr>
      <w:tr w:rsidR="00A5089F" w:rsidTr="00CC3F71">
        <w:tc>
          <w:tcPr>
            <w:tcW w:w="8352" w:type="dxa"/>
            <w:vAlign w:val="center"/>
          </w:tcPr>
          <w:p w:rsidR="00A5089F" w:rsidRPr="00CC3F71" w:rsidRDefault="00B7723E" w:rsidP="00CC3F71">
            <w:pPr>
              <w:rPr>
                <w:rFonts w:eastAsiaTheme="minorEastAsia"/>
              </w:rPr>
            </w:pPr>
            <w:r>
              <w:rPr>
                <w:rFonts w:eastAsiaTheme="minorEastAsia"/>
              </w:rPr>
              <w:t>Beam DOF:</w:t>
            </w:r>
            <w:r w:rsidR="00CC3F71">
              <w:rPr>
                <w:rFonts w:eastAsiaTheme="minorEastAsia"/>
              </w:rPr>
              <w:t xml:space="preserve">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A5089F" w:rsidRPr="00CC3F71" w:rsidRDefault="00CC3F71" w:rsidP="00CC3F71">
            <w:pPr>
              <w:pStyle w:val="EquationCaptions"/>
            </w:pPr>
            <w:r w:rsidRPr="00CC3F71">
              <w:t>(</w:t>
            </w:r>
            <w:fldSimple w:instr=" SEQ Equation \* ARABIC ">
              <w:r w:rsidR="00415AE8">
                <w:rPr>
                  <w:noProof/>
                </w:rPr>
                <w:t>33</w:t>
              </w:r>
            </w:fldSimple>
            <w:r w:rsidRPr="00CC3F71">
              <w:t>)</w:t>
            </w:r>
          </w:p>
        </w:tc>
      </w:tr>
    </w:tbl>
    <w:p w:rsidR="001A2DA7" w:rsidRPr="00196FC4" w:rsidRDefault="001A2DA7" w:rsidP="006251EF">
      <w:pPr>
        <w:rPr>
          <w:rFonts w:eastAsiaTheme="minorEastAsia"/>
        </w:rPr>
      </w:pPr>
      <w:r>
        <w:rPr>
          <w:rFonts w:eastAsiaTheme="minorEastAsia"/>
        </w:rPr>
        <w:t xml:space="preserve">Double-dot notation is used in the preceding equations to indicate the second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6251EF" w:rsidRDefault="006251EF" w:rsidP="006251EF">
      <w:pPr>
        <w:pStyle w:val="Heading5"/>
        <w:rPr>
          <w:rFonts w:eastAsiaTheme="minorEastAsia"/>
        </w:rPr>
      </w:pPr>
      <w:r>
        <w:rPr>
          <w:rFonts w:eastAsiaTheme="minorEastAsia"/>
        </w:rPr>
        <w:t>State Space</w:t>
      </w:r>
    </w:p>
    <w:p w:rsidR="006251EF" w:rsidRDefault="006251EF" w:rsidP="006251EF">
      <w:r>
        <w:t xml:space="preserve">The states of this system </w:t>
      </w:r>
      <w:r w:rsidR="001A2DA7">
        <w:t>(</w:t>
      </w:r>
      <w:r w:rsidR="001A2DA7" w:rsidRPr="001A2DA7">
        <w:rPr>
          <w:i/>
        </w:rPr>
        <w:t>z</w:t>
      </w:r>
      <w:r w:rsidR="001A2DA7" w:rsidRPr="001A2DA7">
        <w:rPr>
          <w:i/>
          <w:vertAlign w:val="subscript"/>
        </w:rPr>
        <w:t>1</w:t>
      </w:r>
      <w:r w:rsidR="001A2DA7" w:rsidRPr="001A2DA7">
        <w:rPr>
          <w:i/>
        </w:rPr>
        <w:t>, z</w:t>
      </w:r>
      <w:r w:rsidR="001A2DA7" w:rsidRPr="001A2DA7">
        <w:rPr>
          <w:i/>
          <w:vertAlign w:val="subscript"/>
        </w:rPr>
        <w:t>2</w:t>
      </w:r>
      <w:r w:rsidR="001A2DA7" w:rsidRPr="001A2DA7">
        <w:rPr>
          <w:i/>
        </w:rPr>
        <w:t>, z</w:t>
      </w:r>
      <w:r w:rsidR="001A2DA7" w:rsidRPr="001A2DA7">
        <w:rPr>
          <w:i/>
          <w:vertAlign w:val="subscript"/>
        </w:rPr>
        <w:t>3</w:t>
      </w:r>
      <w:r w:rsidR="001A2DA7">
        <w:t xml:space="preserve"> &amp; </w:t>
      </w:r>
      <w:r w:rsidR="001A2DA7" w:rsidRPr="001A2DA7">
        <w:rPr>
          <w:i/>
        </w:rPr>
        <w:t>z</w:t>
      </w:r>
      <w:r w:rsidR="001A2DA7" w:rsidRPr="001A2DA7">
        <w:rPr>
          <w:i/>
          <w:vertAlign w:val="subscript"/>
        </w:rPr>
        <w:t>4</w:t>
      </w:r>
      <w:r w:rsidR="001A2DA7">
        <w:t xml:space="preserve">) </w:t>
      </w:r>
      <w:r w:rsidR="003977EC">
        <w:t>are</w:t>
      </w:r>
      <w:r>
        <w:t xml:space="preserve"> therefo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A5089F" w:rsidRPr="00BD6DB7" w:rsidRDefault="00077696" w:rsidP="00077696">
            <w:pPr>
              <w:pStyle w:val="EquationCaptions"/>
            </w:pPr>
            <w:r>
              <w:t>(</w:t>
            </w:r>
            <w:fldSimple w:instr=" SEQ Equation \* ARABIC ">
              <w:r w:rsidR="00415AE8">
                <w:rPr>
                  <w:noProof/>
                </w:rPr>
                <w:t>34</w:t>
              </w:r>
            </w:fldSimple>
            <w:r>
              <w:t>)</w:t>
            </w:r>
          </w:p>
        </w:tc>
      </w:tr>
    </w:tbl>
    <w:p w:rsidR="006251EF" w:rsidRDefault="006251EF" w:rsidP="006251EF">
      <w:r>
        <w:t xml:space="preserve">The profile elevation and velocity are assigned to matrix </w:t>
      </w:r>
      <w:r w:rsidR="001A2DA7">
        <w:rPr>
          <w:i/>
        </w:rPr>
        <w:t>U</w:t>
      </w:r>
      <w:r w:rsidR="001A2DA7">
        <w:t xml:space="preserve"> with elements (</w:t>
      </w:r>
      <w:r w:rsidR="001A2DA7" w:rsidRPr="001A2DA7">
        <w:rPr>
          <w:i/>
        </w:rPr>
        <w:t>u</w:t>
      </w:r>
      <w:r w:rsidR="001A2DA7" w:rsidRPr="001A2DA7">
        <w:rPr>
          <w:i/>
          <w:vertAlign w:val="subscript"/>
        </w:rPr>
        <w:t>1</w:t>
      </w:r>
      <w:r w:rsidR="001A2DA7">
        <w:t xml:space="preserve"> &amp; </w:t>
      </w:r>
      <w:r w:rsidR="001A2DA7" w:rsidRPr="001A2DA7">
        <w:rPr>
          <w:i/>
        </w:rPr>
        <w:t>u</w:t>
      </w:r>
      <w:r w:rsidR="001A2DA7" w:rsidRPr="001A2DA7">
        <w:rPr>
          <w:i/>
          <w:vertAlign w:val="subscript"/>
        </w:rPr>
        <w:t>2</w:t>
      </w:r>
      <w:r w:rsidR="001A2D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A5089F" w:rsidRPr="00BD6DB7" w:rsidRDefault="00077696" w:rsidP="00CC3F71">
            <w:pPr>
              <w:pStyle w:val="EquationCaptions"/>
            </w:pPr>
            <w:r>
              <w:t>(</w:t>
            </w:r>
            <w:fldSimple w:instr=" SEQ Equation \* ARABIC ">
              <w:r w:rsidR="00415AE8">
                <w:rPr>
                  <w:noProof/>
                </w:rPr>
                <w:t>35</w:t>
              </w:r>
            </w:fldSimple>
            <w:r>
              <w:t>)</w:t>
            </w:r>
          </w:p>
        </w:tc>
      </w:tr>
    </w:tbl>
    <w:p w:rsidR="006251EF" w:rsidRDefault="006251EF" w:rsidP="006251EF">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5089F" w:rsidTr="003977EC">
        <w:tc>
          <w:tcPr>
            <w:tcW w:w="7776" w:type="dxa"/>
          </w:tcPr>
          <w:p w:rsidR="00A5089F" w:rsidRPr="00CB0CF3" w:rsidRDefault="00B7723E"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A5089F" w:rsidRPr="00BD6DB7" w:rsidRDefault="00077696" w:rsidP="00077696">
            <w:pPr>
              <w:pStyle w:val="EquationCaptions"/>
            </w:pPr>
            <w:r>
              <w:t>(</w:t>
            </w:r>
            <w:fldSimple w:instr=" SEQ Equation \* ARABIC ">
              <w:r w:rsidR="00415AE8">
                <w:rPr>
                  <w:noProof/>
                </w:rPr>
                <w:t>36</w:t>
              </w:r>
            </w:fldSimple>
            <w:r>
              <w:t>)</w:t>
            </w:r>
          </w:p>
        </w:tc>
      </w:tr>
      <w:tr w:rsidR="00A5089F" w:rsidTr="003977EC">
        <w:tc>
          <w:tcPr>
            <w:tcW w:w="7776" w:type="dxa"/>
          </w:tcPr>
          <w:p w:rsidR="00A5089F" w:rsidRPr="00CB0CF3" w:rsidRDefault="00B7723E" w:rsidP="00077696">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A5089F" w:rsidRPr="00BD6DB7" w:rsidRDefault="00077696" w:rsidP="00077696">
            <w:pPr>
              <w:pStyle w:val="EquationCaptions"/>
            </w:pPr>
            <w:r>
              <w:t>(</w:t>
            </w:r>
            <w:fldSimple w:instr=" SEQ Equation \* ARABIC ">
              <w:r w:rsidR="00415AE8">
                <w:rPr>
                  <w:noProof/>
                </w:rPr>
                <w:t>37</w:t>
              </w:r>
            </w:fldSimple>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38</w:t>
              </w:r>
            </w:fldSimple>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39</w:t>
              </w:r>
            </w:fldSimple>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40</w:t>
              </w:r>
            </w:fldSimple>
            <w:r>
              <w:t>)</w:t>
            </w:r>
          </w:p>
        </w:tc>
      </w:tr>
    </w:tbl>
    <w:p w:rsidR="005F208E" w:rsidRDefault="006251EF" w:rsidP="006251EF">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41</w:t>
              </w:r>
            </w:fldSimple>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42</w:t>
              </w:r>
            </w:fldSimple>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43</w:t>
              </w:r>
            </w:fldSimple>
            <w:r>
              <w:t>)</w:t>
            </w:r>
          </w:p>
        </w:tc>
      </w:tr>
    </w:tbl>
    <w:bookmarkEnd w:id="9"/>
    <w:p w:rsidR="0010412A" w:rsidRDefault="0010412A" w:rsidP="0010412A">
      <w:pPr>
        <w:pStyle w:val="Heading4"/>
      </w:pPr>
      <w:r>
        <w:t>Two-span Continuous</w:t>
      </w:r>
    </w:p>
    <w:p w:rsidR="00FF3A1C" w:rsidRDefault="00FF3A1C" w:rsidP="00FF3A1C">
      <w:r>
        <w:t xml:space="preserve">This state-space model is developed from the equations of motion for a single sprung mass traveling over a 2-span continuous beam with distributed mass and stiffness. The beam is </w:t>
      </w:r>
      <w:r>
        <w:lastRenderedPageBreak/>
        <w:t xml:space="preserve">reduced to a single degree-of-freedom by </w:t>
      </w:r>
      <w:r w:rsidR="006251EF">
        <w:t>generalizing</w:t>
      </w:r>
      <w:r w:rsidR="00B81BDD">
        <w:t xml:space="preserve"> its displacement </w:t>
      </w:r>
      <w:r>
        <w:t>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w:t>
      </w:r>
      <w:r w:rsidRPr="001A2DA7">
        <w:rPr>
          <w:i/>
        </w:rPr>
        <w:t>EI</w:t>
      </w:r>
      <w:r>
        <w:t>), uniform mass distribution</w:t>
      </w:r>
      <w:r w:rsidR="006251EF">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rsidR="006251EF">
        <w:t>)</w:t>
      </w:r>
      <w:r>
        <w:t>, and equal span lengths (</w:t>
      </w:r>
      <w:r w:rsidRPr="001A2DA7">
        <w:rPr>
          <w:i/>
        </w:rPr>
        <w:t>L</w:t>
      </w:r>
      <w:r>
        <w:t xml:space="preserve">). Mass </w:t>
      </w:r>
      <w:r w:rsidR="001A2DA7">
        <w:t>proportional</w:t>
      </w:r>
      <w:r>
        <w:t xml:space="preserve"> damping of the beam is included. The vehicle is reduced to a single point mass (</w:t>
      </w:r>
      <w:r w:rsidRPr="0039144B">
        <w:rPr>
          <w:i/>
        </w:rPr>
        <w:t>m</w:t>
      </w:r>
      <w:r w:rsidRPr="0039144B">
        <w:rPr>
          <w:vertAlign w:val="subscript"/>
        </w:rPr>
        <w:t>t</w:t>
      </w:r>
      <w:r>
        <w:t>) with specified spring stiffness (</w:t>
      </w:r>
      <w:proofErr w:type="spellStart"/>
      <w:r w:rsidRPr="001A2DA7">
        <w:rPr>
          <w:i/>
        </w:rPr>
        <w:t>k</w:t>
      </w:r>
      <w:r w:rsidRPr="001A2DA7">
        <w:rPr>
          <w:i/>
          <w:vertAlign w:val="subscript"/>
        </w:rPr>
        <w:t>t</w:t>
      </w:r>
      <w:proofErr w:type="spellEnd"/>
      <w:r>
        <w:t>), viscous damping coefficient (</w:t>
      </w:r>
      <w:proofErr w:type="spellStart"/>
      <w:r w:rsidRPr="001A2DA7">
        <w:rPr>
          <w:i/>
        </w:rPr>
        <w:t>c</w:t>
      </w:r>
      <w:r w:rsidRPr="001A2DA7">
        <w:rPr>
          <w:i/>
          <w:vertAlign w:val="subscript"/>
        </w:rPr>
        <w:t>t</w:t>
      </w:r>
      <w:proofErr w:type="spellEnd"/>
      <w:r>
        <w:t>), and traveling at a specified velocity (</w:t>
      </w:r>
      <w:r>
        <w:rPr>
          <w:i/>
        </w:rPr>
        <w:t>v</w:t>
      </w:r>
      <w:r>
        <w:t xml:space="preserve">). </w:t>
      </w:r>
    </w:p>
    <w:p w:rsidR="00B7723E" w:rsidRDefault="00FF3A1C" w:rsidP="00B7723E">
      <w:pPr>
        <w:keepNext/>
        <w:jc w:val="center"/>
      </w:pPr>
      <w:r>
        <w:rPr>
          <w:noProof/>
        </w:rPr>
        <w:drawing>
          <wp:inline distT="0" distB="0" distL="0" distR="0" wp14:anchorId="1470415E" wp14:editId="31887529">
            <wp:extent cx="3657600" cy="144475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57600" cy="1444752"/>
                    </a:xfrm>
                    <a:prstGeom prst="rect">
                      <a:avLst/>
                    </a:prstGeom>
                  </pic:spPr>
                </pic:pic>
              </a:graphicData>
            </a:graphic>
          </wp:inline>
        </w:drawing>
      </w:r>
    </w:p>
    <w:p w:rsidR="00FF3A1C" w:rsidRDefault="00B7723E" w:rsidP="00B7723E">
      <w:pPr>
        <w:pStyle w:val="Caption"/>
      </w:pPr>
      <w:r>
        <w:t xml:space="preserve">Figure </w:t>
      </w:r>
      <w:fldSimple w:instr=" STYLEREF 2 \s ">
        <w:r w:rsidR="004B0F1F">
          <w:rPr>
            <w:noProof/>
          </w:rPr>
          <w:t>4</w:t>
        </w:r>
      </w:fldSimple>
      <w:r w:rsidR="004B0F1F">
        <w:t>.</w:t>
      </w:r>
      <w:fldSimple w:instr=" SEQ Figure \* ARABIC \s 2 ">
        <w:r w:rsidR="004B0F1F">
          <w:rPr>
            <w:noProof/>
          </w:rPr>
          <w:t>3</w:t>
        </w:r>
      </w:fldSimple>
      <w:r>
        <w:t>: Diagram of 2-Span 2-DOF Model</w:t>
      </w:r>
    </w:p>
    <w:p w:rsidR="00FF3A1C" w:rsidRDefault="00FF3A1C" w:rsidP="00FF3A1C">
      <w:pPr>
        <w:pStyle w:val="Heading5"/>
      </w:pPr>
      <w:r>
        <w:t>Assumed deformation shape function</w:t>
      </w:r>
    </w:p>
    <w:p w:rsidR="00FF3A1C" w:rsidRDefault="00FF3A1C" w:rsidP="00FF3A1C">
      <w:r>
        <w:t>The beam is</w:t>
      </w:r>
      <w:r w:rsidR="00B81BDD">
        <w:t xml:space="preserve"> assumed</w:t>
      </w:r>
      <w:r>
        <w:t xml:space="preserve"> to deform with a half sine function</w:t>
      </w:r>
      <w:r w:rsidR="00B81BDD">
        <w:t xml:space="preserve"> (i.e. wavelength is twice the length of a single span). That function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3977EC">
        <w:tc>
          <w:tcPr>
            <w:tcW w:w="7776" w:type="dxa"/>
            <w:vAlign w:val="center"/>
          </w:tcPr>
          <w:p w:rsidR="00B7723E" w:rsidRPr="00CB0CF3" w:rsidRDefault="00B7723E" w:rsidP="003977EC">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tc>
        <w:tc>
          <w:tcPr>
            <w:tcW w:w="864" w:type="dxa"/>
            <w:vAlign w:val="center"/>
          </w:tcPr>
          <w:p w:rsidR="00B7723E" w:rsidRPr="00BD6DB7" w:rsidRDefault="00077696" w:rsidP="00077696">
            <w:pPr>
              <w:pStyle w:val="EquationCaptions"/>
            </w:pPr>
            <w:r>
              <w:t>(</w:t>
            </w:r>
            <w:fldSimple w:instr=" SEQ Equation \* ARABIC ">
              <w:r w:rsidR="00415AE8">
                <w:rPr>
                  <w:noProof/>
                </w:rPr>
                <w:t>44</w:t>
              </w:r>
            </w:fldSimple>
            <w:r>
              <w:t>)</w:t>
            </w:r>
            <w:r w:rsidRPr="00BD6DB7">
              <w:t xml:space="preserve"> </w:t>
            </w:r>
          </w:p>
        </w:tc>
      </w:tr>
    </w:tbl>
    <w:p w:rsidR="005A0885" w:rsidRDefault="005A0885" w:rsidP="005A0885">
      <w:r>
        <w:t>Therefore, the deflection (</w:t>
      </w:r>
      <w:proofErr w:type="spellStart"/>
      <w:r>
        <w:t>u</w:t>
      </w:r>
      <w:r w:rsidRPr="0078582B">
        <w:rPr>
          <w:vertAlign w:val="subscript"/>
        </w:rPr>
        <w:t>b</w:t>
      </w:r>
      <w:proofErr w:type="spellEnd"/>
      <w:r>
        <w:t>) and velocity (</w:t>
      </w:r>
      <w:proofErr w:type="spellStart"/>
      <w:r>
        <w:t>u̇</w:t>
      </w:r>
      <w:r w:rsidRPr="0078582B">
        <w:rPr>
          <w:vertAlign w:val="subscript"/>
        </w:rPr>
        <w:t>b</w:t>
      </w:r>
      <w:proofErr w:type="spellEnd"/>
      <w:r>
        <w:t>) of the beam at the vehicle’s location at time (</w:t>
      </w:r>
      <w:r w:rsidRPr="00920F55">
        <w:rPr>
          <w:i/>
        </w:rPr>
        <w:t>t</w:t>
      </w:r>
      <w:r>
        <w:t>) is related to the generalized coordinate (</w:t>
      </w:r>
      <w:proofErr w:type="spellStart"/>
      <w:r w:rsidRPr="00BA65AE">
        <w:rPr>
          <w:i/>
        </w:rPr>
        <w:t>z</w:t>
      </w:r>
      <w:r w:rsidRPr="00BA65AE">
        <w:rPr>
          <w:i/>
          <w:vertAlign w:val="subscript"/>
        </w:rPr>
        <w:t>b</w:t>
      </w:r>
      <w:proofErr w:type="spellEnd"/>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B7723E" w:rsidTr="003977EC">
        <w:tc>
          <w:tcPr>
            <w:tcW w:w="7776" w:type="dxa"/>
            <w:vAlign w:val="center"/>
          </w:tcPr>
          <w:p w:rsidR="00B7723E" w:rsidRPr="00CB0CF3" w:rsidRDefault="00B7723E" w:rsidP="00077696">
            <w:pPr>
              <w:pStyle w:val="EquationCaptions"/>
              <w:jc w:val="cente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45</w:t>
              </w:r>
            </w:fldSimple>
            <w:r>
              <w:t>)</w:t>
            </w:r>
          </w:p>
        </w:tc>
      </w:tr>
      <w:tr w:rsidR="00B7723E" w:rsidTr="003977EC">
        <w:tc>
          <w:tcPr>
            <w:tcW w:w="7776" w:type="dxa"/>
            <w:vAlign w:val="center"/>
          </w:tcPr>
          <w:p w:rsidR="00B7723E" w:rsidRPr="00CB0CF3" w:rsidRDefault="00B7723E" w:rsidP="00077696">
            <w:pPr>
              <w:pStyle w:val="EquationCaptions"/>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46</w:t>
              </w:r>
            </w:fldSimple>
            <w:r>
              <w:t>)</w:t>
            </w:r>
          </w:p>
        </w:tc>
      </w:tr>
    </w:tbl>
    <w:p w:rsidR="00FF3A1C" w:rsidRDefault="00C6496D" w:rsidP="00FF3A1C">
      <w:pPr>
        <w:pStyle w:val="Heading5"/>
      </w:pPr>
      <w:r>
        <w:t>Generalized mass, stiffness and damping</w:t>
      </w:r>
    </w:p>
    <w:p w:rsidR="005A0885" w:rsidRDefault="005A0885" w:rsidP="005A0885">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w:t>
      </w:r>
      <w:r w:rsidR="003977EC">
        <w:t>are</w:t>
      </w:r>
      <w:r>
        <w:t xml:space="preserv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vAlign w:val="center"/>
          </w:tcPr>
          <w:p w:rsidR="00B7723E" w:rsidRPr="00CB0CF3" w:rsidRDefault="00B7723E" w:rsidP="00077696">
            <w:pPr>
              <w:pStyle w:val="EquationCaptions"/>
              <w:jc w:val="cente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47</w:t>
              </w:r>
            </w:fldSimple>
            <w:r>
              <w:t>)</w:t>
            </w:r>
          </w:p>
        </w:tc>
      </w:tr>
      <w:bookmarkStart w:id="12" w:name="_Hlk5110186"/>
      <w:tr w:rsidR="00B7723E" w:rsidTr="00CC3F71">
        <w:tc>
          <w:tcPr>
            <w:tcW w:w="7776" w:type="dxa"/>
            <w:vAlign w:val="center"/>
          </w:tcPr>
          <w:p w:rsidR="00B7723E" w:rsidRPr="00CB0CF3" w:rsidRDefault="00B7723E" w:rsidP="00077696">
            <w:pPr>
              <w:pStyle w:val="EquationCaptions"/>
              <w:jc w:val="cente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12"/>
          </w:p>
        </w:tc>
        <w:tc>
          <w:tcPr>
            <w:tcW w:w="864" w:type="dxa"/>
            <w:vAlign w:val="center"/>
          </w:tcPr>
          <w:p w:rsidR="00B7723E" w:rsidRPr="00BD6DB7" w:rsidRDefault="00077696" w:rsidP="00077696">
            <w:pPr>
              <w:pStyle w:val="EquationCaptions"/>
            </w:pPr>
            <w:r>
              <w:t>(</w:t>
            </w:r>
            <w:fldSimple w:instr=" SEQ Equation \* ARABIC ">
              <w:r w:rsidR="00415AE8">
                <w:rPr>
                  <w:noProof/>
                </w:rPr>
                <w:t>48</w:t>
              </w:r>
            </w:fldSimple>
            <w:r>
              <w:t>)</w:t>
            </w:r>
          </w:p>
        </w:tc>
      </w:tr>
    </w:tbl>
    <w:p w:rsidR="0056278D" w:rsidRDefault="0056278D" w:rsidP="0056278D">
      <w:r>
        <w:t xml:space="preserve">The theoretical midspan displacement </w:t>
      </w:r>
      <w:r w:rsidR="00B40E81">
        <w:t xml:space="preserve">(due only to bending) </w:t>
      </w:r>
      <w:r>
        <w:t xml:space="preserve">of a </w:t>
      </w:r>
      <w:r w:rsidR="00B40E81">
        <w:t>two</w:t>
      </w:r>
      <w:r>
        <w:t>-span</w:t>
      </w:r>
      <w:r w:rsidR="00B40E81">
        <w:t xml:space="preserve"> continuous</w:t>
      </w:r>
      <w:r>
        <w:t xml:space="preserve"> beam due to a point load (</w:t>
      </w:r>
      <w:r w:rsidRPr="005A0885">
        <w:rPr>
          <w:i/>
        </w:rPr>
        <w:t>P</w:t>
      </w:r>
      <w:r>
        <w:t>) at midspan (</w:t>
      </w:r>
      <w:proofErr w:type="spellStart"/>
      <w:r w:rsidRPr="0056278D">
        <w:rPr>
          <w:rFonts w:cstheme="minorHAnsi"/>
          <w:i/>
        </w:rPr>
        <w:t>Δ</w:t>
      </w:r>
      <w:r w:rsidRPr="0056278D">
        <w:rPr>
          <w:rFonts w:cstheme="minorHAnsi"/>
          <w:i/>
          <w:vertAlign w:val="subscript"/>
        </w:rPr>
        <w:t>theor</w:t>
      </w:r>
      <w:proofErr w:type="spellEnd"/>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B7723E">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49</w:t>
              </w:r>
            </w:fldSimple>
            <w:r>
              <w:t>)</w:t>
            </w:r>
          </w:p>
        </w:tc>
      </w:tr>
    </w:tbl>
    <w:p w:rsidR="0056278D" w:rsidRDefault="0056278D" w:rsidP="0056278D">
      <w:r>
        <w:t>Therefore, the error associated with the chosen shape function for a point load (</w:t>
      </w:r>
      <w:r w:rsidRPr="005A088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B7723E">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e>
                    </m:d>
                  </m:num>
                  <m:den>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den>
                </m:f>
                <m:r>
                  <w:rPr>
                    <w:rFonts w:ascii="Cambria Math" w:hAnsi="Cambria Math"/>
                  </w:rPr>
                  <m:t>=</m:t>
                </m:r>
                <m:f>
                  <m:fPr>
                    <m:ctrlPr>
                      <w:rPr>
                        <w:rFonts w:ascii="Cambria Math" w:hAnsi="Cambria Math"/>
                        <w:i/>
                      </w:rPr>
                    </m:ctrlPr>
                  </m:fPr>
                  <m:num>
                    <m:r>
                      <w:rPr>
                        <w:rFonts w:ascii="Cambria Math" w:hAnsi="Cambria Math"/>
                      </w:rPr>
                      <m:t>1536</m:t>
                    </m:r>
                  </m:num>
                  <m:den>
                    <m:r>
                      <w:rPr>
                        <w:rFonts w:ascii="Cambria Math" w:hAnsi="Cambria Math"/>
                      </w:rPr>
                      <m:t>23</m:t>
                    </m:r>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3144</m:t>
                </m:r>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50</w:t>
              </w:r>
            </w:fldSimple>
            <w:r>
              <w:t>)</w:t>
            </w:r>
          </w:p>
        </w:tc>
      </w:tr>
    </w:tbl>
    <w:p w:rsidR="00EE7323" w:rsidRDefault="005A0885" w:rsidP="00EE7323">
      <w:r>
        <w:t>The generalized damping property (</w:t>
      </w:r>
      <m:oMath>
        <m:acc>
          <m:accPr>
            <m:chr m:val="̃"/>
            <m:ctrlPr>
              <w:rPr>
                <w:rFonts w:ascii="Cambria Math" w:hAnsi="Cambria Math"/>
                <w:i/>
              </w:rPr>
            </m:ctrlPr>
          </m:accPr>
          <m:e>
            <m:r>
              <w:rPr>
                <w:rFonts w:ascii="Cambria Math" w:hAnsi="Cambria Math"/>
              </w:rPr>
              <m:t>c</m:t>
            </m:r>
          </m:e>
        </m:acc>
      </m:oMath>
      <w:r>
        <w:t>) is</w:t>
      </w:r>
      <w:r w:rsidR="00EE7323">
        <w:t xml:space="preserve"> </w:t>
      </w:r>
      <w:r w:rsidR="005F208E">
        <w:t>derived in the same manner as was done for the single-span model</w:t>
      </w:r>
      <w:r w:rsidR="00B7422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B7723E">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51</w:t>
              </w:r>
            </w:fldSimple>
            <w:r>
              <w:t>)</w:t>
            </w:r>
          </w:p>
        </w:tc>
      </w:tr>
    </w:tbl>
    <w:p w:rsidR="00FF3A1C" w:rsidRDefault="00FF3A1C" w:rsidP="00FF3A1C">
      <w:pPr>
        <w:pStyle w:val="Heading5"/>
        <w:rPr>
          <w:rFonts w:eastAsiaTheme="minorEastAsia"/>
        </w:rPr>
      </w:pPr>
      <w:r>
        <w:rPr>
          <w:rFonts w:eastAsiaTheme="minorEastAsia"/>
        </w:rPr>
        <w:t>Force transformation</w:t>
      </w:r>
    </w:p>
    <w:p w:rsidR="005A0885" w:rsidRDefault="005A0885" w:rsidP="005A0885">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B7723E">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52</w:t>
              </w:r>
            </w:fldSimple>
            <w:r>
              <w:t>)</w:t>
            </w:r>
          </w:p>
        </w:tc>
      </w:tr>
    </w:tbl>
    <w:p w:rsidR="004A41CE" w:rsidRDefault="004A41CE" w:rsidP="004A41CE">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xml:space="preserve">. The generalized </w:t>
      </w:r>
      <w:r w:rsidR="005A0885">
        <w:rPr>
          <w:rFonts w:eastAsiaTheme="minorEastAsia"/>
        </w:rPr>
        <w:t>force (</w:t>
      </w:r>
      <m:oMath>
        <m:acc>
          <m:accPr>
            <m:chr m:val="̃"/>
            <m:ctrlPr>
              <w:rPr>
                <w:rFonts w:ascii="Cambria Math" w:hAnsi="Cambria Math"/>
                <w:i/>
              </w:rPr>
            </m:ctrlPr>
          </m:accPr>
          <m:e>
            <m:r>
              <w:rPr>
                <w:rFonts w:ascii="Cambria Math" w:hAnsi="Cambria Math"/>
              </w:rPr>
              <m:t>p</m:t>
            </m:r>
          </m:e>
        </m:acc>
      </m:oMath>
      <w:r w:rsidR="005A0885">
        <w:rPr>
          <w:rFonts w:eastAsiaTheme="minorEastAsia"/>
        </w:rPr>
        <w:t>) is t</w:t>
      </w:r>
      <w:proofErr w:type="spellStart"/>
      <w:r w:rsidR="005A0885">
        <w:rPr>
          <w:rFonts w:eastAsiaTheme="minorEastAsia"/>
        </w:rPr>
        <w:t>herefore</w:t>
      </w:r>
      <w:proofErr w:type="spellEnd"/>
      <w:r w:rsidR="005A0885">
        <w:rPr>
          <w:rFonts w:eastAsiaTheme="minorEastAsia"/>
        </w:rPr>
        <w:t xml:space="preserve"> calculated as follows </w:t>
      </w:r>
      <w:r>
        <w:rPr>
          <w:rFonts w:eastAsiaTheme="minorEastAsia"/>
        </w:rPr>
        <w:t xml:space="preserve">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B7723E">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53</w:t>
              </w:r>
            </w:fldSimple>
            <w:r>
              <w:t>)</w:t>
            </w:r>
          </w:p>
        </w:tc>
      </w:tr>
    </w:tbl>
    <w:p w:rsidR="004A41CE" w:rsidRDefault="004A41CE" w:rsidP="00FF3A1C">
      <w:r>
        <w:t>The force (</w:t>
      </w:r>
      <w:r w:rsidRPr="005A0885">
        <w:rPr>
          <w:i/>
        </w:rPr>
        <w:t>p</w:t>
      </w:r>
      <w:r w:rsidRPr="005A0885">
        <w:rPr>
          <w:i/>
          <w:vertAlign w:val="subscript"/>
        </w:rPr>
        <w:t>0</w:t>
      </w:r>
      <w:r>
        <w:t>) applied by the vehicle is calculated based on the relative vertical motion of bridge and vehicle, including profile elevation</w:t>
      </w:r>
      <w:r w:rsidR="00A57A26">
        <w:t>,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B7723E">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54</w:t>
              </w:r>
            </w:fldSimple>
            <w:r>
              <w:t>)</w:t>
            </w:r>
          </w:p>
        </w:tc>
      </w:tr>
    </w:tbl>
    <w:p w:rsidR="005A0885" w:rsidRPr="005C795C" w:rsidRDefault="005A0885" w:rsidP="005A0885">
      <w:pPr>
        <w:rPr>
          <w:rFonts w:eastAsiaTheme="minorEastAsia"/>
        </w:rPr>
      </w:pPr>
      <w:r>
        <w:rPr>
          <w:rFonts w:eastAsiaTheme="minorEastAsia"/>
        </w:rPr>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w:t>
      </w:r>
      <w:r>
        <w:rPr>
          <w:rFonts w:eastAsiaTheme="minorEastAsia"/>
        </w:rPr>
        <w:lastRenderedPageBreak/>
        <w:t xml:space="preserve">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FF3A1C" w:rsidRDefault="00FF3A1C" w:rsidP="00FF3A1C">
      <w:pPr>
        <w:pStyle w:val="Heading5"/>
      </w:pPr>
      <w:r>
        <w:t>Equations of motion for when vehicle is on bridge</w:t>
      </w:r>
    </w:p>
    <w:p w:rsidR="00FF3A1C" w:rsidRDefault="00A57A26" w:rsidP="00FF3A1C">
      <w:pPr>
        <w:rPr>
          <w:rFonts w:eastAsiaTheme="minorEastAsia"/>
        </w:rPr>
      </w:pPr>
      <w:r>
        <w:t>The equations of motion of the generalized beam and moving vehicle may therefore be composed as follows f</w:t>
      </w:r>
      <w:r w:rsidR="00FF3A1C">
        <w:t xml:space="preserve">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29" w:type="dxa"/>
        </w:tblCellMar>
        <w:tblLook w:val="04A0" w:firstRow="1" w:lastRow="0" w:firstColumn="1" w:lastColumn="0" w:noHBand="0" w:noVBand="1"/>
      </w:tblPr>
      <w:tblGrid>
        <w:gridCol w:w="8283"/>
        <w:gridCol w:w="501"/>
      </w:tblGrid>
      <w:tr w:rsidR="00B7723E" w:rsidTr="003977EC">
        <w:tc>
          <w:tcPr>
            <w:tcW w:w="8352" w:type="dxa"/>
            <w:vAlign w:val="center"/>
          </w:tcPr>
          <w:p w:rsidR="00B7723E" w:rsidRPr="00CB0CF3" w:rsidRDefault="00B7723E" w:rsidP="00077696">
            <w:pPr>
              <w:pStyle w:val="EquationCaptions"/>
              <w:jc w:val="left"/>
            </w:pPr>
            <w:r>
              <w:rPr>
                <w:rFonts w:eastAsiaTheme="minorEastAsia"/>
              </w:rPr>
              <w:t xml:space="preserve">Vehicle DOF:  </w:t>
            </w:r>
            <m:oMath>
              <m:sSub>
                <m:sSubPr>
                  <m:ctrlPr>
                    <w:rPr>
                      <w:rFonts w:ascii="Cambria Math" w:hAnsi="Cambria Math"/>
                    </w:rPr>
                  </m:ctrlPr>
                </m:sSubPr>
                <m:e>
                  <m:r>
                    <w:rPr>
                      <w:rFonts w:ascii="Cambria Math" w:hAnsi="Cambria Math"/>
                    </w:rPr>
                    <m:t>m</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r>
                    <m:rPr>
                      <m:sty m:val="p"/>
                    </m:rPr>
                    <w:rPr>
                      <w:rFonts w:ascii="Cambria Math" w:hAnsi="Cambria Math"/>
                    </w:rPr>
                    <m:t>+</m:t>
                  </m:r>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m:t>
              </m:r>
              <m:r>
                <m:rPr>
                  <m:sty m:val="p"/>
                </m:rPr>
                <w:rPr>
                  <w:rFonts w:ascii="Cambria Math" w:eastAsiaTheme="minorEastAsia" w:hAnsi="Cambria Math"/>
                </w:rPr>
                <m:t>=0</m:t>
              </m:r>
            </m:oMath>
          </w:p>
        </w:tc>
        <w:tc>
          <w:tcPr>
            <w:tcW w:w="432" w:type="dxa"/>
            <w:vAlign w:val="center"/>
          </w:tcPr>
          <w:p w:rsidR="00B7723E" w:rsidRPr="00BD6DB7" w:rsidRDefault="00B7723E" w:rsidP="00B7723E">
            <w:pPr>
              <w:pStyle w:val="EquationCaptions"/>
            </w:pPr>
            <w:r>
              <w:t>(</w:t>
            </w:r>
            <w:fldSimple w:instr=" SEQ Equation \* ARABIC ">
              <w:r w:rsidR="00415AE8">
                <w:rPr>
                  <w:noProof/>
                </w:rPr>
                <w:t>55</w:t>
              </w:r>
            </w:fldSimple>
            <w:r>
              <w:t>)</w:t>
            </w:r>
          </w:p>
        </w:tc>
      </w:tr>
      <w:tr w:rsidR="00B7723E" w:rsidTr="003977EC">
        <w:tc>
          <w:tcPr>
            <w:tcW w:w="8352" w:type="dxa"/>
            <w:vAlign w:val="center"/>
          </w:tcPr>
          <w:p w:rsidR="00B7723E" w:rsidRPr="00CB0CF3" w:rsidRDefault="00B7723E" w:rsidP="00077696">
            <w:pPr>
              <w:pStyle w:val="EquationCaptions"/>
              <w:jc w:val="left"/>
            </w:pPr>
            <w:r>
              <w:rPr>
                <w:rFonts w:eastAsiaTheme="minorEastAsia"/>
              </w:rPr>
              <w:t xml:space="preserve">Beam DOF: </w:t>
            </w:r>
            <m:oMath>
              <m:acc>
                <m:accPr>
                  <m:chr m:val="̃"/>
                  <m:ctrlPr>
                    <w:rPr>
                      <w:rFonts w:ascii="Cambria Math" w:hAnsi="Cambria Math"/>
                    </w:rPr>
                  </m:ctrlPr>
                </m:accPr>
                <m:e>
                  <m:r>
                    <w:rPr>
                      <w:rFonts w:ascii="Cambria Math" w:hAnsi="Cambria Math"/>
                    </w:rPr>
                    <m:t>m</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c</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k</m:t>
                  </m:r>
                </m:e>
              </m:acc>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e>
              </m:d>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vt</m:t>
                          </m:r>
                        </m:num>
                        <m:den>
                          <m:r>
                            <w:rPr>
                              <w:rFonts w:ascii="Cambria Math" w:hAnsi="Cambria Math"/>
                            </w:rPr>
                            <m:t>L</m:t>
                          </m:r>
                        </m:den>
                      </m:f>
                    </m:e>
                  </m:d>
                </m:e>
              </m:func>
              <m:r>
                <m:rPr>
                  <m:sty m:val="p"/>
                </m:rPr>
                <w:rPr>
                  <w:rFonts w:ascii="Cambria Math" w:hAnsi="Cambria Math"/>
                </w:rPr>
                <m:t>=0</m:t>
              </m:r>
            </m:oMath>
          </w:p>
        </w:tc>
        <w:tc>
          <w:tcPr>
            <w:tcW w:w="432" w:type="dxa"/>
            <w:vAlign w:val="center"/>
          </w:tcPr>
          <w:p w:rsidR="00B7723E" w:rsidRPr="00BD6DB7" w:rsidRDefault="00B7723E" w:rsidP="00B7723E">
            <w:pPr>
              <w:pStyle w:val="EquationCaptions"/>
            </w:pPr>
            <w:r>
              <w:t>(</w:t>
            </w:r>
            <w:fldSimple w:instr=" SEQ Equation \* ARABIC ">
              <w:r w:rsidR="00415AE8">
                <w:rPr>
                  <w:noProof/>
                </w:rPr>
                <w:t>56</w:t>
              </w:r>
            </w:fldSimple>
            <w:r>
              <w:t>)</w:t>
            </w:r>
          </w:p>
        </w:tc>
      </w:tr>
    </w:tbl>
    <w:p w:rsidR="005A0885" w:rsidRPr="00196FC4" w:rsidRDefault="005A0885" w:rsidP="005A0885">
      <w:pPr>
        <w:rPr>
          <w:rFonts w:eastAsiaTheme="minorEastAsia"/>
        </w:rPr>
      </w:pPr>
      <w:r>
        <w:rPr>
          <w:rFonts w:eastAsiaTheme="minorEastAsia"/>
        </w:rPr>
        <w:t xml:space="preserve">Double-dot notation is used in the preceding equations to indicate the second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FF3A1C" w:rsidRDefault="00FF3A1C" w:rsidP="00FF3A1C">
      <w:pPr>
        <w:pStyle w:val="Heading5"/>
        <w:rPr>
          <w:rFonts w:eastAsiaTheme="minorEastAsia"/>
        </w:rPr>
      </w:pPr>
      <w:r>
        <w:rPr>
          <w:rFonts w:eastAsiaTheme="minorEastAsia"/>
        </w:rPr>
        <w:t xml:space="preserve">State </w:t>
      </w:r>
      <w:r w:rsidR="006251EF">
        <w:rPr>
          <w:rFonts w:eastAsiaTheme="minorEastAsia"/>
        </w:rPr>
        <w:t>Space</w:t>
      </w:r>
    </w:p>
    <w:p w:rsidR="005A0885" w:rsidRDefault="005A0885" w:rsidP="005A0885">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may therefore b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B7723E" w:rsidRPr="00BD6DB7" w:rsidRDefault="00077696" w:rsidP="00077696">
            <w:pPr>
              <w:pStyle w:val="EquationCaptions"/>
            </w:pPr>
            <w:r>
              <w:t>(</w:t>
            </w:r>
            <w:fldSimple w:instr=" SEQ Equation \* ARABIC ">
              <w:r w:rsidR="00415AE8">
                <w:rPr>
                  <w:noProof/>
                </w:rPr>
                <w:t>57</w:t>
              </w:r>
            </w:fldSimple>
            <w:r>
              <w:t>)</w:t>
            </w:r>
          </w:p>
        </w:tc>
      </w:tr>
    </w:tbl>
    <w:p w:rsidR="005A0885" w:rsidRDefault="005A0885" w:rsidP="005A0885">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B7723E" w:rsidRPr="00BD6DB7" w:rsidRDefault="00077696" w:rsidP="00077696">
            <w:pPr>
              <w:pStyle w:val="EquationCaptions"/>
            </w:pPr>
            <w:r>
              <w:t>(</w:t>
            </w:r>
            <w:fldSimple w:instr=" SEQ Equation \* ARABIC ">
              <w:r w:rsidR="00415AE8">
                <w:rPr>
                  <w:noProof/>
                </w:rPr>
                <w:t>58</w:t>
              </w:r>
            </w:fldSimple>
            <w:r>
              <w:t>)</w:t>
            </w:r>
          </w:p>
        </w:tc>
      </w:tr>
    </w:tbl>
    <w:p w:rsidR="00A57A26" w:rsidRDefault="00A57A26" w:rsidP="00A57A26">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vAlign w:val="center"/>
          </w:tcPr>
          <w:p w:rsidR="00B7723E" w:rsidRPr="00CB0CF3" w:rsidRDefault="00B7723E"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B7723E" w:rsidRPr="00BD6DB7" w:rsidRDefault="00077696" w:rsidP="00077696">
            <w:pPr>
              <w:pStyle w:val="EquationCaptions"/>
            </w:pPr>
            <w:r>
              <w:t>(</w:t>
            </w:r>
            <w:fldSimple w:instr=" SEQ Equation \* ARABIC ">
              <w:r w:rsidR="00415AE8">
                <w:rPr>
                  <w:noProof/>
                </w:rPr>
                <w:t>59</w:t>
              </w:r>
            </w:fldSimple>
            <w:r>
              <w:t>)</w:t>
            </w:r>
          </w:p>
        </w:tc>
      </w:tr>
      <w:tr w:rsidR="00B7723E" w:rsidTr="00CC3F71">
        <w:tc>
          <w:tcPr>
            <w:tcW w:w="7776" w:type="dxa"/>
            <w:vAlign w:val="center"/>
          </w:tcPr>
          <w:p w:rsidR="00B7723E" w:rsidRPr="00CB0CF3" w:rsidRDefault="00B7723E" w:rsidP="00077696">
            <w:pPr>
              <w:jc w:val="cente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60</w:t>
              </w:r>
            </w:fldSimple>
            <w:r>
              <w:t>)</w:t>
            </w:r>
            <w:r w:rsidRPr="00BD6DB7">
              <w:t xml:space="preserve"> </w:t>
            </w:r>
          </w:p>
        </w:tc>
      </w:tr>
      <w:tr w:rsidR="00B7723E" w:rsidTr="00CC3F71">
        <w:tc>
          <w:tcPr>
            <w:tcW w:w="7776" w:type="dxa"/>
            <w:vAlign w:val="center"/>
          </w:tcPr>
          <w:p w:rsidR="00B7723E" w:rsidRPr="00CB0CF3" w:rsidRDefault="00B7723E" w:rsidP="00077696">
            <w:pPr>
              <w:jc w:val="cente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61</w:t>
              </w:r>
            </w:fldSimple>
            <w:r>
              <w:t>)</w:t>
            </w:r>
            <w:r w:rsidRPr="00BD6DB7">
              <w:t xml:space="preserve"> </w:t>
            </w:r>
          </w:p>
        </w:tc>
      </w:tr>
      <w:tr w:rsidR="00B7723E" w:rsidTr="00CC3F71">
        <w:tc>
          <w:tcPr>
            <w:tcW w:w="7776" w:type="dxa"/>
            <w:vAlign w:val="center"/>
          </w:tcPr>
          <w:p w:rsidR="00B7723E" w:rsidRPr="00CB0CF3" w:rsidRDefault="00B7723E" w:rsidP="00077696">
            <w:pPr>
              <w:jc w:val="center"/>
            </w:pPr>
            <m:oMathPara>
              <m:oMath>
                <m:r>
                  <w:rPr>
                    <w:rFonts w:ascii="Cambria Math" w:eastAsiaTheme="minorEastAsia" w:hAnsi="Cambria Math"/>
                  </w:rPr>
                  <w:lastRenderedPageBreak/>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62</w:t>
              </w:r>
            </w:fldSimple>
            <w:r>
              <w:t>)</w:t>
            </w:r>
            <w:r w:rsidRPr="00BD6DB7">
              <w:t xml:space="preserve"> </w:t>
            </w:r>
          </w:p>
        </w:tc>
      </w:tr>
      <w:tr w:rsidR="00B7723E" w:rsidTr="00CC3F71">
        <w:tc>
          <w:tcPr>
            <w:tcW w:w="7776" w:type="dxa"/>
            <w:vAlign w:val="center"/>
          </w:tcPr>
          <w:p w:rsidR="00B7723E" w:rsidRPr="00CB0CF3" w:rsidRDefault="00B7723E" w:rsidP="00077696">
            <w:pPr>
              <w:jc w:val="cente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63</w:t>
              </w:r>
            </w:fldSimple>
            <w:r>
              <w:t>)</w:t>
            </w:r>
          </w:p>
        </w:tc>
      </w:tr>
    </w:tbl>
    <w:p w:rsidR="00A57A26" w:rsidRDefault="00A57A26" w:rsidP="00A57A26">
      <w:r>
        <w:t>When the vehicle is off the bridge, the bridge experience</w:t>
      </w:r>
      <w:r w:rsidR="00C6496D">
        <w:t>s</w:t>
      </w:r>
      <w:r>
        <w:t xml:space="preserve"> free vibration </w:t>
      </w:r>
      <w:r w:rsidR="00C6496D">
        <w:t>and</w:t>
      </w:r>
      <w:r>
        <w:t xml:space="preserve">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077696">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64</w:t>
              </w:r>
            </w:fldSimple>
            <w:r>
              <w:t>)</w:t>
            </w:r>
            <w:r w:rsidRPr="00BD6DB7">
              <w:t xml:space="preserve"> </w:t>
            </w:r>
          </w:p>
        </w:tc>
      </w:tr>
      <w:tr w:rsidR="00B7723E" w:rsidTr="00CC3F71">
        <w:tc>
          <w:tcPr>
            <w:tcW w:w="7776" w:type="dxa"/>
          </w:tcPr>
          <w:p w:rsidR="00B7723E" w:rsidRPr="00CB0CF3" w:rsidRDefault="00B7723E" w:rsidP="00077696">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65</w:t>
              </w:r>
            </w:fldSimple>
            <w:r>
              <w:t>)</w:t>
            </w:r>
            <w:r w:rsidRPr="00BD6DB7">
              <w:t xml:space="preserve"> </w:t>
            </w:r>
          </w:p>
        </w:tc>
      </w:tr>
      <w:tr w:rsidR="00B7723E" w:rsidTr="00CC3F71">
        <w:tc>
          <w:tcPr>
            <w:tcW w:w="7776" w:type="dxa"/>
          </w:tcPr>
          <w:p w:rsidR="00B7723E" w:rsidRPr="00CB0CF3" w:rsidRDefault="00B7723E" w:rsidP="00077696">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fldSimple w:instr=" SEQ Equation \* ARABIC ">
              <w:r w:rsidR="00415AE8">
                <w:rPr>
                  <w:noProof/>
                </w:rPr>
                <w:t>66</w:t>
              </w:r>
            </w:fldSimple>
            <w:r>
              <w:t>)</w:t>
            </w:r>
            <w:r w:rsidRPr="00BD6DB7">
              <w:t xml:space="preserve"> </w:t>
            </w:r>
          </w:p>
        </w:tc>
      </w:tr>
    </w:tbl>
    <w:p w:rsidR="00391015" w:rsidRDefault="00391015" w:rsidP="00391015">
      <w:pPr>
        <w:pStyle w:val="Heading3"/>
      </w:pPr>
      <w:bookmarkStart w:id="13" w:name="_Toc536017965"/>
      <w:r>
        <w:t>Implementation</w:t>
      </w:r>
      <w:bookmarkEnd w:id="13"/>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w:t>
      </w:r>
      <w:r w:rsidR="008C78FF" w:rsidRPr="005A0885">
        <w:rPr>
          <w:i/>
        </w:rPr>
        <w:t>EI</w:t>
      </w:r>
      <w:r w:rsidR="008C78FF">
        <w:t xml:space="preserve">)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w:t>
      </w:r>
      <w:r w:rsidR="007F10ED">
        <w:lastRenderedPageBreak/>
        <w:t>(</w:t>
      </w:r>
      <w:proofErr w:type="spellStart"/>
      <w:r w:rsidR="007F10ED" w:rsidRPr="005A0885">
        <w:rPr>
          <w:i/>
        </w:rPr>
        <w:t>K</w:t>
      </w:r>
      <w:r w:rsidR="007F10ED" w:rsidRPr="005A0885">
        <w:rPr>
          <w:i/>
          <w:vertAlign w:val="subscript"/>
        </w:rPr>
        <w:t>mid</w:t>
      </w:r>
      <w:proofErr w:type="spellEnd"/>
      <w:r w:rsidR="007F10ED">
        <w:t xml:space="preserve">) </w:t>
      </w:r>
      <w:r w:rsidR="00B35392">
        <w:t xml:space="preserve">may be </w:t>
      </w:r>
      <w:r w:rsidR="00391015">
        <w:t>determined</w:t>
      </w:r>
      <w:r w:rsidR="00B35392">
        <w:t xml:space="preserve"> experimentally or with a refined FE model.</w:t>
      </w:r>
      <w:r w:rsidR="002E15BF">
        <w:t xml:space="preserve"> </w:t>
      </w:r>
      <w:r w:rsidR="00B35392">
        <w:t xml:space="preserve">The appropriate </w:t>
      </w:r>
      <w:r w:rsidR="00B35392" w:rsidRPr="005A0885">
        <w:rPr>
          <w:i/>
        </w:rPr>
        <w:t>EI</w:t>
      </w:r>
      <w:r w:rsidR="00B35392">
        <w:t xml:space="preserve"> value is subsequently calculated </w:t>
      </w:r>
      <w:r w:rsidR="002E15BF">
        <w:t>using the</w:t>
      </w:r>
      <w:r w:rsidR="00F81D50">
        <w:t xml:space="preserve"> generalized stiffness evaluated for </w:t>
      </w:r>
      <w:r w:rsidR="005C568F">
        <w:t>a unit load at midspan.</w:t>
      </w:r>
      <w:r w:rsidR="00B35392">
        <w:t xml:space="preserve"> </w:t>
      </w:r>
      <w:r w:rsidR="00C24BD9">
        <w:t>Stiffness is assumed to be uniformly distribute</w:t>
      </w:r>
      <w:r w:rsidR="007F10ED">
        <w:t>d</w:t>
      </w:r>
      <w:r w:rsidR="00C24BD9">
        <w:t xml:space="preserve"> (i.e. </w:t>
      </w:r>
      <w:r w:rsidR="00C24BD9" w:rsidRPr="005A0885">
        <w:rPr>
          <w:i/>
        </w:rPr>
        <w:t>EI</w:t>
      </w:r>
      <w:r w:rsidR="00C24BD9">
        <w:t xml:space="preserve"> is constant along the length of the beam</w:t>
      </w:r>
      <w:r w:rsidR="00936250">
        <w:t>)</w:t>
      </w:r>
      <w:r w:rsidR="00C24BD9">
        <w:t xml:space="preserve">. </w:t>
      </w:r>
      <w:r w:rsidR="008C78FF">
        <w:t xml:space="preserve">The following equations describe that calculation for single-span and two-span mod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5FAA" w:rsidTr="00B7723E">
        <w:trPr>
          <w:trHeight w:val="720"/>
          <w:jc w:val="center"/>
        </w:trPr>
        <w:tc>
          <w:tcPr>
            <w:tcW w:w="7776" w:type="dxa"/>
            <w:vAlign w:val="center"/>
          </w:tcPr>
          <w:p w:rsidR="00A55FAA" w:rsidRPr="007F10ED" w:rsidRDefault="00A55FAA" w:rsidP="003252B6">
            <w:pPr>
              <w:pStyle w:val="squish"/>
              <w:jc w:val="center"/>
            </w:pPr>
            <w:r>
              <w:rPr>
                <w:rFonts w:eastAsiaTheme="minorEastAsia"/>
              </w:rPr>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55FAA" w:rsidRPr="00BD6DB7" w:rsidRDefault="00A55FAA" w:rsidP="003252B6">
            <w:pPr>
              <w:pStyle w:val="EquationCaptions"/>
            </w:pPr>
            <w:r>
              <w:t>(</w:t>
            </w:r>
            <w:fldSimple w:instr=" SEQ Equation \* ARABIC ">
              <w:r w:rsidR="00415AE8">
                <w:rPr>
                  <w:noProof/>
                </w:rPr>
                <w:t>67</w:t>
              </w:r>
            </w:fldSimple>
            <w:r w:rsidR="003252B6">
              <w:t>)</w:t>
            </w:r>
          </w:p>
        </w:tc>
      </w:tr>
      <w:tr w:rsidR="00A55FAA" w:rsidTr="00B7723E">
        <w:trPr>
          <w:trHeight w:val="720"/>
          <w:jc w:val="center"/>
        </w:trPr>
        <w:tc>
          <w:tcPr>
            <w:tcW w:w="7776" w:type="dxa"/>
            <w:vAlign w:val="center"/>
          </w:tcPr>
          <w:p w:rsidR="00A55FAA" w:rsidRPr="007F10ED" w:rsidRDefault="00A55FAA"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55FAA" w:rsidRPr="00BD6DB7" w:rsidRDefault="00A55FAA" w:rsidP="003252B6">
            <w:pPr>
              <w:pStyle w:val="EquationCaptions"/>
              <w:rPr>
                <w:rFonts w:ascii="Calibri" w:eastAsia="Calibri" w:hAnsi="Calibri" w:cs="Times New Roman"/>
              </w:rPr>
            </w:pPr>
            <w:r w:rsidRPr="00BD6DB7">
              <w:rPr>
                <w:rFonts w:ascii="Calibri" w:eastAsia="Calibri" w:hAnsi="Calibri" w:cs="Times New Roman"/>
              </w:rPr>
              <w:t>(</w:t>
            </w:r>
            <w:r w:rsidR="003D2C35">
              <w:rPr>
                <w:rFonts w:ascii="Calibri" w:eastAsia="Calibri" w:hAnsi="Calibri" w:cs="Times New Roman"/>
              </w:rPr>
              <w:fldChar w:fldCharType="begin"/>
            </w:r>
            <w:r w:rsidR="003D2C35">
              <w:rPr>
                <w:rFonts w:ascii="Calibri" w:eastAsia="Calibri" w:hAnsi="Calibri" w:cs="Times New Roman"/>
              </w:rPr>
              <w:instrText xml:space="preserve"> SEQ Equation \* ARABIC </w:instrText>
            </w:r>
            <w:r w:rsidR="003D2C35">
              <w:rPr>
                <w:rFonts w:ascii="Calibri" w:eastAsia="Calibri" w:hAnsi="Calibri" w:cs="Times New Roman"/>
              </w:rPr>
              <w:fldChar w:fldCharType="separate"/>
            </w:r>
            <w:r w:rsidR="00415AE8">
              <w:rPr>
                <w:rFonts w:ascii="Calibri" w:eastAsia="Calibri" w:hAnsi="Calibri" w:cs="Times New Roman"/>
                <w:noProof/>
              </w:rPr>
              <w:t>68</w:t>
            </w:r>
            <w:r w:rsidR="003D2C35">
              <w:rPr>
                <w:rFonts w:ascii="Calibri" w:eastAsia="Calibri" w:hAnsi="Calibri" w:cs="Times New Roman"/>
              </w:rPr>
              <w:fldChar w:fldCharType="end"/>
            </w:r>
            <w:r w:rsidR="003252B6">
              <w:t>)</w:t>
            </w:r>
          </w:p>
        </w:tc>
      </w:tr>
    </w:tbl>
    <w:p w:rsidR="004E3930"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w:t>
      </w:r>
      <w:r w:rsidR="00017D3E">
        <w:rPr>
          <w:rFonts w:eastAsiaTheme="minorEastAsia"/>
        </w:rPr>
        <w:t>(</w:t>
      </w:r>
      <w:proofErr w:type="spellStart"/>
      <w:r w:rsidR="00017D3E" w:rsidRPr="00017D3E">
        <w:rPr>
          <w:rFonts w:eastAsiaTheme="minorEastAsia" w:cstheme="minorHAnsi"/>
          <w:i/>
        </w:rPr>
        <w:t>ω</w:t>
      </w:r>
      <w:r w:rsidR="00017D3E" w:rsidRPr="00017D3E">
        <w:rPr>
          <w:rFonts w:eastAsiaTheme="minorEastAsia"/>
          <w:i/>
          <w:vertAlign w:val="subscript"/>
        </w:rPr>
        <w:t>n</w:t>
      </w:r>
      <w:proofErr w:type="spellEnd"/>
      <w:r w:rsidR="00017D3E">
        <w:rPr>
          <w:rFonts w:eastAsiaTheme="minorEastAsia"/>
        </w:rPr>
        <w:t xml:space="preserve"> in rad/sec) </w:t>
      </w:r>
      <w:r>
        <w:rPr>
          <w:rFonts w:eastAsiaTheme="minorEastAsia"/>
        </w:rPr>
        <w:t xml:space="preserve">equal to that of the bridge. </w:t>
      </w:r>
      <w:r w:rsidR="00C24BD9">
        <w:rPr>
          <w:rFonts w:eastAsiaTheme="minorEastAsia"/>
        </w:rPr>
        <w:t xml:space="preserve">Mass was assumed to be uniformly distributed along the length of the beam for the models presented herein. </w:t>
      </w:r>
      <w:r w:rsidR="00437B77">
        <w:rPr>
          <w:rFonts w:eastAsiaTheme="minorEastAsia"/>
        </w:rPr>
        <w:t xml:space="preserve">The </w:t>
      </w:r>
      <w:r w:rsidR="004E3930">
        <w:rPr>
          <w:rFonts w:eastAsiaTheme="minorEastAsia"/>
        </w:rPr>
        <w:t xml:space="preserve">total </w:t>
      </w:r>
      <w:r w:rsidR="00017D3E">
        <w:rPr>
          <w:rFonts w:eastAsiaTheme="minorEastAsia"/>
        </w:rPr>
        <w:t>equivalent beam</w:t>
      </w:r>
      <w:r w:rsidR="004E3930">
        <w:rPr>
          <w:rFonts w:eastAsiaTheme="minorEastAsia"/>
        </w:rPr>
        <w:t xml:space="preserve"> mass</w:t>
      </w:r>
      <w:r w:rsidR="002E15BF">
        <w:rPr>
          <w:rFonts w:eastAsiaTheme="minorEastAsia"/>
        </w:rPr>
        <w:t xml:space="preserve"> </w:t>
      </w:r>
      <w:r w:rsidR="00017D3E">
        <w:rPr>
          <w:rFonts w:eastAsiaTheme="minorEastAsia"/>
        </w:rPr>
        <w:t>(</w:t>
      </w:r>
      <w:r w:rsidR="00017D3E" w:rsidRPr="00017D3E">
        <w:rPr>
          <w:rFonts w:eastAsiaTheme="minorEastAsia"/>
          <w:i/>
        </w:rPr>
        <w:t>m</w:t>
      </w:r>
      <w:r w:rsidR="00017D3E" w:rsidRPr="00017D3E">
        <w:rPr>
          <w:rFonts w:eastAsiaTheme="minorEastAsia"/>
          <w:i/>
          <w:vertAlign w:val="subscript"/>
        </w:rPr>
        <w:t>b</w:t>
      </w:r>
      <w:r w:rsidR="00017D3E">
        <w:rPr>
          <w:rFonts w:eastAsiaTheme="minorEastAsia"/>
        </w:rPr>
        <w:t xml:space="preserve">) </w:t>
      </w:r>
      <w:r w:rsidR="002E15BF">
        <w:rPr>
          <w:rFonts w:eastAsiaTheme="minorEastAsia"/>
        </w:rPr>
        <w:t xml:space="preserve">may therefore be </w:t>
      </w:r>
      <w:r w:rsidR="004E3930">
        <w:rPr>
          <w:rFonts w:eastAsiaTheme="minorEastAsia"/>
        </w:rPr>
        <w:t>calculated</w:t>
      </w:r>
      <w:r w:rsidR="002E15BF">
        <w:rPr>
          <w:rFonts w:eastAsiaTheme="minorEastAsia"/>
        </w:rPr>
        <w:t xml:space="preserv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E3930" w:rsidTr="003252B6">
        <w:trPr>
          <w:trHeight w:val="720"/>
        </w:trPr>
        <w:tc>
          <w:tcPr>
            <w:tcW w:w="7776" w:type="dxa"/>
            <w:vAlign w:val="center"/>
          </w:tcPr>
          <w:p w:rsidR="004E3930" w:rsidRPr="004E3930" w:rsidRDefault="002361B7" w:rsidP="004E3930">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w:rPr>
                            <w:rFonts w:ascii="Cambria Math" w:hAnsi="Cambria Math"/>
                          </w:rPr>
                          <m:t>4</m:t>
                        </m:r>
                      </m:sup>
                    </m:sSup>
                  </m:num>
                  <m:den>
                    <m:sSubSup>
                      <m:sSubSupPr>
                        <m:ctrlPr>
                          <w:rPr>
                            <w:rFonts w:ascii="Cambria Math" w:hAnsi="Cambria Math"/>
                          </w:rPr>
                        </m:ctrlPr>
                      </m:sSubSupPr>
                      <m:e>
                        <m:r>
                          <w:rPr>
                            <w:rFonts w:ascii="Cambria Math" w:hAnsi="Cambria Math"/>
                          </w:rPr>
                          <m:t>ω</m:t>
                        </m:r>
                      </m:e>
                      <m:sub>
                        <m:r>
                          <w:rPr>
                            <w:rFonts w:ascii="Cambria Math" w:hAnsi="Cambria Math"/>
                          </w:rPr>
                          <m:t>n</m:t>
                        </m:r>
                      </m:sub>
                      <m:sup>
                        <m:r>
                          <w:rPr>
                            <w:rFonts w:ascii="Cambria Math" w:hAnsi="Cambria Math"/>
                          </w:rPr>
                          <m:t>2</m:t>
                        </m:r>
                      </m:sup>
                    </m:sSub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4E3930" w:rsidRPr="00BD6DB7" w:rsidRDefault="004E3930" w:rsidP="003252B6">
            <w:pPr>
              <w:pStyle w:val="EquationCaptions"/>
            </w:pPr>
            <w:r>
              <w:t>(</w:t>
            </w:r>
            <w:fldSimple w:instr=" SEQ Equation \* ARABIC ">
              <w:r w:rsidR="00415AE8">
                <w:rPr>
                  <w:noProof/>
                </w:rPr>
                <w:t>69</w:t>
              </w:r>
            </w:fldSimple>
            <w:r w:rsidR="003252B6">
              <w:t>)</w:t>
            </w:r>
          </w:p>
        </w:tc>
      </w:tr>
    </w:tbl>
    <w:p w:rsidR="003252B6" w:rsidRDefault="00B35392" w:rsidP="003252B6">
      <w:pPr>
        <w:rPr>
          <w:rFonts w:eastAsiaTheme="minorEastAsia"/>
        </w:rPr>
      </w:pPr>
      <w:r>
        <w:rPr>
          <w:rFonts w:eastAsiaTheme="minorEastAsia"/>
        </w:rPr>
        <w:t xml:space="preserve">The vehicle is also reduced to a single degree-of-freedom based on known mass </w:t>
      </w:r>
      <w:r w:rsidR="00017D3E">
        <w:rPr>
          <w:rFonts w:eastAsiaTheme="minorEastAsia"/>
        </w:rPr>
        <w:t>(</w:t>
      </w:r>
      <w:r w:rsidR="00017D3E" w:rsidRPr="00017D3E">
        <w:rPr>
          <w:rFonts w:eastAsiaTheme="minorEastAsia"/>
          <w:i/>
        </w:rPr>
        <w:t>m</w:t>
      </w:r>
      <w:r w:rsidR="00017D3E" w:rsidRPr="00017D3E">
        <w:rPr>
          <w:rFonts w:eastAsiaTheme="minorEastAsia"/>
          <w:i/>
          <w:vertAlign w:val="subscript"/>
        </w:rPr>
        <w:t>v</w:t>
      </w:r>
      <w:r w:rsidR="00017D3E">
        <w:rPr>
          <w:rFonts w:eastAsiaTheme="minorEastAsia"/>
        </w:rPr>
        <w:t xml:space="preserve">) </w:t>
      </w:r>
      <w:r>
        <w:rPr>
          <w:rFonts w:eastAsiaTheme="minorEastAsia"/>
        </w:rPr>
        <w:t xml:space="preserve">and natural frequency </w:t>
      </w:r>
      <w:r w:rsidR="00017D3E">
        <w:rPr>
          <w:rFonts w:eastAsiaTheme="minorEastAsia"/>
        </w:rPr>
        <w:t>(</w:t>
      </w:r>
      <w:proofErr w:type="spellStart"/>
      <w:r w:rsidR="00017D3E" w:rsidRPr="00017D3E">
        <w:rPr>
          <w:rFonts w:eastAsiaTheme="minorEastAsia" w:cstheme="minorHAnsi"/>
          <w:i/>
        </w:rPr>
        <w:t>ω</w:t>
      </w:r>
      <w:r w:rsidR="00017D3E" w:rsidRPr="00017D3E">
        <w:rPr>
          <w:rFonts w:eastAsiaTheme="minorEastAsia" w:cstheme="minorHAnsi"/>
          <w:i/>
          <w:vertAlign w:val="subscript"/>
        </w:rPr>
        <w:t>v</w:t>
      </w:r>
      <w:proofErr w:type="spellEnd"/>
      <w:r w:rsidR="00017D3E">
        <w:rPr>
          <w:rFonts w:eastAsiaTheme="minorEastAsia"/>
        </w:rPr>
        <w:t xml:space="preserve">) </w:t>
      </w:r>
      <w:r>
        <w:rPr>
          <w:rFonts w:eastAsiaTheme="minorEastAsia"/>
        </w:rPr>
        <w:t xml:space="preserve">as described for FE simulations. </w:t>
      </w:r>
      <w:r w:rsidR="002E15BF">
        <w:rPr>
          <w:rFonts w:eastAsiaTheme="minorEastAsia"/>
        </w:rPr>
        <w:t xml:space="preserve">The suspension spring stiffness </w:t>
      </w:r>
      <w:r w:rsidR="00017D3E">
        <w:rPr>
          <w:rFonts w:eastAsiaTheme="minorEastAsia"/>
        </w:rPr>
        <w:t>(</w:t>
      </w:r>
      <w:proofErr w:type="spellStart"/>
      <w:r w:rsidR="00017D3E" w:rsidRPr="00017D3E">
        <w:rPr>
          <w:rFonts w:eastAsiaTheme="minorEastAsia"/>
          <w:i/>
        </w:rPr>
        <w:t>k</w:t>
      </w:r>
      <w:r w:rsidR="00017D3E" w:rsidRPr="00017D3E">
        <w:rPr>
          <w:rFonts w:eastAsiaTheme="minorEastAsia"/>
          <w:i/>
          <w:vertAlign w:val="subscript"/>
        </w:rPr>
        <w:t>v</w:t>
      </w:r>
      <w:proofErr w:type="spellEnd"/>
      <w:r w:rsidR="00017D3E">
        <w:rPr>
          <w:rFonts w:eastAsiaTheme="minorEastAsia"/>
        </w:rPr>
        <w:t xml:space="preserve">) </w:t>
      </w:r>
      <w:r w:rsidR="002E15BF">
        <w:rPr>
          <w:rFonts w:eastAsiaTheme="minorEastAsia"/>
        </w:rPr>
        <w:t>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252B6" w:rsidTr="003252B6">
        <w:trPr>
          <w:trHeight w:val="720"/>
        </w:trPr>
        <w:tc>
          <w:tcPr>
            <w:tcW w:w="7776" w:type="dxa"/>
            <w:vAlign w:val="center"/>
          </w:tcPr>
          <w:p w:rsidR="003252B6" w:rsidRPr="004E3930" w:rsidRDefault="002361B7"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v</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m:oMathPara>
          </w:p>
        </w:tc>
        <w:tc>
          <w:tcPr>
            <w:tcW w:w="864" w:type="dxa"/>
            <w:vAlign w:val="center"/>
          </w:tcPr>
          <w:p w:rsidR="003252B6" w:rsidRPr="003252B6" w:rsidRDefault="003252B6" w:rsidP="003252B6">
            <w:pPr>
              <w:pStyle w:val="EquationCaptions"/>
            </w:pPr>
            <w:r w:rsidRPr="003252B6">
              <w:t>(</w:t>
            </w:r>
            <w:fldSimple w:instr=" SEQ Equation \* ARABIC ">
              <w:r w:rsidR="00415AE8">
                <w:rPr>
                  <w:noProof/>
                </w:rPr>
                <w:t>70</w:t>
              </w:r>
            </w:fldSimple>
            <w:r w:rsidRPr="003252B6">
              <w:t>)</w:t>
            </w:r>
          </w:p>
        </w:tc>
      </w:tr>
    </w:tbl>
    <w:p w:rsidR="00B35392" w:rsidRDefault="00B35392" w:rsidP="00967B9D">
      <w:pPr>
        <w:rPr>
          <w:rFonts w:eastAsiaTheme="minorEastAsia"/>
        </w:rPr>
      </w:pP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C6496D" w:rsidRDefault="00A57A26" w:rsidP="00967B9D">
      <w:pPr>
        <w:rPr>
          <w:rFonts w:eastAsiaTheme="minorEastAsia"/>
        </w:rPr>
      </w:pPr>
      <w:r>
        <w:rPr>
          <w:rFonts w:eastAsiaTheme="minorEastAsia"/>
        </w:rPr>
        <w:t xml:space="preserve">With all parameter values obtained and assigned, the scenario may be simulated by stepping through </w:t>
      </w:r>
      <w:r w:rsidR="00C6496D">
        <w:rPr>
          <w:rFonts w:eastAsiaTheme="minorEastAsia"/>
        </w:rPr>
        <w:t xml:space="preserve">each time increment, solving each “state” in-turn. This is easily accomplished programmatically with a loop. </w:t>
      </w:r>
      <w:r w:rsidR="00FA2211">
        <w:rPr>
          <w:rFonts w:eastAsiaTheme="minorEastAsia"/>
        </w:rPr>
        <w:t xml:space="preserve">Full instruction on how to implement the state-space model is </w:t>
      </w:r>
      <w:r w:rsidR="00FA2211">
        <w:rPr>
          <w:rFonts w:eastAsiaTheme="minorEastAsia"/>
        </w:rPr>
        <w:lastRenderedPageBreak/>
        <w:t xml:space="preserve">provided in the appendix and accompanying </w:t>
      </w:r>
      <w:r w:rsidR="00B76B18">
        <w:rPr>
          <w:rFonts w:eastAsiaTheme="minorEastAsia"/>
        </w:rPr>
        <w:t xml:space="preserve">computer </w:t>
      </w:r>
      <w:r w:rsidR="00FA2211">
        <w:rPr>
          <w:rFonts w:eastAsiaTheme="minorEastAsia"/>
        </w:rPr>
        <w:t>code is available upon request (if not already publicly available)</w:t>
      </w:r>
      <w:r w:rsidR="00B76B18">
        <w:rPr>
          <w:rFonts w:eastAsiaTheme="minorEastAsia"/>
        </w:rPr>
        <w:t xml:space="preserve">. </w:t>
      </w:r>
    </w:p>
    <w:p w:rsidR="00AB6256" w:rsidRDefault="00B76B18" w:rsidP="00967B9D">
      <w:pPr>
        <w:rPr>
          <w:rFonts w:eastAsiaTheme="minorEastAsia"/>
        </w:rPr>
      </w:pPr>
      <w:r>
        <w:rPr>
          <w:rFonts w:eastAsiaTheme="minorEastAsia"/>
        </w:rPr>
        <w:t>While the state</w:t>
      </w:r>
      <w:r w:rsidR="008D03E8">
        <w:rPr>
          <w:rFonts w:eastAsiaTheme="minorEastAsia"/>
        </w:rPr>
        <w:t>-</w:t>
      </w:r>
      <w:r>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Pr>
          <w:rFonts w:eastAsiaTheme="minorEastAsia"/>
        </w:rPr>
        <w:t xml:space="preserve">quantity reported in many of the supporting figures. </w:t>
      </w:r>
      <w:r w:rsidR="00AB6256">
        <w:rPr>
          <w:rFonts w:eastAsiaTheme="minorEastAsia"/>
        </w:rPr>
        <w:t>The assumed shape functions are unable to accurately predict displacement due to a point load (especially in the case of two-span continuous models) as previously discusse</w:t>
      </w:r>
      <w:r w:rsidR="00353E58">
        <w:rPr>
          <w:rFonts w:eastAsiaTheme="minorEastAsia"/>
        </w:rPr>
        <w:t>d</w:t>
      </w:r>
      <w:r w:rsidR="00AB6256">
        <w:rPr>
          <w:rFonts w:eastAsiaTheme="minorEastAsia"/>
        </w:rPr>
        <w:t>. Furthermore, the simplified models reduce the bridge to a single beam, neglecting the change in transverse load distribution as the load changes position on the bridge. By computing the amplification (normalizing displacement responses by static deflection), the resulting errors</w:t>
      </w:r>
      <w:r w:rsidR="00353E58">
        <w:rPr>
          <w:rFonts w:eastAsiaTheme="minorEastAsia"/>
        </w:rPr>
        <w:t>,</w:t>
      </w:r>
      <w:r w:rsidR="00AB6256">
        <w:rPr>
          <w:rFonts w:eastAsiaTheme="minorEastAsia"/>
        </w:rPr>
        <w:t xml:space="preserve"> as well as any errors in computing equivalent stiffness and mass, are mitigated. </w:t>
      </w:r>
    </w:p>
    <w:p w:rsidR="00FA2211" w:rsidRDefault="00353E58" w:rsidP="00967B9D">
      <w:pPr>
        <w:rPr>
          <w:rFonts w:eastAsiaTheme="minorEastAsia"/>
        </w:rPr>
      </w:pPr>
      <w:r>
        <w:rPr>
          <w:rFonts w:eastAsiaTheme="minorEastAsia"/>
        </w:rPr>
        <w:t xml:space="preserve">Therefore, </w:t>
      </w:r>
      <w:r w:rsidR="008D03E8">
        <w:rPr>
          <w:rFonts w:eastAsiaTheme="minorEastAsia"/>
        </w:rPr>
        <w:t xml:space="preserve">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 xml:space="preserve">are intended to </w:t>
      </w:r>
      <w:r>
        <w:rPr>
          <w:rFonts w:eastAsiaTheme="minorEastAsia"/>
        </w:rPr>
        <w:t xml:space="preserve">only </w:t>
      </w:r>
      <w:r w:rsidR="008D03E8">
        <w:rPr>
          <w:rFonts w:eastAsiaTheme="minorEastAsia"/>
        </w:rPr>
        <w:t>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14" w:name="_Toc536017966"/>
      <w:r>
        <w:rPr>
          <w:rFonts w:eastAsiaTheme="minorEastAsia"/>
        </w:rPr>
        <w:t>Validation</w:t>
      </w:r>
      <w:bookmarkEnd w:id="14"/>
    </w:p>
    <w:p w:rsidR="00353E58" w:rsidRPr="00ED0A50" w:rsidRDefault="00C24BD9" w:rsidP="00A83B66">
      <w:r>
        <w:t xml:space="preserve">The models previously described were implemented in MATLAB. The models were error screened by first comparing output to </w:t>
      </w:r>
      <w:r w:rsidR="00755291">
        <w:t xml:space="preserve">that from </w:t>
      </w:r>
      <w:r>
        <w:t>FE models of corresponding beams</w:t>
      </w:r>
      <w:r w:rsidR="00755291">
        <w:t xml:space="preserve"> (with only the first mode included)</w:t>
      </w:r>
      <w:r>
        <w:t xml:space="preserve">. </w:t>
      </w:r>
      <w:r w:rsidR="004516E4">
        <w:t xml:space="preserve">These FE beam models consisted of a single beam with minimal constraints. </w:t>
      </w:r>
      <w:r w:rsidR="00ED0A50">
        <w:t xml:space="preserve">The FE beam models were assigned parameters matching those implemented in the state-space model. </w:t>
      </w:r>
      <w:r w:rsidR="0085233C">
        <w:t>Simulations were performed for which a single sprung mass traversed the beams at 720 in/sec over an artificial profile created using ISO 8608 methods</w:t>
      </w:r>
      <w:r w:rsidR="004516E4">
        <w:t xml:space="preserve"> (C</w:t>
      </w:r>
      <w:r w:rsidR="004516E4" w:rsidRPr="00851911">
        <w:rPr>
          <w:vertAlign w:val="subscript"/>
        </w:rPr>
        <w:t>10</w:t>
      </w:r>
      <w:r w:rsidR="004516E4">
        <w:t xml:space="preserve"> = 300; w = -2).</w:t>
      </w:r>
    </w:p>
    <w:p w:rsidR="0085233C" w:rsidRDefault="00297DD4" w:rsidP="00391015">
      <w:r>
        <w:t xml:space="preserve">The bridge and vehicle models were assigned the parameters as provided in the following table. </w:t>
      </w:r>
      <w:r w:rsidR="00755291">
        <w:t xml:space="preserve">These bridge and vehicle parameters were roughly based on the case structure presented in </w:t>
      </w:r>
      <w:r w:rsidR="00755291">
        <w:lastRenderedPageBreak/>
        <w:t xml:space="preserve">Part 1 such that reasonably large responses would be produced. </w:t>
      </w:r>
      <w:r>
        <w:t>Single span and 2-span models were assigned the same parameter values.</w:t>
      </w:r>
    </w:p>
    <w:p w:rsidR="004516E4" w:rsidRDefault="004516E4" w:rsidP="004516E4">
      <w:pPr>
        <w:pStyle w:val="Caption"/>
        <w:keepNext/>
      </w:pPr>
      <w:r>
        <w:t xml:space="preserve">Table </w:t>
      </w:r>
      <w:fldSimple w:instr=" STYLEREF 2 \s ">
        <w:r w:rsidR="004B0F1F">
          <w:rPr>
            <w:noProof/>
          </w:rPr>
          <w:t>4</w:t>
        </w:r>
      </w:fldSimple>
      <w:r w:rsidR="004B0F1F">
        <w:t>.</w:t>
      </w:r>
      <w:fldSimple w:instr=" SEQ Table \* ARABIC \s 2 ">
        <w:r w:rsidR="004B0F1F">
          <w:rPr>
            <w:noProof/>
          </w:rPr>
          <w:t>1</w:t>
        </w:r>
      </w:fldSimple>
      <w:r>
        <w:t>: Beam and Sprung Mass Parameter Values for Validation Simulations</w:t>
      </w:r>
    </w:p>
    <w:tbl>
      <w:tblPr>
        <w:tblStyle w:val="TableGrid"/>
        <w:tblW w:w="0" w:type="auto"/>
        <w:jc w:val="center"/>
        <w:tblLook w:val="04A0" w:firstRow="1" w:lastRow="0" w:firstColumn="1" w:lastColumn="0" w:noHBand="0" w:noVBand="1"/>
      </w:tblPr>
      <w:tblGrid>
        <w:gridCol w:w="3204"/>
        <w:gridCol w:w="1440"/>
        <w:gridCol w:w="873"/>
      </w:tblGrid>
      <w:tr w:rsidR="00AE07F3" w:rsidTr="00297DD4">
        <w:trPr>
          <w:jc w:val="center"/>
        </w:trPr>
        <w:tc>
          <w:tcPr>
            <w:tcW w:w="3204" w:type="dxa"/>
          </w:tcPr>
          <w:p w:rsidR="00AE07F3" w:rsidRDefault="00AE07F3" w:rsidP="00AE07F3">
            <w:pPr>
              <w:pStyle w:val="squish"/>
            </w:pPr>
            <w:r>
              <w:t>Span Length</w:t>
            </w:r>
            <w:r w:rsidR="00297DD4">
              <w:t xml:space="preserve"> (</w:t>
            </w:r>
            <w:r w:rsidR="00297DD4" w:rsidRPr="00297DD4">
              <w:rPr>
                <w:i/>
              </w:rPr>
              <w:t>L</w:t>
            </w:r>
            <w:r w:rsidR="00297DD4">
              <w:t>)</w:t>
            </w:r>
          </w:p>
        </w:tc>
        <w:tc>
          <w:tcPr>
            <w:tcW w:w="1440" w:type="dxa"/>
          </w:tcPr>
          <w:p w:rsidR="00AE07F3" w:rsidRDefault="00AE07F3" w:rsidP="00297DD4">
            <w:pPr>
              <w:pStyle w:val="squish"/>
              <w:jc w:val="right"/>
            </w:pPr>
            <w:r>
              <w:t>100</w:t>
            </w:r>
          </w:p>
        </w:tc>
        <w:tc>
          <w:tcPr>
            <w:tcW w:w="873" w:type="dxa"/>
          </w:tcPr>
          <w:p w:rsidR="00AE07F3" w:rsidRDefault="00AE07F3" w:rsidP="00AE07F3">
            <w:pPr>
              <w:pStyle w:val="squish"/>
            </w:pPr>
            <w:r>
              <w:t>ft</w:t>
            </w:r>
          </w:p>
        </w:tc>
      </w:tr>
      <w:tr w:rsidR="00AE07F3" w:rsidTr="00297DD4">
        <w:trPr>
          <w:jc w:val="center"/>
        </w:trPr>
        <w:tc>
          <w:tcPr>
            <w:tcW w:w="3204" w:type="dxa"/>
          </w:tcPr>
          <w:p w:rsidR="00AE07F3" w:rsidRDefault="00AE07F3" w:rsidP="00AE07F3">
            <w:pPr>
              <w:pStyle w:val="squish"/>
            </w:pPr>
            <w:r>
              <w:t>Distributed Mass</w:t>
            </w:r>
            <w:r w:rsidR="00A102CA">
              <w:t xml:space="preserve"> (</w:t>
            </w:r>
            <w:r w:rsidR="00A102CA" w:rsidRPr="00A102CA">
              <w:rPr>
                <w:i/>
              </w:rPr>
              <w:t>m</w:t>
            </w:r>
            <w:r w:rsidR="00A102CA" w:rsidRPr="00A102CA">
              <w:rPr>
                <w:i/>
                <w:vertAlign w:val="subscript"/>
              </w:rPr>
              <w:t>b</w:t>
            </w:r>
            <w:r w:rsidR="00A102CA" w:rsidRPr="00A102CA">
              <w:rPr>
                <w:i/>
              </w:rPr>
              <w:t>/L</w:t>
            </w:r>
            <w:r w:rsidR="00A102CA">
              <w:t>)</w:t>
            </w:r>
          </w:p>
        </w:tc>
        <w:tc>
          <w:tcPr>
            <w:tcW w:w="1440" w:type="dxa"/>
          </w:tcPr>
          <w:p w:rsidR="00AE07F3" w:rsidRDefault="00A102CA" w:rsidP="00297DD4">
            <w:pPr>
              <w:pStyle w:val="squish"/>
              <w:jc w:val="right"/>
            </w:pPr>
            <w:r>
              <w:t>4.6</w:t>
            </w:r>
          </w:p>
        </w:tc>
        <w:tc>
          <w:tcPr>
            <w:tcW w:w="873" w:type="dxa"/>
          </w:tcPr>
          <w:p w:rsidR="00AE07F3" w:rsidRDefault="00A102CA" w:rsidP="00AE07F3">
            <w:pPr>
              <w:pStyle w:val="squish"/>
            </w:pPr>
            <w:r>
              <w:t>kip/ft</w:t>
            </w:r>
          </w:p>
        </w:tc>
      </w:tr>
      <w:tr w:rsidR="00AE07F3" w:rsidTr="00297DD4">
        <w:trPr>
          <w:jc w:val="center"/>
        </w:trPr>
        <w:tc>
          <w:tcPr>
            <w:tcW w:w="3204" w:type="dxa"/>
          </w:tcPr>
          <w:p w:rsidR="00AE07F3" w:rsidRDefault="00AE07F3" w:rsidP="00AE07F3">
            <w:pPr>
              <w:pStyle w:val="squish"/>
            </w:pPr>
            <w:r>
              <w:t>Distributed Stiffness (</w:t>
            </w:r>
            <w:r w:rsidRPr="00A102CA">
              <w:rPr>
                <w:i/>
              </w:rPr>
              <w:t>EI</w:t>
            </w:r>
            <w:r>
              <w:t>)</w:t>
            </w:r>
          </w:p>
        </w:tc>
        <w:tc>
          <w:tcPr>
            <w:tcW w:w="1440" w:type="dxa"/>
          </w:tcPr>
          <w:p w:rsidR="00AE07F3" w:rsidRPr="00A102CA" w:rsidRDefault="00A102CA" w:rsidP="00297DD4">
            <w:pPr>
              <w:pStyle w:val="squish"/>
              <w:jc w:val="right"/>
            </w:pPr>
            <w:r>
              <w:t>7.5x10</w:t>
            </w:r>
            <w:r w:rsidRPr="00A102CA">
              <w:rPr>
                <w:vertAlign w:val="superscript"/>
              </w:rPr>
              <w:t>12</w:t>
            </w:r>
          </w:p>
        </w:tc>
        <w:tc>
          <w:tcPr>
            <w:tcW w:w="873" w:type="dxa"/>
          </w:tcPr>
          <w:p w:rsidR="00AE07F3" w:rsidRDefault="00A102CA" w:rsidP="00AE07F3">
            <w:pPr>
              <w:pStyle w:val="squish"/>
            </w:pPr>
            <w:r>
              <w:t>lb-in</w:t>
            </w:r>
            <w:r w:rsidRPr="00A102CA">
              <w:rPr>
                <w:vertAlign w:val="superscript"/>
              </w:rPr>
              <w:t>2</w:t>
            </w:r>
          </w:p>
        </w:tc>
      </w:tr>
      <w:tr w:rsidR="00AE07F3" w:rsidTr="00297DD4">
        <w:trPr>
          <w:jc w:val="center"/>
        </w:trPr>
        <w:tc>
          <w:tcPr>
            <w:tcW w:w="3204" w:type="dxa"/>
          </w:tcPr>
          <w:p w:rsidR="00AE07F3" w:rsidRDefault="00AE07F3" w:rsidP="00AE07F3">
            <w:pPr>
              <w:pStyle w:val="squish"/>
            </w:pPr>
            <w:r>
              <w:t>Vehicle Mass (</w:t>
            </w:r>
            <w:r w:rsidRPr="00A102CA">
              <w:rPr>
                <w:i/>
              </w:rPr>
              <w:t>m</w:t>
            </w:r>
            <w:r w:rsidRPr="00A102CA">
              <w:rPr>
                <w:i/>
                <w:vertAlign w:val="subscript"/>
              </w:rPr>
              <w:t>t</w:t>
            </w:r>
            <w:r>
              <w:t>)</w:t>
            </w:r>
          </w:p>
        </w:tc>
        <w:tc>
          <w:tcPr>
            <w:tcW w:w="1440" w:type="dxa"/>
          </w:tcPr>
          <w:p w:rsidR="00AE07F3" w:rsidRDefault="00A102CA" w:rsidP="00297DD4">
            <w:pPr>
              <w:pStyle w:val="squish"/>
              <w:jc w:val="right"/>
            </w:pPr>
            <w:r>
              <w:t>100</w:t>
            </w:r>
          </w:p>
        </w:tc>
        <w:tc>
          <w:tcPr>
            <w:tcW w:w="873" w:type="dxa"/>
          </w:tcPr>
          <w:p w:rsidR="00AE07F3" w:rsidRDefault="001B3115" w:rsidP="00AE07F3">
            <w:pPr>
              <w:pStyle w:val="squish"/>
            </w:pPr>
            <w:proofErr w:type="spellStart"/>
            <w:r>
              <w:t>slinch</w:t>
            </w:r>
            <w:proofErr w:type="spellEnd"/>
          </w:p>
        </w:tc>
      </w:tr>
      <w:tr w:rsidR="00AE07F3" w:rsidTr="00297DD4">
        <w:trPr>
          <w:jc w:val="center"/>
        </w:trPr>
        <w:tc>
          <w:tcPr>
            <w:tcW w:w="3204" w:type="dxa"/>
          </w:tcPr>
          <w:p w:rsidR="00AE07F3" w:rsidRDefault="00AE07F3" w:rsidP="00AE07F3">
            <w:pPr>
              <w:pStyle w:val="squish"/>
            </w:pPr>
            <w:r>
              <w:t>Vehicle Suspension Stiffness (</w:t>
            </w:r>
            <w:proofErr w:type="spellStart"/>
            <w:r w:rsidRPr="00A102CA">
              <w:rPr>
                <w:i/>
              </w:rPr>
              <w:t>k</w:t>
            </w:r>
            <w:r w:rsidRPr="00297DD4">
              <w:rPr>
                <w:i/>
                <w:vertAlign w:val="subscript"/>
              </w:rPr>
              <w:t>t</w:t>
            </w:r>
            <w:proofErr w:type="spellEnd"/>
            <w:r>
              <w:t>)</w:t>
            </w:r>
          </w:p>
        </w:tc>
        <w:tc>
          <w:tcPr>
            <w:tcW w:w="1440" w:type="dxa"/>
          </w:tcPr>
          <w:p w:rsidR="00AE07F3" w:rsidRDefault="00A102CA" w:rsidP="00297DD4">
            <w:pPr>
              <w:pStyle w:val="squish"/>
              <w:jc w:val="right"/>
            </w:pPr>
            <w:r w:rsidRPr="00A102CA">
              <w:t>63.1655</w:t>
            </w:r>
            <w:r>
              <w:t>x10</w:t>
            </w:r>
            <w:r w:rsidRPr="00A102CA">
              <w:rPr>
                <w:vertAlign w:val="superscript"/>
              </w:rPr>
              <w:t>3</w:t>
            </w:r>
          </w:p>
        </w:tc>
        <w:tc>
          <w:tcPr>
            <w:tcW w:w="873" w:type="dxa"/>
          </w:tcPr>
          <w:p w:rsidR="00AE07F3" w:rsidRDefault="00A102CA" w:rsidP="00AE07F3">
            <w:pPr>
              <w:pStyle w:val="squish"/>
            </w:pPr>
            <w:proofErr w:type="spellStart"/>
            <w:r>
              <w:t>lb</w:t>
            </w:r>
            <w:proofErr w:type="spellEnd"/>
            <w:r>
              <w:t>/in</w:t>
            </w:r>
          </w:p>
        </w:tc>
      </w:tr>
      <w:tr w:rsidR="00AE07F3" w:rsidTr="00297DD4">
        <w:trPr>
          <w:jc w:val="center"/>
        </w:trPr>
        <w:tc>
          <w:tcPr>
            <w:tcW w:w="3204" w:type="dxa"/>
          </w:tcPr>
          <w:p w:rsidR="00AE07F3" w:rsidRDefault="00AE07F3" w:rsidP="00AE07F3">
            <w:pPr>
              <w:pStyle w:val="squish"/>
            </w:pPr>
            <w:r>
              <w:t>Vehicle Damping Ratio (</w:t>
            </w:r>
            <w:r w:rsidR="00A102CA">
              <w:rPr>
                <w:rFonts w:cstheme="minorHAnsi"/>
              </w:rPr>
              <w:t>ζ</w:t>
            </w:r>
            <w:r>
              <w:t>)</w:t>
            </w:r>
          </w:p>
        </w:tc>
        <w:tc>
          <w:tcPr>
            <w:tcW w:w="1440" w:type="dxa"/>
          </w:tcPr>
          <w:p w:rsidR="00AE07F3" w:rsidRDefault="00A102CA" w:rsidP="00297DD4">
            <w:pPr>
              <w:pStyle w:val="squish"/>
              <w:jc w:val="right"/>
            </w:pPr>
            <w:r>
              <w:t>10%</w:t>
            </w:r>
          </w:p>
        </w:tc>
        <w:tc>
          <w:tcPr>
            <w:tcW w:w="873" w:type="dxa"/>
          </w:tcPr>
          <w:p w:rsidR="00AE07F3" w:rsidRDefault="00AE07F3" w:rsidP="00AE07F3">
            <w:pPr>
              <w:pStyle w:val="squish"/>
            </w:pPr>
          </w:p>
        </w:tc>
      </w:tr>
    </w:tbl>
    <w:p w:rsidR="00A83B66" w:rsidRDefault="00A83B66" w:rsidP="00A83B66">
      <w:r>
        <w:t>Simulations were performed with a time-step of 0.0014 sec. This time-step (</w:t>
      </w:r>
      <w:proofErr w:type="spellStart"/>
      <w:r w:rsidRPr="00353E58">
        <w:rPr>
          <w:rFonts w:cstheme="minorHAnsi"/>
          <w:i/>
        </w:rPr>
        <w:t>Δ</w:t>
      </w:r>
      <w:r w:rsidRPr="00353E58">
        <w:rPr>
          <w:i/>
        </w:rPr>
        <w:t>t</w:t>
      </w:r>
      <w:proofErr w:type="spellEnd"/>
      <w:r>
        <w:t>) was assigned based on the 1 in. spatial resolution (</w:t>
      </w:r>
      <w:proofErr w:type="spellStart"/>
      <w:r w:rsidRPr="00353E58">
        <w:rPr>
          <w:rFonts w:cstheme="minorHAnsi"/>
          <w:i/>
        </w:rPr>
        <w:t>Δ</w:t>
      </w:r>
      <w:r w:rsidRPr="00353E58">
        <w:rPr>
          <w:i/>
          <w:vertAlign w:val="subscript"/>
        </w:rPr>
        <w:t>d</w:t>
      </w:r>
      <w:proofErr w:type="spellEnd"/>
      <w:r>
        <w:t>) of the profile data and the vehicle speed (</w:t>
      </w:r>
      <w:r w:rsidRPr="00353E58">
        <w:rPr>
          <w:i/>
        </w:rPr>
        <w:t>v</w:t>
      </w:r>
      <w:r>
        <w:t>)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CC3F71" w:rsidP="00B7723E">
            <w:pPr>
              <w:pStyle w:val="EquationCaptions"/>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d</m:t>
                        </m:r>
                      </m:sub>
                    </m:sSub>
                  </m:num>
                  <m:den>
                    <m:r>
                      <w:rPr>
                        <w:rFonts w:ascii="Cambria Math" w:hAnsi="Cambria Math"/>
                      </w:rPr>
                      <m:t>v</m:t>
                    </m:r>
                  </m:den>
                </m:f>
              </m:oMath>
            </m:oMathPara>
          </w:p>
        </w:tc>
        <w:tc>
          <w:tcPr>
            <w:tcW w:w="864" w:type="dxa"/>
            <w:vAlign w:val="center"/>
          </w:tcPr>
          <w:p w:rsidR="00B7723E" w:rsidRPr="00BD6DB7" w:rsidRDefault="00CC3F71" w:rsidP="00CC3F71">
            <w:pPr>
              <w:pStyle w:val="EquationCaptions"/>
            </w:pPr>
            <w:r>
              <w:t>(</w:t>
            </w:r>
            <w:fldSimple w:instr=" SEQ Equation \* ARABIC ">
              <w:r w:rsidR="00415AE8">
                <w:rPr>
                  <w:noProof/>
                </w:rPr>
                <w:t>71</w:t>
              </w:r>
            </w:fldSimple>
            <w:r>
              <w:t>)</w:t>
            </w:r>
          </w:p>
        </w:tc>
      </w:tr>
    </w:tbl>
    <w:p w:rsidR="00A83B66" w:rsidRDefault="00A83B66" w:rsidP="00A83B66">
      <w:r>
        <w:t>This time-step size was evaluated with FE simulations. The FE simulations</w:t>
      </w:r>
      <w:r w:rsidR="00415AE8">
        <w:t xml:space="preserve"> with the single-span beam model</w:t>
      </w:r>
      <w:r>
        <w:t xml:space="preserve"> were performed with a time-step size of 0.0015 seconds and 0.003 seconds. The absolute difference between the midspan displacement predicted by the two simulations is plotted as a percent of the minimum displacement (maximum downward displacement) as predicted by the simulation with 0.0015 time-step.</w:t>
      </w:r>
    </w:p>
    <w:p w:rsidR="00A83B66" w:rsidRDefault="00A83B66" w:rsidP="00A83B66">
      <w:pPr>
        <w:keepNext/>
        <w:jc w:val="center"/>
      </w:pPr>
      <w:r>
        <w:rPr>
          <w:noProof/>
        </w:rPr>
        <w:lastRenderedPageBreak/>
        <w:drawing>
          <wp:inline distT="0" distB="0" distL="0" distR="0" wp14:anchorId="30DDC2B8" wp14:editId="4683C7BD">
            <wp:extent cx="4572000" cy="2743200"/>
            <wp:effectExtent l="0" t="0" r="0" b="0"/>
            <wp:docPr id="11" name="Chart 11">
              <a:extLst xmlns:a="http://schemas.openxmlformats.org/drawingml/2006/main">
                <a:ext uri="{FF2B5EF4-FFF2-40B4-BE49-F238E27FC236}">
                  <a16:creationId xmlns:a16="http://schemas.microsoft.com/office/drawing/2014/main" id="{334089CD-5F70-48FB-933E-5D225748D6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83B66" w:rsidRDefault="00A83B66" w:rsidP="00A83B66">
      <w:pPr>
        <w:pStyle w:val="Caption"/>
      </w:pPr>
      <w:r>
        <w:t xml:space="preserve">Figure </w:t>
      </w:r>
      <w:fldSimple w:instr=" STYLEREF 2 \s ">
        <w:r w:rsidR="004B0F1F">
          <w:rPr>
            <w:noProof/>
          </w:rPr>
          <w:t>4</w:t>
        </w:r>
      </w:fldSimple>
      <w:r w:rsidR="004B0F1F">
        <w:t>.</w:t>
      </w:r>
      <w:fldSimple w:instr=" SEQ Figure \* ARABIC \s 2 ">
        <w:r w:rsidR="004B0F1F">
          <w:rPr>
            <w:noProof/>
          </w:rPr>
          <w:t>4</w:t>
        </w:r>
      </w:fldSimple>
      <w:r>
        <w:t>: Difference between FEM Predicted Midspan Displacement with Varied Time-Step Size</w:t>
      </w:r>
    </w:p>
    <w:p w:rsidR="00A83B66" w:rsidRDefault="00A83B66" w:rsidP="00A83B66">
      <w:r>
        <w:t xml:space="preserve">The maximum absolute difference and mean of the absolute differences between the simulation results for the two different step sizes is summarized in the following table. </w:t>
      </w:r>
    </w:p>
    <w:p w:rsidR="00A83B66" w:rsidRDefault="00A83B66" w:rsidP="00A83B66">
      <w:pPr>
        <w:pStyle w:val="Caption"/>
        <w:keepNext/>
      </w:pPr>
      <w:r>
        <w:t xml:space="preserve">Table </w:t>
      </w:r>
      <w:fldSimple w:instr=" STYLEREF 2 \s ">
        <w:r w:rsidR="004B0F1F">
          <w:rPr>
            <w:noProof/>
          </w:rPr>
          <w:t>4</w:t>
        </w:r>
      </w:fldSimple>
      <w:r w:rsidR="004B0F1F">
        <w:t>.</w:t>
      </w:r>
      <w:fldSimple w:instr=" SEQ Table \* ARABIC \s 2 ">
        <w:r w:rsidR="004B0F1F">
          <w:rPr>
            <w:noProof/>
          </w:rPr>
          <w:t>2</w:t>
        </w:r>
      </w:fldSimple>
      <w:r>
        <w:t>: Difference between FEM Predicted Midspan Displacement with Varied Time-Step Size</w:t>
      </w:r>
    </w:p>
    <w:tbl>
      <w:tblPr>
        <w:tblStyle w:val="TableGrid"/>
        <w:tblW w:w="0" w:type="auto"/>
        <w:jc w:val="center"/>
        <w:tblLook w:val="04A0" w:firstRow="1" w:lastRow="0" w:firstColumn="1" w:lastColumn="0" w:noHBand="0" w:noVBand="1"/>
      </w:tblPr>
      <w:tblGrid>
        <w:gridCol w:w="2787"/>
        <w:gridCol w:w="1218"/>
        <w:gridCol w:w="1425"/>
        <w:gridCol w:w="1162"/>
        <w:gridCol w:w="906"/>
      </w:tblGrid>
      <w:tr w:rsidR="00A83B66" w:rsidTr="007D13A6">
        <w:trPr>
          <w:jc w:val="center"/>
        </w:trPr>
        <w:tc>
          <w:tcPr>
            <w:tcW w:w="2787" w:type="dxa"/>
          </w:tcPr>
          <w:p w:rsidR="00A83B66" w:rsidRDefault="00A83B66" w:rsidP="007D13A6">
            <w:pPr>
              <w:pStyle w:val="squish"/>
            </w:pPr>
          </w:p>
        </w:tc>
        <w:tc>
          <w:tcPr>
            <w:tcW w:w="1218" w:type="dxa"/>
            <w:vAlign w:val="center"/>
          </w:tcPr>
          <w:p w:rsidR="00A83B66" w:rsidRDefault="00A83B66" w:rsidP="007D13A6">
            <w:pPr>
              <w:pStyle w:val="squish"/>
              <w:jc w:val="center"/>
            </w:pPr>
            <w:r>
              <w:t>Max Diff</w:t>
            </w:r>
          </w:p>
        </w:tc>
        <w:tc>
          <w:tcPr>
            <w:tcW w:w="1425" w:type="dxa"/>
            <w:vAlign w:val="center"/>
          </w:tcPr>
          <w:p w:rsidR="00A83B66" w:rsidRDefault="00A83B66" w:rsidP="007D13A6">
            <w:pPr>
              <w:pStyle w:val="squish"/>
              <w:jc w:val="center"/>
            </w:pPr>
            <w:r>
              <w:t>Max % Diff</w:t>
            </w:r>
          </w:p>
        </w:tc>
        <w:tc>
          <w:tcPr>
            <w:tcW w:w="1162" w:type="dxa"/>
            <w:vAlign w:val="center"/>
          </w:tcPr>
          <w:p w:rsidR="00A83B66" w:rsidRDefault="00A83B66" w:rsidP="007D13A6">
            <w:pPr>
              <w:pStyle w:val="squish"/>
              <w:jc w:val="center"/>
            </w:pPr>
            <w:r>
              <w:t>MAE</w:t>
            </w:r>
          </w:p>
        </w:tc>
        <w:tc>
          <w:tcPr>
            <w:tcW w:w="906" w:type="dxa"/>
            <w:vAlign w:val="center"/>
          </w:tcPr>
          <w:p w:rsidR="00A83B66" w:rsidRDefault="00A83B66" w:rsidP="007D13A6">
            <w:pPr>
              <w:pStyle w:val="squish"/>
              <w:jc w:val="center"/>
            </w:pPr>
            <w:r>
              <w:t>%MAE</w:t>
            </w:r>
          </w:p>
        </w:tc>
      </w:tr>
      <w:tr w:rsidR="00A83B66" w:rsidTr="007D13A6">
        <w:trPr>
          <w:jc w:val="center"/>
        </w:trPr>
        <w:tc>
          <w:tcPr>
            <w:tcW w:w="2787" w:type="dxa"/>
          </w:tcPr>
          <w:p w:rsidR="00A83B66" w:rsidRDefault="00A83B66" w:rsidP="007D13A6">
            <w:pPr>
              <w:pStyle w:val="squish"/>
            </w:pPr>
            <w:r>
              <w:t xml:space="preserve">FEM </w:t>
            </w:r>
            <w:proofErr w:type="spellStart"/>
            <w:r>
              <w:rPr>
                <w:rFonts w:cstheme="minorHAnsi"/>
              </w:rPr>
              <w:t>Δ</w:t>
            </w:r>
            <w:r>
              <w:t>t</w:t>
            </w:r>
            <w:proofErr w:type="spellEnd"/>
            <w:r>
              <w:t xml:space="preserve">=0.0015 vs </w:t>
            </w:r>
            <w:proofErr w:type="spellStart"/>
            <w:r>
              <w:rPr>
                <w:rFonts w:cstheme="minorHAnsi"/>
              </w:rPr>
              <w:t>Δ</w:t>
            </w:r>
            <w:r>
              <w:t>t</w:t>
            </w:r>
            <w:proofErr w:type="spellEnd"/>
            <w:r>
              <w:t>=0.003</w:t>
            </w:r>
          </w:p>
        </w:tc>
        <w:tc>
          <w:tcPr>
            <w:tcW w:w="1218" w:type="dxa"/>
            <w:vAlign w:val="center"/>
          </w:tcPr>
          <w:p w:rsidR="00A83B66" w:rsidRDefault="00A83B66" w:rsidP="007D13A6">
            <w:pPr>
              <w:pStyle w:val="squish"/>
              <w:jc w:val="center"/>
            </w:pPr>
            <w:r>
              <w:t>0.001056</w:t>
            </w:r>
          </w:p>
        </w:tc>
        <w:tc>
          <w:tcPr>
            <w:tcW w:w="1425" w:type="dxa"/>
            <w:vAlign w:val="center"/>
          </w:tcPr>
          <w:p w:rsidR="00A83B66" w:rsidRDefault="00A83B66" w:rsidP="007D13A6">
            <w:pPr>
              <w:pStyle w:val="squish"/>
              <w:jc w:val="center"/>
            </w:pPr>
            <w:r>
              <w:t>0.22%</w:t>
            </w:r>
          </w:p>
        </w:tc>
        <w:tc>
          <w:tcPr>
            <w:tcW w:w="1162" w:type="dxa"/>
            <w:vAlign w:val="bottom"/>
          </w:tcPr>
          <w:p w:rsidR="00A83B66" w:rsidRDefault="00A83B66" w:rsidP="007D13A6">
            <w:pPr>
              <w:pStyle w:val="squish"/>
              <w:jc w:val="center"/>
            </w:pPr>
            <w:r>
              <w:t>0.000308</w:t>
            </w:r>
          </w:p>
        </w:tc>
        <w:tc>
          <w:tcPr>
            <w:tcW w:w="906" w:type="dxa"/>
            <w:vAlign w:val="bottom"/>
          </w:tcPr>
          <w:p w:rsidR="00A83B66" w:rsidRDefault="00A83B66" w:rsidP="007D13A6">
            <w:pPr>
              <w:pStyle w:val="squish"/>
              <w:jc w:val="center"/>
            </w:pPr>
            <w:r>
              <w:t>0.07%</w:t>
            </w:r>
          </w:p>
        </w:tc>
      </w:tr>
    </w:tbl>
    <w:p w:rsidR="00A83B66" w:rsidRPr="00ED0A50" w:rsidRDefault="00A83B66" w:rsidP="00A83B66">
      <w:r>
        <w:t>The difference between the simulated responses illustrated in the preceding plot and table confirms that the chosen time-step size is adequately small, and the solution has converged.</w:t>
      </w:r>
    </w:p>
    <w:p w:rsidR="00632D06" w:rsidRDefault="0085233C" w:rsidP="00391015">
      <w:r>
        <w:t>Comparison of state-space model</w:t>
      </w:r>
      <w:r w:rsidR="00ED0A50">
        <w:t xml:space="preserve"> responses are compared to the responses predicted by the FE beam models in</w:t>
      </w:r>
      <w:r>
        <w:t xml:space="preserve"> following plots.</w:t>
      </w:r>
      <w:r>
        <w:rPr>
          <w:noProof/>
        </w:rPr>
        <w:t xml:space="preserve"> </w:t>
      </w:r>
      <w:r w:rsidR="00ED0A50">
        <w:rPr>
          <w:noProof/>
        </w:rPr>
        <w:t xml:space="preserve">The FE model solutions included only the first mode of vibration to provide a more direct comparison with the state-space model. </w:t>
      </w:r>
      <w:r w:rsidR="00BB19CD">
        <w:t xml:space="preserve">Some error was expected (and observed) because the state-space models are still an approximate representation of beam behavior. That error was more pronounced for models of two-span continuous beams. </w:t>
      </w:r>
    </w:p>
    <w:p w:rsidR="00297DD4" w:rsidRDefault="00632D06" w:rsidP="00297DD4">
      <w:pPr>
        <w:keepNext/>
        <w:jc w:val="center"/>
      </w:pPr>
      <w:r>
        <w:rPr>
          <w:noProof/>
        </w:rPr>
        <w:lastRenderedPageBreak/>
        <w:drawing>
          <wp:inline distT="0" distB="0" distL="0" distR="0" wp14:anchorId="771C39E7" wp14:editId="10E65838">
            <wp:extent cx="4572000" cy="2286000"/>
            <wp:effectExtent l="0" t="0" r="0" b="0"/>
            <wp:docPr id="85" name="Chart 8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32D06" w:rsidRDefault="00297DD4" w:rsidP="00297DD4">
      <w:pPr>
        <w:pStyle w:val="Caption"/>
      </w:pPr>
      <w:r>
        <w:t xml:space="preserve">Figure </w:t>
      </w:r>
      <w:fldSimple w:instr=" STYLEREF 2 \s ">
        <w:r w:rsidR="004B0F1F">
          <w:rPr>
            <w:noProof/>
          </w:rPr>
          <w:t>4</w:t>
        </w:r>
      </w:fldSimple>
      <w:r w:rsidR="004B0F1F">
        <w:t>.</w:t>
      </w:r>
      <w:fldSimple w:instr=" SEQ Figure \* ARABIC \s 2 ">
        <w:r w:rsidR="004B0F1F">
          <w:rPr>
            <w:noProof/>
          </w:rPr>
          <w:t>5</w:t>
        </w:r>
      </w:fldSimple>
      <w:r>
        <w:t>: Comparison of Single-Span Beam Model Displacement Simulations</w:t>
      </w:r>
    </w:p>
    <w:p w:rsidR="00297DD4" w:rsidRDefault="00632D06" w:rsidP="00297DD4">
      <w:pPr>
        <w:keepNext/>
        <w:jc w:val="center"/>
      </w:pPr>
      <w:r>
        <w:rPr>
          <w:noProof/>
        </w:rPr>
        <w:drawing>
          <wp:inline distT="0" distB="0" distL="0" distR="0" wp14:anchorId="13089A4B" wp14:editId="34380A7F">
            <wp:extent cx="4572000" cy="2286000"/>
            <wp:effectExtent l="0" t="0" r="0" b="0"/>
            <wp:docPr id="87" name="Chart 8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32D06" w:rsidRDefault="00297DD4" w:rsidP="00297DD4">
      <w:pPr>
        <w:pStyle w:val="Caption"/>
      </w:pPr>
      <w:r>
        <w:t xml:space="preserve">Figure </w:t>
      </w:r>
      <w:fldSimple w:instr=" STYLEREF 2 \s ">
        <w:r w:rsidR="004B0F1F">
          <w:rPr>
            <w:noProof/>
          </w:rPr>
          <w:t>4</w:t>
        </w:r>
      </w:fldSimple>
      <w:r w:rsidR="004B0F1F">
        <w:t>.</w:t>
      </w:r>
      <w:fldSimple w:instr=" SEQ Figure \* ARABIC \s 2 ">
        <w:r w:rsidR="004B0F1F">
          <w:rPr>
            <w:noProof/>
          </w:rPr>
          <w:t>6</w:t>
        </w:r>
      </w:fldSimple>
      <w:r>
        <w:t>: Comparison of 2-Span Beam Model Displacement Simulations</w:t>
      </w:r>
    </w:p>
    <w:p w:rsidR="00271131" w:rsidRDefault="00271131" w:rsidP="00FC3EEC">
      <w:r>
        <w:t xml:space="preserve">The errors between </w:t>
      </w:r>
      <w:r w:rsidR="00506CDD">
        <w:t xml:space="preserve">the state-space and FEM beam models </w:t>
      </w:r>
      <w:r w:rsidR="001A19AE">
        <w:t>were</w:t>
      </w:r>
      <w:r w:rsidR="00506CDD">
        <w:t xml:space="preserve"> quantified by computing the </w:t>
      </w:r>
      <w:r w:rsidR="00A669C3">
        <w:t>difference between maximum displacement</w:t>
      </w:r>
      <w:r w:rsidR="009E59E4">
        <w:t>s</w:t>
      </w:r>
      <w:r w:rsidR="00A669C3">
        <w:t xml:space="preserve"> (downward) </w:t>
      </w:r>
      <w:r w:rsidR="009E59E4">
        <w:t>as well as</w:t>
      </w:r>
      <w:r w:rsidR="00A669C3">
        <w:t xml:space="preserve"> the </w:t>
      </w:r>
      <w:r w:rsidR="00506CDD">
        <w:t xml:space="preserve">mean-absolute-error. These were also expressed as a percent of the </w:t>
      </w:r>
      <w:r w:rsidR="001A19AE">
        <w:t xml:space="preserve">maximum </w:t>
      </w:r>
      <w:r w:rsidR="00506CDD">
        <w:t>displacement (downward) as predicted by the FE model. Those errors are summarized in the following table.</w:t>
      </w:r>
    </w:p>
    <w:p w:rsidR="00A669C3" w:rsidRDefault="00A669C3" w:rsidP="00A669C3">
      <w:pPr>
        <w:pStyle w:val="Caption"/>
        <w:keepNext/>
      </w:pPr>
      <w:r>
        <w:t xml:space="preserve">Table </w:t>
      </w:r>
      <w:fldSimple w:instr=" STYLEREF 2 \s ">
        <w:r w:rsidR="004B0F1F">
          <w:rPr>
            <w:noProof/>
          </w:rPr>
          <w:t>4</w:t>
        </w:r>
      </w:fldSimple>
      <w:r w:rsidR="004B0F1F">
        <w:t>.</w:t>
      </w:r>
      <w:fldSimple w:instr=" SEQ Table \* ARABIC \s 2 ">
        <w:r w:rsidR="004B0F1F">
          <w:rPr>
            <w:noProof/>
          </w:rPr>
          <w:t>3</w:t>
        </w:r>
      </w:fldSimple>
      <w:r>
        <w:t>: Differences between FEM and State-Space Displacement Predictions</w:t>
      </w:r>
    </w:p>
    <w:tbl>
      <w:tblPr>
        <w:tblStyle w:val="TableGrid"/>
        <w:tblW w:w="0" w:type="auto"/>
        <w:jc w:val="center"/>
        <w:tblLook w:val="04A0" w:firstRow="1" w:lastRow="0" w:firstColumn="1" w:lastColumn="0" w:noHBand="0" w:noVBand="1"/>
      </w:tblPr>
      <w:tblGrid>
        <w:gridCol w:w="1771"/>
        <w:gridCol w:w="1218"/>
        <w:gridCol w:w="1218"/>
        <w:gridCol w:w="985"/>
        <w:gridCol w:w="1162"/>
        <w:gridCol w:w="906"/>
      </w:tblGrid>
      <w:tr w:rsidR="00A669C3" w:rsidTr="001A19AE">
        <w:trPr>
          <w:jc w:val="center"/>
        </w:trPr>
        <w:tc>
          <w:tcPr>
            <w:tcW w:w="1771" w:type="dxa"/>
          </w:tcPr>
          <w:p w:rsidR="00A669C3" w:rsidRDefault="00A669C3" w:rsidP="00506CDD">
            <w:pPr>
              <w:pStyle w:val="squish"/>
            </w:pPr>
          </w:p>
        </w:tc>
        <w:tc>
          <w:tcPr>
            <w:tcW w:w="1218" w:type="dxa"/>
          </w:tcPr>
          <w:p w:rsidR="00A669C3" w:rsidRDefault="00A669C3" w:rsidP="00506CDD">
            <w:pPr>
              <w:pStyle w:val="squish"/>
              <w:jc w:val="center"/>
            </w:pPr>
            <w:r>
              <w:t>State-Space Max Disp.</w:t>
            </w:r>
          </w:p>
        </w:tc>
        <w:tc>
          <w:tcPr>
            <w:tcW w:w="1218" w:type="dxa"/>
            <w:vAlign w:val="center"/>
          </w:tcPr>
          <w:p w:rsidR="00A669C3" w:rsidRDefault="00A669C3" w:rsidP="00506CDD">
            <w:pPr>
              <w:pStyle w:val="squish"/>
              <w:jc w:val="center"/>
            </w:pPr>
            <w:r>
              <w:t>FEM Max Disp.</w:t>
            </w:r>
          </w:p>
        </w:tc>
        <w:tc>
          <w:tcPr>
            <w:tcW w:w="985" w:type="dxa"/>
            <w:vAlign w:val="center"/>
          </w:tcPr>
          <w:p w:rsidR="00A669C3" w:rsidRDefault="00A669C3" w:rsidP="00506CDD">
            <w:pPr>
              <w:pStyle w:val="squish"/>
              <w:jc w:val="center"/>
            </w:pPr>
            <w:r>
              <w:t xml:space="preserve">% Diff. </w:t>
            </w:r>
          </w:p>
        </w:tc>
        <w:tc>
          <w:tcPr>
            <w:tcW w:w="1162" w:type="dxa"/>
            <w:vAlign w:val="center"/>
          </w:tcPr>
          <w:p w:rsidR="00A669C3" w:rsidRDefault="00A669C3" w:rsidP="00506CDD">
            <w:pPr>
              <w:pStyle w:val="squish"/>
              <w:jc w:val="center"/>
            </w:pPr>
            <w:r>
              <w:t>MAE</w:t>
            </w:r>
          </w:p>
        </w:tc>
        <w:tc>
          <w:tcPr>
            <w:tcW w:w="906" w:type="dxa"/>
            <w:vAlign w:val="center"/>
          </w:tcPr>
          <w:p w:rsidR="00A669C3" w:rsidRDefault="00A669C3" w:rsidP="00506CDD">
            <w:pPr>
              <w:pStyle w:val="squish"/>
              <w:jc w:val="center"/>
            </w:pPr>
            <w:r>
              <w:t>%MAE</w:t>
            </w:r>
          </w:p>
        </w:tc>
      </w:tr>
      <w:tr w:rsidR="001A19AE" w:rsidTr="001A19AE">
        <w:trPr>
          <w:jc w:val="center"/>
        </w:trPr>
        <w:tc>
          <w:tcPr>
            <w:tcW w:w="1771" w:type="dxa"/>
          </w:tcPr>
          <w:p w:rsidR="001A19AE" w:rsidRDefault="001A19AE" w:rsidP="001A19AE">
            <w:pPr>
              <w:pStyle w:val="squish"/>
            </w:pPr>
            <w:r>
              <w:t>Single-Span</w:t>
            </w:r>
          </w:p>
        </w:tc>
        <w:tc>
          <w:tcPr>
            <w:tcW w:w="1218" w:type="dxa"/>
            <w:vAlign w:val="bottom"/>
          </w:tcPr>
          <w:p w:rsidR="001A19AE" w:rsidRDefault="001A19AE" w:rsidP="001A19AE">
            <w:pPr>
              <w:pStyle w:val="squish"/>
              <w:jc w:val="center"/>
            </w:pPr>
            <w:r>
              <w:t>-0.54011</w:t>
            </w:r>
          </w:p>
        </w:tc>
        <w:tc>
          <w:tcPr>
            <w:tcW w:w="1218" w:type="dxa"/>
            <w:vAlign w:val="bottom"/>
          </w:tcPr>
          <w:p w:rsidR="001A19AE" w:rsidRDefault="001A19AE" w:rsidP="001A19AE">
            <w:pPr>
              <w:pStyle w:val="squish"/>
              <w:jc w:val="center"/>
            </w:pPr>
            <w:r>
              <w:t>-0.47087</w:t>
            </w:r>
          </w:p>
        </w:tc>
        <w:tc>
          <w:tcPr>
            <w:tcW w:w="985" w:type="dxa"/>
            <w:vAlign w:val="bottom"/>
          </w:tcPr>
          <w:p w:rsidR="001A19AE" w:rsidRDefault="001A19AE" w:rsidP="001A19AE">
            <w:pPr>
              <w:pStyle w:val="squish"/>
              <w:jc w:val="center"/>
            </w:pPr>
            <w:r>
              <w:t>14.70%</w:t>
            </w:r>
          </w:p>
        </w:tc>
        <w:tc>
          <w:tcPr>
            <w:tcW w:w="1162" w:type="dxa"/>
            <w:vAlign w:val="bottom"/>
          </w:tcPr>
          <w:p w:rsidR="001A19AE" w:rsidRDefault="001A19AE" w:rsidP="001A19AE">
            <w:pPr>
              <w:pStyle w:val="squish"/>
              <w:jc w:val="center"/>
            </w:pPr>
            <w:r>
              <w:t>0.023058</w:t>
            </w:r>
          </w:p>
        </w:tc>
        <w:tc>
          <w:tcPr>
            <w:tcW w:w="906" w:type="dxa"/>
            <w:vAlign w:val="bottom"/>
          </w:tcPr>
          <w:p w:rsidR="001A19AE" w:rsidRDefault="001A19AE" w:rsidP="001A19AE">
            <w:pPr>
              <w:pStyle w:val="squish"/>
              <w:jc w:val="center"/>
            </w:pPr>
            <w:r>
              <w:t>4.90%</w:t>
            </w:r>
          </w:p>
        </w:tc>
      </w:tr>
      <w:tr w:rsidR="001A19AE" w:rsidTr="001A19AE">
        <w:trPr>
          <w:jc w:val="center"/>
        </w:trPr>
        <w:tc>
          <w:tcPr>
            <w:tcW w:w="1771" w:type="dxa"/>
          </w:tcPr>
          <w:p w:rsidR="001A19AE" w:rsidRDefault="001A19AE" w:rsidP="001A19AE">
            <w:pPr>
              <w:pStyle w:val="squish"/>
            </w:pPr>
            <w:r>
              <w:t>2-Span</w:t>
            </w:r>
          </w:p>
        </w:tc>
        <w:tc>
          <w:tcPr>
            <w:tcW w:w="1218" w:type="dxa"/>
            <w:vAlign w:val="bottom"/>
          </w:tcPr>
          <w:p w:rsidR="001A19AE" w:rsidRDefault="001A19AE" w:rsidP="001A19AE">
            <w:pPr>
              <w:pStyle w:val="squish"/>
              <w:jc w:val="center"/>
            </w:pPr>
            <w:r>
              <w:t>-0.26863</w:t>
            </w:r>
          </w:p>
        </w:tc>
        <w:tc>
          <w:tcPr>
            <w:tcW w:w="1218" w:type="dxa"/>
            <w:vAlign w:val="bottom"/>
          </w:tcPr>
          <w:p w:rsidR="001A19AE" w:rsidRDefault="001A19AE" w:rsidP="001A19AE">
            <w:pPr>
              <w:pStyle w:val="squish"/>
              <w:jc w:val="center"/>
            </w:pPr>
            <w:r>
              <w:t>-0.24819</w:t>
            </w:r>
          </w:p>
        </w:tc>
        <w:tc>
          <w:tcPr>
            <w:tcW w:w="985" w:type="dxa"/>
            <w:vAlign w:val="bottom"/>
          </w:tcPr>
          <w:p w:rsidR="001A19AE" w:rsidRDefault="001A19AE" w:rsidP="001A19AE">
            <w:pPr>
              <w:pStyle w:val="squish"/>
              <w:jc w:val="center"/>
            </w:pPr>
            <w:r>
              <w:t>8.24%</w:t>
            </w:r>
          </w:p>
        </w:tc>
        <w:tc>
          <w:tcPr>
            <w:tcW w:w="1162" w:type="dxa"/>
            <w:vAlign w:val="bottom"/>
          </w:tcPr>
          <w:p w:rsidR="001A19AE" w:rsidRDefault="001A19AE" w:rsidP="001A19AE">
            <w:pPr>
              <w:pStyle w:val="squish"/>
              <w:jc w:val="center"/>
            </w:pPr>
            <w:r>
              <w:t>0.024253</w:t>
            </w:r>
          </w:p>
        </w:tc>
        <w:tc>
          <w:tcPr>
            <w:tcW w:w="906" w:type="dxa"/>
            <w:vAlign w:val="bottom"/>
          </w:tcPr>
          <w:p w:rsidR="001A19AE" w:rsidRDefault="001A19AE" w:rsidP="001A19AE">
            <w:pPr>
              <w:pStyle w:val="squish"/>
              <w:jc w:val="center"/>
            </w:pPr>
            <w:r>
              <w:t>9.77%</w:t>
            </w:r>
          </w:p>
        </w:tc>
      </w:tr>
    </w:tbl>
    <w:p w:rsidR="00506CDD" w:rsidRDefault="00506CDD" w:rsidP="00FC3EEC"/>
    <w:p w:rsidR="00FC3EEC" w:rsidRDefault="00631F33" w:rsidP="00FC3EEC">
      <w:r>
        <w:t xml:space="preserve">The disagreement evident in the </w:t>
      </w:r>
      <w:r w:rsidR="00FC3EEC">
        <w:t>preceding</w:t>
      </w:r>
      <w:r>
        <w:t xml:space="preserve"> plots </w:t>
      </w:r>
      <w:r w:rsidR="00506CDD">
        <w:t xml:space="preserve">and table </w:t>
      </w:r>
      <w:r>
        <w:t xml:space="preserve">may be contributed to </w:t>
      </w:r>
      <w:r w:rsidR="00DF0C77">
        <w:t>the</w:t>
      </w:r>
      <w:r>
        <w:t xml:space="preserve"> </w:t>
      </w:r>
      <w:r w:rsidR="00FC3EEC">
        <w:t>simplicity of the state-space model compared to the</w:t>
      </w:r>
      <w:r>
        <w:t xml:space="preserve"> FE mode</w:t>
      </w:r>
      <w:r w:rsidR="00FC3EEC">
        <w:t>l</w:t>
      </w:r>
      <w:r>
        <w:t xml:space="preserve">. </w:t>
      </w:r>
      <w:r w:rsidR="00FC3EEC">
        <w:t>In reducing the beam to a single degree-of-freedom, t</w:t>
      </w:r>
      <w:r>
        <w:t xml:space="preserve">he state-space model assumes all deformation occurs according the </w:t>
      </w:r>
      <w:r w:rsidR="00FC3EEC">
        <w:t xml:space="preserve">specified </w:t>
      </w:r>
      <w:r>
        <w:t>shape function</w:t>
      </w:r>
      <w:r w:rsidR="00FC3EEC">
        <w:t>. While this function is</w:t>
      </w:r>
      <w:r>
        <w:t xml:space="preserve"> accurate for the first mode of vibration</w:t>
      </w:r>
      <w:r w:rsidR="00FC3EEC">
        <w:t>,</w:t>
      </w:r>
      <w:r>
        <w:t xml:space="preserve"> </w:t>
      </w:r>
      <w:r w:rsidR="00FC3EEC">
        <w:t>it i</w:t>
      </w:r>
      <w:r>
        <w:t xml:space="preserve">s less adequate at describing the deformation due to </w:t>
      </w:r>
      <w:r w:rsidR="00DF0C77">
        <w:t>concentrated</w:t>
      </w:r>
      <w:r>
        <w:t xml:space="preserve"> load</w:t>
      </w:r>
      <w:r w:rsidR="00DF0C77">
        <w:t>ing as presented by the moving sprung mass</w:t>
      </w:r>
      <w:r>
        <w:t>.</w:t>
      </w:r>
      <w:r w:rsidR="00DF0C77">
        <w:t xml:space="preserve"> </w:t>
      </w:r>
      <w:r w:rsidR="00FC3EEC">
        <w:t xml:space="preserve">This assumption also ignores contribution from other modes. These higher modes were not included in the </w:t>
      </w:r>
      <w:r w:rsidR="00297DD4">
        <w:t xml:space="preserve">FE </w:t>
      </w:r>
      <w:r w:rsidR="00FC3EEC">
        <w:t xml:space="preserve">simulations presented in the preceding plots </w:t>
      </w:r>
      <w:r w:rsidR="00B45540">
        <w:t>to provide</w:t>
      </w:r>
      <w:r w:rsidR="00FC3EEC">
        <w:t xml:space="preserve"> a more direct comparison, but they do contribute to responses, especially those </w:t>
      </w:r>
      <w:r w:rsidR="00B45540">
        <w:t xml:space="preserve">modes </w:t>
      </w:r>
      <w:r w:rsidR="00FC3EEC">
        <w:t xml:space="preserve">with low frequencies. </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none" w:sz="0" w:space="0" w:color="auto"/>
        </w:tblBorders>
        <w:tblLook w:val="04A0" w:firstRow="1" w:lastRow="0" w:firstColumn="1" w:lastColumn="0" w:noHBand="0" w:noVBand="1"/>
      </w:tblPr>
      <w:tblGrid>
        <w:gridCol w:w="4428"/>
        <w:gridCol w:w="4428"/>
      </w:tblGrid>
      <w:tr w:rsidR="00297DD4" w:rsidTr="00297DD4">
        <w:tc>
          <w:tcPr>
            <w:tcW w:w="4428" w:type="dxa"/>
          </w:tcPr>
          <w:p w:rsidR="00297DD4" w:rsidRDefault="00297DD4" w:rsidP="00297DD4">
            <w:pPr>
              <w:pStyle w:val="squish"/>
              <w:jc w:val="center"/>
            </w:pPr>
            <w:r>
              <w:t>First Bending</w:t>
            </w:r>
          </w:p>
          <w:p w:rsidR="00297DD4" w:rsidRDefault="00297DD4" w:rsidP="00297DD4">
            <w:pPr>
              <w:pStyle w:val="squish"/>
              <w:jc w:val="center"/>
            </w:pPr>
            <w:r>
              <w:rPr>
                <w:noProof/>
              </w:rPr>
              <w:drawing>
                <wp:inline distT="0" distB="0" distL="0" distR="0" wp14:anchorId="4FC504AE" wp14:editId="5451737B">
                  <wp:extent cx="2286000" cy="573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573617"/>
                          </a:xfrm>
                          <a:prstGeom prst="rect">
                            <a:avLst/>
                          </a:prstGeom>
                        </pic:spPr>
                      </pic:pic>
                    </a:graphicData>
                  </a:graphic>
                </wp:inline>
              </w:drawing>
            </w:r>
          </w:p>
        </w:tc>
        <w:tc>
          <w:tcPr>
            <w:tcW w:w="4428" w:type="dxa"/>
          </w:tcPr>
          <w:p w:rsidR="00297DD4" w:rsidRDefault="00297DD4" w:rsidP="00297DD4">
            <w:pPr>
              <w:pStyle w:val="squish"/>
              <w:jc w:val="center"/>
            </w:pPr>
            <w:r>
              <w:t>Second Bending</w:t>
            </w:r>
          </w:p>
          <w:p w:rsidR="00297DD4" w:rsidRDefault="00297DD4" w:rsidP="00297DD4">
            <w:pPr>
              <w:pStyle w:val="squish"/>
              <w:keepNext/>
              <w:jc w:val="center"/>
            </w:pPr>
            <w:r>
              <w:rPr>
                <w:noProof/>
              </w:rPr>
              <w:drawing>
                <wp:inline distT="0" distB="0" distL="0" distR="0" wp14:anchorId="4A2A3404" wp14:editId="501A648E">
                  <wp:extent cx="2286000" cy="4085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408517"/>
                          </a:xfrm>
                          <a:prstGeom prst="rect">
                            <a:avLst/>
                          </a:prstGeom>
                        </pic:spPr>
                      </pic:pic>
                    </a:graphicData>
                  </a:graphic>
                </wp:inline>
              </w:drawing>
            </w:r>
          </w:p>
        </w:tc>
      </w:tr>
    </w:tbl>
    <w:p w:rsidR="00297DD4" w:rsidRDefault="00297DD4" w:rsidP="00297DD4">
      <w:pPr>
        <w:pStyle w:val="Caption"/>
      </w:pPr>
      <w:r>
        <w:t xml:space="preserve">Figure </w:t>
      </w:r>
      <w:fldSimple w:instr=" STYLEREF 2 \s ">
        <w:r w:rsidR="004B0F1F">
          <w:rPr>
            <w:noProof/>
          </w:rPr>
          <w:t>4</w:t>
        </w:r>
      </w:fldSimple>
      <w:r w:rsidR="004B0F1F">
        <w:t>.</w:t>
      </w:r>
      <w:fldSimple w:instr=" SEQ Figure \* ARABIC \s 2 ">
        <w:r w:rsidR="004B0F1F">
          <w:rPr>
            <w:noProof/>
          </w:rPr>
          <w:t>7</w:t>
        </w:r>
      </w:fldSimple>
      <w:r>
        <w:t>: First Two Mode Shapes for 2-Span Continuous Beam</w:t>
      </w:r>
    </w:p>
    <w:p w:rsidR="00FC3EEC" w:rsidRDefault="00FC3EEC" w:rsidP="00FC3EEC">
      <w:r>
        <w:t>Due to the nature of two-span continuous bridges, the second bending mode</w:t>
      </w:r>
      <w:r w:rsidR="00962E6C">
        <w:t xml:space="preserve"> (illustrated in the above image)</w:t>
      </w:r>
      <w:r>
        <w:t xml:space="preserve"> is likely to occur at a frequency </w:t>
      </w:r>
      <w:r w:rsidR="00B45540">
        <w:t>near</w:t>
      </w:r>
      <w:r>
        <w:t xml:space="preserve"> to th</w:t>
      </w:r>
      <w:r w:rsidR="00B45540">
        <w:t>at of the</w:t>
      </w:r>
      <w:r>
        <w:t xml:space="preserve"> first</w:t>
      </w:r>
      <w:r w:rsidR="00B45540">
        <w: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4516E4" w:rsidRDefault="00B45540" w:rsidP="004516E4">
      <w:pPr>
        <w:keepNext/>
        <w:jc w:val="center"/>
      </w:pPr>
      <w:r>
        <w:rPr>
          <w:noProof/>
        </w:rPr>
        <w:lastRenderedPageBreak/>
        <w:drawing>
          <wp:inline distT="0" distB="0" distL="0" distR="0" wp14:anchorId="552E6123" wp14:editId="212BD927">
            <wp:extent cx="4572000" cy="2369820"/>
            <wp:effectExtent l="0" t="0" r="0" b="11430"/>
            <wp:docPr id="89" name="Chart 89">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31F33" w:rsidRDefault="004516E4" w:rsidP="004516E4">
      <w:pPr>
        <w:pStyle w:val="Caption"/>
      </w:pPr>
      <w:r>
        <w:t xml:space="preserve">Figure </w:t>
      </w:r>
      <w:fldSimple w:instr=" STYLEREF 2 \s ">
        <w:r w:rsidR="004B0F1F">
          <w:rPr>
            <w:noProof/>
          </w:rPr>
          <w:t>4</w:t>
        </w:r>
      </w:fldSimple>
      <w:r w:rsidR="004B0F1F">
        <w:t>.</w:t>
      </w:r>
      <w:fldSimple w:instr=" SEQ Figure \* ARABIC \s 2 ">
        <w:r w:rsidR="004B0F1F">
          <w:rPr>
            <w:noProof/>
          </w:rPr>
          <w:t>8</w:t>
        </w:r>
      </w:fldSimple>
      <w:r>
        <w:t>: FEM Displacement Predictions with 1 Mode and 5 Modes for 2-span Continuous Beam</w:t>
      </w:r>
    </w:p>
    <w:p w:rsidR="001A19AE" w:rsidRDefault="001A19AE" w:rsidP="001A19AE">
      <w:r>
        <w:t xml:space="preserve">The </w:t>
      </w:r>
      <w:r w:rsidR="009E59E4">
        <w:t>differences</w:t>
      </w:r>
      <w:r>
        <w:t xml:space="preserve"> between the </w:t>
      </w:r>
      <w:r w:rsidR="009E59E4">
        <w:t>FEM simulations with the first 5 modes included and just the first mode included</w:t>
      </w:r>
      <w:r>
        <w:t xml:space="preserve"> were quantified by computing the difference between maximum displacement</w:t>
      </w:r>
      <w:r w:rsidR="009E59E4">
        <w:t>s</w:t>
      </w:r>
      <w:r>
        <w:t xml:space="preserve"> (downward) </w:t>
      </w:r>
      <w:r w:rsidR="009E59E4">
        <w:t>as well as</w:t>
      </w:r>
      <w:r>
        <w:t xml:space="preserve"> the mean-absolute-error. These were also expressed as a percent of the maximum displacement (downward) as predicted by the </w:t>
      </w:r>
      <w:r w:rsidR="009E59E4">
        <w:t>simulation with the first 5 modes included</w:t>
      </w:r>
      <w:r>
        <w:t xml:space="preserve">. Those </w:t>
      </w:r>
      <w:r w:rsidR="009E59E4">
        <w:t>differences</w:t>
      </w:r>
      <w:r>
        <w:t xml:space="preserve"> are summarized in the following table.</w:t>
      </w:r>
    </w:p>
    <w:p w:rsidR="009E59E4" w:rsidRDefault="009E59E4" w:rsidP="009E59E4">
      <w:pPr>
        <w:pStyle w:val="Caption"/>
        <w:keepNext/>
      </w:pPr>
      <w:r>
        <w:t xml:space="preserve">Table </w:t>
      </w:r>
      <w:fldSimple w:instr=" STYLEREF 2 \s ">
        <w:r w:rsidR="004B0F1F">
          <w:rPr>
            <w:noProof/>
          </w:rPr>
          <w:t>4</w:t>
        </w:r>
      </w:fldSimple>
      <w:r w:rsidR="004B0F1F">
        <w:t>.</w:t>
      </w:r>
      <w:fldSimple w:instr=" SEQ Table \* ARABIC \s 2 ">
        <w:r w:rsidR="004B0F1F">
          <w:rPr>
            <w:noProof/>
          </w:rPr>
          <w:t>4</w:t>
        </w:r>
      </w:fldSimple>
      <w:r>
        <w:t>: Differences between FEM Displacement Predictions with 1 Mode and 5 Modes</w:t>
      </w:r>
    </w:p>
    <w:tbl>
      <w:tblPr>
        <w:tblStyle w:val="TableGrid"/>
        <w:tblW w:w="0" w:type="auto"/>
        <w:jc w:val="center"/>
        <w:tblLook w:val="04A0" w:firstRow="1" w:lastRow="0" w:firstColumn="1" w:lastColumn="0" w:noHBand="0" w:noVBand="1"/>
      </w:tblPr>
      <w:tblGrid>
        <w:gridCol w:w="1218"/>
        <w:gridCol w:w="1218"/>
        <w:gridCol w:w="985"/>
        <w:gridCol w:w="1162"/>
        <w:gridCol w:w="906"/>
      </w:tblGrid>
      <w:tr w:rsidR="009E59E4" w:rsidTr="009E59E4">
        <w:trPr>
          <w:jc w:val="center"/>
        </w:trPr>
        <w:tc>
          <w:tcPr>
            <w:tcW w:w="1218" w:type="dxa"/>
            <w:vAlign w:val="center"/>
          </w:tcPr>
          <w:p w:rsidR="009E59E4" w:rsidRDefault="009E59E4" w:rsidP="009E59E4">
            <w:pPr>
              <w:pStyle w:val="squish"/>
              <w:jc w:val="center"/>
            </w:pPr>
            <w:r>
              <w:t>1 Mode Max Disp.</w:t>
            </w:r>
          </w:p>
        </w:tc>
        <w:tc>
          <w:tcPr>
            <w:tcW w:w="1218" w:type="dxa"/>
            <w:vAlign w:val="center"/>
          </w:tcPr>
          <w:p w:rsidR="009E59E4" w:rsidRDefault="009E59E4" w:rsidP="009E59E4">
            <w:pPr>
              <w:pStyle w:val="squish"/>
              <w:jc w:val="center"/>
            </w:pPr>
            <w:r>
              <w:t>5 Modes Max Disp.</w:t>
            </w:r>
          </w:p>
        </w:tc>
        <w:tc>
          <w:tcPr>
            <w:tcW w:w="985" w:type="dxa"/>
            <w:vAlign w:val="center"/>
          </w:tcPr>
          <w:p w:rsidR="009E59E4" w:rsidRDefault="009E59E4" w:rsidP="007D13A6">
            <w:pPr>
              <w:pStyle w:val="squish"/>
              <w:jc w:val="center"/>
            </w:pPr>
            <w:r>
              <w:t xml:space="preserve">% Diff. </w:t>
            </w:r>
          </w:p>
        </w:tc>
        <w:tc>
          <w:tcPr>
            <w:tcW w:w="1162" w:type="dxa"/>
            <w:vAlign w:val="center"/>
          </w:tcPr>
          <w:p w:rsidR="009E59E4" w:rsidRDefault="009E59E4" w:rsidP="007D13A6">
            <w:pPr>
              <w:pStyle w:val="squish"/>
              <w:jc w:val="center"/>
            </w:pPr>
            <w:r>
              <w:t>MAE</w:t>
            </w:r>
          </w:p>
        </w:tc>
        <w:tc>
          <w:tcPr>
            <w:tcW w:w="906" w:type="dxa"/>
            <w:vAlign w:val="center"/>
          </w:tcPr>
          <w:p w:rsidR="009E59E4" w:rsidRDefault="009E59E4" w:rsidP="007D13A6">
            <w:pPr>
              <w:pStyle w:val="squish"/>
              <w:jc w:val="center"/>
            </w:pPr>
            <w:r>
              <w:t>%MAE</w:t>
            </w:r>
          </w:p>
        </w:tc>
      </w:tr>
      <w:tr w:rsidR="009E59E4" w:rsidTr="009E59E4">
        <w:trPr>
          <w:jc w:val="center"/>
        </w:trPr>
        <w:tc>
          <w:tcPr>
            <w:tcW w:w="1218" w:type="dxa"/>
            <w:vAlign w:val="center"/>
          </w:tcPr>
          <w:p w:rsidR="009E59E4" w:rsidRDefault="009E59E4" w:rsidP="009E59E4">
            <w:pPr>
              <w:pStyle w:val="squish"/>
              <w:jc w:val="center"/>
            </w:pPr>
            <w:r>
              <w:t>-0.2482</w:t>
            </w:r>
          </w:p>
        </w:tc>
        <w:tc>
          <w:tcPr>
            <w:tcW w:w="1218" w:type="dxa"/>
            <w:vAlign w:val="center"/>
          </w:tcPr>
          <w:p w:rsidR="009E59E4" w:rsidRDefault="009E59E4" w:rsidP="009E59E4">
            <w:pPr>
              <w:pStyle w:val="squish"/>
              <w:jc w:val="center"/>
            </w:pPr>
            <w:r>
              <w:t>-0.3048</w:t>
            </w:r>
          </w:p>
        </w:tc>
        <w:tc>
          <w:tcPr>
            <w:tcW w:w="985" w:type="dxa"/>
            <w:vAlign w:val="center"/>
          </w:tcPr>
          <w:p w:rsidR="009E59E4" w:rsidRDefault="009E59E4" w:rsidP="009E59E4">
            <w:pPr>
              <w:pStyle w:val="squish"/>
              <w:jc w:val="center"/>
            </w:pPr>
            <w:r>
              <w:t>18.58%</w:t>
            </w:r>
          </w:p>
        </w:tc>
        <w:tc>
          <w:tcPr>
            <w:tcW w:w="1162" w:type="dxa"/>
            <w:vAlign w:val="center"/>
          </w:tcPr>
          <w:p w:rsidR="009E59E4" w:rsidRDefault="009E59E4" w:rsidP="009E59E4">
            <w:pPr>
              <w:pStyle w:val="squish"/>
              <w:jc w:val="center"/>
            </w:pPr>
            <w:r>
              <w:t>0.0673</w:t>
            </w:r>
          </w:p>
        </w:tc>
        <w:tc>
          <w:tcPr>
            <w:tcW w:w="906" w:type="dxa"/>
            <w:vAlign w:val="center"/>
          </w:tcPr>
          <w:p w:rsidR="009E59E4" w:rsidRDefault="009E59E4" w:rsidP="009E59E4">
            <w:pPr>
              <w:pStyle w:val="squish"/>
              <w:jc w:val="center"/>
            </w:pPr>
            <w:r>
              <w:t>22.09%</w:t>
            </w:r>
          </w:p>
        </w:tc>
      </w:tr>
    </w:tbl>
    <w:p w:rsidR="00962E6C" w:rsidRDefault="00962E6C" w:rsidP="00962E6C">
      <w:r>
        <w:t>The above plot illustrates the inadequacy of a two-span model that includes only the first mode of vibration. However, the purpose of the simplified model proposed herein is to estimate dynamic amplification rather than accurately predict displacement. The</w:t>
      </w:r>
      <w:r w:rsidR="00B70742">
        <w:t xml:space="preserve"> ability of the model to perform in this regard is next investigated.</w:t>
      </w:r>
    </w:p>
    <w:p w:rsidR="00302F4B" w:rsidRPr="00302F4B" w:rsidRDefault="00302F4B" w:rsidP="00302F4B">
      <w:pPr>
        <w:pStyle w:val="Heading3"/>
      </w:pPr>
      <w:r>
        <w:t>Performance Assessment</w:t>
      </w:r>
    </w:p>
    <w:p w:rsidR="000E334A" w:rsidRDefault="000E334A" w:rsidP="00391015">
      <w:r>
        <w:t xml:space="preserve">It is always preferable to measure a model against ground truth values, which in this case would be the dynamic amplification as recorded on an actual structure. However, </w:t>
      </w:r>
      <w:r w:rsidR="00B70742">
        <w:t xml:space="preserve">the number of sample structures </w:t>
      </w:r>
      <w:r>
        <w:t xml:space="preserve">that have been instrumented for the determination of dynamic amplification </w:t>
      </w:r>
      <w:r>
        <w:lastRenderedPageBreak/>
        <w:t>and have also had their profile measured</w:t>
      </w:r>
      <w:r w:rsidR="00B70742">
        <w:t xml:space="preserve"> is very limited</w:t>
      </w:r>
      <w:r>
        <w:t xml:space="preserve">.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w:t>
      </w:r>
    </w:p>
    <w:p w:rsidR="0037187D" w:rsidRDefault="0037187D" w:rsidP="0037187D">
      <w:pPr>
        <w:pStyle w:val="Heading4"/>
      </w:pPr>
      <w:r>
        <w:t>Bridge Models</w:t>
      </w:r>
    </w:p>
    <w:p w:rsidR="00791406" w:rsidRDefault="00791406" w:rsidP="00791406">
      <w:r>
        <w:t xml:space="preserve">A total of six test-case models were created </w:t>
      </w:r>
      <w:r w:rsidR="00B70742">
        <w:t xml:space="preserve">with </w:t>
      </w:r>
      <w:r>
        <w:t xml:space="preserve">varied geometry and stiffness while remaining representative of real structures. This was accomplished by basing the models on existing bridges. These bridges have varying length, width and skew. Furthermore, the dynamics of the bridges had been determined from previous field </w:t>
      </w:r>
      <w:r w:rsidR="009720FF">
        <w:t>tests and</w:t>
      </w:r>
      <w:r>
        <w:t xml:space="preserve"> have first natural frequencies ranging from 2 to 10 Hz. A single-span model and </w:t>
      </w:r>
      <w:r w:rsidR="00F40CA2">
        <w:t xml:space="preserve">a </w:t>
      </w:r>
      <w:r>
        <w:t xml:space="preserve">two-span continuous model were created based on each of the three case structures. </w:t>
      </w:r>
      <w:r w:rsidR="00F40CA2">
        <w:t>The plate eccentric-beam model type was employed for these FE models</w:t>
      </w:r>
      <w:r w:rsidR="009720FF">
        <w:t xml:space="preserve"> as described</w:t>
      </w:r>
      <w:r w:rsidR="00565B2F">
        <w:t xml:space="preserve"> </w:t>
      </w:r>
      <w:r w:rsidR="00415AE8">
        <w:t>in Chapter 3</w:t>
      </w:r>
      <w:r w:rsidR="00565B2F">
        <w:t xml:space="preserve"> and in Part 1</w:t>
      </w:r>
      <w:r w:rsidR="00F40CA2">
        <w:t xml:space="preserve">. </w:t>
      </w:r>
    </w:p>
    <w:p w:rsidR="00791406" w:rsidRDefault="00791406" w:rsidP="00791406">
      <w:r>
        <w:t>Road profiles were assigned to a line that define</w:t>
      </w:r>
      <w:r w:rsidR="00B70742">
        <w:t>d</w:t>
      </w:r>
      <w:r>
        <w:t xml:space="preserve"> the vehicle path of travel. The </w:t>
      </w:r>
      <w:r w:rsidR="009720FF">
        <w:t>deck</w:t>
      </w:r>
      <w:r>
        <w:t xml:space="preserve"> width of some models was great enough to accommodate multiple lanes and therefore multiple paths of travel were defined. Each vehicle path included an approach length of 320 feet. This approach length is more than </w:t>
      </w:r>
      <w:proofErr w:type="gramStart"/>
      <w:r>
        <w:t>sufficient</w:t>
      </w:r>
      <w:proofErr w:type="gramEnd"/>
      <w:r>
        <w:t xml:space="preserve"> to account for</w:t>
      </w:r>
      <w:r w:rsidR="009720FF">
        <w:t xml:space="preserve"> the</w:t>
      </w:r>
      <w:r>
        <w:t xml:space="preserve"> vehicle</w:t>
      </w:r>
      <w:r w:rsidR="009720FF">
        <w:t>’s</w:t>
      </w:r>
      <w:r>
        <w:t xml:space="preserve"> initial conditions</w:t>
      </w:r>
      <w:r w:rsidR="009720FF">
        <w:t xml:space="preserve"> (</w:t>
      </w:r>
      <w:r w:rsidR="00415AE8">
        <w:t>demonstrated in Chapter 6</w:t>
      </w:r>
      <w:r w:rsidR="009720FF">
        <w:t>)</w:t>
      </w:r>
      <w:r>
        <w:t>.</w:t>
      </w:r>
      <w:r w:rsidRPr="00791406">
        <w:t xml:space="preserve"> </w:t>
      </w:r>
    </w:p>
    <w:p w:rsidR="00630909" w:rsidRDefault="00630909" w:rsidP="00791406">
      <w:r>
        <w:t xml:space="preserve">Linear transient dynamic analyses of the moving mass were performed using LUSAS’ </w:t>
      </w:r>
      <w:proofErr w:type="spellStart"/>
      <w:r>
        <w:t>IMDPlus</w:t>
      </w:r>
      <w:proofErr w:type="spellEnd"/>
      <w:r w:rsidR="00D12705">
        <w:t>. This product option features several Interactive Modal Dynamics techniques; the relevant portion is described below.</w:t>
      </w:r>
    </w:p>
    <w:p w:rsidR="00D12705" w:rsidRDefault="00D12705" w:rsidP="00D12705">
      <w:pPr>
        <w:pStyle w:val="Quote"/>
        <w:jc w:val="both"/>
        <w:rPr>
          <w:shd w:val="clear" w:color="auto" w:fill="FFFFFF"/>
        </w:rPr>
      </w:pPr>
      <w:r>
        <w:rPr>
          <w:shd w:val="clear" w:color="auto" w:fill="FFFFFF"/>
        </w:rPr>
        <w:t xml:space="preserve">An </w:t>
      </w:r>
      <w:proofErr w:type="spellStart"/>
      <w:r>
        <w:rPr>
          <w:shd w:val="clear" w:color="auto" w:fill="FFFFFF"/>
        </w:rPr>
        <w:t>IMDPlus</w:t>
      </w:r>
      <w:proofErr w:type="spellEnd"/>
      <w:r>
        <w:rPr>
          <w:shd w:val="clear" w:color="auto" w:fill="FFFFFF"/>
        </w:rPr>
        <w:t xml:space="preserve"> analysis uses conventional eigenvalue analyses to obtain the undamped modes of vibration for a structure over the frequency range of interest. The modal response in the form of frequencies, participation factors </w:t>
      </w:r>
      <w:r>
        <w:rPr>
          <w:shd w:val="clear" w:color="auto" w:fill="FFFFFF"/>
        </w:rPr>
        <w:lastRenderedPageBreak/>
        <w:t xml:space="preserve">and eigenvectors, together with the moving mass vehicle loads, enable </w:t>
      </w:r>
      <w:proofErr w:type="spellStart"/>
      <w:r>
        <w:rPr>
          <w:shd w:val="clear" w:color="auto" w:fill="FFFFFF"/>
        </w:rPr>
        <w:t>IMDPlus</w:t>
      </w:r>
      <w:proofErr w:type="spellEnd"/>
      <w:r>
        <w:rPr>
          <w:shd w:val="clear" w:color="auto" w:fill="FFFFFF"/>
        </w:rPr>
        <w:t xml:space="preserve"> to compute the dynamic response for each mode of vibration. The assumption of linear structural </w:t>
      </w:r>
      <w:r w:rsidR="00B70742">
        <w:rPr>
          <w:shd w:val="clear" w:color="auto" w:fill="FFFFFF"/>
        </w:rPr>
        <w:t>behavior</w:t>
      </w:r>
      <w:r>
        <w:rPr>
          <w:shd w:val="clear" w:color="auto" w:fill="FFFFFF"/>
        </w:rPr>
        <w:t xml:space="preserve"> allows the </w:t>
      </w:r>
      <w:proofErr w:type="spellStart"/>
      <w:r>
        <w:rPr>
          <w:shd w:val="clear" w:color="auto" w:fill="FFFFFF"/>
        </w:rPr>
        <w:t>IMDPlus</w:t>
      </w:r>
      <w:proofErr w:type="spellEnd"/>
      <w:r>
        <w:rPr>
          <w:shd w:val="clear" w:color="auto" w:fill="FFFFFF"/>
        </w:rPr>
        <w:t xml:space="preserve"> facility to </w:t>
      </w:r>
      <w:r w:rsidR="00B70742">
        <w:rPr>
          <w:shd w:val="clear" w:color="auto" w:fill="FFFFFF"/>
        </w:rPr>
        <w:t>utilize</w:t>
      </w:r>
      <w:r>
        <w:rPr>
          <w:shd w:val="clear" w:color="auto" w:fill="FFFFFF"/>
        </w:rPr>
        <w:t xml:space="preserve"> linear superposition methods to calculate the total response of the structure from each of the contributing frequencies. </w:t>
      </w:r>
    </w:p>
    <w:p w:rsidR="00D12705" w:rsidRDefault="00A77260" w:rsidP="00791406">
      <w:r>
        <w:t>The simulation assumptions and limitations inherent to this solver are as follows.</w:t>
      </w:r>
    </w:p>
    <w:p w:rsidR="00A77260" w:rsidRDefault="00A77260" w:rsidP="00A77260">
      <w:pPr>
        <w:pStyle w:val="ListParagraph"/>
        <w:numPr>
          <w:ilvl w:val="0"/>
          <w:numId w:val="17"/>
        </w:numPr>
      </w:pPr>
      <w:r>
        <w:t>The system is linear in terms of geometry, material properties and boundary conditions.</w:t>
      </w:r>
    </w:p>
    <w:p w:rsidR="00A77260" w:rsidRDefault="00A77260" w:rsidP="00A77260">
      <w:pPr>
        <w:pStyle w:val="ListParagraph"/>
        <w:numPr>
          <w:ilvl w:val="0"/>
          <w:numId w:val="17"/>
        </w:numPr>
      </w:pPr>
      <w:r>
        <w:t xml:space="preserve">There is no cross-coupling of modes caused by the damping matrix. This is reasonable for all but the most highly damped structures or applications. </w:t>
      </w:r>
    </w:p>
    <w:p w:rsidR="00A77260" w:rsidRDefault="00A77260" w:rsidP="00A77260">
      <w:pPr>
        <w:pStyle w:val="ListParagraph"/>
        <w:numPr>
          <w:ilvl w:val="0"/>
          <w:numId w:val="17"/>
        </w:numPr>
      </w:pPr>
      <w:r>
        <w:t xml:space="preserve">Critical Damping ratios of 100% or more are not permitted due to the solution of the time domain response of the structure using either the </w:t>
      </w:r>
      <w:proofErr w:type="spellStart"/>
      <w:r>
        <w:t>Hilber</w:t>
      </w:r>
      <w:proofErr w:type="spellEnd"/>
      <w:r>
        <w:t>–Hughes-Taylor (HHT) method or Duhamel’s Integral.</w:t>
      </w:r>
    </w:p>
    <w:p w:rsidR="00A77260" w:rsidRDefault="00A77260" w:rsidP="00A77260">
      <w:pPr>
        <w:pStyle w:val="ListParagraph"/>
        <w:numPr>
          <w:ilvl w:val="0"/>
          <w:numId w:val="17"/>
        </w:numPr>
      </w:pPr>
      <w:r>
        <w:t xml:space="preserve">There is no loss of contact between the </w:t>
      </w:r>
      <w:proofErr w:type="spellStart"/>
      <w:r>
        <w:t>unsprung</w:t>
      </w:r>
      <w:proofErr w:type="spellEnd"/>
      <w:r>
        <w:t xml:space="preserve"> masses (wheels) of the spring-mass systems and the structure at any time during the analysis</w:t>
      </w:r>
    </w:p>
    <w:p w:rsidR="00A77260" w:rsidRDefault="00A77260" w:rsidP="00A77260">
      <w:pPr>
        <w:pStyle w:val="ListParagraph"/>
        <w:numPr>
          <w:ilvl w:val="0"/>
          <w:numId w:val="17"/>
        </w:numPr>
      </w:pPr>
      <w:r>
        <w:t xml:space="preserve">Only vertical motion of the spring-mass systems is considered in a moving mass analysis. </w:t>
      </w:r>
    </w:p>
    <w:p w:rsidR="00A77260" w:rsidRDefault="00A77260" w:rsidP="00A77260">
      <w:pPr>
        <w:pStyle w:val="ListParagraph"/>
        <w:numPr>
          <w:ilvl w:val="0"/>
          <w:numId w:val="17"/>
        </w:numPr>
      </w:pPr>
      <w:r>
        <w:t>Mass of the spring-mass systems are not included in the eigenvalue solution</w:t>
      </w:r>
    </w:p>
    <w:p w:rsidR="00791406" w:rsidRDefault="00791406" w:rsidP="00791406">
      <w:pPr>
        <w:pStyle w:val="Heading5"/>
      </w:pPr>
      <w:bookmarkStart w:id="15" w:name="_140ft._Bridge"/>
      <w:bookmarkEnd w:id="15"/>
      <w:r>
        <w:t>140ft. Bridge</w:t>
      </w:r>
    </w:p>
    <w:p w:rsidR="00791406" w:rsidRDefault="00791406" w:rsidP="00565B2F">
      <w:r>
        <w:t xml:space="preserve">The 140 ft span models were based on the geometry of the bridge presented in </w:t>
      </w:r>
      <w:r w:rsidR="00731B10">
        <w:t>Part 1</w:t>
      </w:r>
      <w:r>
        <w:t>—a multi-girder highway bridge with steel plate girders. Simple beam elements were used in place of the cross-frame diaphragms that existed on the actual bridge</w:t>
      </w:r>
      <w:r w:rsidR="00731B10">
        <w:t>. These beam elements were assigned equivalent stiffness as detailed in Part 1</w:t>
      </w:r>
      <w:r>
        <w:t>.</w:t>
      </w:r>
    </w:p>
    <w:p w:rsidR="00791406" w:rsidRDefault="00791406" w:rsidP="00565B2F">
      <w:r>
        <w:t xml:space="preserve">The first natural frequency of the models was 2.08 Hz. </w:t>
      </w:r>
      <w:r w:rsidR="008E36C9">
        <w:t>The</w:t>
      </w:r>
      <w:r>
        <w:t xml:space="preserve"> path of travel was defined over the first interior girder. </w:t>
      </w:r>
      <w:r>
        <w:rPr>
          <w:shd w:val="clear" w:color="auto" w:fill="FFFFFF"/>
        </w:rPr>
        <w:t>The midspan displacements of that girder due to twin point loads</w:t>
      </w:r>
      <w:r w:rsidR="00B70742">
        <w:rPr>
          <w:shd w:val="clear" w:color="auto" w:fill="FFFFFF"/>
        </w:rPr>
        <w:t xml:space="preserve"> totaling 1 lb.,</w:t>
      </w:r>
      <w:r>
        <w:rPr>
          <w:shd w:val="clear" w:color="auto" w:fill="FFFFFF"/>
        </w:rPr>
        <w:t xml:space="preserve"> spaced 6’ apart at </w:t>
      </w:r>
      <w:r w:rsidR="00B70742">
        <w:rPr>
          <w:shd w:val="clear" w:color="auto" w:fill="FFFFFF"/>
        </w:rPr>
        <w:t>midspan on the vehicle path</w:t>
      </w:r>
      <w:r>
        <w:rPr>
          <w:shd w:val="clear" w:color="auto" w:fill="FFFFFF"/>
        </w:rPr>
        <w:t xml:space="preserve"> are given below.</w:t>
      </w:r>
      <w:r w:rsidR="008E36C9">
        <w:rPr>
          <w:shd w:val="clear" w:color="auto" w:fill="FFFFFF"/>
        </w:rPr>
        <w:t xml:space="preserve"> These values were used to compute equivalent EI values for implementing the state-space models as described previously.</w:t>
      </w:r>
    </w:p>
    <w:p w:rsidR="00415AE8" w:rsidRDefault="00415AE8" w:rsidP="00415AE8">
      <w:pPr>
        <w:pStyle w:val="Caption"/>
        <w:keepNext/>
      </w:pPr>
      <w:r>
        <w:t xml:space="preserve">Table </w:t>
      </w:r>
      <w:fldSimple w:instr=" STYLEREF 2 \s ">
        <w:r w:rsidR="004B0F1F">
          <w:rPr>
            <w:noProof/>
          </w:rPr>
          <w:t>4</w:t>
        </w:r>
      </w:fldSimple>
      <w:r w:rsidR="004B0F1F">
        <w:t>.</w:t>
      </w:r>
      <w:fldSimple w:instr=" SEQ Table \* ARABIC \s 2 ">
        <w:r w:rsidR="004B0F1F">
          <w:rPr>
            <w:noProof/>
          </w:rPr>
          <w:t>5</w:t>
        </w:r>
      </w:fldSimple>
      <w:r>
        <w:t>: Midspan Stiffness Values for 140 ft. Bridge Models</w:t>
      </w:r>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E36C9" w:rsidTr="008E36C9">
        <w:trPr>
          <w:jc w:val="center"/>
        </w:trPr>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rPr>
          <w:jc w:val="center"/>
        </w:trPr>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rPr>
          <w:jc w:val="center"/>
        </w:trPr>
        <w:tc>
          <w:tcPr>
            <w:tcW w:w="1729" w:type="dxa"/>
          </w:tcPr>
          <w:p w:rsidR="008E36C9" w:rsidRDefault="008E36C9" w:rsidP="008E36C9">
            <w:pPr>
              <w:pStyle w:val="squish"/>
            </w:pPr>
            <w:r>
              <w:t>Path 1, Girder 2</w:t>
            </w:r>
          </w:p>
        </w:tc>
        <w:tc>
          <w:tcPr>
            <w:tcW w:w="1363" w:type="dxa"/>
          </w:tcPr>
          <w:p w:rsidR="008E36C9" w:rsidRDefault="008E36C9" w:rsidP="008E36C9">
            <w:pPr>
              <w:pStyle w:val="squish"/>
              <w:jc w:val="center"/>
            </w:pPr>
            <w:r w:rsidRPr="00474413">
              <w:t>-4.49887E-6</w:t>
            </w:r>
          </w:p>
        </w:tc>
        <w:tc>
          <w:tcPr>
            <w:tcW w:w="995" w:type="dxa"/>
          </w:tcPr>
          <w:p w:rsidR="008E36C9" w:rsidRDefault="008E36C9" w:rsidP="008E36C9">
            <w:pPr>
              <w:pStyle w:val="squish"/>
              <w:jc w:val="center"/>
            </w:pPr>
            <w:r>
              <w:t>222278</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474413">
              <w:t>-4.04871E-6</w:t>
            </w:r>
          </w:p>
        </w:tc>
        <w:tc>
          <w:tcPr>
            <w:tcW w:w="995" w:type="dxa"/>
          </w:tcPr>
          <w:p w:rsidR="008E36C9" w:rsidRPr="00474413" w:rsidRDefault="008E36C9" w:rsidP="008E36C9">
            <w:pPr>
              <w:pStyle w:val="squish"/>
              <w:jc w:val="center"/>
            </w:pPr>
            <w:r>
              <w:t>246992</w:t>
            </w:r>
          </w:p>
        </w:tc>
      </w:tr>
    </w:tbl>
    <w:p w:rsidR="008E36C9" w:rsidRDefault="008E36C9" w:rsidP="008E36C9">
      <w:pPr>
        <w:pStyle w:val="Heading5"/>
      </w:pPr>
      <w:r>
        <w:lastRenderedPageBreak/>
        <w:t>100ft. Bridge</w:t>
      </w:r>
    </w:p>
    <w:p w:rsidR="008E36C9" w:rsidRDefault="008E36C9" w:rsidP="00565B2F">
      <w:r>
        <w:t xml:space="preserve">This set of bridges was created based on a 2-lane bridge in Maryland with structure number </w:t>
      </w:r>
      <w:hyperlink r:id="rId21" w:history="1">
        <w:r w:rsidRPr="00DF190C">
          <w:rPr>
            <w:rStyle w:val="Hyperlink"/>
          </w:rPr>
          <w:t>80053010</w:t>
        </w:r>
      </w:hyperlink>
      <w:r>
        <w:t>: a continuous bridge with two spans with a length of 100 feet and with (5) AASHTO Type IV girders</w:t>
      </w:r>
      <w:r w:rsidR="00731B10">
        <w:t xml:space="preserve"> spaced at 99 in.</w:t>
      </w:r>
      <w:r>
        <w:t xml:space="preserve"> </w:t>
      </w:r>
      <w:r w:rsidR="00731B10">
        <w:t>Cast-in-place concrete d</w:t>
      </w:r>
      <w:r>
        <w:t xml:space="preserve">iaphragms are located at the center of each span and at the ends of the spans. </w:t>
      </w:r>
      <w:r w:rsidR="00731B10">
        <w:t xml:space="preserve">They extended to the bottom of the girder webs and were modeled with a rectangular section (37”x9”). </w:t>
      </w:r>
      <w:r>
        <w:t>The deck is 9.5” thick; no sidewalks are present; 4’ tall by 2’ wide concrete barriers are placed along either side.</w:t>
      </w:r>
    </w:p>
    <w:p w:rsidR="008E36C9" w:rsidRPr="00565B2F" w:rsidRDefault="008E36C9" w:rsidP="00565B2F">
      <w:r>
        <w:t>The first natural frequency of the models is 3.99 Hz. Three paths were defined on this model for simulations. Their locations are at 4’, 10.5’ and 16.5’ from the exterior girder</w:t>
      </w:r>
      <w:r w:rsidRPr="00565B2F">
        <w:t xml:space="preserve">. The midspan displacements of the girder closest to each path </w:t>
      </w:r>
      <w:r w:rsidR="00974C88" w:rsidRPr="00565B2F">
        <w:t xml:space="preserve">due to twin point loads totaling 1 lb., spaced 6’ apart at midspan on the vehicle path </w:t>
      </w:r>
      <w:r w:rsidRPr="00565B2F">
        <w:t>are given below.</w:t>
      </w:r>
    </w:p>
    <w:p w:rsidR="00415AE8" w:rsidRDefault="00415AE8" w:rsidP="00415AE8">
      <w:pPr>
        <w:pStyle w:val="Caption"/>
        <w:keepNext/>
      </w:pPr>
      <w:r>
        <w:t xml:space="preserve">Table </w:t>
      </w:r>
      <w:fldSimple w:instr=" STYLEREF 2 \s ">
        <w:r w:rsidR="004B0F1F">
          <w:rPr>
            <w:noProof/>
          </w:rPr>
          <w:t>4</w:t>
        </w:r>
      </w:fldSimple>
      <w:r w:rsidR="004B0F1F">
        <w:t>.</w:t>
      </w:r>
      <w:fldSimple w:instr=" SEQ Table \* ARABIC \s 2 ">
        <w:r w:rsidR="004B0F1F">
          <w:rPr>
            <w:noProof/>
          </w:rPr>
          <w:t>6</w:t>
        </w:r>
      </w:fldSimple>
      <w:r>
        <w:t>: Midspan Stiffness Values for 100 ft. Bridge Models</w:t>
      </w:r>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E36C9" w:rsidTr="00415AE8">
        <w:trPr>
          <w:jc w:val="center"/>
        </w:trPr>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415AE8">
        <w:trPr>
          <w:jc w:val="center"/>
        </w:trPr>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415AE8">
        <w:trPr>
          <w:jc w:val="center"/>
        </w:trPr>
        <w:tc>
          <w:tcPr>
            <w:tcW w:w="1729" w:type="dxa"/>
          </w:tcPr>
          <w:p w:rsidR="008E36C9" w:rsidRDefault="008E36C9" w:rsidP="008E36C9">
            <w:pPr>
              <w:pStyle w:val="squish"/>
            </w:pPr>
            <w:r>
              <w:t>Path 1, Girder 1</w:t>
            </w:r>
          </w:p>
        </w:tc>
        <w:tc>
          <w:tcPr>
            <w:tcW w:w="1363" w:type="dxa"/>
          </w:tcPr>
          <w:p w:rsidR="008E36C9" w:rsidRDefault="008E36C9" w:rsidP="008E36C9">
            <w:pPr>
              <w:pStyle w:val="squish"/>
              <w:jc w:val="center"/>
            </w:pPr>
            <w:r w:rsidRPr="00F32429">
              <w:t>-2.00994E-6</w:t>
            </w:r>
          </w:p>
        </w:tc>
        <w:tc>
          <w:tcPr>
            <w:tcW w:w="995" w:type="dxa"/>
          </w:tcPr>
          <w:p w:rsidR="008E36C9" w:rsidRDefault="008E36C9" w:rsidP="008E36C9">
            <w:pPr>
              <w:pStyle w:val="squish"/>
              <w:jc w:val="center"/>
            </w:pPr>
            <w:r>
              <w:t>497527</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F32429">
              <w:t>-1.49518E-6</w:t>
            </w:r>
          </w:p>
        </w:tc>
        <w:tc>
          <w:tcPr>
            <w:tcW w:w="995" w:type="dxa"/>
          </w:tcPr>
          <w:p w:rsidR="008E36C9" w:rsidRPr="00222E34" w:rsidRDefault="008E36C9" w:rsidP="008E36C9">
            <w:pPr>
              <w:pStyle w:val="squish"/>
              <w:jc w:val="center"/>
            </w:pPr>
            <w:r>
              <w:t>668815</w:t>
            </w:r>
          </w:p>
        </w:tc>
      </w:tr>
      <w:tr w:rsidR="008E36C9" w:rsidTr="00415AE8">
        <w:trPr>
          <w:jc w:val="center"/>
        </w:trPr>
        <w:tc>
          <w:tcPr>
            <w:tcW w:w="1729" w:type="dxa"/>
          </w:tcPr>
          <w:p w:rsidR="008E36C9" w:rsidRDefault="008E36C9" w:rsidP="008E36C9">
            <w:pPr>
              <w:pStyle w:val="squish"/>
            </w:pPr>
            <w:r>
              <w:t>Path 2, Girder 2</w:t>
            </w:r>
          </w:p>
        </w:tc>
        <w:tc>
          <w:tcPr>
            <w:tcW w:w="1363" w:type="dxa"/>
          </w:tcPr>
          <w:p w:rsidR="008E36C9" w:rsidRDefault="008E36C9" w:rsidP="008E36C9">
            <w:pPr>
              <w:pStyle w:val="squish"/>
              <w:jc w:val="center"/>
            </w:pPr>
            <w:r w:rsidRPr="00F32429">
              <w:t>-1.56329E-6</w:t>
            </w:r>
          </w:p>
        </w:tc>
        <w:tc>
          <w:tcPr>
            <w:tcW w:w="995" w:type="dxa"/>
          </w:tcPr>
          <w:p w:rsidR="008E36C9" w:rsidRDefault="008E36C9" w:rsidP="008E36C9">
            <w:pPr>
              <w:pStyle w:val="squish"/>
              <w:jc w:val="center"/>
            </w:pPr>
            <w:r>
              <w:t>639676</w:t>
            </w:r>
          </w:p>
        </w:tc>
        <w:tc>
          <w:tcPr>
            <w:tcW w:w="1729" w:type="dxa"/>
          </w:tcPr>
          <w:p w:rsidR="008E36C9" w:rsidRDefault="008E36C9" w:rsidP="008E36C9">
            <w:pPr>
              <w:pStyle w:val="squish"/>
            </w:pPr>
            <w:r>
              <w:t>Path 2, Girder 3</w:t>
            </w:r>
          </w:p>
        </w:tc>
        <w:tc>
          <w:tcPr>
            <w:tcW w:w="1363" w:type="dxa"/>
          </w:tcPr>
          <w:p w:rsidR="008E36C9" w:rsidRPr="00B42871" w:rsidRDefault="008E36C9" w:rsidP="008E36C9">
            <w:pPr>
              <w:pStyle w:val="squish"/>
              <w:jc w:val="center"/>
            </w:pPr>
            <w:r w:rsidRPr="00474413">
              <w:t>-1.21648E-6</w:t>
            </w:r>
          </w:p>
        </w:tc>
        <w:tc>
          <w:tcPr>
            <w:tcW w:w="995" w:type="dxa"/>
          </w:tcPr>
          <w:p w:rsidR="008E36C9" w:rsidRPr="007E6F21" w:rsidRDefault="008E36C9" w:rsidP="008E36C9">
            <w:pPr>
              <w:pStyle w:val="squish"/>
              <w:jc w:val="center"/>
            </w:pPr>
            <w:r>
              <w:t>822043</w:t>
            </w:r>
          </w:p>
        </w:tc>
      </w:tr>
      <w:tr w:rsidR="008E36C9" w:rsidTr="00415AE8">
        <w:trPr>
          <w:jc w:val="center"/>
        </w:trPr>
        <w:tc>
          <w:tcPr>
            <w:tcW w:w="1729" w:type="dxa"/>
          </w:tcPr>
          <w:p w:rsidR="008E36C9" w:rsidRDefault="008E36C9" w:rsidP="008E36C9">
            <w:pPr>
              <w:pStyle w:val="squish"/>
            </w:pPr>
            <w:r>
              <w:t>Path 3, Girder 3</w:t>
            </w:r>
          </w:p>
        </w:tc>
        <w:tc>
          <w:tcPr>
            <w:tcW w:w="1363" w:type="dxa"/>
          </w:tcPr>
          <w:p w:rsidR="008E36C9" w:rsidRDefault="008E36C9" w:rsidP="008E36C9">
            <w:pPr>
              <w:pStyle w:val="squish"/>
              <w:jc w:val="center"/>
            </w:pPr>
            <w:r w:rsidRPr="00F32429">
              <w:t>-1.49866E-6</w:t>
            </w:r>
          </w:p>
        </w:tc>
        <w:tc>
          <w:tcPr>
            <w:tcW w:w="995" w:type="dxa"/>
          </w:tcPr>
          <w:p w:rsidR="008E36C9" w:rsidRDefault="008E36C9" w:rsidP="008E36C9">
            <w:pPr>
              <w:pStyle w:val="squish"/>
              <w:jc w:val="center"/>
            </w:pPr>
            <w:r>
              <w:t>667262</w:t>
            </w:r>
          </w:p>
        </w:tc>
        <w:tc>
          <w:tcPr>
            <w:tcW w:w="1729" w:type="dxa"/>
          </w:tcPr>
          <w:p w:rsidR="008E36C9" w:rsidRDefault="008E36C9" w:rsidP="008E36C9">
            <w:pPr>
              <w:pStyle w:val="squish"/>
            </w:pPr>
            <w:r>
              <w:t>Path 3, Girder 3</w:t>
            </w:r>
          </w:p>
        </w:tc>
        <w:tc>
          <w:tcPr>
            <w:tcW w:w="1363" w:type="dxa"/>
          </w:tcPr>
          <w:p w:rsidR="008E36C9" w:rsidRPr="00B42871" w:rsidRDefault="008E36C9" w:rsidP="008E36C9">
            <w:pPr>
              <w:pStyle w:val="squish"/>
              <w:jc w:val="center"/>
            </w:pPr>
            <w:r w:rsidRPr="00474413">
              <w:t>-1.19393E-6</w:t>
            </w:r>
          </w:p>
        </w:tc>
        <w:tc>
          <w:tcPr>
            <w:tcW w:w="995" w:type="dxa"/>
          </w:tcPr>
          <w:p w:rsidR="008E36C9" w:rsidRPr="007E6F21" w:rsidRDefault="008E36C9" w:rsidP="008E36C9">
            <w:pPr>
              <w:pStyle w:val="squish"/>
              <w:jc w:val="center"/>
            </w:pPr>
            <w:r>
              <w:t>837570</w:t>
            </w:r>
          </w:p>
        </w:tc>
      </w:tr>
    </w:tbl>
    <w:p w:rsidR="008E36C9" w:rsidRDefault="008E36C9" w:rsidP="008E36C9">
      <w:pPr>
        <w:pStyle w:val="Heading5"/>
      </w:pPr>
      <w:r>
        <w:t>40 ft. Span</w:t>
      </w:r>
    </w:p>
    <w:p w:rsidR="008E36C9" w:rsidRDefault="008E36C9" w:rsidP="00565B2F">
      <w:pPr>
        <w:rPr>
          <w:color w:val="000000"/>
          <w:shd w:val="clear" w:color="auto" w:fill="FFFFFF"/>
        </w:rPr>
      </w:pPr>
      <w:r>
        <w:t xml:space="preserve">This set of bridges was based on a 2-span simply supported bridge located in Maryland with structure number: </w:t>
      </w:r>
      <w:hyperlink r:id="rId22" w:history="1">
        <w:r w:rsidRPr="00FD3A19">
          <w:rPr>
            <w:rStyle w:val="Hyperlink"/>
            <w:rFonts w:ascii="Helvetica" w:hAnsi="Helvetica"/>
            <w:sz w:val="20"/>
            <w:szCs w:val="20"/>
            <w:shd w:val="clear" w:color="auto" w:fill="FFFFFF"/>
          </w:rPr>
          <w:t>70042010</w:t>
        </w:r>
      </w:hyperlink>
      <w:r>
        <w:rPr>
          <w:color w:val="000000"/>
          <w:shd w:val="clear" w:color="auto" w:fill="FFFFFF"/>
        </w:rPr>
        <w:t xml:space="preserve">. The bridge features a 15-degree skew, (7) wide-flange (rolled) steel </w:t>
      </w:r>
      <w:r w:rsidRPr="00731B10">
        <w:t>girders</w:t>
      </w:r>
      <w:r w:rsidR="00731B10" w:rsidRPr="00731B10">
        <w:t xml:space="preserve"> </w:t>
      </w:r>
      <w:r w:rsidR="00565B2F" w:rsidRPr="00731B10">
        <w:t>(</w:t>
      </w:r>
      <w:r w:rsidR="00731B10">
        <w:t>W</w:t>
      </w:r>
      <w:r w:rsidR="00731B10" w:rsidRPr="00731B10">
        <w:t>30</w:t>
      </w:r>
      <w:r w:rsidR="00731B10">
        <w:t>X</w:t>
      </w:r>
      <w:r w:rsidR="00731B10" w:rsidRPr="00731B10">
        <w:t>108</w:t>
      </w:r>
      <w:r w:rsidR="00565B2F" w:rsidRPr="00731B10">
        <w:t>)</w:t>
      </w:r>
      <w:r w:rsidR="00731B10">
        <w:t xml:space="preserve"> spaced at 84 in.</w:t>
      </w:r>
      <w:r w:rsidRPr="00731B10">
        <w:t>, channel diaphragms</w:t>
      </w:r>
      <w:r w:rsidR="00565B2F" w:rsidRPr="00565B2F">
        <w:t xml:space="preserve"> (15C33.9)</w:t>
      </w:r>
      <w:r w:rsidRPr="00565B2F">
        <w:t xml:space="preserve"> and concrete</w:t>
      </w:r>
      <w:r>
        <w:rPr>
          <w:color w:val="000000"/>
          <w:shd w:val="clear" w:color="auto" w:fill="FFFFFF"/>
        </w:rPr>
        <w:t xml:space="preserve"> barriers</w:t>
      </w:r>
      <w:r w:rsidR="00731B10">
        <w:rPr>
          <w:color w:val="000000"/>
          <w:shd w:val="clear" w:color="auto" w:fill="FFFFFF"/>
        </w:rPr>
        <w:t xml:space="preserve"> modeled with a rectangular section (32”x19”)</w:t>
      </w:r>
      <w:r>
        <w:rPr>
          <w:color w:val="000000"/>
          <w:shd w:val="clear" w:color="auto" w:fill="FFFFFF"/>
        </w:rPr>
        <w:t xml:space="preserve">. The deck is 8.5” thick and the barriers are 32” tall by 19” wide; there is no sidewalk. The skew of the models was increased to 16 degrees for ease of modeling. </w:t>
      </w:r>
    </w:p>
    <w:p w:rsidR="008E36C9" w:rsidRDefault="008E36C9" w:rsidP="00565B2F">
      <w:pPr>
        <w:rPr>
          <w:color w:val="000000"/>
          <w:shd w:val="clear" w:color="auto" w:fill="FFFFFF"/>
        </w:rPr>
      </w:pPr>
      <w:r>
        <w:rPr>
          <w:color w:val="000000"/>
          <w:shd w:val="clear" w:color="auto" w:fill="FFFFFF"/>
        </w:rPr>
        <w:t xml:space="preserve">The first natural frequency of the models is 9.95 Hz. The simulations were performed with 10 global modes included. Path 1 was located over the first interior girder and path 2 was located </w:t>
      </w:r>
      <w:r>
        <w:rPr>
          <w:color w:val="000000"/>
          <w:shd w:val="clear" w:color="auto" w:fill="FFFFFF"/>
        </w:rPr>
        <w:lastRenderedPageBreak/>
        <w:t xml:space="preserve">16’ (transversely) from the exterior girder. The midspan displacements of the girder closest to each path </w:t>
      </w:r>
      <w:r w:rsidR="00974C88">
        <w:rPr>
          <w:color w:val="000000"/>
          <w:shd w:val="clear" w:color="auto" w:fill="FFFFFF"/>
        </w:rPr>
        <w:t xml:space="preserve">due to twin point loads totaling 1 lb., spaced 6’ apart at midspan on the vehicle path </w:t>
      </w:r>
      <w:r>
        <w:rPr>
          <w:color w:val="000000"/>
          <w:shd w:val="clear" w:color="auto" w:fill="FFFFFF"/>
        </w:rPr>
        <w:t>are given below.</w:t>
      </w:r>
    </w:p>
    <w:p w:rsidR="00415AE8" w:rsidRDefault="00415AE8" w:rsidP="00415AE8">
      <w:pPr>
        <w:pStyle w:val="Caption"/>
        <w:keepNext/>
      </w:pPr>
      <w:r>
        <w:t xml:space="preserve">Table </w:t>
      </w:r>
      <w:fldSimple w:instr=" STYLEREF 2 \s ">
        <w:r w:rsidR="004B0F1F">
          <w:rPr>
            <w:noProof/>
          </w:rPr>
          <w:t>4</w:t>
        </w:r>
      </w:fldSimple>
      <w:r w:rsidR="004B0F1F">
        <w:t>.</w:t>
      </w:r>
      <w:fldSimple w:instr=" SEQ Table \* ARABIC \s 2 ">
        <w:r w:rsidR="004B0F1F">
          <w:rPr>
            <w:noProof/>
          </w:rPr>
          <w:t>7</w:t>
        </w:r>
      </w:fldSimple>
      <w:r>
        <w:t>: Midspan Stiffness Values for 40 ft. Bridge Models</w:t>
      </w:r>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2459A6" w:rsidTr="002459A6">
        <w:trPr>
          <w:jc w:val="center"/>
        </w:trPr>
        <w:tc>
          <w:tcPr>
            <w:tcW w:w="4128" w:type="dxa"/>
            <w:gridSpan w:val="3"/>
          </w:tcPr>
          <w:p w:rsidR="002459A6" w:rsidRDefault="002459A6" w:rsidP="002459A6">
            <w:pPr>
              <w:pStyle w:val="squish"/>
              <w:jc w:val="center"/>
            </w:pPr>
            <w:r>
              <w:t>1-span</w:t>
            </w:r>
          </w:p>
        </w:tc>
        <w:tc>
          <w:tcPr>
            <w:tcW w:w="4128" w:type="dxa"/>
            <w:gridSpan w:val="3"/>
          </w:tcPr>
          <w:p w:rsidR="002459A6" w:rsidRDefault="002459A6" w:rsidP="002459A6">
            <w:pPr>
              <w:pStyle w:val="squish"/>
              <w:jc w:val="center"/>
            </w:pPr>
            <w:r>
              <w:t>2-span</w:t>
            </w:r>
          </w:p>
        </w:tc>
      </w:tr>
      <w:tr w:rsidR="002459A6" w:rsidTr="002459A6">
        <w:trPr>
          <w:jc w:val="center"/>
        </w:trPr>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r>
      <w:tr w:rsidR="002459A6" w:rsidTr="002459A6">
        <w:trPr>
          <w:jc w:val="center"/>
        </w:trPr>
        <w:tc>
          <w:tcPr>
            <w:tcW w:w="1729" w:type="dxa"/>
          </w:tcPr>
          <w:p w:rsidR="002459A6" w:rsidRDefault="002459A6" w:rsidP="002459A6">
            <w:pPr>
              <w:pStyle w:val="squish"/>
            </w:pPr>
            <w:r>
              <w:t>Path 1, Girder 2</w:t>
            </w:r>
          </w:p>
        </w:tc>
        <w:tc>
          <w:tcPr>
            <w:tcW w:w="1404" w:type="dxa"/>
          </w:tcPr>
          <w:p w:rsidR="002459A6" w:rsidRDefault="002459A6" w:rsidP="002459A6">
            <w:pPr>
              <w:pStyle w:val="squish"/>
              <w:jc w:val="center"/>
            </w:pPr>
            <w:r w:rsidRPr="00222E34">
              <w:t>-1.70148E-6</w:t>
            </w:r>
          </w:p>
        </w:tc>
        <w:tc>
          <w:tcPr>
            <w:tcW w:w="995" w:type="dxa"/>
          </w:tcPr>
          <w:p w:rsidR="002459A6" w:rsidRDefault="002459A6" w:rsidP="002459A6">
            <w:pPr>
              <w:pStyle w:val="squish"/>
              <w:jc w:val="center"/>
            </w:pPr>
            <w:r>
              <w:t>587723</w:t>
            </w:r>
          </w:p>
        </w:tc>
        <w:tc>
          <w:tcPr>
            <w:tcW w:w="1729" w:type="dxa"/>
          </w:tcPr>
          <w:p w:rsidR="002459A6" w:rsidRDefault="002459A6" w:rsidP="002459A6">
            <w:pPr>
              <w:pStyle w:val="squish"/>
            </w:pPr>
            <w:r>
              <w:t>Path 1, Girder 2</w:t>
            </w:r>
          </w:p>
        </w:tc>
        <w:tc>
          <w:tcPr>
            <w:tcW w:w="1404" w:type="dxa"/>
          </w:tcPr>
          <w:p w:rsidR="002459A6" w:rsidRPr="00B42871" w:rsidRDefault="002459A6" w:rsidP="002459A6">
            <w:pPr>
              <w:pStyle w:val="squish"/>
              <w:jc w:val="center"/>
            </w:pPr>
            <w:r w:rsidRPr="00222E34">
              <w:t>-1.38695E-6</w:t>
            </w:r>
          </w:p>
        </w:tc>
        <w:tc>
          <w:tcPr>
            <w:tcW w:w="995" w:type="dxa"/>
          </w:tcPr>
          <w:p w:rsidR="002459A6" w:rsidRPr="00222E34" w:rsidRDefault="002459A6" w:rsidP="002459A6">
            <w:pPr>
              <w:pStyle w:val="squish"/>
              <w:jc w:val="center"/>
            </w:pPr>
            <w:r>
              <w:t>721006</w:t>
            </w:r>
          </w:p>
        </w:tc>
      </w:tr>
      <w:tr w:rsidR="002459A6" w:rsidTr="002459A6">
        <w:trPr>
          <w:jc w:val="center"/>
        </w:trPr>
        <w:tc>
          <w:tcPr>
            <w:tcW w:w="1729" w:type="dxa"/>
          </w:tcPr>
          <w:p w:rsidR="002459A6" w:rsidRDefault="002459A6" w:rsidP="002459A6">
            <w:pPr>
              <w:pStyle w:val="squish"/>
            </w:pPr>
            <w:r>
              <w:t>Path 2, Girder 3</w:t>
            </w:r>
          </w:p>
        </w:tc>
        <w:tc>
          <w:tcPr>
            <w:tcW w:w="1404" w:type="dxa"/>
          </w:tcPr>
          <w:p w:rsidR="002459A6" w:rsidRDefault="002459A6" w:rsidP="002459A6">
            <w:pPr>
              <w:pStyle w:val="squish"/>
              <w:jc w:val="center"/>
            </w:pPr>
            <w:r w:rsidRPr="00222E34">
              <w:t>-1.90733E-6</w:t>
            </w:r>
          </w:p>
        </w:tc>
        <w:tc>
          <w:tcPr>
            <w:tcW w:w="995" w:type="dxa"/>
          </w:tcPr>
          <w:p w:rsidR="002459A6" w:rsidRDefault="002459A6" w:rsidP="002459A6">
            <w:pPr>
              <w:pStyle w:val="squish"/>
              <w:jc w:val="center"/>
            </w:pPr>
            <w:r>
              <w:t>524293</w:t>
            </w:r>
          </w:p>
        </w:tc>
        <w:tc>
          <w:tcPr>
            <w:tcW w:w="1729" w:type="dxa"/>
          </w:tcPr>
          <w:p w:rsidR="002459A6" w:rsidRDefault="002459A6" w:rsidP="002459A6">
            <w:pPr>
              <w:pStyle w:val="squish"/>
            </w:pPr>
            <w:r>
              <w:t>Path 2, Girder 3</w:t>
            </w:r>
          </w:p>
        </w:tc>
        <w:tc>
          <w:tcPr>
            <w:tcW w:w="1404" w:type="dxa"/>
          </w:tcPr>
          <w:p w:rsidR="002459A6" w:rsidRPr="00B42871" w:rsidRDefault="002459A6" w:rsidP="002459A6">
            <w:pPr>
              <w:pStyle w:val="squish"/>
              <w:jc w:val="center"/>
            </w:pPr>
            <w:r w:rsidRPr="007E6F21">
              <w:t>-1.51232E-6</w:t>
            </w:r>
          </w:p>
        </w:tc>
        <w:tc>
          <w:tcPr>
            <w:tcW w:w="995" w:type="dxa"/>
          </w:tcPr>
          <w:p w:rsidR="002459A6" w:rsidRPr="007E6F21" w:rsidRDefault="002459A6" w:rsidP="002459A6">
            <w:pPr>
              <w:pStyle w:val="squish"/>
              <w:jc w:val="center"/>
            </w:pPr>
            <w:r>
              <w:t>661235</w:t>
            </w:r>
          </w:p>
        </w:tc>
      </w:tr>
    </w:tbl>
    <w:p w:rsidR="008E36C9" w:rsidRDefault="00194824" w:rsidP="00194824">
      <w:pPr>
        <w:pStyle w:val="Heading5"/>
      </w:pPr>
      <w:r>
        <w:t>State-Space Parameters</w:t>
      </w:r>
    </w:p>
    <w:p w:rsidR="00133338" w:rsidRDefault="009720FF" w:rsidP="00133338">
      <w:r>
        <w:t>The 2-DOF state-space models were implemented in the manner described in</w:t>
      </w:r>
      <w:r w:rsidR="00415AE8">
        <w:t xml:space="preserve"> </w:t>
      </w:r>
      <w:r w:rsidR="00A1424A">
        <w:t>earlier in this chapter</w:t>
      </w:r>
      <w:r>
        <w:t xml:space="preserve">. The model input parameters included: </w:t>
      </w:r>
    </w:p>
    <w:p w:rsidR="009720FF" w:rsidRDefault="009720FF" w:rsidP="009720FF">
      <w:pPr>
        <w:pStyle w:val="ListParagraph"/>
        <w:numPr>
          <w:ilvl w:val="0"/>
          <w:numId w:val="15"/>
        </w:numPr>
      </w:pPr>
      <w:r>
        <w:t>Span length</w:t>
      </w:r>
    </w:p>
    <w:p w:rsidR="009720FF" w:rsidRDefault="009720FF" w:rsidP="009720FF">
      <w:pPr>
        <w:pStyle w:val="ListParagraph"/>
        <w:numPr>
          <w:ilvl w:val="0"/>
          <w:numId w:val="15"/>
        </w:numPr>
      </w:pPr>
      <w:r>
        <w:t>Number of Spans</w:t>
      </w:r>
    </w:p>
    <w:p w:rsidR="009720FF" w:rsidRDefault="009720FF" w:rsidP="009720FF">
      <w:pPr>
        <w:pStyle w:val="ListParagraph"/>
        <w:numPr>
          <w:ilvl w:val="0"/>
          <w:numId w:val="15"/>
        </w:numPr>
      </w:pPr>
      <w:r>
        <w:t>Bridge Mass</w:t>
      </w:r>
    </w:p>
    <w:p w:rsidR="009720FF" w:rsidRDefault="009720FF" w:rsidP="009720FF">
      <w:pPr>
        <w:pStyle w:val="ListParagraph"/>
        <w:numPr>
          <w:ilvl w:val="0"/>
          <w:numId w:val="15"/>
        </w:numPr>
      </w:pPr>
      <w:r>
        <w:t>EI</w:t>
      </w:r>
    </w:p>
    <w:p w:rsidR="009720FF" w:rsidRDefault="009720FF" w:rsidP="009720FF">
      <w:pPr>
        <w:pStyle w:val="ListParagraph"/>
        <w:numPr>
          <w:ilvl w:val="0"/>
          <w:numId w:val="15"/>
        </w:numPr>
      </w:pPr>
      <w:r>
        <w:t>Bridge Damping Ratio</w:t>
      </w:r>
    </w:p>
    <w:p w:rsidR="009720FF" w:rsidRDefault="009720FF" w:rsidP="009720FF">
      <w:pPr>
        <w:pStyle w:val="ListParagraph"/>
        <w:numPr>
          <w:ilvl w:val="0"/>
          <w:numId w:val="15"/>
        </w:numPr>
      </w:pPr>
      <w:r>
        <w:t>Vehicle Mass</w:t>
      </w:r>
    </w:p>
    <w:p w:rsidR="009720FF" w:rsidRDefault="009720FF" w:rsidP="009720FF">
      <w:pPr>
        <w:pStyle w:val="ListParagraph"/>
        <w:numPr>
          <w:ilvl w:val="0"/>
          <w:numId w:val="15"/>
        </w:numPr>
      </w:pPr>
      <w:r>
        <w:t>Vehicle Spring Stiffness</w:t>
      </w:r>
    </w:p>
    <w:p w:rsidR="009720FF" w:rsidRDefault="009720FF" w:rsidP="009720FF">
      <w:pPr>
        <w:pStyle w:val="ListParagraph"/>
        <w:numPr>
          <w:ilvl w:val="0"/>
          <w:numId w:val="15"/>
        </w:numPr>
      </w:pPr>
      <w:r>
        <w:t>Vehicle Damping Coefficient</w:t>
      </w:r>
    </w:p>
    <w:p w:rsidR="009720FF" w:rsidRDefault="009720FF" w:rsidP="009720FF">
      <w:pPr>
        <w:pStyle w:val="ListParagraph"/>
        <w:numPr>
          <w:ilvl w:val="0"/>
          <w:numId w:val="15"/>
        </w:numPr>
      </w:pPr>
      <w:r>
        <w:t>Vehicle Velocity</w:t>
      </w:r>
    </w:p>
    <w:p w:rsidR="00133338" w:rsidRPr="00133338" w:rsidRDefault="00477C70" w:rsidP="00133338">
      <w:r>
        <w:t>The bridge related parameters were defined</w:t>
      </w:r>
      <w:r w:rsidR="00CA4A32">
        <w:t xml:space="preserve"> that corresponded to </w:t>
      </w:r>
      <w:r>
        <w:t xml:space="preserve">each FE model and vehicle path totaling 12 cases. </w:t>
      </w:r>
      <w:r w:rsidR="00974C88">
        <w:t>The EI value was calculated based on the midspan stiffness values determined from the FE models</w:t>
      </w:r>
      <w:r w:rsidR="00CA4A32">
        <w:t xml:space="preserve"> (</w:t>
      </w:r>
      <w:r w:rsidR="00CA4A32" w:rsidRPr="00CA4A32">
        <w:rPr>
          <w:b/>
        </w:rPr>
        <w:t>equation xx</w:t>
      </w:r>
      <w:r w:rsidR="00CA4A32">
        <w:t>)</w:t>
      </w:r>
      <w:r w:rsidR="00974C88">
        <w:t xml:space="preserve">. The mass </w:t>
      </w:r>
      <w:r w:rsidR="00CA4A32">
        <w:t>values were then calculated to achieve a natural frequency that matched the FE models (</w:t>
      </w:r>
      <w:r w:rsidR="00CA4A32">
        <w:rPr>
          <w:b/>
        </w:rPr>
        <w:t>equation xx</w:t>
      </w:r>
      <w:r w:rsidR="00CA4A32">
        <w:t xml:space="preserve">). </w:t>
      </w:r>
      <w:r w:rsidR="00165950">
        <w:t xml:space="preserve">A structural damping ratio of 1% was assigned for all models. </w:t>
      </w:r>
      <w:r w:rsidR="00CA4A32">
        <w:t xml:space="preserve">The state-space beam model parameters are summarized in the following table. </w:t>
      </w:r>
    </w:p>
    <w:p w:rsidR="00415AE8" w:rsidRDefault="00415AE8" w:rsidP="00415AE8">
      <w:pPr>
        <w:pStyle w:val="Caption"/>
        <w:keepNext/>
      </w:pPr>
      <w:r>
        <w:t xml:space="preserve">Table </w:t>
      </w:r>
      <w:fldSimple w:instr=" STYLEREF 2 \s ">
        <w:r w:rsidR="004B0F1F">
          <w:rPr>
            <w:noProof/>
          </w:rPr>
          <w:t>4</w:t>
        </w:r>
      </w:fldSimple>
      <w:r w:rsidR="004B0F1F">
        <w:t>.</w:t>
      </w:r>
      <w:fldSimple w:instr=" SEQ Table \* ARABIC \s 2 ">
        <w:r w:rsidR="004B0F1F">
          <w:rPr>
            <w:noProof/>
          </w:rPr>
          <w:t>8</w:t>
        </w:r>
      </w:fldSimple>
      <w:r>
        <w:t>: State-Space Beam Parameters</w:t>
      </w:r>
    </w:p>
    <w:tbl>
      <w:tblPr>
        <w:tblW w:w="8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1357"/>
      </w:tblGrid>
      <w:tr w:rsidR="00133338" w:rsidRPr="005F595B" w:rsidTr="00974C88">
        <w:trPr>
          <w:trHeight w:val="600"/>
          <w:jc w:val="center"/>
        </w:trPr>
        <w:tc>
          <w:tcPr>
            <w:tcW w:w="549" w:type="dxa"/>
            <w:shd w:val="clear" w:color="auto" w:fill="auto"/>
            <w:vAlign w:val="center"/>
            <w:hideMark/>
          </w:tcPr>
          <w:p w:rsidR="005F595B" w:rsidRPr="005F595B" w:rsidRDefault="005F595B" w:rsidP="00133338">
            <w:pPr>
              <w:pStyle w:val="squish"/>
              <w:jc w:val="center"/>
            </w:pPr>
          </w:p>
        </w:tc>
        <w:tc>
          <w:tcPr>
            <w:tcW w:w="10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5F595B" w:rsidRPr="005F595B" w:rsidRDefault="005F595B" w:rsidP="00133338">
            <w:pPr>
              <w:pStyle w:val="squish"/>
              <w:jc w:val="center"/>
              <w:rPr>
                <w:rFonts w:ascii="Calibri" w:hAnsi="Calibri" w:cs="Calibri"/>
                <w:color w:val="000000"/>
              </w:rPr>
            </w:pPr>
            <w:proofErr w:type="spellStart"/>
            <w:r w:rsidRPr="005F595B">
              <w:rPr>
                <w:rFonts w:ascii="Calibri" w:hAnsi="Calibri" w:cs="Calibri"/>
                <w:color w:val="000000"/>
              </w:rPr>
              <w:t>K</w:t>
            </w:r>
            <w:r w:rsidRPr="005F595B">
              <w:rPr>
                <w:rFonts w:ascii="Calibri" w:hAnsi="Calibri" w:cs="Calibri"/>
                <w:color w:val="000000"/>
                <w:vertAlign w:val="subscript"/>
              </w:rPr>
              <w:t>mid</w:t>
            </w:r>
            <w:proofErr w:type="spellEnd"/>
            <w:r w:rsidRPr="005F595B">
              <w:rPr>
                <w:rFonts w:ascii="Calibri" w:hAnsi="Calibri" w:cs="Calibri"/>
                <w:color w:val="000000"/>
              </w:rPr>
              <w:t xml:space="preserve"> (</w:t>
            </w:r>
            <w:proofErr w:type="spellStart"/>
            <w:r w:rsidRPr="005F595B">
              <w:rPr>
                <w:rFonts w:ascii="Calibri" w:hAnsi="Calibri" w:cs="Calibri"/>
                <w:color w:val="000000"/>
              </w:rPr>
              <w:t>lb</w:t>
            </w:r>
            <w:proofErr w:type="spellEnd"/>
            <w:r w:rsidRPr="005F595B">
              <w:rPr>
                <w:rFonts w:ascii="Calibri" w:hAnsi="Calibri" w:cs="Calibri"/>
                <w:color w:val="000000"/>
              </w:rPr>
              <w:t>/in)</w:t>
            </w:r>
          </w:p>
        </w:tc>
        <w:tc>
          <w:tcPr>
            <w:tcW w:w="1158"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1357"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 xml:space="preserve">Mass </w:t>
            </w:r>
            <w:r w:rsidR="00974C88">
              <w:rPr>
                <w:rFonts w:ascii="Calibri" w:hAnsi="Calibri" w:cs="Calibri"/>
                <w:color w:val="000000"/>
              </w:rPr>
              <w:t xml:space="preserve">per Span </w:t>
            </w:r>
            <w:r w:rsidRPr="005F595B">
              <w:rPr>
                <w:rFonts w:ascii="Calibri" w:hAnsi="Calibri" w:cs="Calibri"/>
                <w:color w:val="000000"/>
              </w:rPr>
              <w:t>(</w:t>
            </w:r>
            <w:proofErr w:type="spellStart"/>
            <w:r w:rsidRPr="005F595B">
              <w:rPr>
                <w:rFonts w:ascii="Calibri" w:hAnsi="Calibri" w:cs="Calibri"/>
                <w:color w:val="000000"/>
              </w:rPr>
              <w:t>slinch</w:t>
            </w:r>
            <w:proofErr w:type="spellEnd"/>
            <w:r w:rsidRPr="005F595B">
              <w:rPr>
                <w:rFonts w:ascii="Calibri" w:hAnsi="Calibri" w:cs="Calibri"/>
                <w:color w:val="000000"/>
              </w:rPr>
              <w:t>)</w:t>
            </w:r>
          </w:p>
        </w:tc>
      </w:tr>
      <w:tr w:rsidR="00133338" w:rsidRPr="005F595B" w:rsidTr="00974C88">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54E+12</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05.16</w:t>
            </w:r>
          </w:p>
        </w:tc>
      </w:tr>
      <w:tr w:rsidR="00133338" w:rsidRPr="005F595B" w:rsidTr="00974C88">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lastRenderedPageBreak/>
              <w:t>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8E+12</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72.22</w:t>
            </w:r>
          </w:p>
        </w:tc>
      </w:tr>
      <w:tr w:rsidR="00133338" w:rsidRPr="005F595B" w:rsidTr="00974C88">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186E+11</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83.37</w:t>
            </w:r>
          </w:p>
        </w:tc>
      </w:tr>
      <w:tr w:rsidR="00133338" w:rsidRPr="005F595B" w:rsidTr="00974C88">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507E+11</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8.16</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791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06.46</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303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65.44</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02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54.51</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186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64.14</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58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07.94</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86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32.65</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96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641.00</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2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46.09</w:t>
            </w:r>
          </w:p>
        </w:tc>
      </w:tr>
    </w:tbl>
    <w:p w:rsidR="00CA4A32" w:rsidRDefault="00CA4A32" w:rsidP="00CA4A32">
      <w:r>
        <w:t>The vehicle parameter values matched those assigned in the FE models.</w:t>
      </w:r>
    </w:p>
    <w:p w:rsidR="0037187D" w:rsidRDefault="0037187D" w:rsidP="00133338">
      <w:pPr>
        <w:pStyle w:val="Heading4"/>
      </w:pPr>
      <w:r>
        <w:t>Vehicle Models</w:t>
      </w:r>
    </w:p>
    <w:p w:rsidR="00F47D53" w:rsidRDefault="00F47D53" w:rsidP="00F47D53">
      <w:r>
        <w:t xml:space="preserve">For each model, a </w:t>
      </w:r>
      <w:r w:rsidR="007D7D77">
        <w:t xml:space="preserve">corresponding </w:t>
      </w:r>
      <w:r>
        <w:t>vehicle model was created with a natural frequency just slightly above the first natural frequency of the bridge. Vehicle models consisted of a single sprung mass with viscous damping (10%). The following table details the parameters for each vehicle model.</w:t>
      </w:r>
    </w:p>
    <w:p w:rsidR="00A1424A" w:rsidRDefault="00A1424A" w:rsidP="00A1424A">
      <w:pPr>
        <w:pStyle w:val="Caption"/>
        <w:keepNext/>
      </w:pPr>
      <w:r>
        <w:t xml:space="preserve">Table </w:t>
      </w:r>
      <w:fldSimple w:instr=" STYLEREF 2 \s ">
        <w:r w:rsidR="004B0F1F">
          <w:rPr>
            <w:noProof/>
          </w:rPr>
          <w:t>4</w:t>
        </w:r>
      </w:fldSimple>
      <w:r w:rsidR="004B0F1F">
        <w:t>.</w:t>
      </w:r>
      <w:fldSimple w:instr=" SEQ Table \* ARABIC \s 2 ">
        <w:r w:rsidR="004B0F1F">
          <w:rPr>
            <w:noProof/>
          </w:rPr>
          <w:t>9</w:t>
        </w:r>
      </w:fldSimple>
      <w:r>
        <w:t>: SDOF Vehicle Model Parameters</w:t>
      </w:r>
    </w:p>
    <w:tbl>
      <w:tblPr>
        <w:tblStyle w:val="TableGrid"/>
        <w:tblW w:w="0" w:type="auto"/>
        <w:tblLook w:val="04A0" w:firstRow="1" w:lastRow="0" w:firstColumn="1" w:lastColumn="0" w:noHBand="0" w:noVBand="1"/>
      </w:tblPr>
      <w:tblGrid>
        <w:gridCol w:w="2788"/>
        <w:gridCol w:w="1614"/>
        <w:gridCol w:w="1614"/>
        <w:gridCol w:w="1503"/>
        <w:gridCol w:w="897"/>
      </w:tblGrid>
      <w:tr w:rsidR="00F47D53" w:rsidTr="00CA4A32">
        <w:tc>
          <w:tcPr>
            <w:tcW w:w="2788" w:type="dxa"/>
          </w:tcPr>
          <w:p w:rsidR="00F47D53" w:rsidRDefault="00F47D53" w:rsidP="00F47D53">
            <w:pPr>
              <w:pStyle w:val="squish"/>
            </w:pPr>
          </w:p>
        </w:tc>
        <w:tc>
          <w:tcPr>
            <w:tcW w:w="1614" w:type="dxa"/>
          </w:tcPr>
          <w:p w:rsidR="00F47D53" w:rsidRDefault="00F47D53" w:rsidP="00CA4A32">
            <w:pPr>
              <w:pStyle w:val="squish"/>
              <w:jc w:val="center"/>
            </w:pPr>
            <w:r>
              <w:t>40 ft span</w:t>
            </w:r>
          </w:p>
        </w:tc>
        <w:tc>
          <w:tcPr>
            <w:tcW w:w="1614" w:type="dxa"/>
          </w:tcPr>
          <w:p w:rsidR="00F47D53" w:rsidRDefault="00F47D53" w:rsidP="00CA4A32">
            <w:pPr>
              <w:pStyle w:val="squish"/>
              <w:jc w:val="center"/>
            </w:pPr>
            <w:r>
              <w:t>100 ft span</w:t>
            </w:r>
          </w:p>
        </w:tc>
        <w:tc>
          <w:tcPr>
            <w:tcW w:w="1503" w:type="dxa"/>
          </w:tcPr>
          <w:p w:rsidR="00F47D53" w:rsidRDefault="00F47D53" w:rsidP="00CA4A32">
            <w:pPr>
              <w:pStyle w:val="squish"/>
              <w:jc w:val="center"/>
            </w:pPr>
            <w:r>
              <w:t>140 ft span</w:t>
            </w:r>
          </w:p>
        </w:tc>
        <w:tc>
          <w:tcPr>
            <w:tcW w:w="897" w:type="dxa"/>
          </w:tcPr>
          <w:p w:rsidR="00F47D53" w:rsidRDefault="00F47D53" w:rsidP="00CA4A32">
            <w:pPr>
              <w:pStyle w:val="squish"/>
              <w:jc w:val="center"/>
            </w:pPr>
          </w:p>
        </w:tc>
      </w:tr>
      <w:tr w:rsidR="00F47D53" w:rsidTr="00CA4A32">
        <w:tc>
          <w:tcPr>
            <w:tcW w:w="2788" w:type="dxa"/>
          </w:tcPr>
          <w:p w:rsidR="00F47D53" w:rsidRDefault="00F47D53" w:rsidP="00F47D53">
            <w:pPr>
              <w:pStyle w:val="squish"/>
            </w:pPr>
            <w:r>
              <w:t>Mass</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200.00</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200.00</w:t>
            </w:r>
          </w:p>
        </w:tc>
        <w:tc>
          <w:tcPr>
            <w:tcW w:w="1503"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200.00</w:t>
            </w:r>
          </w:p>
        </w:tc>
        <w:tc>
          <w:tcPr>
            <w:tcW w:w="897" w:type="dxa"/>
          </w:tcPr>
          <w:p w:rsidR="00F47D53" w:rsidRDefault="00F47D53" w:rsidP="00CA4A32">
            <w:pPr>
              <w:pStyle w:val="squish"/>
              <w:jc w:val="center"/>
            </w:pPr>
            <w:proofErr w:type="spellStart"/>
            <w:r>
              <w:t>slinch</w:t>
            </w:r>
            <w:proofErr w:type="spellEnd"/>
          </w:p>
        </w:tc>
      </w:tr>
      <w:tr w:rsidR="00F47D53" w:rsidTr="00CA4A32">
        <w:tc>
          <w:tcPr>
            <w:tcW w:w="2788" w:type="dxa"/>
          </w:tcPr>
          <w:p w:rsidR="00F47D53" w:rsidRDefault="00F47D53" w:rsidP="00F47D53">
            <w:pPr>
              <w:pStyle w:val="squish"/>
            </w:pPr>
            <w:r>
              <w:t>Spring Stiffness</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8.7929E+05</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1.6150E+05</w:t>
            </w:r>
          </w:p>
        </w:tc>
        <w:tc>
          <w:tcPr>
            <w:tcW w:w="1503"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4.9846E+04</w:t>
            </w:r>
          </w:p>
        </w:tc>
        <w:tc>
          <w:tcPr>
            <w:tcW w:w="897" w:type="dxa"/>
          </w:tcPr>
          <w:p w:rsidR="00F47D53" w:rsidRDefault="00F47D53" w:rsidP="00CA4A32">
            <w:pPr>
              <w:pStyle w:val="squish"/>
              <w:jc w:val="center"/>
            </w:pPr>
            <w:proofErr w:type="spellStart"/>
            <w:r>
              <w:t>lb</w:t>
            </w:r>
            <w:proofErr w:type="spellEnd"/>
            <w:r>
              <w:t>/in</w:t>
            </w:r>
          </w:p>
        </w:tc>
      </w:tr>
      <w:tr w:rsidR="00F47D53" w:rsidTr="00CA4A32">
        <w:tc>
          <w:tcPr>
            <w:tcW w:w="2788" w:type="dxa"/>
          </w:tcPr>
          <w:p w:rsidR="00F47D53" w:rsidRDefault="00F47D53" w:rsidP="00F47D53">
            <w:pPr>
              <w:pStyle w:val="squish"/>
            </w:pPr>
            <w:r>
              <w:t>Damping Coefficient</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2652.23 (10%)</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1136.67 (10%)</w:t>
            </w:r>
          </w:p>
        </w:tc>
        <w:tc>
          <w:tcPr>
            <w:tcW w:w="1503"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631.48 (10%)</w:t>
            </w:r>
          </w:p>
        </w:tc>
        <w:tc>
          <w:tcPr>
            <w:tcW w:w="897" w:type="dxa"/>
          </w:tcPr>
          <w:p w:rsidR="00F47D53" w:rsidRDefault="00F47D53" w:rsidP="00CA4A32">
            <w:pPr>
              <w:pStyle w:val="squish"/>
              <w:jc w:val="center"/>
            </w:pPr>
            <w:proofErr w:type="spellStart"/>
            <w:r>
              <w:t>lb</w:t>
            </w:r>
            <w:proofErr w:type="spellEnd"/>
            <w:r>
              <w:t>-s/in</w:t>
            </w:r>
          </w:p>
        </w:tc>
      </w:tr>
      <w:tr w:rsidR="00F47D53" w:rsidTr="00CA4A32">
        <w:tc>
          <w:tcPr>
            <w:tcW w:w="2788" w:type="dxa"/>
          </w:tcPr>
          <w:p w:rsidR="00F47D53" w:rsidRDefault="00F47D53" w:rsidP="00F47D53">
            <w:pPr>
              <w:pStyle w:val="squish"/>
            </w:pPr>
            <w:r>
              <w:t>Damped Natural Frequency</w:t>
            </w:r>
          </w:p>
        </w:tc>
        <w:tc>
          <w:tcPr>
            <w:tcW w:w="1614" w:type="dxa"/>
            <w:vAlign w:val="center"/>
          </w:tcPr>
          <w:p w:rsidR="00F47D53" w:rsidRDefault="00F47D53" w:rsidP="00CA4A32">
            <w:pPr>
              <w:pStyle w:val="squish"/>
              <w:jc w:val="center"/>
            </w:pPr>
            <w:r>
              <w:t>10.5</w:t>
            </w:r>
          </w:p>
        </w:tc>
        <w:tc>
          <w:tcPr>
            <w:tcW w:w="1614" w:type="dxa"/>
            <w:vAlign w:val="center"/>
          </w:tcPr>
          <w:p w:rsidR="00F47D53" w:rsidRDefault="00F47D53" w:rsidP="00CA4A32">
            <w:pPr>
              <w:pStyle w:val="squish"/>
              <w:jc w:val="center"/>
            </w:pPr>
            <w:r>
              <w:t>4.5</w:t>
            </w:r>
          </w:p>
        </w:tc>
        <w:tc>
          <w:tcPr>
            <w:tcW w:w="1503" w:type="dxa"/>
            <w:vAlign w:val="center"/>
          </w:tcPr>
          <w:p w:rsidR="00F47D53" w:rsidRDefault="00F47D53" w:rsidP="00CA4A32">
            <w:pPr>
              <w:pStyle w:val="squish"/>
              <w:jc w:val="center"/>
            </w:pPr>
            <w:r>
              <w:t>2.5</w:t>
            </w:r>
          </w:p>
        </w:tc>
        <w:tc>
          <w:tcPr>
            <w:tcW w:w="897" w:type="dxa"/>
          </w:tcPr>
          <w:p w:rsidR="00F47D53" w:rsidRDefault="00F47D53" w:rsidP="00CA4A32">
            <w:pPr>
              <w:pStyle w:val="squish"/>
              <w:jc w:val="center"/>
            </w:pPr>
            <w:r>
              <w:t>Hz</w:t>
            </w:r>
          </w:p>
        </w:tc>
      </w:tr>
    </w:tbl>
    <w:p w:rsidR="00477C70" w:rsidRDefault="00477C70" w:rsidP="00F47D53"/>
    <w:p w:rsidR="00F47D53" w:rsidRDefault="00F47D53" w:rsidP="00F47D53">
      <w:r>
        <w:t xml:space="preserve">A vehicle model was also created that was used in analyses across all models. This vehicle model was a single sprung mass with a natural frequency of 2.8 Hz. The parameters were as listed below. </w:t>
      </w:r>
    </w:p>
    <w:p w:rsidR="00A1424A" w:rsidRDefault="00A1424A" w:rsidP="00A1424A">
      <w:pPr>
        <w:pStyle w:val="Caption"/>
        <w:keepNext/>
      </w:pPr>
      <w:r>
        <w:t xml:space="preserve">Table </w:t>
      </w:r>
      <w:fldSimple w:instr=" STYLEREF 2 \s ">
        <w:r w:rsidR="004B0F1F">
          <w:rPr>
            <w:noProof/>
          </w:rPr>
          <w:t>4</w:t>
        </w:r>
      </w:fldSimple>
      <w:r w:rsidR="004B0F1F">
        <w:t>.</w:t>
      </w:r>
      <w:fldSimple w:instr=" SEQ Table \* ARABIC \s 2 ">
        <w:r w:rsidR="004B0F1F">
          <w:rPr>
            <w:noProof/>
          </w:rPr>
          <w:t>10</w:t>
        </w:r>
      </w:fldSimple>
      <w:r>
        <w:t>: 2.8 Hz SDOF Vehicle Model Parameters</w:t>
      </w:r>
    </w:p>
    <w:tbl>
      <w:tblPr>
        <w:tblStyle w:val="TableGrid"/>
        <w:tblW w:w="0" w:type="auto"/>
        <w:jc w:val="center"/>
        <w:tblLook w:val="04A0" w:firstRow="1" w:lastRow="0" w:firstColumn="1" w:lastColumn="0" w:noHBand="0" w:noVBand="1"/>
      </w:tblPr>
      <w:tblGrid>
        <w:gridCol w:w="2147"/>
        <w:gridCol w:w="1614"/>
        <w:gridCol w:w="939"/>
      </w:tblGrid>
      <w:tr w:rsidR="00F47D53" w:rsidTr="00CA4A32">
        <w:trPr>
          <w:jc w:val="center"/>
        </w:trPr>
        <w:tc>
          <w:tcPr>
            <w:tcW w:w="2147" w:type="dxa"/>
          </w:tcPr>
          <w:p w:rsidR="00F47D53" w:rsidRDefault="00F47D53" w:rsidP="00F47D53">
            <w:pPr>
              <w:pStyle w:val="squish"/>
            </w:pPr>
            <w:r>
              <w:t>Mass</w:t>
            </w:r>
          </w:p>
        </w:tc>
        <w:tc>
          <w:tcPr>
            <w:tcW w:w="1614" w:type="dxa"/>
          </w:tcPr>
          <w:p w:rsidR="00F47D53" w:rsidRDefault="00F47D53" w:rsidP="00F47D53">
            <w:pPr>
              <w:pStyle w:val="squish"/>
            </w:pPr>
            <w:r>
              <w:t>200</w:t>
            </w:r>
          </w:p>
        </w:tc>
        <w:tc>
          <w:tcPr>
            <w:tcW w:w="939" w:type="dxa"/>
          </w:tcPr>
          <w:p w:rsidR="00F47D53" w:rsidRDefault="00CA4A32" w:rsidP="00F47D53">
            <w:pPr>
              <w:pStyle w:val="squish"/>
            </w:pPr>
            <w:proofErr w:type="spellStart"/>
            <w:r>
              <w:t>s</w:t>
            </w:r>
            <w:r w:rsidR="00F47D53">
              <w:t>linch</w:t>
            </w:r>
            <w:proofErr w:type="spellEnd"/>
          </w:p>
        </w:tc>
      </w:tr>
      <w:tr w:rsidR="00F47D53" w:rsidTr="00CA4A32">
        <w:trPr>
          <w:jc w:val="center"/>
        </w:trPr>
        <w:tc>
          <w:tcPr>
            <w:tcW w:w="2147" w:type="dxa"/>
          </w:tcPr>
          <w:p w:rsidR="00F47D53" w:rsidRDefault="00F47D53" w:rsidP="00F47D53">
            <w:pPr>
              <w:pStyle w:val="squish"/>
            </w:pPr>
            <w:r>
              <w:t>Spring Stiffness</w:t>
            </w:r>
          </w:p>
        </w:tc>
        <w:tc>
          <w:tcPr>
            <w:tcW w:w="1614" w:type="dxa"/>
          </w:tcPr>
          <w:p w:rsidR="00F47D53" w:rsidRDefault="00F47D53" w:rsidP="00F47D53">
            <w:pPr>
              <w:pStyle w:val="squish"/>
            </w:pPr>
            <w:r>
              <w:t>61</w:t>
            </w:r>
            <w:r w:rsidRPr="008B6AB2">
              <w:t>902</w:t>
            </w:r>
            <w:r>
              <w:t>.</w:t>
            </w:r>
            <w:r w:rsidRPr="008B6AB2">
              <w:t>2</w:t>
            </w:r>
          </w:p>
        </w:tc>
        <w:tc>
          <w:tcPr>
            <w:tcW w:w="939" w:type="dxa"/>
          </w:tcPr>
          <w:p w:rsidR="00F47D53" w:rsidRDefault="00CA4A32" w:rsidP="00F47D53">
            <w:pPr>
              <w:pStyle w:val="squish"/>
            </w:pPr>
            <w:proofErr w:type="spellStart"/>
            <w:r>
              <w:t>l</w:t>
            </w:r>
            <w:r w:rsidR="00F47D53">
              <w:t>b</w:t>
            </w:r>
            <w:proofErr w:type="spellEnd"/>
            <w:r w:rsidR="00F47D53">
              <w:t>/in</w:t>
            </w:r>
          </w:p>
        </w:tc>
      </w:tr>
      <w:tr w:rsidR="00F47D53" w:rsidTr="00CA4A32">
        <w:trPr>
          <w:jc w:val="center"/>
        </w:trPr>
        <w:tc>
          <w:tcPr>
            <w:tcW w:w="2147" w:type="dxa"/>
          </w:tcPr>
          <w:p w:rsidR="00F47D53" w:rsidRDefault="00F47D53" w:rsidP="00F47D53">
            <w:pPr>
              <w:pStyle w:val="squish"/>
            </w:pPr>
            <w:r>
              <w:t>Damping Coefficient</w:t>
            </w:r>
          </w:p>
        </w:tc>
        <w:tc>
          <w:tcPr>
            <w:tcW w:w="1614" w:type="dxa"/>
          </w:tcPr>
          <w:p w:rsidR="00F47D53" w:rsidRDefault="00F47D53"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F47D53" w:rsidRDefault="00CA4A32" w:rsidP="00F47D53">
            <w:pPr>
              <w:pStyle w:val="squish"/>
            </w:pPr>
            <w:proofErr w:type="spellStart"/>
            <w:r>
              <w:t>l</w:t>
            </w:r>
            <w:r w:rsidR="00F47D53">
              <w:t>b</w:t>
            </w:r>
            <w:proofErr w:type="spellEnd"/>
            <w:r w:rsidR="00F47D53">
              <w:t>-s/in</w:t>
            </w:r>
          </w:p>
        </w:tc>
      </w:tr>
    </w:tbl>
    <w:p w:rsidR="0037187D" w:rsidRPr="0037187D" w:rsidRDefault="0037187D" w:rsidP="0037187D">
      <w:pPr>
        <w:pStyle w:val="Heading4"/>
      </w:pPr>
      <w:r>
        <w:lastRenderedPageBreak/>
        <w:t>Profiles</w:t>
      </w:r>
    </w:p>
    <w:p w:rsidR="0037187D" w:rsidRDefault="00170A6F" w:rsidP="0037187D">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describes the process whereby the profile is defined by frequency content and is generated through the summation of sine functions</w:t>
      </w:r>
      <w:r w:rsidR="0037187D">
        <w:t xml:space="preserve"> with amplitudes set according to PSD parameters. These parameters, defined by the standard, include a waviness value</w:t>
      </w:r>
      <w:r w:rsidR="00F60B64">
        <w:t xml:space="preserve"> (</w:t>
      </w:r>
      <w:r w:rsidR="00F60B64">
        <w:rPr>
          <w:i/>
        </w:rPr>
        <w:t>w</w:t>
      </w:r>
      <w:r w:rsidR="00F60B64">
        <w:t>)</w:t>
      </w:r>
      <w:r w:rsidR="0037187D">
        <w:t xml:space="preserve"> and the amplitude of the PSD function at a spatial wavelength equal to 10 meters</w:t>
      </w:r>
      <w:r w:rsidR="00F60B64">
        <w:t xml:space="preserve"> (</w:t>
      </w:r>
      <w:r w:rsidR="00F60B64" w:rsidRPr="00F60B64">
        <w:rPr>
          <w:i/>
        </w:rPr>
        <w:t>C</w:t>
      </w:r>
      <w:r w:rsidR="00F60B64" w:rsidRPr="00F60B64">
        <w:rPr>
          <w:i/>
          <w:vertAlign w:val="subscript"/>
        </w:rPr>
        <w:t>10</w:t>
      </w:r>
      <w:r w:rsidR="00F60B64">
        <w:t>)</w:t>
      </w:r>
      <w:r w:rsidR="0037187D">
        <w:t xml:space="preserve">. The PSD amplitude </w:t>
      </w:r>
      <w:r w:rsidR="00F60B64">
        <w:t>of each</w:t>
      </w:r>
      <w:r w:rsidR="0037187D">
        <w:t xml:space="preserve"> frequency band </w:t>
      </w:r>
      <w:r w:rsidR="00F60B64">
        <w:t>is</w:t>
      </w:r>
      <w:r w:rsidR="0037187D">
        <w:t xml:space="preserve"> </w:t>
      </w:r>
      <w:r w:rsidR="00F60B64">
        <w:t>t</w:t>
      </w:r>
      <w:r w:rsidR="0037187D">
        <w:t xml:space="preserve">herefore </w:t>
      </w:r>
      <w:r w:rsidR="00F60B64">
        <w:t>assigned</w:t>
      </w:r>
      <w:r w:rsidR="0037187D">
        <w:t xml:space="preserve">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CC3F71">
        <w:tc>
          <w:tcPr>
            <w:tcW w:w="7776" w:type="dxa"/>
          </w:tcPr>
          <w:p w:rsidR="00CC3F71" w:rsidRPr="00CB0CF3" w:rsidRDefault="00CC3F71" w:rsidP="00390569">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CC3F71" w:rsidRPr="00BD6DB7" w:rsidRDefault="00CC3F71" w:rsidP="00CC3F71">
            <w:pPr>
              <w:pStyle w:val="EquationCaptions"/>
            </w:pPr>
            <w:r>
              <w:t>(</w:t>
            </w:r>
            <w:fldSimple w:instr=" SEQ Equation \* ARABIC ">
              <w:r w:rsidR="00415AE8">
                <w:rPr>
                  <w:noProof/>
                </w:rPr>
                <w:t>73</w:t>
              </w:r>
            </w:fldSimple>
            <w:r>
              <w:t>)</w:t>
            </w:r>
          </w:p>
        </w:tc>
      </w:tr>
    </w:tbl>
    <w:p w:rsidR="0037187D" w:rsidRDefault="00F60B64" w:rsidP="0037187D">
      <w:r w:rsidRPr="00F60B64">
        <w:rPr>
          <w:b/>
        </w:rPr>
        <w:t>A more detailed description of generating artificial profiles according to the ISO 8608 standard can be found in the appendix.</w:t>
      </w:r>
      <w:r>
        <w:t xml:space="preserve"> </w:t>
      </w:r>
      <w:r w:rsidR="0037187D">
        <w:t>The profiles were created using the following parameter set:</w:t>
      </w:r>
    </w:p>
    <w:p w:rsidR="00CC3F71" w:rsidRDefault="00CC3F71" w:rsidP="00CC3F71">
      <w:pPr>
        <w:pStyle w:val="Caption"/>
        <w:keepNext/>
      </w:pPr>
      <w:r>
        <w:t xml:space="preserve">Table </w:t>
      </w:r>
      <w:fldSimple w:instr=" STYLEREF 2 \s ">
        <w:r w:rsidR="004B0F1F">
          <w:rPr>
            <w:noProof/>
          </w:rPr>
          <w:t>4</w:t>
        </w:r>
      </w:fldSimple>
      <w:r w:rsidR="004B0F1F">
        <w:t>.</w:t>
      </w:r>
      <w:fldSimple w:instr=" SEQ Table \* ARABIC \s 2 ">
        <w:r w:rsidR="004B0F1F">
          <w:rPr>
            <w:noProof/>
          </w:rPr>
          <w:t>11</w:t>
        </w:r>
      </w:fldSimple>
      <w:r w:rsidR="00DE054C">
        <w:t xml:space="preserve">: Profile Parameters for </w:t>
      </w:r>
      <w:r w:rsidR="00A1424A">
        <w:t>Performance Assessment</w:t>
      </w:r>
      <w:r w:rsidR="00DE054C">
        <w:t xml:space="preserve"> Study</w:t>
      </w:r>
    </w:p>
    <w:tbl>
      <w:tblPr>
        <w:tblStyle w:val="TableGrid"/>
        <w:tblW w:w="0" w:type="auto"/>
        <w:jc w:val="center"/>
        <w:tblLook w:val="04A0" w:firstRow="1" w:lastRow="0" w:firstColumn="1" w:lastColumn="0" w:noHBand="0" w:noVBand="1"/>
      </w:tblPr>
      <w:tblGrid>
        <w:gridCol w:w="1174"/>
        <w:gridCol w:w="1238"/>
      </w:tblGrid>
      <w:tr w:rsidR="0037187D" w:rsidTr="00F60B64">
        <w:trPr>
          <w:jc w:val="center"/>
        </w:trPr>
        <w:tc>
          <w:tcPr>
            <w:tcW w:w="1174" w:type="dxa"/>
          </w:tcPr>
          <w:p w:rsidR="0037187D" w:rsidRDefault="0037187D" w:rsidP="00F60B64">
            <w:pPr>
              <w:pStyle w:val="squish"/>
            </w:pPr>
            <w:r>
              <w:t>Waviness</w:t>
            </w:r>
          </w:p>
        </w:tc>
        <w:tc>
          <w:tcPr>
            <w:tcW w:w="1238" w:type="dxa"/>
          </w:tcPr>
          <w:p w:rsidR="0037187D" w:rsidRDefault="0037187D" w:rsidP="00F60B64">
            <w:pPr>
              <w:pStyle w:val="squish"/>
            </w:pPr>
            <w:r>
              <w:t>{2, 3, 4}</w:t>
            </w:r>
          </w:p>
        </w:tc>
      </w:tr>
      <w:tr w:rsidR="0037187D" w:rsidTr="00F60B64">
        <w:trPr>
          <w:jc w:val="center"/>
        </w:trPr>
        <w:tc>
          <w:tcPr>
            <w:tcW w:w="1174" w:type="dxa"/>
          </w:tcPr>
          <w:p w:rsidR="0037187D" w:rsidRPr="00F244C3" w:rsidRDefault="0037187D"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37187D" w:rsidRDefault="0037187D" w:rsidP="00F60B64">
            <w:pPr>
              <w:pStyle w:val="squish"/>
            </w:pPr>
            <w:r>
              <w:t>{300, 600}</w:t>
            </w:r>
          </w:p>
        </w:tc>
      </w:tr>
    </w:tbl>
    <w:p w:rsidR="00F60B64" w:rsidRDefault="0037187D" w:rsidP="00F60B64">
      <w:r>
        <w:t xml:space="preserve">Full factorial sampling of the above parameter sets yields 6 profiles, however, each profile generation </w:t>
      </w:r>
      <w:r w:rsidR="00F60B64">
        <w:t>was performed</w:t>
      </w:r>
      <w:r>
        <w:t xml:space="preserve"> twice with different phase angles (reseeded random number generator for random uniform distribution). </w:t>
      </w:r>
      <w:r w:rsidR="00F60B64">
        <w:t>Therefore,</w:t>
      </w:r>
      <w:r>
        <w:t xml:space="preserve"> a total of 15 test case profiles </w:t>
      </w:r>
      <w:r w:rsidR="00F60B64">
        <w:t>are</w:t>
      </w:r>
      <w:r>
        <w:t xml:space="preserve"> examined (3 real profiles, 12 artificially generated). </w:t>
      </w:r>
      <w:r w:rsidR="00F60B64">
        <w:t>Each profile was created with a length such that it could fully cover the longest vehicle path, including approach. Since the longest test-case bridge was 280 feet long with a 320-foot long approach, a minimum profile length of 600 feet was required. The test-case profiles were therefore created with a total length of 650 feet.</w:t>
      </w:r>
    </w:p>
    <w:p w:rsidR="00477C70" w:rsidRDefault="00477C70" w:rsidP="00477C70">
      <w:pPr>
        <w:pStyle w:val="Heading4"/>
      </w:pPr>
      <w:r>
        <w:t>Simulation De</w:t>
      </w:r>
      <w:bookmarkStart w:id="16" w:name="_GoBack"/>
      <w:bookmarkEnd w:id="16"/>
      <w:r>
        <w:t>cisions</w:t>
      </w:r>
    </w:p>
    <w:p w:rsidR="00477C70" w:rsidRDefault="00477C70" w:rsidP="00477C70">
      <w:pPr>
        <w:pStyle w:val="Heading5"/>
      </w:pPr>
      <w:r>
        <w:t>LUSAS FE</w:t>
      </w:r>
    </w:p>
    <w:p w:rsidR="00D12705" w:rsidRDefault="00D12705" w:rsidP="00D12705">
      <w:r>
        <w:t>The simulation process consisted of following steps.</w:t>
      </w:r>
    </w:p>
    <w:p w:rsidR="00D12705" w:rsidRDefault="00853E09" w:rsidP="00D12705">
      <w:pPr>
        <w:pStyle w:val="ListParagraph"/>
        <w:numPr>
          <w:ilvl w:val="0"/>
          <w:numId w:val="16"/>
        </w:numPr>
      </w:pPr>
      <w:r>
        <w:t>E</w:t>
      </w:r>
      <w:r w:rsidR="00D12705">
        <w:t>igenvalue analysis to obtain undamped natural modes of vibration</w:t>
      </w:r>
    </w:p>
    <w:p w:rsidR="00D12705" w:rsidRDefault="00853E09" w:rsidP="00D12705">
      <w:pPr>
        <w:pStyle w:val="ListParagraph"/>
        <w:numPr>
          <w:ilvl w:val="0"/>
          <w:numId w:val="16"/>
        </w:numPr>
      </w:pPr>
      <w:r>
        <w:lastRenderedPageBreak/>
        <w:t>Incremental</w:t>
      </w:r>
      <w:r w:rsidR="00D12705">
        <w:t xml:space="preserve"> unit load analysis along vehicle path of travel</w:t>
      </w:r>
    </w:p>
    <w:p w:rsidR="00853E09" w:rsidRDefault="00853E09" w:rsidP="00D12705">
      <w:pPr>
        <w:pStyle w:val="ListParagraph"/>
        <w:numPr>
          <w:ilvl w:val="0"/>
          <w:numId w:val="16"/>
        </w:numPr>
      </w:pPr>
      <w:r>
        <w:t>Calculation of the equivalent modal forces for each of these distinct locations</w:t>
      </w:r>
    </w:p>
    <w:p w:rsidR="00853E09" w:rsidRDefault="00853E09" w:rsidP="00D12705">
      <w:pPr>
        <w:pStyle w:val="ListParagraph"/>
        <w:numPr>
          <w:ilvl w:val="0"/>
          <w:numId w:val="16"/>
        </w:numPr>
      </w:pPr>
      <w:r>
        <w:t>Definition of moving-mass solver parameters</w:t>
      </w:r>
    </w:p>
    <w:p w:rsidR="00853E09" w:rsidRDefault="00853E09" w:rsidP="00D12705">
      <w:pPr>
        <w:pStyle w:val="ListParagraph"/>
        <w:numPr>
          <w:ilvl w:val="0"/>
          <w:numId w:val="16"/>
        </w:numPr>
      </w:pPr>
      <w:r>
        <w:t>Selection of desired response quantities</w:t>
      </w:r>
    </w:p>
    <w:p w:rsidR="00853E09" w:rsidRDefault="00853E09" w:rsidP="00D12705">
      <w:pPr>
        <w:pStyle w:val="ListParagraph"/>
        <w:numPr>
          <w:ilvl w:val="0"/>
          <w:numId w:val="16"/>
        </w:numPr>
      </w:pPr>
      <w:r>
        <w:t>Moving mass analysis</w:t>
      </w:r>
    </w:p>
    <w:p w:rsidR="00D12705" w:rsidRDefault="00A1424A" w:rsidP="00A77260">
      <w:r>
        <w:t>The</w:t>
      </w:r>
      <w:r w:rsidR="00A77260">
        <w:t xml:space="preserve"> </w:t>
      </w:r>
      <w:r w:rsidR="00853E09">
        <w:t>decisions made in these steps are as follows.</w:t>
      </w:r>
    </w:p>
    <w:p w:rsidR="004B0F1F" w:rsidRDefault="004B0F1F" w:rsidP="004B0F1F">
      <w:pPr>
        <w:pStyle w:val="Caption"/>
        <w:keepNext/>
      </w:pPr>
      <w:r>
        <w:t xml:space="preserve">Table </w:t>
      </w:r>
      <w:fldSimple w:instr=" STYLEREF 2 \s ">
        <w:r>
          <w:rPr>
            <w:noProof/>
          </w:rPr>
          <w:t>4</w:t>
        </w:r>
      </w:fldSimple>
      <w:r>
        <w:t>.</w:t>
      </w:r>
      <w:fldSimple w:instr=" SEQ Table \* ARABIC \s 2 ">
        <w:r>
          <w:rPr>
            <w:noProof/>
          </w:rPr>
          <w:t>12</w:t>
        </w:r>
      </w:fldSimple>
      <w:r>
        <w:t>: Moving Mass Simulation Decisions</w:t>
      </w:r>
    </w:p>
    <w:tbl>
      <w:tblPr>
        <w:tblStyle w:val="TableGrid"/>
        <w:tblW w:w="8122" w:type="dxa"/>
        <w:jc w:val="center"/>
        <w:tblLook w:val="04A0" w:firstRow="1" w:lastRow="0" w:firstColumn="1" w:lastColumn="0" w:noHBand="0" w:noVBand="1"/>
      </w:tblPr>
      <w:tblGrid>
        <w:gridCol w:w="3742"/>
        <w:gridCol w:w="2753"/>
        <w:gridCol w:w="901"/>
        <w:gridCol w:w="726"/>
      </w:tblGrid>
      <w:tr w:rsidR="001321BA" w:rsidTr="001321BA">
        <w:trPr>
          <w:jc w:val="center"/>
        </w:trPr>
        <w:tc>
          <w:tcPr>
            <w:tcW w:w="3742" w:type="dxa"/>
          </w:tcPr>
          <w:p w:rsidR="001321BA" w:rsidRDefault="001321BA" w:rsidP="009C2BDC">
            <w:pPr>
              <w:pStyle w:val="squish"/>
            </w:pPr>
            <w:bookmarkStart w:id="17" w:name="_Hlk2164515"/>
            <w:r>
              <w:t>Decision</w:t>
            </w:r>
          </w:p>
        </w:tc>
        <w:tc>
          <w:tcPr>
            <w:tcW w:w="2753" w:type="dxa"/>
          </w:tcPr>
          <w:p w:rsidR="001321BA" w:rsidRDefault="001321BA" w:rsidP="001321BA">
            <w:pPr>
              <w:pStyle w:val="squish"/>
              <w:jc w:val="right"/>
            </w:pPr>
            <w:r>
              <w:t>Selection</w:t>
            </w:r>
          </w:p>
        </w:tc>
        <w:tc>
          <w:tcPr>
            <w:tcW w:w="901" w:type="dxa"/>
          </w:tcPr>
          <w:p w:rsidR="001321BA" w:rsidRDefault="001321BA" w:rsidP="001321BA">
            <w:pPr>
              <w:pStyle w:val="squish"/>
              <w:jc w:val="both"/>
            </w:pPr>
            <w:r>
              <w:t>Units</w:t>
            </w:r>
          </w:p>
        </w:tc>
        <w:tc>
          <w:tcPr>
            <w:tcW w:w="726" w:type="dxa"/>
          </w:tcPr>
          <w:p w:rsidR="001321BA" w:rsidRDefault="001321BA" w:rsidP="001321BA">
            <w:pPr>
              <w:pStyle w:val="squish"/>
              <w:jc w:val="center"/>
            </w:pPr>
            <w:r>
              <w:t>Step</w:t>
            </w:r>
          </w:p>
        </w:tc>
      </w:tr>
      <w:tr w:rsidR="001321BA" w:rsidTr="001321BA">
        <w:trPr>
          <w:jc w:val="center"/>
        </w:trPr>
        <w:tc>
          <w:tcPr>
            <w:tcW w:w="3742" w:type="dxa"/>
          </w:tcPr>
          <w:p w:rsidR="001321BA" w:rsidRDefault="001321BA" w:rsidP="009C2BDC">
            <w:pPr>
              <w:pStyle w:val="squish"/>
            </w:pPr>
            <w:r>
              <w:t>Number of modes to solve for/include</w:t>
            </w:r>
          </w:p>
        </w:tc>
        <w:tc>
          <w:tcPr>
            <w:tcW w:w="2753" w:type="dxa"/>
          </w:tcPr>
          <w:p w:rsidR="001321BA" w:rsidRDefault="001321BA" w:rsidP="001321BA">
            <w:pPr>
              <w:pStyle w:val="squish"/>
              <w:jc w:val="right"/>
            </w:pPr>
            <w:r>
              <w:t>15</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1, 4</w:t>
            </w:r>
          </w:p>
        </w:tc>
      </w:tr>
      <w:tr w:rsidR="001321BA" w:rsidTr="001321BA">
        <w:trPr>
          <w:jc w:val="center"/>
        </w:trPr>
        <w:tc>
          <w:tcPr>
            <w:tcW w:w="3742" w:type="dxa"/>
          </w:tcPr>
          <w:p w:rsidR="001321BA" w:rsidRDefault="001321BA" w:rsidP="009C2BDC">
            <w:pPr>
              <w:pStyle w:val="squish"/>
            </w:pPr>
            <w:r>
              <w:t>Incremental distance along load-path</w:t>
            </w:r>
          </w:p>
        </w:tc>
        <w:tc>
          <w:tcPr>
            <w:tcW w:w="2753" w:type="dxa"/>
          </w:tcPr>
          <w:p w:rsidR="001321BA" w:rsidRDefault="001321BA" w:rsidP="001321BA">
            <w:pPr>
              <w:pStyle w:val="squish"/>
              <w:jc w:val="right"/>
            </w:pPr>
            <w:r>
              <w:t>6</w:t>
            </w:r>
          </w:p>
        </w:tc>
        <w:tc>
          <w:tcPr>
            <w:tcW w:w="901" w:type="dxa"/>
          </w:tcPr>
          <w:p w:rsidR="001321BA" w:rsidRDefault="001321BA" w:rsidP="001321BA">
            <w:pPr>
              <w:pStyle w:val="squish"/>
              <w:jc w:val="both"/>
            </w:pPr>
            <w:r>
              <w:t>inches</w:t>
            </w:r>
          </w:p>
        </w:tc>
        <w:tc>
          <w:tcPr>
            <w:tcW w:w="726" w:type="dxa"/>
          </w:tcPr>
          <w:p w:rsidR="001321BA" w:rsidRDefault="001321BA" w:rsidP="001321BA">
            <w:pPr>
              <w:pStyle w:val="squish"/>
              <w:jc w:val="center"/>
            </w:pPr>
            <w:r>
              <w:t>2</w:t>
            </w:r>
          </w:p>
        </w:tc>
      </w:tr>
      <w:tr w:rsidR="001321BA" w:rsidTr="001321BA">
        <w:trPr>
          <w:jc w:val="center"/>
        </w:trPr>
        <w:tc>
          <w:tcPr>
            <w:tcW w:w="3742" w:type="dxa"/>
          </w:tcPr>
          <w:p w:rsidR="001321BA" w:rsidRDefault="001321BA" w:rsidP="009C2BDC">
            <w:pPr>
              <w:pStyle w:val="squish"/>
            </w:pPr>
            <w:r>
              <w:t>Time integration scheme</w:t>
            </w:r>
          </w:p>
        </w:tc>
        <w:tc>
          <w:tcPr>
            <w:tcW w:w="2753" w:type="dxa"/>
          </w:tcPr>
          <w:p w:rsidR="001321BA" w:rsidRDefault="001321BA" w:rsidP="001321BA">
            <w:pPr>
              <w:pStyle w:val="squish"/>
              <w:jc w:val="right"/>
            </w:pPr>
            <w:proofErr w:type="spellStart"/>
            <w:r>
              <w:t>Hilber</w:t>
            </w:r>
            <w:proofErr w:type="spellEnd"/>
            <w:r>
              <w:t xml:space="preserve"> Hughes Taylor (HHT)</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Profile interpolation method</w:t>
            </w:r>
          </w:p>
        </w:tc>
        <w:tc>
          <w:tcPr>
            <w:tcW w:w="2753" w:type="dxa"/>
          </w:tcPr>
          <w:p w:rsidR="001321BA" w:rsidRDefault="001321BA" w:rsidP="001321BA">
            <w:pPr>
              <w:pStyle w:val="squish"/>
              <w:jc w:val="right"/>
            </w:pPr>
            <w:r>
              <w:t>Linear</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tructural damping</w:t>
            </w:r>
          </w:p>
        </w:tc>
        <w:tc>
          <w:tcPr>
            <w:tcW w:w="2753" w:type="dxa"/>
          </w:tcPr>
          <w:p w:rsidR="001321BA" w:rsidRDefault="001321BA" w:rsidP="001321BA">
            <w:pPr>
              <w:pStyle w:val="squish"/>
              <w:jc w:val="right"/>
            </w:pPr>
            <w:r>
              <w:t>1%</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Vehicle speed</w:t>
            </w:r>
          </w:p>
        </w:tc>
        <w:tc>
          <w:tcPr>
            <w:tcW w:w="2753" w:type="dxa"/>
          </w:tcPr>
          <w:p w:rsidR="001321BA" w:rsidRDefault="001321BA" w:rsidP="001321BA">
            <w:pPr>
              <w:pStyle w:val="squish"/>
              <w:jc w:val="right"/>
            </w:pPr>
            <w:r>
              <w:t>720</w:t>
            </w:r>
          </w:p>
        </w:tc>
        <w:tc>
          <w:tcPr>
            <w:tcW w:w="901" w:type="dxa"/>
          </w:tcPr>
          <w:p w:rsidR="001321BA" w:rsidRDefault="001321BA" w:rsidP="001321BA">
            <w:pPr>
              <w:pStyle w:val="squish"/>
              <w:jc w:val="both"/>
            </w:pPr>
            <w:r>
              <w:t>in/sec</w:t>
            </w: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olution time-step</w:t>
            </w:r>
          </w:p>
        </w:tc>
        <w:tc>
          <w:tcPr>
            <w:tcW w:w="2753" w:type="dxa"/>
          </w:tcPr>
          <w:p w:rsidR="001321BA" w:rsidRDefault="001321BA" w:rsidP="001321BA">
            <w:pPr>
              <w:pStyle w:val="squish"/>
              <w:jc w:val="right"/>
            </w:pPr>
            <w:r>
              <w:t>0.0015</w:t>
            </w:r>
          </w:p>
        </w:tc>
        <w:tc>
          <w:tcPr>
            <w:tcW w:w="901" w:type="dxa"/>
          </w:tcPr>
          <w:p w:rsidR="001321BA" w:rsidRDefault="001321BA" w:rsidP="001321BA">
            <w:pPr>
              <w:pStyle w:val="squish"/>
              <w:jc w:val="both"/>
            </w:pPr>
            <w:r>
              <w:t>sec</w:t>
            </w:r>
          </w:p>
        </w:tc>
        <w:tc>
          <w:tcPr>
            <w:tcW w:w="726" w:type="dxa"/>
          </w:tcPr>
          <w:p w:rsidR="001321BA" w:rsidRDefault="001321BA" w:rsidP="001321BA">
            <w:pPr>
              <w:pStyle w:val="squish"/>
              <w:jc w:val="center"/>
            </w:pPr>
            <w:r>
              <w:t>4</w:t>
            </w:r>
          </w:p>
        </w:tc>
      </w:tr>
    </w:tbl>
    <w:bookmarkEnd w:id="17"/>
    <w:p w:rsidR="001321BA" w:rsidRDefault="001321BA" w:rsidP="00A77260">
      <w:r>
        <w:t>Vertical displacement of midspan nodes was selected for analysis output.</w:t>
      </w:r>
      <w:r w:rsidR="00165950">
        <w:t xml:space="preserve"> </w:t>
      </w:r>
      <w:r>
        <w:t xml:space="preserve">The amplification for any given run </w:t>
      </w:r>
      <w:r w:rsidR="00165950">
        <w:t>is then</w:t>
      </w:r>
      <w:r>
        <w:t xml:space="preserve">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DE054C">
        <w:tc>
          <w:tcPr>
            <w:tcW w:w="7776" w:type="dxa"/>
          </w:tcPr>
          <w:p w:rsidR="00CC3F71" w:rsidRPr="00CB0CF3" w:rsidRDefault="00CC3F71"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CC3F71" w:rsidRPr="00BD6DB7" w:rsidRDefault="00DE054C" w:rsidP="00DE054C">
            <w:pPr>
              <w:pStyle w:val="EquationCaptions"/>
            </w:pPr>
            <w:r>
              <w:t>(</w:t>
            </w:r>
            <w:fldSimple w:instr=" SEQ Equation \* ARABIC ">
              <w:r w:rsidR="00415AE8">
                <w:rPr>
                  <w:noProof/>
                </w:rPr>
                <w:t>74</w:t>
              </w:r>
            </w:fldSimple>
            <w:r>
              <w:t>)</w:t>
            </w:r>
          </w:p>
        </w:tc>
      </w:tr>
    </w:tbl>
    <w:p w:rsidR="00A77260" w:rsidRPr="00D12705" w:rsidRDefault="00165950" w:rsidP="00A77260">
      <w:r>
        <w:t xml:space="preserve">Where </w:t>
      </w:r>
      <w:proofErr w:type="spellStart"/>
      <w:r w:rsidRPr="00165950">
        <w:rPr>
          <w:rFonts w:cstheme="minorHAnsi"/>
          <w:i/>
        </w:rPr>
        <w:t>δ</w:t>
      </w:r>
      <w:r w:rsidRPr="00165950">
        <w:rPr>
          <w:i/>
          <w:vertAlign w:val="subscript"/>
        </w:rPr>
        <w:t>max</w:t>
      </w:r>
      <w:proofErr w:type="spellEnd"/>
      <w:r>
        <w:t xml:space="preserve"> is the maximum downward deflection and </w:t>
      </w:r>
      <w:proofErr w:type="spellStart"/>
      <w:r w:rsidRPr="00165950">
        <w:rPr>
          <w:rFonts w:cstheme="minorHAnsi"/>
          <w:i/>
        </w:rPr>
        <w:t>δ</w:t>
      </w:r>
      <w:r w:rsidRPr="00165950">
        <w:rPr>
          <w:i/>
          <w:vertAlign w:val="subscript"/>
        </w:rPr>
        <w:t>static</w:t>
      </w:r>
      <w:proofErr w:type="spellEnd"/>
      <w:r>
        <w:t xml:space="preserve"> is the maximum static deflection reported when the moving mass is analyzed at 5 in/sec.</w:t>
      </w:r>
    </w:p>
    <w:p w:rsidR="00477C70" w:rsidRDefault="00477C70" w:rsidP="00477C70">
      <w:pPr>
        <w:pStyle w:val="Heading5"/>
      </w:pPr>
      <w:r>
        <w:t>State-Space</w:t>
      </w:r>
    </w:p>
    <w:p w:rsidR="00477C70" w:rsidRDefault="00165950" w:rsidP="00477C70">
      <w:r>
        <w:t>The appropriate parameters (as described in a preceding section) were assigned to the state-space model using custom MATLAB scripts and functions</w:t>
      </w:r>
      <w:r w:rsidR="00E8684C">
        <w:t>. The scripts subsequently looped through all the cases, performing simulation for each. Beam and sprung mass position and velocity time histories were output as well as contact force. The displacement amplification was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DE054C">
        <w:tc>
          <w:tcPr>
            <w:tcW w:w="7776" w:type="dxa"/>
          </w:tcPr>
          <w:p w:rsidR="00CC3F71" w:rsidRPr="00CB0CF3" w:rsidRDefault="00CC3F71"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CC3F71" w:rsidRPr="00BD6DB7" w:rsidRDefault="00DE054C" w:rsidP="00DE054C">
            <w:pPr>
              <w:pStyle w:val="EquationCaptions"/>
            </w:pPr>
            <w:r>
              <w:t>(</w:t>
            </w:r>
            <w:fldSimple w:instr=" SEQ Equation \* ARABIC ">
              <w:r w:rsidR="00415AE8">
                <w:rPr>
                  <w:noProof/>
                </w:rPr>
                <w:t>75</w:t>
              </w:r>
            </w:fldSimple>
            <w:r>
              <w:t>)</w:t>
            </w:r>
          </w:p>
        </w:tc>
      </w:tr>
    </w:tbl>
    <w:p w:rsidR="009D1E77" w:rsidRPr="00D12705" w:rsidRDefault="009D1E77" w:rsidP="009D1E77">
      <w:r>
        <w:t xml:space="preserve">Where </w:t>
      </w:r>
      <w:proofErr w:type="spellStart"/>
      <w:r w:rsidRPr="00165950">
        <w:rPr>
          <w:rFonts w:cstheme="minorHAnsi"/>
          <w:i/>
        </w:rPr>
        <w:t>δ</w:t>
      </w:r>
      <w:r w:rsidRPr="00165950">
        <w:rPr>
          <w:i/>
          <w:vertAlign w:val="subscript"/>
        </w:rPr>
        <w:t>max</w:t>
      </w:r>
      <w:proofErr w:type="spellEnd"/>
      <w:r>
        <w:t xml:space="preserve"> is the minimum (maximum negative) displacement of the beam DOF over the </w:t>
      </w:r>
      <w:proofErr w:type="gramStart"/>
      <w:r>
        <w:t>time period</w:t>
      </w:r>
      <w:proofErr w:type="gramEnd"/>
      <w:r>
        <w:t xml:space="preserve"> for which the vehicle was on the span. For 2-span models, the displacement of the second span was reported as the minimum displacement of the beam DOF over the </w:t>
      </w:r>
      <w:proofErr w:type="gramStart"/>
      <w:r>
        <w:t>time period</w:t>
      </w:r>
      <w:proofErr w:type="gramEnd"/>
      <w:r>
        <w:t xml:space="preserve"> </w:t>
      </w:r>
      <w:r>
        <w:lastRenderedPageBreak/>
        <w:t>for which the vehicle was on the second span multiplied by a factor of -1, which is consistent with the assumed shape function. The static displacement (</w:t>
      </w:r>
      <w:proofErr w:type="spellStart"/>
      <w:r w:rsidRPr="00165950">
        <w:rPr>
          <w:rFonts w:cstheme="minorHAnsi"/>
          <w:i/>
        </w:rPr>
        <w:t>δ</w:t>
      </w:r>
      <w:r w:rsidRPr="00165950">
        <w:rPr>
          <w:i/>
          <w:vertAlign w:val="subscript"/>
        </w:rPr>
        <w:t>static</w:t>
      </w:r>
      <w:proofErr w:type="spellEnd"/>
      <w:r>
        <w:t xml:space="preserve">) is the maximum static deflection </w:t>
      </w:r>
      <w:r w:rsidR="005C568F">
        <w:t xml:space="preserve">according to the generalized stiffness parameter and </w:t>
      </w:r>
      <w:r>
        <w:t xml:space="preserve">calculated </w:t>
      </w:r>
      <w:r w:rsidR="005C568F">
        <w:t>with</w:t>
      </w:r>
      <w:r>
        <w:t xml:space="preserve"> the </w:t>
      </w:r>
      <w:r w:rsidR="00F81D50">
        <w:t>following equations</w:t>
      </w:r>
      <w:r>
        <w:t>.</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81D50" w:rsidTr="005C568F">
        <w:trPr>
          <w:trHeight w:val="720"/>
          <w:jc w:val="center"/>
        </w:trPr>
        <w:tc>
          <w:tcPr>
            <w:tcW w:w="7776" w:type="dxa"/>
            <w:vAlign w:val="center"/>
          </w:tcPr>
          <w:p w:rsidR="00F81D50" w:rsidRPr="007F10ED" w:rsidRDefault="00F81D50" w:rsidP="003508D9">
            <w:pPr>
              <w:pStyle w:val="squish"/>
              <w:jc w:val="center"/>
            </w:pPr>
            <w:r>
              <w:rPr>
                <w:rFonts w:eastAsiaTheme="minorEastAsia"/>
              </w:rPr>
              <w:t>Single Span:</w:t>
            </w:r>
            <w:r w:rsidR="005C568F">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m:t>
                      </m:r>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EI</m:t>
                  </m:r>
                </m:den>
              </m:f>
            </m:oMath>
          </w:p>
        </w:tc>
        <w:tc>
          <w:tcPr>
            <w:tcW w:w="864" w:type="dxa"/>
            <w:vAlign w:val="center"/>
          </w:tcPr>
          <w:p w:rsidR="00F81D50" w:rsidRPr="00BD6DB7" w:rsidRDefault="00F81D50" w:rsidP="003508D9">
            <w:pPr>
              <w:pStyle w:val="EquationCaptions"/>
            </w:pPr>
            <w:r>
              <w:t>(</w:t>
            </w:r>
            <w:fldSimple w:instr=" SEQ Equation \* ARABIC ">
              <w:r w:rsidR="00415AE8">
                <w:rPr>
                  <w:noProof/>
                </w:rPr>
                <w:t>76</w:t>
              </w:r>
            </w:fldSimple>
            <w:r>
              <w:t>)</w:t>
            </w:r>
          </w:p>
        </w:tc>
      </w:tr>
      <w:tr w:rsidR="00F81D50" w:rsidTr="005C568F">
        <w:trPr>
          <w:trHeight w:val="720"/>
          <w:jc w:val="center"/>
        </w:trPr>
        <w:tc>
          <w:tcPr>
            <w:tcW w:w="7776" w:type="dxa"/>
            <w:vAlign w:val="center"/>
          </w:tcPr>
          <w:p w:rsidR="00F81D50" w:rsidRPr="007F10ED" w:rsidRDefault="00F81D50" w:rsidP="00DE054C">
            <w:pPr>
              <w:pStyle w:val="squish"/>
              <w:jc w:val="center"/>
              <w:rPr>
                <w:rFonts w:ascii="Calibri" w:eastAsia="Calibri" w:hAnsi="Calibri" w:cs="Times New Roman"/>
              </w:rPr>
            </w:pPr>
            <w:r>
              <w:rPr>
                <w:rFonts w:ascii="Calibri" w:eastAsia="Calibri" w:hAnsi="Calibri" w:cs="Times New Roman"/>
              </w:rPr>
              <w:t xml:space="preserve">Two-Span: </w:t>
            </w:r>
            <w:r w:rsidR="005C568F">
              <w:rPr>
                <w:rFonts w:ascii="Calibri" w:eastAsia="Calibri" w:hAnsi="Calibri" w:cs="Times New Roman"/>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F81D50" w:rsidRPr="00BD6DB7" w:rsidRDefault="00DE054C" w:rsidP="00DE054C">
            <w:pPr>
              <w:pStyle w:val="EquationCaptions"/>
              <w:rPr>
                <w:rFonts w:ascii="Calibri" w:eastAsia="Calibri" w:hAnsi="Calibri" w:cs="Times New Roman"/>
              </w:rPr>
            </w:pPr>
            <w:r>
              <w:t>(</w:t>
            </w:r>
            <w:fldSimple w:instr=" SEQ Equation \* ARABIC ">
              <w:r w:rsidR="00415AE8">
                <w:rPr>
                  <w:noProof/>
                </w:rPr>
                <w:t>77</w:t>
              </w:r>
            </w:fldSimple>
            <w:r w:rsidR="00F81D50">
              <w:t>)</w:t>
            </w:r>
          </w:p>
        </w:tc>
      </w:tr>
    </w:tbl>
    <w:p w:rsidR="00E8684C" w:rsidRDefault="005C568F" w:rsidP="00477C70">
      <w:r>
        <w:t xml:space="preserve">Where </w:t>
      </w:r>
      <w:proofErr w:type="spellStart"/>
      <w:r w:rsidRPr="005C568F">
        <w:rPr>
          <w:i/>
        </w:rPr>
        <w:t>P</w:t>
      </w:r>
      <w:r w:rsidRPr="005C568F">
        <w:rPr>
          <w:i/>
          <w:vertAlign w:val="subscript"/>
        </w:rPr>
        <w:t>veh</w:t>
      </w:r>
      <w:proofErr w:type="spellEnd"/>
      <w:r>
        <w:t xml:space="preserve"> is the static weight of the vehicle.</w:t>
      </w:r>
    </w:p>
    <w:p w:rsidR="005873A5" w:rsidRPr="00477C70" w:rsidRDefault="005873A5" w:rsidP="00477C70">
      <w:r>
        <w:t xml:space="preserve">The IRI of each profile over each span was also computed for comparison. These computations were also performed with a state-space model based on the golden-car model and benchmarked against FHWA’s profile analysis program: </w:t>
      </w:r>
      <w:proofErr w:type="spellStart"/>
      <w:r>
        <w:t>ProVAL</w:t>
      </w:r>
      <w:proofErr w:type="spellEnd"/>
      <w:r>
        <w:t>.</w:t>
      </w:r>
    </w:p>
    <w:p w:rsidR="0037187D" w:rsidRDefault="00F60B64" w:rsidP="00F60B64">
      <w:pPr>
        <w:pStyle w:val="Heading4"/>
      </w:pPr>
      <w:r>
        <w:t>Results</w:t>
      </w:r>
    </w:p>
    <w:p w:rsidR="00F40CA2" w:rsidRDefault="00882542" w:rsidP="00391015">
      <w:r>
        <w:t xml:space="preserve">The four parameter categories (i.e. bridge, path of travel, vehicle, and profile) were sampled to obtain a total of 239 different scenarios. Each scenario was simulated with a detailed 3D FE model and with a state-space model. </w:t>
      </w:r>
      <w:r w:rsidR="004155CF">
        <w:t>The predicted amplification is compared in the plots below.</w:t>
      </w:r>
    </w:p>
    <w:p w:rsidR="00EC443B" w:rsidRDefault="00882542" w:rsidP="00EC443B">
      <w:pPr>
        <w:keepNext/>
        <w:jc w:val="center"/>
      </w:pPr>
      <w:r>
        <w:rPr>
          <w:noProof/>
        </w:rPr>
        <w:lastRenderedPageBreak/>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24885" w:rsidRDefault="00EC443B" w:rsidP="00EC443B">
      <w:pPr>
        <w:pStyle w:val="Caption"/>
      </w:pPr>
      <w:r>
        <w:t xml:space="preserve">Figure </w:t>
      </w:r>
      <w:fldSimple w:instr=" STYLEREF 2 \s ">
        <w:r w:rsidR="004B0F1F">
          <w:rPr>
            <w:noProof/>
          </w:rPr>
          <w:t>4</w:t>
        </w:r>
      </w:fldSimple>
      <w:r w:rsidR="004B0F1F">
        <w:t>.</w:t>
      </w:r>
      <w:fldSimple w:instr=" SEQ Figure \* ARABIC \s 2 ">
        <w:r w:rsidR="004B0F1F">
          <w:rPr>
            <w:noProof/>
          </w:rPr>
          <w:t>9</w:t>
        </w:r>
      </w:fldSimple>
      <w:r>
        <w:t>: Performance of 2DOF State-Space Models for Predicting Dynamic Amplification</w:t>
      </w:r>
    </w:p>
    <w:p w:rsidR="004155CF" w:rsidRDefault="004155CF" w:rsidP="004155CF">
      <w:r>
        <w:t xml:space="preserve">It can be observed from these plots that the state-space models are more conservative for scenarios that result in high levels of amplification, but more accurate at lower amplification levels. </w:t>
      </w:r>
      <w:r w:rsidR="000F7B42">
        <w:t xml:space="preserve">This </w:t>
      </w:r>
      <w:r w:rsidR="00CA3142">
        <w:t xml:space="preserve">is because the simplified state-space model overestimates the dynamic response due </w:t>
      </w:r>
      <w:r w:rsidR="000F7B42">
        <w:t xml:space="preserve">to the manner in which </w:t>
      </w:r>
      <w:proofErr w:type="gramStart"/>
      <w:r w:rsidR="000F7B42">
        <w:t>loading</w:t>
      </w:r>
      <w:proofErr w:type="gramEnd"/>
      <w:r w:rsidR="000F7B42">
        <w:t xml:space="preserve"> and deformation is generalized </w:t>
      </w:r>
      <w:r w:rsidR="00CA3142">
        <w:t xml:space="preserve">by the shape functions </w:t>
      </w:r>
      <w:r w:rsidR="004B0F1F">
        <w:t xml:space="preserve">used </w:t>
      </w:r>
      <w:r w:rsidR="000F7B42">
        <w:t>in the simplified state-space model</w:t>
      </w:r>
      <w:r w:rsidR="00CA3142">
        <w:t>s</w:t>
      </w:r>
      <w:r w:rsidR="000F7B42">
        <w:t xml:space="preserve">. </w:t>
      </w:r>
    </w:p>
    <w:p w:rsidR="004155CF" w:rsidRDefault="004155CF" w:rsidP="004155CF">
      <w:r>
        <w:t>It is not expected that dynamic amplification will reach such high values on real structures since the values were obtained from simulations with unrealistically rough artificial profiles and assumed the vehicle tires did not lose contact with the roadway surface. While this is not representative of reality, these simulations were intended to examine the performance of the simplified models compared to 3D FE models. It was therefore important to compare the model types across a wide range of response levels. The suitability of a 3D element-level model for predicting dynamic amplification is demonstrated in Part 1.</w:t>
      </w:r>
    </w:p>
    <w:p w:rsidR="004155CF" w:rsidRDefault="00EC443B" w:rsidP="004155CF">
      <w:r>
        <w:t>Therefore</w:t>
      </w:r>
      <w:r w:rsidR="004155CF">
        <w:t>, while the simulated responses are not representative of the range of dynamic amplification that would be expected on real structures, they still serve to demonstrate the performance of the state-space models.</w:t>
      </w:r>
    </w:p>
    <w:p w:rsidR="00D26A5F" w:rsidRDefault="00D26A5F" w:rsidP="00D26A5F">
      <w:pPr>
        <w:pStyle w:val="Heading5"/>
      </w:pPr>
      <w:r>
        <w:lastRenderedPageBreak/>
        <w:t>Vehicle Dynamics and Bridge Vulnerability</w:t>
      </w:r>
    </w:p>
    <w:p w:rsidR="00D26A5F" w:rsidRDefault="00D26A5F" w:rsidP="00D26A5F">
      <w:r>
        <w:t>In the following plot the dynamic amplification data points are grouped by the type of vehicle used in the analysis</w:t>
      </w:r>
      <w:r w:rsidR="00230C63">
        <w:t xml:space="preserve"> where the “matching vehicle” corresponds to the vehicles that have natural frequencies close to the bridge’s first natural frequency</w:t>
      </w:r>
      <w:r w:rsidR="004155CF">
        <w:t xml:space="preserve"> and “non-matching</w:t>
      </w:r>
      <w:r w:rsidR="000F7B42">
        <w:t xml:space="preserve"> vehicle” corresponds to the 2.8 Hz vehicle</w:t>
      </w:r>
      <w:r w:rsidR="00230C63">
        <w:t xml:space="preserve">. </w:t>
      </w:r>
      <w:r w:rsidR="00E8282E">
        <w:t xml:space="preserve"> The data points associated with the 140 ft bridges have been omitted since the 2.8 Hz vehicle</w:t>
      </w:r>
      <w:r w:rsidR="00230C63">
        <w:t xml:space="preserve">’s natural frequency is </w:t>
      </w:r>
      <w:r w:rsidR="00E8282E">
        <w:t xml:space="preserve">close to the </w:t>
      </w:r>
      <w:r w:rsidR="00230C63">
        <w:t xml:space="preserve">natural frequencies </w:t>
      </w:r>
      <w:r w:rsidR="00EC443B">
        <w:t xml:space="preserve">(2.08 Hz) </w:t>
      </w:r>
      <w:r w:rsidR="00230C63">
        <w:t>of those bridges.</w:t>
      </w:r>
      <w:r>
        <w:t xml:space="preserve"> </w:t>
      </w:r>
    </w:p>
    <w:p w:rsidR="00EC443B" w:rsidRDefault="004155CF" w:rsidP="00EC443B">
      <w:pPr>
        <w:keepNext/>
        <w:jc w:val="center"/>
      </w:pPr>
      <w:bookmarkStart w:id="18" w:name="_Toc536017967"/>
      <w:r>
        <w:rPr>
          <w:noProof/>
        </w:rPr>
        <w:drawing>
          <wp:inline distT="0" distB="0" distL="0" distR="0" wp14:anchorId="5A432706" wp14:editId="5D3CF761">
            <wp:extent cx="4572000" cy="2743200"/>
            <wp:effectExtent l="0" t="0" r="0" b="0"/>
            <wp:docPr id="1" name="Chart 1">
              <a:extLst xmlns:a="http://schemas.openxmlformats.org/drawingml/2006/main">
                <a:ext uri="{FF2B5EF4-FFF2-40B4-BE49-F238E27FC236}">
                  <a16:creationId xmlns:a16="http://schemas.microsoft.com/office/drawing/2014/main" id="{E2AED355-87AF-48C5-BC5F-BD8B6AC4F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230C63" w:rsidRDefault="00EC443B" w:rsidP="00EC443B">
      <w:pPr>
        <w:pStyle w:val="Caption"/>
      </w:pPr>
      <w:r>
        <w:t xml:space="preserve">Figure </w:t>
      </w:r>
      <w:fldSimple w:instr=" STYLEREF 2 \s ">
        <w:r w:rsidR="004B0F1F">
          <w:rPr>
            <w:noProof/>
          </w:rPr>
          <w:t>4</w:t>
        </w:r>
      </w:fldSimple>
      <w:r w:rsidR="004B0F1F">
        <w:t>.</w:t>
      </w:r>
      <w:fldSimple w:instr=" SEQ Figure \* ARABIC \s 2 ">
        <w:r w:rsidR="004B0F1F">
          <w:rPr>
            <w:noProof/>
          </w:rPr>
          <w:t>10</w:t>
        </w:r>
      </w:fldSimple>
      <w:r>
        <w:t>: Performance of 2DOF State-Space Model Grouped by Vehicle</w:t>
      </w:r>
    </w:p>
    <w:p w:rsidR="00230C63" w:rsidRDefault="00230C63" w:rsidP="00230C63">
      <w:r>
        <w:t xml:space="preserve">As can be seen, the bridges with higher first natural frequencies fail to be excited by the </w:t>
      </w:r>
      <w:r w:rsidR="00EC443B">
        <w:t>non-matching (</w:t>
      </w:r>
      <w:r>
        <w:t>2.8 Hz</w:t>
      </w:r>
      <w:r w:rsidR="00EC443B">
        <w:t>)</w:t>
      </w:r>
      <w:r>
        <w:t xml:space="preserve"> vehicle. Furthermore, it is postulated that fully loaded trucks most often have first natural frequencies less than 4 Hz, and thus bridges with high first natural frequencies have reduced vulnerability to dynamic amplification. </w:t>
      </w:r>
    </w:p>
    <w:p w:rsidR="008A297A" w:rsidRDefault="008A297A" w:rsidP="008A297A">
      <w:pPr>
        <w:pStyle w:val="Heading2"/>
      </w:pPr>
      <w:bookmarkStart w:id="19" w:name="_Toc536017953"/>
      <w:r>
        <w:t>IRI &amp; Other Vehicle-Only Models</w:t>
      </w:r>
    </w:p>
    <w:p w:rsidR="008A297A" w:rsidRDefault="008A297A" w:rsidP="008A297A">
      <w:r>
        <w:t xml:space="preserve">There are several methods already widely used to assess the roughness of roadway profiles. The International Roughness Index (IRI) is the most complex and simulates a specified vehicle </w:t>
      </w:r>
      <w:r>
        <w:lastRenderedPageBreak/>
        <w:t xml:space="preserve">(golden quarter-car) traveling over the profile. Other metrics ignore the vehicle and deal only with the profile data. The ISO 8608 parameters, for example, describe the spatial frequency content of the profile. However, </w:t>
      </w:r>
      <w:proofErr w:type="gramStart"/>
      <w:r>
        <w:t>all of</w:t>
      </w:r>
      <w:proofErr w:type="gramEnd"/>
      <w:r>
        <w:t xml:space="preserve"> these roughness metrics fail to consider the bridge or the position of the profile. Studies were performed to examine if these metrics had any ability to predict dynamic amplification. </w:t>
      </w:r>
    </w:p>
    <w:p w:rsidR="008A297A" w:rsidRDefault="008A297A" w:rsidP="008A297A">
      <w:r>
        <w:t xml:space="preserve">ISO 8608 parameters describe the spatial frequency content of the profile. Studies presented in </w:t>
      </w:r>
      <w:r w:rsidR="00EC443B">
        <w:t>Chapter 6</w:t>
      </w:r>
      <w:r>
        <w:t xml:space="preserve"> show that the spatial frequency of the profile content does influence dynamic amplification. However, these parameters ignore any transient features and ignore the phase angle distribution and therefore are inadequate for predicting dynamic amplification</w:t>
      </w:r>
      <w:r w:rsidR="00EC443B">
        <w:t xml:space="preserve"> (also demonstrated in Chapter 6</w:t>
      </w:r>
      <w:r>
        <w:t xml:space="preserve">. The inadequacy is further demonstrated by the supplied correlation plot. </w:t>
      </w:r>
    </w:p>
    <w:p w:rsidR="00EC443B" w:rsidRDefault="008A297A" w:rsidP="00EC443B">
      <w:pPr>
        <w:keepNext/>
        <w:jc w:val="center"/>
      </w:pPr>
      <w:r>
        <w:rPr>
          <w:noProof/>
        </w:rPr>
        <w:drawing>
          <wp:inline distT="0" distB="0" distL="0" distR="0" wp14:anchorId="28C9F43A" wp14:editId="66AB0BEB">
            <wp:extent cx="4572000" cy="2283350"/>
            <wp:effectExtent l="0" t="0" r="0" b="3175"/>
            <wp:docPr id="114" name="Chart 114">
              <a:extLst xmlns:a="http://schemas.openxmlformats.org/drawingml/2006/main">
                <a:ext uri="{FF2B5EF4-FFF2-40B4-BE49-F238E27FC236}">
                  <a16:creationId xmlns:a16="http://schemas.microsoft.com/office/drawing/2014/main" id="{ACD0197A-34AF-46BE-8986-378E56B56D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8A297A" w:rsidRDefault="00EC443B" w:rsidP="00EC443B">
      <w:pPr>
        <w:pStyle w:val="Caption"/>
      </w:pPr>
      <w:r>
        <w:t xml:space="preserve">Figure </w:t>
      </w:r>
      <w:fldSimple w:instr=" STYLEREF 2 \s ">
        <w:r w:rsidR="004B0F1F">
          <w:rPr>
            <w:noProof/>
          </w:rPr>
          <w:t>5</w:t>
        </w:r>
      </w:fldSimple>
      <w:r w:rsidR="004B0F1F">
        <w:t>.</w:t>
      </w:r>
      <w:fldSimple w:instr=" SEQ Figure \* ARABIC \s 2 ">
        <w:r w:rsidR="004B0F1F">
          <w:rPr>
            <w:noProof/>
          </w:rPr>
          <w:t>1</w:t>
        </w:r>
      </w:fldSimple>
      <w:r>
        <w:t>: Performance on ISO 8608 Parameters for Predicting Dynamic Amplification</w:t>
      </w:r>
    </w:p>
    <w:p w:rsidR="008A297A" w:rsidRDefault="008A297A" w:rsidP="008A297A">
      <w:r>
        <w:t xml:space="preserve">The IRI includes the vehicle in its model and may be expected to demonstrate better ability to predict dynamic amplification. However, </w:t>
      </w:r>
      <w:r w:rsidR="00EC443B">
        <w:t>the following</w:t>
      </w:r>
      <w:r>
        <w:t xml:space="preserve"> correlation plot shows that the IRI cannot reliably predict dynamic amplification. The plot also reveals that while profiles with high IRI may not always result in high dynamic amplification, bridges with high dynamic amplification have </w:t>
      </w:r>
      <w:r>
        <w:lastRenderedPageBreak/>
        <w:t xml:space="preserve">high profile IRI values. This provides further </w:t>
      </w:r>
      <w:r w:rsidR="00EC443B">
        <w:t>evidence</w:t>
      </w:r>
      <w:r>
        <w:t xml:space="preserve"> to encourage and mandate a smooth deck surface. </w:t>
      </w:r>
    </w:p>
    <w:p w:rsidR="00EC443B" w:rsidRDefault="008A297A" w:rsidP="00EC443B">
      <w:pPr>
        <w:keepNext/>
      </w:pPr>
      <w:r>
        <w:rPr>
          <w:noProof/>
        </w:rPr>
        <w:drawing>
          <wp:inline distT="0" distB="0" distL="0" distR="0" wp14:anchorId="4AF525B7" wp14:editId="39B4B42C">
            <wp:extent cx="2743200" cy="2283350"/>
            <wp:effectExtent l="0" t="0" r="0" b="3175"/>
            <wp:docPr id="99" name="Chart 99">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6470DBE4" wp14:editId="58B0A6D9">
            <wp:extent cx="2743200" cy="2286000"/>
            <wp:effectExtent l="0" t="0" r="0" b="0"/>
            <wp:docPr id="100" name="Chart 100">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A297A" w:rsidRDefault="00EC443B" w:rsidP="00EC443B">
      <w:pPr>
        <w:pStyle w:val="Caption"/>
      </w:pPr>
      <w:r>
        <w:t xml:space="preserve">Figure </w:t>
      </w:r>
      <w:fldSimple w:instr=" STYLEREF 2 \s ">
        <w:r w:rsidR="004B0F1F">
          <w:rPr>
            <w:noProof/>
          </w:rPr>
          <w:t>5</w:t>
        </w:r>
      </w:fldSimple>
      <w:r w:rsidR="004B0F1F">
        <w:t>.</w:t>
      </w:r>
      <w:fldSimple w:instr=" SEQ Figure \* ARABIC \s 2 ">
        <w:r w:rsidR="004B0F1F">
          <w:rPr>
            <w:noProof/>
          </w:rPr>
          <w:t>2</w:t>
        </w:r>
      </w:fldSimple>
      <w:r>
        <w:t>: Performance of IRI for Predicting Dynamic Amplification</w:t>
      </w:r>
    </w:p>
    <w:p w:rsidR="008A297A" w:rsidRDefault="008A297A" w:rsidP="008A297A">
      <w:r>
        <w:t xml:space="preserve">Another simple model </w:t>
      </w:r>
      <w:r w:rsidR="00A1424A">
        <w:t xml:space="preserve">(quarter-car model) </w:t>
      </w:r>
      <w:r>
        <w:t xml:space="preserve">was assessed that included representation of the vehicle but ignored bridge behavior. Position of the profile on the bridge was included by applying a sine window to the vehicle response over the </w:t>
      </w:r>
      <w:proofErr w:type="gramStart"/>
      <w:r>
        <w:t>time period</w:t>
      </w:r>
      <w:proofErr w:type="gramEnd"/>
      <w:r>
        <w:t xml:space="preserve"> for which the vehicle is on the bridge. The maximum of the windowed contact force is reported as a factor of the vehicle self-weight. This contact-force amplification metric is compared to FE predictions in the plot below.  The metric correlated relatively well with dynamic amplification, but that correlation coefficient was not consistent between bridges and therefore is not recommended for any amplification predictions. </w:t>
      </w:r>
    </w:p>
    <w:p w:rsidR="00EC443B" w:rsidRDefault="008A297A" w:rsidP="00EC443B">
      <w:pPr>
        <w:keepNext/>
      </w:pPr>
      <w:r>
        <w:rPr>
          <w:noProof/>
        </w:rPr>
        <w:lastRenderedPageBreak/>
        <w:drawing>
          <wp:inline distT="0" distB="0" distL="0" distR="0" wp14:anchorId="0BFDB7B0" wp14:editId="1F7CA126">
            <wp:extent cx="2743200" cy="2286000"/>
            <wp:effectExtent l="0" t="0" r="0" b="0"/>
            <wp:docPr id="94" name="Chart 9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0B3EE9DA" wp14:editId="079E08C5">
            <wp:extent cx="2743200" cy="2286000"/>
            <wp:effectExtent l="0" t="0" r="0" b="0"/>
            <wp:docPr id="98" name="Chart 98">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A297A" w:rsidRDefault="00EC443B" w:rsidP="00EC443B">
      <w:pPr>
        <w:pStyle w:val="Caption"/>
      </w:pPr>
      <w:r>
        <w:t xml:space="preserve">Figure </w:t>
      </w:r>
      <w:fldSimple w:instr=" STYLEREF 2 \s ">
        <w:r w:rsidR="004B0F1F">
          <w:rPr>
            <w:noProof/>
          </w:rPr>
          <w:t>5</w:t>
        </w:r>
      </w:fldSimple>
      <w:r w:rsidR="004B0F1F">
        <w:t>.</w:t>
      </w:r>
      <w:fldSimple w:instr=" SEQ Figure \* ARABIC \s 2 ">
        <w:r w:rsidR="004B0F1F">
          <w:rPr>
            <w:noProof/>
          </w:rPr>
          <w:t>3</w:t>
        </w:r>
      </w:fldSimple>
      <w:r>
        <w:t>: Performance of Quarter-Car Vehicle Model for Predicting Dynamic Amplification</w:t>
      </w:r>
    </w:p>
    <w:p w:rsidR="009A5114" w:rsidRDefault="002342BC" w:rsidP="009A5114">
      <w:pPr>
        <w:pStyle w:val="Heading2"/>
      </w:pPr>
      <w:r>
        <w:t>V</w:t>
      </w:r>
      <w:r w:rsidR="00BF0C02">
        <w:t>BI Mechanisms and Parameters</w:t>
      </w:r>
      <w:bookmarkEnd w:id="19"/>
    </w:p>
    <w:p w:rsidR="009A5114" w:rsidRPr="008B7CAE" w:rsidRDefault="009A5114" w:rsidP="009A5114">
      <w:r>
        <w:t xml:space="preserve">In several of the simulation studies described in this section the simplified 2-DOF state-space model was employed. This model type was used when appropriate due to the minimal computing power required, permitting </w:t>
      </w:r>
      <w:proofErr w:type="gramStart"/>
      <w:r>
        <w:t>a large number of</w:t>
      </w:r>
      <w:proofErr w:type="gramEnd"/>
      <w:r>
        <w:t xml:space="preserve"> simulations to be automated and performed in a relatively short amount of time. This model (state-space) is described in detail in </w:t>
      </w:r>
      <w:r w:rsidR="00EC443B">
        <w:t>Chapter 4</w:t>
      </w:r>
      <w:r>
        <w:t>.</w:t>
      </w:r>
    </w:p>
    <w:p w:rsidR="009A5114" w:rsidRDefault="009A5114" w:rsidP="009A5114">
      <w:pPr>
        <w:pStyle w:val="Heading3"/>
      </w:pPr>
      <w:bookmarkStart w:id="20" w:name="_Toc536017954"/>
      <w:r>
        <w:t>Bridge and vehicle decoupled</w:t>
      </w:r>
      <w:bookmarkEnd w:id="20"/>
    </w:p>
    <w:p w:rsidR="009A5114" w:rsidRDefault="009A5114" w:rsidP="009A5114">
      <w:r>
        <w:t xml:space="preserve">In the interest of further understanding the degree to which the vehicle and bridge interact, the vehicle </w:t>
      </w:r>
      <w:r w:rsidR="00B167C9">
        <w:t>motion is decoupled from</w:t>
      </w:r>
      <w:r>
        <w:t xml:space="preserve"> the bridge. </w:t>
      </w:r>
      <w:r w:rsidR="00B167C9">
        <w:t xml:space="preserve">Therefore, the contact force is only computed as a function of vehicle motion and profile elevation. </w:t>
      </w:r>
      <w:r>
        <w:t>This method neglects bridge motion and therefore represents</w:t>
      </w:r>
      <w:r w:rsidR="000330D3">
        <w:t xml:space="preserve"> the contact force for</w:t>
      </w:r>
      <w:r>
        <w:t xml:space="preserve"> a completely rigid bridge. </w:t>
      </w:r>
      <w:r w:rsidR="00B167C9">
        <w:t>As a result</w:t>
      </w:r>
      <w:r>
        <w:t>, this method’s accuracy will suffer with increased bridge flexibility and vehicle mass</w:t>
      </w:r>
      <w:r w:rsidR="002361B7">
        <w:t xml:space="preserve"> (i.e. as bridge deformation increases)</w:t>
      </w:r>
      <w:r>
        <w:t>.</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9A5114" w:rsidRPr="00851911" w:rsidTr="00217ECF">
        <w:tc>
          <w:tcPr>
            <w:tcW w:w="2165" w:type="dxa"/>
            <w:vAlign w:val="center"/>
          </w:tcPr>
          <w:p w:rsidR="009A5114" w:rsidRPr="00851911" w:rsidRDefault="009A5114" w:rsidP="00217ECF">
            <w:pPr>
              <w:pStyle w:val="squish"/>
            </w:pPr>
            <w:r w:rsidRPr="00851911">
              <w:rPr>
                <w:noProof/>
              </w:rPr>
              <w:lastRenderedPageBreak/>
              <w:drawing>
                <wp:inline distT="0" distB="0" distL="0" distR="0" wp14:anchorId="401E2CAD" wp14:editId="60A4D1D2">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9A5114" w:rsidRPr="00851911" w:rsidRDefault="009A5114" w:rsidP="00217ECF">
            <w:pPr>
              <w:pStyle w:val="squish"/>
            </w:pPr>
            <w:r w:rsidRPr="00851911">
              <w:rPr>
                <w:noProof/>
              </w:rPr>
              <mc:AlternateContent>
                <mc:Choice Requires="wps">
                  <w:drawing>
                    <wp:inline distT="0" distB="0" distL="0" distR="0" wp14:anchorId="2E12517D" wp14:editId="0FCCE6FB">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E7819B4"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9A5114" w:rsidRDefault="009A5114" w:rsidP="00217ECF">
            <w:pPr>
              <w:pStyle w:val="squish"/>
              <w:keepNext/>
            </w:pPr>
            <w:r w:rsidRPr="00851911">
              <w:rPr>
                <w:noProof/>
              </w:rPr>
              <w:drawing>
                <wp:inline distT="0" distB="0" distL="0" distR="0" wp14:anchorId="42C5D1FF" wp14:editId="3A1600EC">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57600" cy="1056640"/>
                          </a:xfrm>
                          <a:prstGeom prst="rect">
                            <a:avLst/>
                          </a:prstGeom>
                        </pic:spPr>
                      </pic:pic>
                    </a:graphicData>
                  </a:graphic>
                </wp:inline>
              </w:drawing>
            </w:r>
          </w:p>
          <w:p w:rsidR="009A5114" w:rsidRPr="00851911" w:rsidRDefault="009A5114" w:rsidP="00217ECF">
            <w:pPr>
              <w:pStyle w:val="Caption"/>
              <w:jc w:val="left"/>
            </w:pPr>
          </w:p>
        </w:tc>
      </w:tr>
    </w:tbl>
    <w:p w:rsidR="009A5114" w:rsidRDefault="009A5114" w:rsidP="009A5114">
      <w:pPr>
        <w:pStyle w:val="Caption"/>
      </w:pPr>
      <w:r w:rsidRPr="00851911">
        <w:t xml:space="preserve">Figure </w:t>
      </w:r>
      <w:fldSimple w:instr=" STYLEREF 2 \s ">
        <w:r w:rsidR="004B0F1F">
          <w:rPr>
            <w:noProof/>
          </w:rPr>
          <w:t>6</w:t>
        </w:r>
      </w:fldSimple>
      <w:r w:rsidR="004B0F1F">
        <w:t>.</w:t>
      </w:r>
      <w:fldSimple w:instr=" SEQ Figure \* ARABIC \s 2 ">
        <w:r w:rsidR="004B0F1F">
          <w:rPr>
            <w:noProof/>
          </w:rPr>
          <w:t>1</w:t>
        </w:r>
      </w:fldSimple>
      <w:r w:rsidRPr="00851911">
        <w:t>: Diagram of Decoupled Model</w:t>
      </w:r>
    </w:p>
    <w:p w:rsidR="009A5114" w:rsidRDefault="009A5114" w:rsidP="009A5114">
      <w:pPr>
        <w:keepNext/>
        <w:jc w:val="center"/>
      </w:pPr>
      <w:r>
        <w:rPr>
          <w:noProof/>
        </w:rPr>
        <w:drawing>
          <wp:inline distT="0" distB="0" distL="0" distR="0" wp14:anchorId="792E3D0A" wp14:editId="7DE8AAA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000" cy="2084917"/>
                    </a:xfrm>
                    <a:prstGeom prst="rect">
                      <a:avLst/>
                    </a:prstGeom>
                  </pic:spPr>
                </pic:pic>
              </a:graphicData>
            </a:graphic>
          </wp:inline>
        </w:drawing>
      </w:r>
    </w:p>
    <w:p w:rsidR="009A5114" w:rsidRPr="00851911" w:rsidRDefault="009A5114" w:rsidP="009A5114">
      <w:pPr>
        <w:pStyle w:val="Caption"/>
      </w:pPr>
      <w:r>
        <w:t xml:space="preserve">Figure </w:t>
      </w:r>
      <w:fldSimple w:instr=" STYLEREF 2 \s ">
        <w:r w:rsidR="004B0F1F">
          <w:rPr>
            <w:noProof/>
          </w:rPr>
          <w:t>6</w:t>
        </w:r>
      </w:fldSimple>
      <w:r w:rsidR="004B0F1F">
        <w:t>.</w:t>
      </w:r>
      <w:fldSimple w:instr=" SEQ Figure \* ARABIC \s 2 ">
        <w:r w:rsidR="004B0F1F">
          <w:rPr>
            <w:noProof/>
          </w:rPr>
          <w:t>2</w:t>
        </w:r>
      </w:fldSimple>
      <w:r>
        <w:t>: Diagram of Coupled 2-DOF Model</w:t>
      </w:r>
    </w:p>
    <w:p w:rsidR="00B167C9" w:rsidRDefault="00B167C9" w:rsidP="00B167C9">
      <w:r>
        <w:t>The simplified 2-DOF state-space model presented in Chapter 4 was altered to decouple the beam degree of freedom from the vehicle degree of freedom. The force (</w:t>
      </w:r>
      <w:r w:rsidRPr="000A5954">
        <w:rPr>
          <w:i/>
        </w:rPr>
        <w:t>p</w:t>
      </w:r>
      <w:r w:rsidRPr="000A5954">
        <w:rPr>
          <w:i/>
          <w:vertAlign w:val="subscript"/>
        </w:rPr>
        <w:t>0</w:t>
      </w:r>
      <w:r>
        <w:t>) applied by the vehicle is calculated based on the vertical motion of the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DE054C">
        <w:tc>
          <w:tcPr>
            <w:tcW w:w="7776" w:type="dxa"/>
          </w:tcPr>
          <w:p w:rsidR="00CC3F71" w:rsidRPr="00CB0CF3" w:rsidRDefault="00CC3F71" w:rsidP="00390569">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CC3F71" w:rsidRPr="00BD6DB7" w:rsidRDefault="00DE054C" w:rsidP="00DE054C">
            <w:pPr>
              <w:pStyle w:val="EquationCaptions"/>
            </w:pPr>
            <w:r>
              <w:t>(</w:t>
            </w:r>
            <w:fldSimple w:instr=" SEQ Equation \* ARABIC ">
              <w:r w:rsidR="00415AE8">
                <w:rPr>
                  <w:noProof/>
                </w:rPr>
                <w:t>78</w:t>
              </w:r>
            </w:fldSimple>
            <w:r>
              <w:t>)</w:t>
            </w:r>
          </w:p>
        </w:tc>
      </w:tr>
    </w:tbl>
    <w:p w:rsidR="00B167C9" w:rsidRPr="005C795C" w:rsidRDefault="00B167C9" w:rsidP="00B167C9">
      <w:pPr>
        <w:rPr>
          <w:rFonts w:eastAsiaTheme="minorEastAsia"/>
        </w:rPr>
      </w:pPr>
      <w:r>
        <w:rPr>
          <w:rFonts w:eastAsiaTheme="minorEastAsia"/>
        </w:rPr>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and </w:t>
      </w:r>
      <w:r w:rsidRPr="001A2DA7">
        <w:rPr>
          <w:rFonts w:eastAsiaTheme="minorEastAsia" w:cstheme="minorHAnsi"/>
          <w:i/>
        </w:rPr>
        <w:t>Δ̇</w:t>
      </w:r>
      <w:r>
        <w:rPr>
          <w:rFonts w:eastAsiaTheme="minorEastAsia" w:cstheme="minorHAnsi"/>
        </w:rPr>
        <w:t xml:space="preserve"> is the rate of change in profile elevation.</w:t>
      </w:r>
    </w:p>
    <w:p w:rsidR="00B167C9" w:rsidRDefault="00B167C9" w:rsidP="00B167C9">
      <w:pPr>
        <w:pStyle w:val="Heading4"/>
      </w:pPr>
      <w:r>
        <w:lastRenderedPageBreak/>
        <w:t>Equations of motion when the vehicle is on the bridge</w:t>
      </w:r>
    </w:p>
    <w:p w:rsidR="00B167C9" w:rsidRDefault="00B167C9" w:rsidP="00B167C9">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7"/>
        <w:gridCol w:w="573"/>
      </w:tblGrid>
      <w:tr w:rsidR="00CC3F71" w:rsidTr="00DE054C">
        <w:tc>
          <w:tcPr>
            <w:tcW w:w="8208" w:type="dxa"/>
          </w:tcPr>
          <w:p w:rsidR="00CC3F71" w:rsidRPr="00CB0CF3" w:rsidRDefault="00CC3F71" w:rsidP="00DE054C">
            <w:r>
              <w:rPr>
                <w:rFonts w:eastAsiaTheme="minorEastAsia"/>
              </w:rPr>
              <w:t>Vehicle DOF:</w:t>
            </w:r>
            <w:r w:rsidR="00DE054C">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CC3F71" w:rsidRPr="00BD6DB7" w:rsidRDefault="00DE054C" w:rsidP="00DE054C">
            <w:pPr>
              <w:pStyle w:val="EquationCaptions"/>
            </w:pPr>
            <w:r>
              <w:t>(</w:t>
            </w:r>
            <w:fldSimple w:instr=" SEQ Equation \* ARABIC ">
              <w:r w:rsidR="00415AE8">
                <w:rPr>
                  <w:noProof/>
                </w:rPr>
                <w:t>79</w:t>
              </w:r>
            </w:fldSimple>
            <w:r>
              <w:t>)</w:t>
            </w:r>
          </w:p>
        </w:tc>
      </w:tr>
      <w:tr w:rsidR="00CC3F71" w:rsidTr="00DE054C">
        <w:tc>
          <w:tcPr>
            <w:tcW w:w="8208" w:type="dxa"/>
          </w:tcPr>
          <w:p w:rsidR="00CC3F71" w:rsidRPr="00CB0CF3" w:rsidRDefault="00CC3F71" w:rsidP="00DE054C">
            <w:r>
              <w:rPr>
                <w:rFonts w:eastAsiaTheme="minorEastAsia"/>
              </w:rPr>
              <w:t xml:space="preserve">Beam DOF: </w:t>
            </w:r>
            <w:r w:rsidR="00DE054C">
              <w:rPr>
                <w:rFonts w:eastAsiaTheme="minorEastAsia"/>
              </w:rPr>
              <w:t xml:space="preserve">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CC3F71" w:rsidRPr="00BD6DB7" w:rsidRDefault="00DE054C" w:rsidP="00DE054C">
            <w:pPr>
              <w:pStyle w:val="EquationCaptions"/>
            </w:pPr>
            <w:r>
              <w:t>(</w:t>
            </w:r>
            <w:fldSimple w:instr=" SEQ Equation \* ARABIC ">
              <w:r w:rsidR="00415AE8">
                <w:rPr>
                  <w:noProof/>
                </w:rPr>
                <w:t>80</w:t>
              </w:r>
            </w:fldSimple>
            <w:r>
              <w:t>)</w:t>
            </w:r>
          </w:p>
        </w:tc>
      </w:tr>
    </w:tbl>
    <w:p w:rsidR="00B167C9" w:rsidRDefault="00B167C9" w:rsidP="00B167C9">
      <w:pPr>
        <w:rPr>
          <w:rFonts w:eastAsiaTheme="minorEastAsia"/>
        </w:rPr>
      </w:pPr>
      <w:r>
        <w:rPr>
          <w:rFonts w:eastAsiaTheme="minorEastAsia"/>
        </w:rPr>
        <w:t xml:space="preserve">Double-dot notation is used in the preceding equations to indicate the second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B167C9" w:rsidRPr="00B167C9" w:rsidRDefault="00B167C9" w:rsidP="00B167C9">
      <w:pPr>
        <w:pStyle w:val="Heading4"/>
      </w:pPr>
      <w:r>
        <w:t>State Space</w:t>
      </w:r>
    </w:p>
    <w:p w:rsidR="00B167C9" w:rsidRDefault="00B167C9" w:rsidP="00B167C9">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DE054C">
        <w:tc>
          <w:tcPr>
            <w:tcW w:w="7776" w:type="dxa"/>
          </w:tcPr>
          <w:p w:rsidR="00CC3F71" w:rsidRPr="00CB0CF3" w:rsidRDefault="00CC3F71" w:rsidP="00DE054C">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CC3F71" w:rsidRPr="00BD6DB7" w:rsidRDefault="00DE054C" w:rsidP="00DE054C">
            <w:pPr>
              <w:pStyle w:val="EquationCaptions"/>
            </w:pPr>
            <w:r>
              <w:t>(</w:t>
            </w:r>
            <w:fldSimple w:instr=" SEQ Equation \* ARABIC ">
              <w:r w:rsidR="00415AE8">
                <w:rPr>
                  <w:noProof/>
                </w:rPr>
                <w:t>81</w:t>
              </w:r>
            </w:fldSimple>
            <w:r>
              <w:t>)</w:t>
            </w:r>
          </w:p>
        </w:tc>
      </w:tr>
      <w:tr w:rsidR="00CC3F71" w:rsidTr="00DE054C">
        <w:tc>
          <w:tcPr>
            <w:tcW w:w="7776" w:type="dxa"/>
          </w:tcPr>
          <w:p w:rsidR="00CC3F71" w:rsidRPr="00CB0CF3" w:rsidRDefault="00CC3F71" w:rsidP="00DE054C">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CC3F71" w:rsidRPr="00BD6DB7" w:rsidRDefault="00DE054C" w:rsidP="00DE054C">
            <w:pPr>
              <w:pStyle w:val="EquationCaptions"/>
            </w:pPr>
            <w:r>
              <w:t>(</w:t>
            </w:r>
            <w:fldSimple w:instr=" SEQ Equation \* ARABIC ">
              <w:r w:rsidR="00415AE8">
                <w:rPr>
                  <w:noProof/>
                </w:rPr>
                <w:t>82</w:t>
              </w:r>
            </w:fldSimple>
            <w:r>
              <w:t>)</w:t>
            </w:r>
          </w:p>
        </w:tc>
      </w:tr>
      <w:tr w:rsidR="00CC3F71" w:rsidTr="00DE054C">
        <w:tc>
          <w:tcPr>
            <w:tcW w:w="7776" w:type="dxa"/>
          </w:tcPr>
          <w:p w:rsidR="00CC3F71" w:rsidRPr="00CB0CF3" w:rsidRDefault="00CC3F71" w:rsidP="00DE054C">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CC3F71" w:rsidRPr="00BD6DB7" w:rsidRDefault="00DE054C" w:rsidP="00DE054C">
            <w:pPr>
              <w:pStyle w:val="EquationCaptions"/>
            </w:pPr>
            <w:r>
              <w:t>(</w:t>
            </w:r>
            <w:fldSimple w:instr=" SEQ Equation \* ARABIC ">
              <w:r w:rsidR="00415AE8">
                <w:rPr>
                  <w:noProof/>
                </w:rPr>
                <w:t>83</w:t>
              </w:r>
            </w:fldSimple>
            <w:r>
              <w:t>)</w:t>
            </w:r>
          </w:p>
        </w:tc>
      </w:tr>
      <w:tr w:rsidR="00CC3F71" w:rsidTr="00DE054C">
        <w:tc>
          <w:tcPr>
            <w:tcW w:w="7776" w:type="dxa"/>
          </w:tcPr>
          <w:p w:rsidR="00CC3F71" w:rsidRPr="00CB0CF3" w:rsidRDefault="00CC3F71" w:rsidP="00DE054C">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CC3F71" w:rsidRPr="00BD6DB7" w:rsidRDefault="00DE054C" w:rsidP="00DE054C">
            <w:pPr>
              <w:pStyle w:val="EquationCaptions"/>
            </w:pPr>
            <w:r>
              <w:t>(</w:t>
            </w:r>
            <w:fldSimple w:instr=" SEQ Equation \* ARABIC ">
              <w:r w:rsidR="00415AE8">
                <w:rPr>
                  <w:noProof/>
                </w:rPr>
                <w:t>84</w:t>
              </w:r>
            </w:fldSimple>
            <w:r>
              <w:t>)</w:t>
            </w:r>
          </w:p>
        </w:tc>
      </w:tr>
      <w:tr w:rsidR="00CC3F71" w:rsidTr="00DE054C">
        <w:tc>
          <w:tcPr>
            <w:tcW w:w="7776" w:type="dxa"/>
          </w:tcPr>
          <w:p w:rsidR="00CC3F71" w:rsidRPr="00CB0CF3" w:rsidRDefault="00CC3F71" w:rsidP="00DE054C">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CC3F71" w:rsidRPr="00BD6DB7" w:rsidRDefault="00DE054C" w:rsidP="00DE054C">
            <w:pPr>
              <w:pStyle w:val="EquationCaptions"/>
            </w:pPr>
            <w:r>
              <w:t>(</w:t>
            </w:r>
            <w:fldSimple w:instr=" SEQ Equation \* ARABIC ">
              <w:r w:rsidR="00415AE8">
                <w:rPr>
                  <w:noProof/>
                </w:rPr>
                <w:t>85</w:t>
              </w:r>
            </w:fldSimple>
            <w:r>
              <w:t>)</w:t>
            </w:r>
          </w:p>
        </w:tc>
      </w:tr>
    </w:tbl>
    <w:p w:rsidR="00B167C9" w:rsidRDefault="00B167C9" w:rsidP="009A5114">
      <w:r>
        <w:lastRenderedPageBreak/>
        <w:t>The state-space matrices for when the vehicle is not on the bridge are the same as presented for the coupled state-space model</w:t>
      </w:r>
      <w:r w:rsidR="00917D7E">
        <w:t xml:space="preserve"> (Chapter 4)</w:t>
      </w:r>
      <w:r>
        <w:t>.</w:t>
      </w:r>
    </w:p>
    <w:p w:rsidR="00B167C9" w:rsidRDefault="00B167C9" w:rsidP="00B167C9">
      <w:pPr>
        <w:pStyle w:val="Heading4"/>
      </w:pPr>
      <w:r>
        <w:t>Coupled and Decoupled Models Compared</w:t>
      </w:r>
    </w:p>
    <w:p w:rsidR="000330D3" w:rsidRDefault="000330D3" w:rsidP="009A5114">
      <w:r>
        <w:t xml:space="preserve">The coupled and decoupled models were compared by performing simulations with each using the same beam and vehicle parameters as summarized in the following table. </w:t>
      </w:r>
    </w:p>
    <w:p w:rsidR="009A687E" w:rsidRDefault="009A687E" w:rsidP="009A687E">
      <w:pPr>
        <w:pStyle w:val="Caption"/>
        <w:keepNext/>
      </w:pPr>
      <w:r>
        <w:t xml:space="preserve">Table </w:t>
      </w:r>
      <w:fldSimple w:instr=" STYLEREF 2 \s ">
        <w:r w:rsidR="004B0F1F">
          <w:rPr>
            <w:noProof/>
          </w:rPr>
          <w:t>6</w:t>
        </w:r>
      </w:fldSimple>
      <w:r w:rsidR="004B0F1F">
        <w:t>.</w:t>
      </w:r>
      <w:fldSimple w:instr=" SEQ Table \* ARABIC \s 2 ">
        <w:r w:rsidR="004B0F1F">
          <w:rPr>
            <w:noProof/>
          </w:rPr>
          <w:t>1</w:t>
        </w:r>
      </w:fldSimple>
      <w:r>
        <w:t>: Coupled and Decoupled Model Parameters</w:t>
      </w:r>
    </w:p>
    <w:tbl>
      <w:tblPr>
        <w:tblStyle w:val="TableGrid"/>
        <w:tblW w:w="0" w:type="auto"/>
        <w:jc w:val="center"/>
        <w:tblLook w:val="04A0" w:firstRow="1" w:lastRow="0" w:firstColumn="1" w:lastColumn="0" w:noHBand="0" w:noVBand="1"/>
      </w:tblPr>
      <w:tblGrid>
        <w:gridCol w:w="3204"/>
        <w:gridCol w:w="1440"/>
        <w:gridCol w:w="873"/>
      </w:tblGrid>
      <w:tr w:rsidR="000330D3" w:rsidTr="00A5089F">
        <w:trPr>
          <w:jc w:val="center"/>
        </w:trPr>
        <w:tc>
          <w:tcPr>
            <w:tcW w:w="3204" w:type="dxa"/>
          </w:tcPr>
          <w:p w:rsidR="000330D3" w:rsidRDefault="000330D3" w:rsidP="00A5089F">
            <w:pPr>
              <w:pStyle w:val="squish"/>
            </w:pPr>
            <w:r>
              <w:t>Span Length (</w:t>
            </w:r>
            <w:r w:rsidRPr="00297DD4">
              <w:rPr>
                <w:i/>
              </w:rPr>
              <w:t>L</w:t>
            </w:r>
            <w:r>
              <w:t>)</w:t>
            </w:r>
          </w:p>
        </w:tc>
        <w:tc>
          <w:tcPr>
            <w:tcW w:w="1440" w:type="dxa"/>
          </w:tcPr>
          <w:p w:rsidR="000330D3" w:rsidRDefault="000330D3" w:rsidP="00A5089F">
            <w:pPr>
              <w:pStyle w:val="squish"/>
              <w:jc w:val="right"/>
            </w:pPr>
            <w:r>
              <w:t>140</w:t>
            </w:r>
          </w:p>
        </w:tc>
        <w:tc>
          <w:tcPr>
            <w:tcW w:w="873" w:type="dxa"/>
          </w:tcPr>
          <w:p w:rsidR="000330D3" w:rsidRDefault="000330D3" w:rsidP="00A5089F">
            <w:pPr>
              <w:pStyle w:val="squish"/>
            </w:pPr>
            <w:r>
              <w:t>ft</w:t>
            </w:r>
          </w:p>
        </w:tc>
      </w:tr>
      <w:tr w:rsidR="000330D3" w:rsidTr="00A5089F">
        <w:trPr>
          <w:jc w:val="center"/>
        </w:trPr>
        <w:tc>
          <w:tcPr>
            <w:tcW w:w="3204" w:type="dxa"/>
          </w:tcPr>
          <w:p w:rsidR="000330D3" w:rsidRDefault="000330D3" w:rsidP="00A5089F">
            <w:pPr>
              <w:pStyle w:val="squish"/>
            </w:pPr>
            <w:r>
              <w:t>Distributed Mass (</w:t>
            </w:r>
            <w:r w:rsidRPr="00A102CA">
              <w:rPr>
                <w:i/>
              </w:rPr>
              <w:t>m</w:t>
            </w:r>
            <w:r w:rsidRPr="00A102CA">
              <w:rPr>
                <w:i/>
                <w:vertAlign w:val="subscript"/>
              </w:rPr>
              <w:t>b</w:t>
            </w:r>
            <w:r w:rsidRPr="00A102CA">
              <w:rPr>
                <w:i/>
              </w:rPr>
              <w:t>/L</w:t>
            </w:r>
            <w:r>
              <w:t>)</w:t>
            </w:r>
          </w:p>
        </w:tc>
        <w:tc>
          <w:tcPr>
            <w:tcW w:w="1440" w:type="dxa"/>
          </w:tcPr>
          <w:p w:rsidR="000330D3" w:rsidRPr="000330D3" w:rsidRDefault="000330D3" w:rsidP="000330D3">
            <w:pPr>
              <w:spacing w:before="0" w:line="240" w:lineRule="auto"/>
              <w:jc w:val="right"/>
              <w:rPr>
                <w:rFonts w:ascii="Calibri" w:hAnsi="Calibri" w:cs="Calibri"/>
                <w:color w:val="000000"/>
              </w:rPr>
            </w:pPr>
            <w:r>
              <w:rPr>
                <w:rFonts w:ascii="Calibri" w:hAnsi="Calibri" w:cs="Calibri"/>
                <w:color w:val="000000"/>
              </w:rPr>
              <w:t>7283.3</w:t>
            </w:r>
          </w:p>
        </w:tc>
        <w:tc>
          <w:tcPr>
            <w:tcW w:w="873" w:type="dxa"/>
          </w:tcPr>
          <w:p w:rsidR="000330D3" w:rsidRDefault="000330D3" w:rsidP="00A5089F">
            <w:pPr>
              <w:pStyle w:val="squish"/>
            </w:pPr>
            <w:proofErr w:type="spellStart"/>
            <w:r>
              <w:t>lb</w:t>
            </w:r>
            <w:proofErr w:type="spellEnd"/>
            <w:r>
              <w:t>/ft</w:t>
            </w:r>
          </w:p>
        </w:tc>
      </w:tr>
      <w:tr w:rsidR="000330D3" w:rsidTr="00A5089F">
        <w:trPr>
          <w:jc w:val="center"/>
        </w:trPr>
        <w:tc>
          <w:tcPr>
            <w:tcW w:w="3204" w:type="dxa"/>
          </w:tcPr>
          <w:p w:rsidR="000330D3" w:rsidRDefault="000330D3" w:rsidP="00A5089F">
            <w:pPr>
              <w:pStyle w:val="squish"/>
            </w:pPr>
            <w:r>
              <w:t>Distributed Stiffness (</w:t>
            </w:r>
            <w:r w:rsidRPr="00A102CA">
              <w:rPr>
                <w:i/>
              </w:rPr>
              <w:t>EI</w:t>
            </w:r>
            <w:r>
              <w:t>)</w:t>
            </w:r>
          </w:p>
        </w:tc>
        <w:tc>
          <w:tcPr>
            <w:tcW w:w="1440" w:type="dxa"/>
          </w:tcPr>
          <w:p w:rsidR="000330D3" w:rsidRPr="009A687E" w:rsidRDefault="009A687E" w:rsidP="009A687E">
            <w:pPr>
              <w:spacing w:before="0" w:line="240" w:lineRule="auto"/>
              <w:jc w:val="right"/>
              <w:rPr>
                <w:rFonts w:ascii="Calibri" w:hAnsi="Calibri" w:cs="Calibri"/>
                <w:color w:val="000000"/>
              </w:rPr>
            </w:pPr>
            <w:r>
              <w:rPr>
                <w:rFonts w:ascii="Calibri" w:hAnsi="Calibri" w:cs="Calibri"/>
                <w:color w:val="000000"/>
              </w:rPr>
              <w:t>2.196E+13</w:t>
            </w:r>
          </w:p>
        </w:tc>
        <w:tc>
          <w:tcPr>
            <w:tcW w:w="873" w:type="dxa"/>
          </w:tcPr>
          <w:p w:rsidR="000330D3" w:rsidRDefault="000330D3" w:rsidP="00A5089F">
            <w:pPr>
              <w:pStyle w:val="squish"/>
            </w:pPr>
            <w:r>
              <w:t>lb-in</w:t>
            </w:r>
            <w:r w:rsidRPr="00A102CA">
              <w:rPr>
                <w:vertAlign w:val="superscript"/>
              </w:rPr>
              <w:t>2</w:t>
            </w:r>
          </w:p>
        </w:tc>
      </w:tr>
      <w:tr w:rsidR="000330D3" w:rsidTr="00A5089F">
        <w:trPr>
          <w:jc w:val="center"/>
        </w:trPr>
        <w:tc>
          <w:tcPr>
            <w:tcW w:w="3204" w:type="dxa"/>
          </w:tcPr>
          <w:p w:rsidR="000330D3" w:rsidRDefault="000330D3" w:rsidP="00A5089F">
            <w:pPr>
              <w:pStyle w:val="squish"/>
            </w:pPr>
            <w:r>
              <w:t>Vehicle Mass (</w:t>
            </w:r>
            <w:r w:rsidRPr="00A102CA">
              <w:rPr>
                <w:i/>
              </w:rPr>
              <w:t>m</w:t>
            </w:r>
            <w:r w:rsidRPr="00A102CA">
              <w:rPr>
                <w:i/>
                <w:vertAlign w:val="subscript"/>
              </w:rPr>
              <w:t>t</w:t>
            </w:r>
            <w:r>
              <w:t>)</w:t>
            </w:r>
          </w:p>
        </w:tc>
        <w:tc>
          <w:tcPr>
            <w:tcW w:w="1440" w:type="dxa"/>
          </w:tcPr>
          <w:p w:rsidR="000330D3" w:rsidRDefault="009A687E" w:rsidP="00A5089F">
            <w:pPr>
              <w:pStyle w:val="squish"/>
              <w:jc w:val="right"/>
            </w:pPr>
            <w:r>
              <w:t>2</w:t>
            </w:r>
            <w:r w:rsidR="000330D3">
              <w:t>00</w:t>
            </w:r>
          </w:p>
        </w:tc>
        <w:tc>
          <w:tcPr>
            <w:tcW w:w="873" w:type="dxa"/>
          </w:tcPr>
          <w:p w:rsidR="000330D3" w:rsidRDefault="000330D3" w:rsidP="00A5089F">
            <w:pPr>
              <w:pStyle w:val="squish"/>
            </w:pPr>
            <w:proofErr w:type="spellStart"/>
            <w:r>
              <w:t>slinch</w:t>
            </w:r>
            <w:proofErr w:type="spellEnd"/>
          </w:p>
        </w:tc>
      </w:tr>
      <w:tr w:rsidR="000330D3" w:rsidTr="00A5089F">
        <w:trPr>
          <w:jc w:val="center"/>
        </w:trPr>
        <w:tc>
          <w:tcPr>
            <w:tcW w:w="3204" w:type="dxa"/>
          </w:tcPr>
          <w:p w:rsidR="000330D3" w:rsidRDefault="000330D3" w:rsidP="00A5089F">
            <w:pPr>
              <w:pStyle w:val="squish"/>
            </w:pPr>
            <w:r>
              <w:t>Vehicle Suspension Stiffness (</w:t>
            </w:r>
            <w:proofErr w:type="spellStart"/>
            <w:r w:rsidRPr="00A102CA">
              <w:rPr>
                <w:i/>
              </w:rPr>
              <w:t>k</w:t>
            </w:r>
            <w:r w:rsidRPr="00297DD4">
              <w:rPr>
                <w:i/>
                <w:vertAlign w:val="subscript"/>
              </w:rPr>
              <w:t>t</w:t>
            </w:r>
            <w:proofErr w:type="spellEnd"/>
            <w:r>
              <w:t>)</w:t>
            </w:r>
          </w:p>
        </w:tc>
        <w:tc>
          <w:tcPr>
            <w:tcW w:w="1440" w:type="dxa"/>
          </w:tcPr>
          <w:p w:rsidR="000330D3" w:rsidRPr="009A687E" w:rsidRDefault="009A687E" w:rsidP="009A687E">
            <w:pPr>
              <w:spacing w:before="0" w:line="240" w:lineRule="auto"/>
              <w:jc w:val="right"/>
              <w:rPr>
                <w:rFonts w:ascii="Calibri" w:hAnsi="Calibri" w:cs="Calibri"/>
                <w:color w:val="000000"/>
              </w:rPr>
            </w:pPr>
            <w:r>
              <w:rPr>
                <w:rFonts w:ascii="Calibri" w:hAnsi="Calibri" w:cs="Calibri"/>
                <w:color w:val="000000"/>
              </w:rPr>
              <w:t>4.935E+04</w:t>
            </w:r>
          </w:p>
        </w:tc>
        <w:tc>
          <w:tcPr>
            <w:tcW w:w="873" w:type="dxa"/>
          </w:tcPr>
          <w:p w:rsidR="000330D3" w:rsidRDefault="000330D3" w:rsidP="00A5089F">
            <w:pPr>
              <w:pStyle w:val="squish"/>
            </w:pPr>
            <w:proofErr w:type="spellStart"/>
            <w:r>
              <w:t>lb</w:t>
            </w:r>
            <w:proofErr w:type="spellEnd"/>
            <w:r>
              <w:t>/in</w:t>
            </w:r>
          </w:p>
        </w:tc>
      </w:tr>
      <w:tr w:rsidR="000330D3" w:rsidTr="00A5089F">
        <w:trPr>
          <w:jc w:val="center"/>
        </w:trPr>
        <w:tc>
          <w:tcPr>
            <w:tcW w:w="3204" w:type="dxa"/>
          </w:tcPr>
          <w:p w:rsidR="000330D3" w:rsidRDefault="000330D3" w:rsidP="00A5089F">
            <w:pPr>
              <w:pStyle w:val="squish"/>
            </w:pPr>
            <w:r>
              <w:t>Vehicle Damping Ratio (</w:t>
            </w:r>
            <w:r>
              <w:rPr>
                <w:rFonts w:cstheme="minorHAnsi"/>
              </w:rPr>
              <w:t>ζ</w:t>
            </w:r>
            <w:r>
              <w:t>)</w:t>
            </w:r>
          </w:p>
        </w:tc>
        <w:tc>
          <w:tcPr>
            <w:tcW w:w="1440" w:type="dxa"/>
          </w:tcPr>
          <w:p w:rsidR="000330D3" w:rsidRDefault="000330D3" w:rsidP="00A5089F">
            <w:pPr>
              <w:pStyle w:val="squish"/>
              <w:jc w:val="right"/>
            </w:pPr>
            <w:r>
              <w:t>10%</w:t>
            </w:r>
          </w:p>
        </w:tc>
        <w:tc>
          <w:tcPr>
            <w:tcW w:w="873" w:type="dxa"/>
          </w:tcPr>
          <w:p w:rsidR="000330D3" w:rsidRDefault="000330D3" w:rsidP="00A5089F">
            <w:pPr>
              <w:pStyle w:val="squish"/>
            </w:pPr>
          </w:p>
        </w:tc>
      </w:tr>
    </w:tbl>
    <w:p w:rsidR="009A687E" w:rsidRDefault="009A687E" w:rsidP="009A5114">
      <w:r>
        <w:t>An artificial profile was created according to ISO 8608 standards with parameters that resulted in a very rough bridge (C</w:t>
      </w:r>
      <w:r w:rsidRPr="00851911">
        <w:rPr>
          <w:vertAlign w:val="subscript"/>
        </w:rPr>
        <w:t>10</w:t>
      </w:r>
      <w:r>
        <w:t xml:space="preserve"> = 600; w = -2). The vehicle speed was set to 720 in/sec (65.8 </w:t>
      </w:r>
      <w:proofErr w:type="spellStart"/>
      <w:r>
        <w:t>kmh</w:t>
      </w:r>
      <w:proofErr w:type="spellEnd"/>
      <w:r>
        <w:t>). These parameter values were chosen as they were known to result in large dynamic amplification and thus would provide good demonstration of the differences between the two models.</w:t>
      </w:r>
    </w:p>
    <w:p w:rsidR="009A5114" w:rsidRDefault="009A5114" w:rsidP="009A5114">
      <w:r>
        <w:t xml:space="preserve">The following plot compares the bridge response from this </w:t>
      </w:r>
      <w:r w:rsidR="00C84169">
        <w:t>de</w:t>
      </w:r>
      <w:r>
        <w:t>coupled analysis to that from the coupled vehicle-bridge model.</w:t>
      </w:r>
    </w:p>
    <w:p w:rsidR="004E6B61" w:rsidRDefault="000E32C5" w:rsidP="004E6B61">
      <w:pPr>
        <w:keepNext/>
      </w:pPr>
      <w:r w:rsidRPr="000E32C5">
        <w:rPr>
          <w:noProof/>
        </w:rPr>
        <w:lastRenderedPageBreak/>
        <w:drawing>
          <wp:inline distT="0" distB="0" distL="0" distR="0">
            <wp:extent cx="5486400" cy="27355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9A5114" w:rsidRDefault="004E6B61" w:rsidP="004E6B61">
      <w:pPr>
        <w:pStyle w:val="Caption"/>
      </w:pPr>
      <w:r>
        <w:t xml:space="preserve">Figure </w:t>
      </w:r>
      <w:fldSimple w:instr=" STYLEREF 2 \s ">
        <w:r w:rsidR="004B0F1F">
          <w:rPr>
            <w:noProof/>
          </w:rPr>
          <w:t>6</w:t>
        </w:r>
      </w:fldSimple>
      <w:r w:rsidR="004B0F1F">
        <w:t>.</w:t>
      </w:r>
      <w:fldSimple w:instr=" SEQ Figure \* ARABIC \s 2 ">
        <w:r w:rsidR="004B0F1F">
          <w:rPr>
            <w:noProof/>
          </w:rPr>
          <w:t>3</w:t>
        </w:r>
      </w:fldSimple>
      <w:r>
        <w:t xml:space="preserve">: Displacement Predicted by Coupled Model and </w:t>
      </w:r>
      <w:r w:rsidR="00C84169">
        <w:t>De</w:t>
      </w:r>
      <w:r>
        <w:t>coupled Model</w:t>
      </w:r>
    </w:p>
    <w:p w:rsidR="004E6B61" w:rsidRDefault="00F77E2E" w:rsidP="004E6B61">
      <w:pPr>
        <w:keepNext/>
      </w:pPr>
      <w:r>
        <w:rPr>
          <w:noProof/>
        </w:rPr>
        <w:drawing>
          <wp:inline distT="0" distB="0" distL="0" distR="0" wp14:anchorId="58F3D604" wp14:editId="1D663F9B">
            <wp:extent cx="5486400" cy="2743200"/>
            <wp:effectExtent l="0" t="0" r="0" b="0"/>
            <wp:docPr id="25" name="Chart 25">
              <a:extLst xmlns:a="http://schemas.openxmlformats.org/drawingml/2006/main">
                <a:ext uri="{FF2B5EF4-FFF2-40B4-BE49-F238E27FC236}">
                  <a16:creationId xmlns:a16="http://schemas.microsoft.com/office/drawing/2014/main" id="{19C1C3B8-BD8B-4C1A-A070-29C071717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4E6B61" w:rsidRDefault="004E6B61" w:rsidP="004B0F1F">
      <w:pPr>
        <w:pStyle w:val="Caption"/>
      </w:pPr>
      <w:r>
        <w:t xml:space="preserve">Figure </w:t>
      </w:r>
      <w:fldSimple w:instr=" STYLEREF 2 \s ">
        <w:r w:rsidR="004B0F1F">
          <w:rPr>
            <w:noProof/>
          </w:rPr>
          <w:t>6</w:t>
        </w:r>
      </w:fldSimple>
      <w:r w:rsidR="004B0F1F">
        <w:t>.</w:t>
      </w:r>
      <w:fldSimple w:instr=" SEQ Figure \* ARABIC \s 2 ">
        <w:r w:rsidR="004B0F1F">
          <w:rPr>
            <w:noProof/>
          </w:rPr>
          <w:t>4</w:t>
        </w:r>
      </w:fldSimple>
      <w:r>
        <w:t>: Difference between Displacement from Coupled Model and Uncoupled Model as a Percent of Maximum</w:t>
      </w:r>
    </w:p>
    <w:p w:rsidR="004E6B61" w:rsidRDefault="00F77E2E" w:rsidP="004E6B61">
      <w:pPr>
        <w:keepNext/>
      </w:pPr>
      <w:r>
        <w:rPr>
          <w:noProof/>
        </w:rPr>
        <w:lastRenderedPageBreak/>
        <w:drawing>
          <wp:inline distT="0" distB="0" distL="0" distR="0" wp14:anchorId="0A497FFB" wp14:editId="40BF7D40">
            <wp:extent cx="5486400" cy="2743200"/>
            <wp:effectExtent l="0" t="0" r="0" b="0"/>
            <wp:docPr id="28" name="Chart 28">
              <a:extLst xmlns:a="http://schemas.openxmlformats.org/drawingml/2006/main">
                <a:ext uri="{FF2B5EF4-FFF2-40B4-BE49-F238E27FC236}">
                  <a16:creationId xmlns:a16="http://schemas.microsoft.com/office/drawing/2014/main" id="{7103DF06-77AF-460A-B46F-C364D3380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9D7602">
        <w:rPr>
          <w:noProof/>
        </w:rPr>
        <w:t xml:space="preserve"> </w:t>
      </w:r>
    </w:p>
    <w:p w:rsidR="004E6B61" w:rsidRDefault="004E6B61" w:rsidP="004B0F1F">
      <w:pPr>
        <w:pStyle w:val="Caption"/>
      </w:pPr>
      <w:r>
        <w:t xml:space="preserve">Figure </w:t>
      </w:r>
      <w:fldSimple w:instr=" STYLEREF 2 \s ">
        <w:r w:rsidR="004B0F1F">
          <w:rPr>
            <w:noProof/>
          </w:rPr>
          <w:t>6</w:t>
        </w:r>
      </w:fldSimple>
      <w:r w:rsidR="004B0F1F">
        <w:t>.</w:t>
      </w:r>
      <w:fldSimple w:instr=" SEQ Figure \* ARABIC \s 2 ">
        <w:r w:rsidR="004B0F1F">
          <w:rPr>
            <w:noProof/>
          </w:rPr>
          <w:t>5</w:t>
        </w:r>
      </w:fldSimple>
      <w:r>
        <w:t xml:space="preserve">: Difference between Contact Force from Coupled Model and Uncoupled Model as a Percent of </w:t>
      </w:r>
      <w:r w:rsidR="009D7602">
        <w:t>Vehicle Weight</w:t>
      </w:r>
    </w:p>
    <w:p w:rsidR="004E6B61" w:rsidRDefault="004E6B61" w:rsidP="004E6B61">
      <w:r>
        <w:t xml:space="preserve">The </w:t>
      </w:r>
      <w:r w:rsidR="009D7602">
        <w:t xml:space="preserve">displacement </w:t>
      </w:r>
      <w:r>
        <w:t>difference plot above w</w:t>
      </w:r>
      <w:r w:rsidR="009D7602">
        <w:t xml:space="preserve">as </w:t>
      </w:r>
      <w:r>
        <w:t xml:space="preserve">computed by dividing the difference by the maximum </w:t>
      </w:r>
      <w:r w:rsidR="009D7602">
        <w:t>displacement</w:t>
      </w:r>
      <w:r>
        <w:t xml:space="preserve"> predicted by the couple</w:t>
      </w:r>
      <w:r w:rsidR="00917D7E">
        <w:t>d</w:t>
      </w:r>
      <w:r>
        <w:t xml:space="preserve"> model. </w:t>
      </w:r>
      <w:r w:rsidR="009D7602">
        <w:t xml:space="preserve">The contact force difference plot above was computed by dividing the difference by the static weight of the vehicle. </w:t>
      </w:r>
      <w:r>
        <w:t xml:space="preserve">The difference between the maximum predicted displacements and the mean-absolute-error between the displacements predicted by the coupled and uncouple models are summarized in the following table. </w:t>
      </w:r>
    </w:p>
    <w:p w:rsidR="00EF2AC1" w:rsidRDefault="00EF2AC1" w:rsidP="00EF2AC1">
      <w:pPr>
        <w:pStyle w:val="Caption"/>
        <w:keepNext/>
      </w:pPr>
      <w:r>
        <w:t xml:space="preserve">Table </w:t>
      </w:r>
      <w:fldSimple w:instr=" STYLEREF 2 \s ">
        <w:r w:rsidR="004B0F1F">
          <w:rPr>
            <w:noProof/>
          </w:rPr>
          <w:t>6</w:t>
        </w:r>
      </w:fldSimple>
      <w:r w:rsidR="004B0F1F">
        <w:t>.</w:t>
      </w:r>
      <w:fldSimple w:instr=" SEQ Table \* ARABIC \s 2 ">
        <w:r w:rsidR="004B0F1F">
          <w:rPr>
            <w:noProof/>
          </w:rPr>
          <w:t>2</w:t>
        </w:r>
      </w:fldSimple>
      <w:r>
        <w:t>: Difference between Predicted Midspan Displacement for Coupled and Uncoupled Models</w:t>
      </w:r>
    </w:p>
    <w:tbl>
      <w:tblPr>
        <w:tblStyle w:val="TableGrid"/>
        <w:tblW w:w="0" w:type="auto"/>
        <w:jc w:val="center"/>
        <w:tblLook w:val="04A0" w:firstRow="1" w:lastRow="0" w:firstColumn="1" w:lastColumn="0" w:noHBand="0" w:noVBand="1"/>
      </w:tblPr>
      <w:tblGrid>
        <w:gridCol w:w="1218"/>
        <w:gridCol w:w="1218"/>
        <w:gridCol w:w="985"/>
        <w:gridCol w:w="1162"/>
        <w:gridCol w:w="906"/>
      </w:tblGrid>
      <w:tr w:rsidR="00F94A0F" w:rsidTr="007D13A6">
        <w:trPr>
          <w:jc w:val="center"/>
        </w:trPr>
        <w:tc>
          <w:tcPr>
            <w:tcW w:w="1218" w:type="dxa"/>
          </w:tcPr>
          <w:p w:rsidR="00F94A0F" w:rsidRDefault="004E6B61" w:rsidP="007D13A6">
            <w:pPr>
              <w:pStyle w:val="squish"/>
              <w:jc w:val="center"/>
            </w:pPr>
            <w:r>
              <w:t xml:space="preserve">Max </w:t>
            </w:r>
            <w:r w:rsidR="00F94A0F">
              <w:t>Coupled Model</w:t>
            </w:r>
            <w:r w:rsidR="00EF2AC1">
              <w:t xml:space="preserve"> (in)</w:t>
            </w:r>
          </w:p>
        </w:tc>
        <w:tc>
          <w:tcPr>
            <w:tcW w:w="1218" w:type="dxa"/>
            <w:vAlign w:val="center"/>
          </w:tcPr>
          <w:p w:rsidR="00F94A0F" w:rsidRDefault="004E6B61" w:rsidP="007D13A6">
            <w:pPr>
              <w:pStyle w:val="squish"/>
              <w:jc w:val="center"/>
            </w:pPr>
            <w:r>
              <w:t xml:space="preserve">Max </w:t>
            </w:r>
            <w:r w:rsidR="00F94A0F">
              <w:t>Uncoupled Model</w:t>
            </w:r>
            <w:r w:rsidR="00EF2AC1">
              <w:t xml:space="preserve"> (in)</w:t>
            </w:r>
          </w:p>
        </w:tc>
        <w:tc>
          <w:tcPr>
            <w:tcW w:w="985" w:type="dxa"/>
            <w:vAlign w:val="center"/>
          </w:tcPr>
          <w:p w:rsidR="00F94A0F" w:rsidRDefault="00F94A0F" w:rsidP="007D13A6">
            <w:pPr>
              <w:pStyle w:val="squish"/>
              <w:jc w:val="center"/>
            </w:pPr>
            <w:r>
              <w:t xml:space="preserve">% Diff. </w:t>
            </w:r>
          </w:p>
        </w:tc>
        <w:tc>
          <w:tcPr>
            <w:tcW w:w="1162" w:type="dxa"/>
            <w:vAlign w:val="center"/>
          </w:tcPr>
          <w:p w:rsidR="00F94A0F" w:rsidRDefault="00F94A0F" w:rsidP="007D13A6">
            <w:pPr>
              <w:pStyle w:val="squish"/>
              <w:jc w:val="center"/>
            </w:pPr>
            <w:r>
              <w:t>MAE</w:t>
            </w:r>
          </w:p>
        </w:tc>
        <w:tc>
          <w:tcPr>
            <w:tcW w:w="906" w:type="dxa"/>
            <w:vAlign w:val="center"/>
          </w:tcPr>
          <w:p w:rsidR="00F94A0F" w:rsidRDefault="00F94A0F" w:rsidP="007D13A6">
            <w:pPr>
              <w:pStyle w:val="squish"/>
              <w:jc w:val="center"/>
            </w:pPr>
            <w:r>
              <w:t>%MAE</w:t>
            </w:r>
          </w:p>
        </w:tc>
      </w:tr>
      <w:tr w:rsidR="000330D3" w:rsidTr="000330D3">
        <w:trPr>
          <w:jc w:val="center"/>
        </w:trPr>
        <w:tc>
          <w:tcPr>
            <w:tcW w:w="1218" w:type="dxa"/>
            <w:vAlign w:val="center"/>
          </w:tcPr>
          <w:p w:rsidR="000330D3" w:rsidRDefault="000330D3" w:rsidP="000330D3">
            <w:pPr>
              <w:pStyle w:val="squish"/>
              <w:jc w:val="center"/>
            </w:pPr>
            <w:r>
              <w:t>-0.7689</w:t>
            </w:r>
          </w:p>
        </w:tc>
        <w:tc>
          <w:tcPr>
            <w:tcW w:w="1218" w:type="dxa"/>
            <w:vAlign w:val="center"/>
          </w:tcPr>
          <w:p w:rsidR="000330D3" w:rsidRDefault="000330D3" w:rsidP="000330D3">
            <w:pPr>
              <w:pStyle w:val="squish"/>
              <w:jc w:val="center"/>
            </w:pPr>
            <w:r>
              <w:t>-1.1944</w:t>
            </w:r>
          </w:p>
        </w:tc>
        <w:tc>
          <w:tcPr>
            <w:tcW w:w="985" w:type="dxa"/>
            <w:vAlign w:val="center"/>
          </w:tcPr>
          <w:p w:rsidR="000330D3" w:rsidRDefault="000330D3" w:rsidP="000330D3">
            <w:pPr>
              <w:pStyle w:val="squish"/>
              <w:jc w:val="center"/>
            </w:pPr>
            <w:r>
              <w:t>55.34%</w:t>
            </w:r>
          </w:p>
        </w:tc>
        <w:tc>
          <w:tcPr>
            <w:tcW w:w="1162" w:type="dxa"/>
            <w:vAlign w:val="center"/>
          </w:tcPr>
          <w:p w:rsidR="000330D3" w:rsidRDefault="000330D3" w:rsidP="000330D3">
            <w:pPr>
              <w:pStyle w:val="squish"/>
              <w:jc w:val="center"/>
            </w:pPr>
            <w:r>
              <w:t>0.2793</w:t>
            </w:r>
          </w:p>
        </w:tc>
        <w:tc>
          <w:tcPr>
            <w:tcW w:w="906" w:type="dxa"/>
            <w:vAlign w:val="center"/>
          </w:tcPr>
          <w:p w:rsidR="000330D3" w:rsidRDefault="000330D3" w:rsidP="000330D3">
            <w:pPr>
              <w:pStyle w:val="squish"/>
              <w:jc w:val="center"/>
            </w:pPr>
            <w:r>
              <w:t>36.33%</w:t>
            </w:r>
          </w:p>
        </w:tc>
      </w:tr>
    </w:tbl>
    <w:p w:rsidR="008462B0" w:rsidRDefault="009A5114" w:rsidP="009A5114">
      <w:r>
        <w:t xml:space="preserve">Despite the simplicity of the model used to obtain the above results, it is still effective at modelling the exchange of energy </w:t>
      </w:r>
      <w:r w:rsidR="00BD3D92">
        <w:t>between the</w:t>
      </w:r>
      <w:r>
        <w:t xml:space="preserve"> two systems. As can be seen, decoupling the bridge and vehicle in simulations reduces the accuracy of the analysis and tends to overestimate the bridge response, especially at higher levels of amplification. </w:t>
      </w:r>
      <w:r w:rsidR="008462B0">
        <w:t xml:space="preserve">This is because the uncoupled model fails to consider the influence of bridge motion on the vehicle contact force. </w:t>
      </w:r>
    </w:p>
    <w:p w:rsidR="00AC4431" w:rsidRDefault="00AC4431" w:rsidP="009A5114">
      <w:r>
        <w:lastRenderedPageBreak/>
        <w:t>The roadway profile may be thought of as having a thickness equal to the difference between the roadway surface elevation and the mean surface elevation. When that profile is on a rigid ro</w:t>
      </w:r>
      <w:r w:rsidR="008462B0">
        <w:t>a</w:t>
      </w:r>
      <w:r>
        <w:t xml:space="preserve">dway, the entire thickness imposed by the profile must be accommodated by the vehicle (i.e. only the vehicle can displace vertically). However, when that the profile is on a bridge, a portion of that imposed thickness is accommodated by the bridge, as it is accelerated by the resulting force. Therefore, the total displacement imposed on the vehicle suspension is reduced, thereby reducing the contact force. </w:t>
      </w:r>
    </w:p>
    <w:p w:rsidR="009A5114" w:rsidRDefault="00AC4431" w:rsidP="009A5114">
      <w:r>
        <w:t xml:space="preserve">In the case of the decoupled model, the contact force is overestimated because the roadway is assumed to be rigid and </w:t>
      </w:r>
      <w:r w:rsidR="008462B0">
        <w:t xml:space="preserve">the </w:t>
      </w:r>
      <w:r>
        <w:t>reduction neglected.</w:t>
      </w:r>
      <w:r w:rsidR="008462B0">
        <w:t xml:space="preserve"> </w:t>
      </w:r>
      <w:r w:rsidR="000F1331">
        <w:t>I</w:t>
      </w:r>
      <w:r w:rsidR="009A5114">
        <w:t>t is therefore recommended that any simulation of bridges under vehicle crossings include the interaction of the two systems</w:t>
      </w:r>
      <w:r w:rsidR="008462B0">
        <w:t xml:space="preserve"> if</w:t>
      </w:r>
      <w:r w:rsidR="00BD3D92">
        <w:t xml:space="preserve"> accurate </w:t>
      </w:r>
      <w:r w:rsidR="00917D7E">
        <w:t xml:space="preserve">prediction of bridge </w:t>
      </w:r>
      <w:r w:rsidR="00BD3D92">
        <w:t xml:space="preserve">responses </w:t>
      </w:r>
      <w:r w:rsidR="004B0F1F">
        <w:t>is</w:t>
      </w:r>
      <w:r w:rsidR="00BD3D92">
        <w:t xml:space="preserve"> </w:t>
      </w:r>
      <w:r w:rsidR="003D2C35">
        <w:t>desired</w:t>
      </w:r>
      <w:r w:rsidR="00BD3D92">
        <w:t>.</w:t>
      </w:r>
    </w:p>
    <w:p w:rsidR="00E114B1" w:rsidRDefault="007643E3" w:rsidP="00E114B1">
      <w:pPr>
        <w:pStyle w:val="Heading3"/>
      </w:pPr>
      <w:r>
        <w:t>Approach Profile</w:t>
      </w:r>
    </w:p>
    <w:p w:rsidR="00917D7E" w:rsidRDefault="007643E3" w:rsidP="007643E3">
      <w:r>
        <w:t xml:space="preserve">The vehicle model used in the previous study </w:t>
      </w:r>
      <w:r w:rsidR="00731248">
        <w:t xml:space="preserve">(10% damping) </w:t>
      </w:r>
      <w:r>
        <w:t xml:space="preserve">was again utilized to examine how long of an approach length was necessary when performing simulations of vehicle-bridge interaction. This question can be answered by determining the time required for profile induced motion to damp out. </w:t>
      </w:r>
    </w:p>
    <w:p w:rsidR="007643E3" w:rsidRDefault="007643E3" w:rsidP="007643E3">
      <w:r>
        <w:t xml:space="preserve">The maximum displacement experienced by the vehicle in the </w:t>
      </w:r>
      <w:r w:rsidR="003D2C35">
        <w:t>decoupled</w:t>
      </w:r>
      <w:r w:rsidR="00D7798C">
        <w:t xml:space="preserve"> model for the simulations performed in the previous section was taken as initial conditions for an additional simulation with the same vehicle model. The vehicle </w:t>
      </w:r>
      <w:proofErr w:type="gramStart"/>
      <w:r w:rsidR="00D7798C">
        <w:t>was allowed to</w:t>
      </w:r>
      <w:proofErr w:type="gramEnd"/>
      <w:r w:rsidR="00D7798C">
        <w:t xml:space="preserve"> free vibrate</w:t>
      </w:r>
      <w:r w:rsidR="00731248">
        <w:t xml:space="preserve">, essentially simulating a “pull-release”. </w:t>
      </w:r>
      <w:r w:rsidR="00D7798C">
        <w:t xml:space="preserve">The resulting contact force is plotted below as a fraction of </w:t>
      </w:r>
      <w:r w:rsidR="00C1238E">
        <w:t xml:space="preserve">the static vehicle weight (contact force amplification). </w:t>
      </w:r>
    </w:p>
    <w:p w:rsidR="00731248" w:rsidRDefault="00C1238E" w:rsidP="00731248">
      <w:pPr>
        <w:keepNext/>
      </w:pPr>
      <w:r w:rsidRPr="00C1238E">
        <w:rPr>
          <w:noProof/>
        </w:rPr>
        <w:lastRenderedPageBreak/>
        <w:drawing>
          <wp:inline distT="0" distB="0" distL="0" distR="0">
            <wp:extent cx="5486400" cy="27355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C1238E" w:rsidRPr="007643E3" w:rsidRDefault="00731248" w:rsidP="00731248">
      <w:pPr>
        <w:pStyle w:val="Caption"/>
      </w:pPr>
      <w:r>
        <w:t xml:space="preserve">Figure </w:t>
      </w:r>
      <w:fldSimple w:instr=" STYLEREF 2 \s ">
        <w:r w:rsidR="004B0F1F">
          <w:rPr>
            <w:noProof/>
          </w:rPr>
          <w:t>6</w:t>
        </w:r>
      </w:fldSimple>
      <w:r w:rsidR="004B0F1F">
        <w:t>.</w:t>
      </w:r>
      <w:fldSimple w:instr=" SEQ Figure \* ARABIC \s 2 ">
        <w:r w:rsidR="004B0F1F">
          <w:rPr>
            <w:noProof/>
          </w:rPr>
          <w:t>6</w:t>
        </w:r>
      </w:fldSimple>
      <w:r>
        <w:t>: Free Decay of Vehicle Contact Force</w:t>
      </w:r>
    </w:p>
    <w:p w:rsidR="007643E3" w:rsidRDefault="00C1238E" w:rsidP="007643E3">
      <w:r>
        <w:t xml:space="preserve">After 1.8 seconds the peak amplification </w:t>
      </w:r>
      <w:r w:rsidR="00731248">
        <w:t>falls</w:t>
      </w:r>
      <w:r>
        <w:t xml:space="preserve"> below 10% amplification. At highway speeds of 75 mph (</w:t>
      </w:r>
      <w:r w:rsidR="00731248">
        <w:t xml:space="preserve">120 </w:t>
      </w:r>
      <w:proofErr w:type="spellStart"/>
      <w:r w:rsidR="00731248">
        <w:t>kmh</w:t>
      </w:r>
      <w:proofErr w:type="spellEnd"/>
      <w:r>
        <w:t>) this 1.8 seconds requires 200 feet</w:t>
      </w:r>
      <w:r w:rsidR="00731248">
        <w:t xml:space="preserve"> (60 m)</w:t>
      </w:r>
      <w:r>
        <w:t xml:space="preserve"> of roadway. While it is unlikely that these extreme conditions</w:t>
      </w:r>
      <w:r w:rsidR="00731248">
        <w:t xml:space="preserve"> (due to the roughness of the profile used in simulations) </w:t>
      </w:r>
      <w:r>
        <w:t>would be present on real life</w:t>
      </w:r>
      <w:r w:rsidR="00731248" w:rsidRPr="00731248">
        <w:t xml:space="preserve"> </w:t>
      </w:r>
      <w:r w:rsidR="00731248">
        <w:t>bridges</w:t>
      </w:r>
      <w:r>
        <w:t xml:space="preserve">, </w:t>
      </w:r>
      <w:r w:rsidR="00731248">
        <w:t xml:space="preserve">this length provides a conservative upper bound for approach roadway length to be used in simulations with measured profiles. </w:t>
      </w:r>
    </w:p>
    <w:p w:rsidR="009A5114" w:rsidRDefault="009A5114" w:rsidP="009A5114">
      <w:pPr>
        <w:pStyle w:val="Heading3"/>
      </w:pPr>
      <w:r>
        <w:t>Influential System Parameters</w:t>
      </w:r>
    </w:p>
    <w:p w:rsidR="009A5114" w:rsidRDefault="009A5114" w:rsidP="009A5114">
      <w:r>
        <w:t>Many studies on vehicle-bridge interaction will examine the role of parameters separately, and it was the original intention to organize this study in a similar manner. However, as it will soon be made clear, the parameters that effect VBI are interdependent. The following section therefore seeks to demonstrate and characterize the interdependency by first examining roadway profile which the case study showed to be critical to VBI and dynamic amplification.</w:t>
      </w:r>
    </w:p>
    <w:p w:rsidR="009A5114" w:rsidRDefault="009A5114" w:rsidP="009A5114">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w:t>
      </w:r>
      <w:r>
        <w:lastRenderedPageBreak/>
        <w:t xml:space="preserve">be described by its spatial frequency (cycles per unit distance) content. When a vehicle travels over a harmonic profile, the elevation change experienced at the vehicle’s location is harmonic with a frequency determined by the velocity of the vehicle. A profile with a given spatial frequency will therefore induce a force that acts on the vehicle with a frequency equal to the product of the spatial frequency and vehicle velocity. Therefore, the effect of </w:t>
      </w:r>
      <w:r w:rsidR="00917D7E">
        <w:t>profile</w:t>
      </w:r>
      <w:r>
        <w:t xml:space="preserve"> is dependent on the velocity of the vehicle. </w:t>
      </w:r>
    </w:p>
    <w:p w:rsidR="009A5114" w:rsidRDefault="009A5114" w:rsidP="009A5114">
      <w:r w:rsidRPr="003B4A17">
        <w:t>Several simulations with a 3D FE</w:t>
      </w:r>
      <w:r>
        <w:t xml:space="preserve"> </w:t>
      </w:r>
      <w:r w:rsidRPr="003B4A17">
        <w:t>model</w:t>
      </w:r>
      <w:r>
        <w:t xml:space="preserve"> (140ft; single-span)</w:t>
      </w:r>
      <w:r w:rsidRPr="003B4A17">
        <w:t xml:space="preserve"> were performed for a sinusoidal profile with 30-foot wavelength and ½ in. amplitude. </w:t>
      </w:r>
      <w:r>
        <w:t xml:space="preserve">The bridge model had the first and second natural frequencies between 2.2 and 2.5 Hz, while the first natural frequency of the vehicle model was 2.8 Hz.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5779E8" w:rsidRDefault="009A5114" w:rsidP="005779E8">
      <w:pPr>
        <w:keepNext/>
        <w:jc w:val="center"/>
      </w:pPr>
      <w:r>
        <w:rPr>
          <w:noProof/>
        </w:rPr>
        <w:drawing>
          <wp:inline distT="0" distB="0" distL="0" distR="0" wp14:anchorId="7D728667" wp14:editId="2D9B2A82">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9A5114" w:rsidRDefault="005779E8" w:rsidP="005779E8">
      <w:pPr>
        <w:pStyle w:val="Caption"/>
      </w:pPr>
      <w:r>
        <w:t xml:space="preserve">Figure </w:t>
      </w:r>
      <w:fldSimple w:instr=" STYLEREF 2 \s ">
        <w:r w:rsidR="004B0F1F">
          <w:rPr>
            <w:noProof/>
          </w:rPr>
          <w:t>6</w:t>
        </w:r>
      </w:fldSimple>
      <w:r w:rsidR="004B0F1F">
        <w:t>.</w:t>
      </w:r>
      <w:fldSimple w:instr=" SEQ Figure \* ARABIC \s 2 ">
        <w:r w:rsidR="004B0F1F">
          <w:rPr>
            <w:noProof/>
          </w:rPr>
          <w:t>7</w:t>
        </w:r>
      </w:fldSimple>
      <w:r>
        <w:t>: Effect of Vehicle Forcing Frequency on Bridge Displacement and Vehicle Contact Force</w:t>
      </w:r>
    </w:p>
    <w:p w:rsidR="009A5114" w:rsidRDefault="009A5114" w:rsidP="009A5114">
      <w:r>
        <w:lastRenderedPageBreak/>
        <w:t xml:space="preserve">The bridge displacement amplification was calculated by dividing the maximum midspan displacement by the static bridge displacement. The vehicle contact force amplification was calculated by dividing the maximum contact force by the vehicle’s </w:t>
      </w:r>
      <w:r w:rsidR="005779E8">
        <w:t xml:space="preserve">static </w:t>
      </w:r>
      <w:r>
        <w:t xml:space="preserve">weight. </w:t>
      </w:r>
    </w:p>
    <w:p w:rsidR="009A5114" w:rsidRDefault="009A5114" w:rsidP="009A5114">
      <w:pPr>
        <w:pStyle w:val="Heading4"/>
      </w:pPr>
      <w:r>
        <w:t>Multi-dimensional parametric study</w:t>
      </w:r>
    </w:p>
    <w:p w:rsidR="009A5114" w:rsidRDefault="009A5114" w:rsidP="009A5114">
      <w:r>
        <w:t>Additional simulation</w:t>
      </w:r>
      <w:r w:rsidR="00917D7E">
        <w:t>s</w:t>
      </w:r>
      <w:r>
        <w:t xml:space="preserve"> </w:t>
      </w:r>
      <w:r w:rsidR="00917D7E">
        <w:t>were</w:t>
      </w:r>
      <w:r>
        <w:t xml:space="preserve"> performed with the simplified state-space model. Vehicle stiffness was varied to produce vehicle models with natural frequencies ranging from 2 to 5 Hz. Bridge stiffness was also varied to produce bridge models with natural frequencies of the same range. Simulations were performed with the same harmonic profile with a wavelength of 30 ft. Vehicle speeds ranged from 540 to 2400 in/sec (10-136 mph) to produce forcing frequencies between 1.5 and 6.7 Hz. </w:t>
      </w:r>
    </w:p>
    <w:p w:rsidR="005779E8" w:rsidRDefault="005779E8" w:rsidP="005779E8">
      <w:pPr>
        <w:pStyle w:val="Caption"/>
        <w:keepNext/>
      </w:pPr>
      <w:r>
        <w:t xml:space="preserve">Table </w:t>
      </w:r>
      <w:fldSimple w:instr=" STYLEREF 2 \s ">
        <w:r w:rsidR="004B0F1F">
          <w:rPr>
            <w:noProof/>
          </w:rPr>
          <w:t>6</w:t>
        </w:r>
      </w:fldSimple>
      <w:r w:rsidR="004B0F1F">
        <w:t>.</w:t>
      </w:r>
      <w:fldSimple w:instr=" SEQ Table \* ARABIC \s 2 ">
        <w:r w:rsidR="004B0F1F">
          <w:rPr>
            <w:noProof/>
          </w:rPr>
          <w:t>3</w:t>
        </w:r>
      </w:fldSimple>
      <w:r>
        <w:t>: Bridge Attributes for Parametric Study</w:t>
      </w:r>
    </w:p>
    <w:tbl>
      <w:tblPr>
        <w:tblW w:w="7235" w:type="dxa"/>
        <w:jc w:val="center"/>
        <w:tblLook w:val="04A0" w:firstRow="1" w:lastRow="0" w:firstColumn="1" w:lastColumn="0" w:noHBand="0" w:noVBand="1"/>
      </w:tblPr>
      <w:tblGrid>
        <w:gridCol w:w="1643"/>
        <w:gridCol w:w="1158"/>
        <w:gridCol w:w="1158"/>
        <w:gridCol w:w="1158"/>
        <w:gridCol w:w="1158"/>
        <w:gridCol w:w="960"/>
      </w:tblGrid>
      <w:tr w:rsidR="009A5114" w:rsidRPr="00851911" w:rsidTr="00217ECF">
        <w:trPr>
          <w:trHeight w:val="288"/>
          <w:jc w:val="center"/>
        </w:trPr>
        <w:tc>
          <w:tcPr>
            <w:tcW w:w="1643" w:type="dxa"/>
            <w:tcBorders>
              <w:top w:val="nil"/>
              <w:left w:val="nil"/>
              <w:bottom w:val="nil"/>
              <w:right w:val="single" w:sz="4" w:space="0" w:color="auto"/>
            </w:tcBorders>
            <w:shd w:val="clear" w:color="auto" w:fill="auto"/>
            <w:noWrap/>
            <w:vAlign w:val="bottom"/>
            <w:hideMark/>
          </w:tcPr>
          <w:p w:rsidR="009A5114" w:rsidRPr="00851911" w:rsidRDefault="009A5114" w:rsidP="00217ECF">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9A5114" w:rsidRPr="00851911" w:rsidRDefault="009A5114" w:rsidP="00217ECF">
            <w:pPr>
              <w:pStyle w:val="squish"/>
              <w:rPr>
                <w:rFonts w:ascii="Calibri" w:hAnsi="Calibri" w:cs="Calibri"/>
                <w:color w:val="000000"/>
              </w:rPr>
            </w:pPr>
          </w:p>
        </w:tc>
      </w:tr>
      <w:tr w:rsidR="009A5114" w:rsidRPr="00851911" w:rsidTr="00217ECF">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ft</w:t>
            </w:r>
          </w:p>
        </w:tc>
      </w:tr>
      <w:tr w:rsidR="009A5114"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9A5114" w:rsidRPr="00851911" w:rsidTr="00217ECF">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9A5114"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 </w:t>
            </w:r>
          </w:p>
        </w:tc>
      </w:tr>
      <w:tr w:rsidR="009A5114"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Hz</w:t>
            </w:r>
          </w:p>
        </w:tc>
      </w:tr>
    </w:tbl>
    <w:p w:rsidR="009A5114" w:rsidRDefault="009A5114" w:rsidP="009A5114"/>
    <w:p w:rsidR="005779E8" w:rsidRDefault="005779E8" w:rsidP="005779E8">
      <w:pPr>
        <w:pStyle w:val="Caption"/>
        <w:keepNext/>
      </w:pPr>
      <w:r>
        <w:t xml:space="preserve">Table </w:t>
      </w:r>
      <w:fldSimple w:instr=" STYLEREF 2 \s ">
        <w:r w:rsidR="004B0F1F">
          <w:rPr>
            <w:noProof/>
          </w:rPr>
          <w:t>6</w:t>
        </w:r>
      </w:fldSimple>
      <w:r w:rsidR="004B0F1F">
        <w:t>.</w:t>
      </w:r>
      <w:fldSimple w:instr=" SEQ Table \* ARABIC \s 2 ">
        <w:r w:rsidR="004B0F1F">
          <w:rPr>
            <w:noProof/>
          </w:rPr>
          <w:t>4</w:t>
        </w:r>
      </w:fldSimple>
      <w:r>
        <w:t>: Vehicle Attributes for Parametric Study</w:t>
      </w:r>
    </w:p>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9A5114" w:rsidRPr="00851911" w:rsidTr="00217ECF">
        <w:trPr>
          <w:trHeight w:val="288"/>
          <w:jc w:val="center"/>
        </w:trPr>
        <w:tc>
          <w:tcPr>
            <w:tcW w:w="1643" w:type="dxa"/>
            <w:tcBorders>
              <w:bottom w:val="single" w:sz="4" w:space="0" w:color="auto"/>
            </w:tcBorders>
            <w:shd w:val="clear" w:color="auto" w:fill="auto"/>
            <w:noWrap/>
            <w:vAlign w:val="bottom"/>
            <w:hideMark/>
          </w:tcPr>
          <w:p w:rsidR="009A5114" w:rsidRPr="00851911" w:rsidRDefault="009A5114" w:rsidP="00217ECF">
            <w:pPr>
              <w:pStyle w:val="squish"/>
            </w:pP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p>
        </w:tc>
      </w:tr>
      <w:tr w:rsidR="009A5114"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9A5114"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9A5114"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 </w:t>
            </w:r>
          </w:p>
        </w:tc>
      </w:tr>
      <w:tr w:rsidR="009A5114"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Hz</w:t>
            </w:r>
          </w:p>
        </w:tc>
      </w:tr>
    </w:tbl>
    <w:p w:rsidR="009A5114" w:rsidRDefault="009A5114" w:rsidP="00217ECF">
      <w:r>
        <w:t>The following plot</w:t>
      </w:r>
      <w:r w:rsidR="00591BB9">
        <w:t>s</w:t>
      </w:r>
      <w:r>
        <w:t xml:space="preserve"> summarize the results of this parametric study.</w:t>
      </w:r>
    </w:p>
    <w:tbl>
      <w:tblPr>
        <w:tblStyle w:val="TableGrid"/>
        <w:tblW w:w="8107"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040"/>
        <w:gridCol w:w="2222"/>
        <w:gridCol w:w="390"/>
      </w:tblGrid>
      <w:tr w:rsidR="00217ECF" w:rsidTr="00917D7E">
        <w:trPr>
          <w:cantSplit/>
          <w:trHeight w:val="1134"/>
          <w:jc w:val="center"/>
        </w:trPr>
        <w:tc>
          <w:tcPr>
            <w:tcW w:w="455" w:type="dxa"/>
            <w:textDirection w:val="btLr"/>
            <w:vAlign w:val="center"/>
          </w:tcPr>
          <w:p w:rsidR="00217ECF" w:rsidRDefault="00217ECF" w:rsidP="00217ECF">
            <w:pPr>
              <w:pStyle w:val="squish"/>
              <w:ind w:left="113" w:right="113"/>
              <w:jc w:val="center"/>
            </w:pPr>
            <w:r>
              <w:lastRenderedPageBreak/>
              <w:t>Bridge Displacement Amplification</w:t>
            </w:r>
          </w:p>
        </w:tc>
        <w:tc>
          <w:tcPr>
            <w:tcW w:w="7262" w:type="dxa"/>
            <w:gridSpan w:val="2"/>
          </w:tcPr>
          <w:p w:rsidR="00217ECF" w:rsidRDefault="00217ECF" w:rsidP="00217ECF">
            <w:pPr>
              <w:pStyle w:val="squish"/>
              <w:jc w:val="center"/>
            </w:pPr>
            <w:r w:rsidRPr="00217ECF">
              <w:rPr>
                <w:noProof/>
              </w:rPr>
              <w:drawing>
                <wp:inline distT="0" distB="0" distL="0" distR="0" wp14:anchorId="6B38B42E" wp14:editId="79654038">
                  <wp:extent cx="4541520" cy="27355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0278" r="6944"/>
                          <a:stretch/>
                        </pic:blipFill>
                        <pic:spPr bwMode="auto">
                          <a:xfrm>
                            <a:off x="0" y="0"/>
                            <a:ext cx="45415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textDirection w:val="tbRl"/>
            <w:vAlign w:val="center"/>
          </w:tcPr>
          <w:p w:rsidR="00217ECF" w:rsidRDefault="00217ECF" w:rsidP="00217ECF">
            <w:pPr>
              <w:pStyle w:val="squish"/>
              <w:ind w:left="113" w:right="113"/>
              <w:jc w:val="center"/>
            </w:pPr>
            <w:r>
              <w:t>Vehicle Contact Force Amplification</w:t>
            </w:r>
          </w:p>
        </w:tc>
      </w:tr>
      <w:tr w:rsidR="00217ECF" w:rsidTr="00917D7E">
        <w:trPr>
          <w:trHeight w:val="575"/>
          <w:jc w:val="center"/>
        </w:trPr>
        <w:tc>
          <w:tcPr>
            <w:tcW w:w="455" w:type="dxa"/>
          </w:tcPr>
          <w:p w:rsidR="00217ECF" w:rsidRDefault="00217ECF" w:rsidP="00217ECF">
            <w:pPr>
              <w:pStyle w:val="squish"/>
              <w:jc w:val="center"/>
            </w:pPr>
          </w:p>
        </w:tc>
        <w:tc>
          <w:tcPr>
            <w:tcW w:w="5040" w:type="dxa"/>
          </w:tcPr>
          <w:p w:rsidR="00217ECF" w:rsidRDefault="00217ECF" w:rsidP="00217ECF">
            <w:pPr>
              <w:pStyle w:val="squish"/>
              <w:ind w:right="264"/>
              <w:jc w:val="right"/>
            </w:pPr>
            <w:r>
              <w:t>Forcing Frequency (Hz)</w:t>
            </w:r>
          </w:p>
        </w:tc>
        <w:tc>
          <w:tcPr>
            <w:tcW w:w="2612" w:type="dxa"/>
            <w:gridSpan w:val="2"/>
          </w:tcPr>
          <w:p w:rsidR="00217ECF" w:rsidRDefault="00217ECF" w:rsidP="00217ECF">
            <w:pPr>
              <w:pStyle w:val="squish"/>
              <w:jc w:val="center"/>
            </w:pPr>
            <w:r>
              <w:rPr>
                <w:noProof/>
              </w:rPr>
              <w:drawing>
                <wp:anchor distT="0" distB="0" distL="114300" distR="114300" simplePos="0" relativeHeight="251498496" behindDoc="1" locked="0" layoutInCell="1" allowOverlap="1" wp14:anchorId="3961C21B" wp14:editId="766067E3">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217ECF" w:rsidRDefault="00217ECF" w:rsidP="005779E8">
            <w:pPr>
              <w:pStyle w:val="squish"/>
              <w:keepNext/>
              <w:jc w:val="center"/>
            </w:pPr>
            <w:r>
              <w:t>Vehicle Response</w:t>
            </w:r>
          </w:p>
        </w:tc>
      </w:tr>
    </w:tbl>
    <w:p w:rsidR="00217ECF" w:rsidRDefault="005779E8" w:rsidP="005779E8">
      <w:pPr>
        <w:pStyle w:val="Caption"/>
      </w:pPr>
      <w:r>
        <w:t xml:space="preserve">Figure </w:t>
      </w:r>
      <w:fldSimple w:instr=" STYLEREF 2 \s ">
        <w:r w:rsidR="004B0F1F">
          <w:rPr>
            <w:noProof/>
          </w:rPr>
          <w:t>6</w:t>
        </w:r>
      </w:fldSimple>
      <w:r w:rsidR="004B0F1F">
        <w:t>.</w:t>
      </w:r>
      <w:fldSimple w:instr=" SEQ Figure \* ARABIC \s 2 ">
        <w:r w:rsidR="004B0F1F">
          <w:rPr>
            <w:noProof/>
          </w:rPr>
          <w:t>8</w:t>
        </w:r>
      </w:fldSimple>
      <w:r>
        <w:t>: Effect of Bridge and Vehicle Frequency on Bridge Displacement and Vehicle Contact Force (1/4)</w:t>
      </w:r>
    </w:p>
    <w:tbl>
      <w:tblPr>
        <w:tblStyle w:val="TableGrid"/>
        <w:tblW w:w="818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860"/>
        <w:gridCol w:w="2480"/>
        <w:gridCol w:w="385"/>
      </w:tblGrid>
      <w:tr w:rsidR="00217ECF" w:rsidTr="00917D7E">
        <w:trPr>
          <w:cantSplit/>
          <w:trHeight w:val="1134"/>
          <w:jc w:val="center"/>
        </w:trPr>
        <w:tc>
          <w:tcPr>
            <w:tcW w:w="455" w:type="dxa"/>
            <w:textDirection w:val="btLr"/>
            <w:vAlign w:val="center"/>
          </w:tcPr>
          <w:p w:rsidR="00217ECF" w:rsidRDefault="00217ECF" w:rsidP="00217ECF">
            <w:pPr>
              <w:pStyle w:val="squish"/>
              <w:ind w:left="113" w:right="113"/>
              <w:jc w:val="center"/>
            </w:pPr>
            <w:r>
              <w:t>Bridge Displacement Amplification</w:t>
            </w:r>
          </w:p>
        </w:tc>
        <w:tc>
          <w:tcPr>
            <w:tcW w:w="7340" w:type="dxa"/>
            <w:gridSpan w:val="2"/>
          </w:tcPr>
          <w:p w:rsidR="00217ECF" w:rsidRDefault="00217ECF" w:rsidP="00217ECF">
            <w:pPr>
              <w:pStyle w:val="squish"/>
              <w:jc w:val="center"/>
            </w:pPr>
            <w:r w:rsidRPr="00217ECF">
              <w:rPr>
                <w:noProof/>
              </w:rPr>
              <w:drawing>
                <wp:inline distT="0" distB="0" distL="0" distR="0" wp14:anchorId="00BECDF4" wp14:editId="32EFB866">
                  <wp:extent cx="4587240" cy="27355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9861" r="6528"/>
                          <a:stretch/>
                        </pic:blipFill>
                        <pic:spPr bwMode="auto">
                          <a:xfrm>
                            <a:off x="0" y="0"/>
                            <a:ext cx="458724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217ECF" w:rsidRDefault="00217ECF" w:rsidP="00217ECF">
            <w:pPr>
              <w:pStyle w:val="squish"/>
              <w:ind w:left="113" w:right="113"/>
              <w:jc w:val="center"/>
            </w:pPr>
            <w:r>
              <w:t>Vehicle Contact Force Amplification</w:t>
            </w:r>
          </w:p>
        </w:tc>
      </w:tr>
      <w:tr w:rsidR="00217ECF" w:rsidTr="00917D7E">
        <w:trPr>
          <w:trHeight w:val="575"/>
          <w:jc w:val="center"/>
        </w:trPr>
        <w:tc>
          <w:tcPr>
            <w:tcW w:w="455" w:type="dxa"/>
          </w:tcPr>
          <w:p w:rsidR="00217ECF" w:rsidRDefault="00217ECF" w:rsidP="00217ECF">
            <w:pPr>
              <w:pStyle w:val="squish"/>
              <w:jc w:val="center"/>
            </w:pPr>
          </w:p>
        </w:tc>
        <w:tc>
          <w:tcPr>
            <w:tcW w:w="4860" w:type="dxa"/>
          </w:tcPr>
          <w:p w:rsidR="00217ECF" w:rsidRDefault="00217ECF" w:rsidP="00217ECF">
            <w:pPr>
              <w:pStyle w:val="squish"/>
              <w:ind w:right="264"/>
              <w:jc w:val="right"/>
            </w:pPr>
            <w:r>
              <w:t>Forcing Frequency (Hz)</w:t>
            </w:r>
          </w:p>
        </w:tc>
        <w:tc>
          <w:tcPr>
            <w:tcW w:w="2865" w:type="dxa"/>
            <w:gridSpan w:val="2"/>
          </w:tcPr>
          <w:p w:rsidR="00217ECF" w:rsidRDefault="00217ECF" w:rsidP="00217ECF">
            <w:pPr>
              <w:pStyle w:val="squish"/>
              <w:jc w:val="center"/>
            </w:pPr>
            <w:r>
              <w:rPr>
                <w:noProof/>
              </w:rPr>
              <w:drawing>
                <wp:anchor distT="0" distB="0" distL="114300" distR="114300" simplePos="0" relativeHeight="251600896" behindDoc="1" locked="0" layoutInCell="1" allowOverlap="1" wp14:anchorId="5DE3B235" wp14:editId="03388163">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217ECF" w:rsidRDefault="00217ECF" w:rsidP="005779E8">
            <w:pPr>
              <w:pStyle w:val="squish"/>
              <w:keepNext/>
              <w:jc w:val="center"/>
            </w:pPr>
            <w:r>
              <w:t>Vehicle Response</w:t>
            </w:r>
          </w:p>
        </w:tc>
      </w:tr>
    </w:tbl>
    <w:p w:rsidR="00217ECF" w:rsidRDefault="005779E8" w:rsidP="005779E8">
      <w:pPr>
        <w:pStyle w:val="Caption"/>
      </w:pPr>
      <w:r>
        <w:t xml:space="preserve">Figure </w:t>
      </w:r>
      <w:fldSimple w:instr=" STYLEREF 2 \s ">
        <w:r w:rsidR="004B0F1F">
          <w:rPr>
            <w:noProof/>
          </w:rPr>
          <w:t>6</w:t>
        </w:r>
      </w:fldSimple>
      <w:r w:rsidR="004B0F1F">
        <w:t>.</w:t>
      </w:r>
      <w:fldSimple w:instr=" SEQ Figure \* ARABIC \s 2 ">
        <w:r w:rsidR="004B0F1F">
          <w:rPr>
            <w:noProof/>
          </w:rPr>
          <w:t>9</w:t>
        </w:r>
      </w:fldSimple>
      <w:r>
        <w:t>: Effect of Bridge and Vehicle Frequency on Bridge Displacement and Vehicle Contact Force (2/4)</w:t>
      </w:r>
    </w:p>
    <w:tbl>
      <w:tblPr>
        <w:tblStyle w:val="TableGrid"/>
        <w:tblW w:w="8164"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977"/>
        <w:gridCol w:w="2345"/>
        <w:gridCol w:w="387"/>
      </w:tblGrid>
      <w:tr w:rsidR="00217ECF" w:rsidTr="00917D7E">
        <w:trPr>
          <w:cantSplit/>
          <w:trHeight w:val="1134"/>
          <w:jc w:val="center"/>
        </w:trPr>
        <w:tc>
          <w:tcPr>
            <w:tcW w:w="455" w:type="dxa"/>
            <w:textDirection w:val="btLr"/>
            <w:vAlign w:val="center"/>
          </w:tcPr>
          <w:p w:rsidR="00217ECF" w:rsidRDefault="00217ECF" w:rsidP="00217ECF">
            <w:pPr>
              <w:pStyle w:val="squish"/>
              <w:ind w:left="113" w:right="113"/>
              <w:jc w:val="center"/>
            </w:pPr>
            <w:r>
              <w:lastRenderedPageBreak/>
              <w:t>Bridge Displacement Amplification</w:t>
            </w:r>
          </w:p>
        </w:tc>
        <w:tc>
          <w:tcPr>
            <w:tcW w:w="7322" w:type="dxa"/>
            <w:gridSpan w:val="2"/>
          </w:tcPr>
          <w:p w:rsidR="00217ECF" w:rsidRDefault="00217ECF" w:rsidP="00217ECF">
            <w:pPr>
              <w:pStyle w:val="squish"/>
              <w:jc w:val="center"/>
            </w:pPr>
            <w:r w:rsidRPr="00217ECF">
              <w:rPr>
                <w:noProof/>
              </w:rPr>
              <w:drawing>
                <wp:inline distT="0" distB="0" distL="0" distR="0" wp14:anchorId="55945DCF" wp14:editId="37DFB9DF">
                  <wp:extent cx="4579620" cy="27355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9444" r="7084"/>
                          <a:stretch/>
                        </pic:blipFill>
                        <pic:spPr bwMode="auto">
                          <a:xfrm>
                            <a:off x="0" y="0"/>
                            <a:ext cx="45796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 w:type="dxa"/>
            <w:textDirection w:val="tbRl"/>
            <w:vAlign w:val="center"/>
          </w:tcPr>
          <w:p w:rsidR="00217ECF" w:rsidRDefault="00217ECF" w:rsidP="00217ECF">
            <w:pPr>
              <w:pStyle w:val="squish"/>
              <w:ind w:left="113" w:right="113"/>
              <w:jc w:val="center"/>
            </w:pPr>
            <w:r>
              <w:t>Vehicle Contact Force Amplification</w:t>
            </w:r>
          </w:p>
        </w:tc>
      </w:tr>
      <w:tr w:rsidR="00217ECF" w:rsidTr="00917D7E">
        <w:trPr>
          <w:trHeight w:val="575"/>
          <w:jc w:val="center"/>
        </w:trPr>
        <w:tc>
          <w:tcPr>
            <w:tcW w:w="455" w:type="dxa"/>
          </w:tcPr>
          <w:p w:rsidR="00217ECF" w:rsidRDefault="00217ECF" w:rsidP="00217ECF">
            <w:pPr>
              <w:pStyle w:val="squish"/>
              <w:jc w:val="center"/>
            </w:pPr>
          </w:p>
        </w:tc>
        <w:tc>
          <w:tcPr>
            <w:tcW w:w="4977" w:type="dxa"/>
          </w:tcPr>
          <w:p w:rsidR="00217ECF" w:rsidRDefault="00217ECF" w:rsidP="00217ECF">
            <w:pPr>
              <w:pStyle w:val="squish"/>
              <w:ind w:right="354"/>
              <w:jc w:val="right"/>
            </w:pPr>
            <w:r>
              <w:t>Forcing Frequency (Hz)</w:t>
            </w:r>
          </w:p>
        </w:tc>
        <w:tc>
          <w:tcPr>
            <w:tcW w:w="2732" w:type="dxa"/>
            <w:gridSpan w:val="2"/>
            <w:vAlign w:val="center"/>
          </w:tcPr>
          <w:p w:rsidR="00217ECF" w:rsidRDefault="00217ECF" w:rsidP="00917D7E">
            <w:pPr>
              <w:pStyle w:val="squish"/>
              <w:jc w:val="center"/>
            </w:pPr>
            <w:r>
              <w:rPr>
                <w:noProof/>
              </w:rPr>
              <w:drawing>
                <wp:anchor distT="0" distB="0" distL="114300" distR="114300" simplePos="0" relativeHeight="251808768" behindDoc="1" locked="0" layoutInCell="1" allowOverlap="1" wp14:anchorId="14E83DD3" wp14:editId="2C98879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217ECF" w:rsidRDefault="00217ECF" w:rsidP="00917D7E">
            <w:pPr>
              <w:pStyle w:val="squish"/>
              <w:keepNext/>
              <w:jc w:val="center"/>
            </w:pPr>
            <w:r>
              <w:t>Vehicle Response</w:t>
            </w:r>
          </w:p>
        </w:tc>
      </w:tr>
    </w:tbl>
    <w:p w:rsidR="00217ECF" w:rsidRDefault="005779E8" w:rsidP="005779E8">
      <w:pPr>
        <w:pStyle w:val="Caption"/>
      </w:pPr>
      <w:r>
        <w:t xml:space="preserve">Figure </w:t>
      </w:r>
      <w:fldSimple w:instr=" STYLEREF 2 \s ">
        <w:r w:rsidR="004B0F1F">
          <w:rPr>
            <w:noProof/>
          </w:rPr>
          <w:t>6</w:t>
        </w:r>
      </w:fldSimple>
      <w:r w:rsidR="004B0F1F">
        <w:t>.</w:t>
      </w:r>
      <w:fldSimple w:instr=" SEQ Figure \* ARABIC \s 2 ">
        <w:r w:rsidR="004B0F1F">
          <w:rPr>
            <w:noProof/>
          </w:rPr>
          <w:t>10</w:t>
        </w:r>
      </w:fldSimple>
      <w:r>
        <w:t>: Effect of Bridge and Vehicle Frequency on Bridge Displacement and Vehicle Contact Force (3/4)</w:t>
      </w:r>
    </w:p>
    <w:p w:rsidR="00217ECF" w:rsidRDefault="00217ECF" w:rsidP="00217ECF">
      <w:pPr>
        <w:jc w:val="center"/>
      </w:pPr>
    </w:p>
    <w:tbl>
      <w:tblPr>
        <w:tblStyle w:val="TableGrid"/>
        <w:tblW w:w="817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160"/>
        <w:gridCol w:w="2070"/>
        <w:gridCol w:w="485"/>
      </w:tblGrid>
      <w:tr w:rsidR="00217ECF" w:rsidTr="00917D7E">
        <w:trPr>
          <w:cantSplit/>
          <w:trHeight w:val="1134"/>
          <w:jc w:val="center"/>
        </w:trPr>
        <w:tc>
          <w:tcPr>
            <w:tcW w:w="455" w:type="dxa"/>
            <w:textDirection w:val="btLr"/>
            <w:vAlign w:val="center"/>
          </w:tcPr>
          <w:p w:rsidR="00217ECF" w:rsidRDefault="00217ECF" w:rsidP="00217ECF">
            <w:pPr>
              <w:pStyle w:val="squish"/>
              <w:ind w:left="113" w:right="113"/>
              <w:jc w:val="center"/>
            </w:pPr>
            <w:r>
              <w:t>Bridge Displacement Amplification</w:t>
            </w:r>
          </w:p>
        </w:tc>
        <w:tc>
          <w:tcPr>
            <w:tcW w:w="7230" w:type="dxa"/>
            <w:gridSpan w:val="2"/>
          </w:tcPr>
          <w:p w:rsidR="00217ECF" w:rsidRDefault="00217ECF" w:rsidP="00217ECF">
            <w:pPr>
              <w:pStyle w:val="squish"/>
              <w:jc w:val="center"/>
            </w:pPr>
            <w:r w:rsidRPr="00217ECF">
              <w:rPr>
                <w:noProof/>
              </w:rPr>
              <w:drawing>
                <wp:inline distT="0" distB="0" distL="0" distR="0">
                  <wp:extent cx="4572000" cy="2716453"/>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9356" r="6748"/>
                          <a:stretch/>
                        </pic:blipFill>
                        <pic:spPr bwMode="auto">
                          <a:xfrm>
                            <a:off x="0" y="0"/>
                            <a:ext cx="4572000" cy="2716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 w:type="dxa"/>
            <w:textDirection w:val="tbRl"/>
            <w:vAlign w:val="center"/>
          </w:tcPr>
          <w:p w:rsidR="00217ECF" w:rsidRDefault="00217ECF" w:rsidP="00217ECF">
            <w:pPr>
              <w:pStyle w:val="squish"/>
              <w:ind w:left="113" w:right="113"/>
              <w:jc w:val="center"/>
            </w:pPr>
            <w:r>
              <w:t>Vehicle Contact Force Amplification</w:t>
            </w:r>
          </w:p>
        </w:tc>
      </w:tr>
      <w:tr w:rsidR="00217ECF" w:rsidTr="00917D7E">
        <w:trPr>
          <w:trHeight w:val="575"/>
          <w:jc w:val="center"/>
        </w:trPr>
        <w:tc>
          <w:tcPr>
            <w:tcW w:w="455" w:type="dxa"/>
          </w:tcPr>
          <w:p w:rsidR="00217ECF" w:rsidRDefault="00217ECF" w:rsidP="00217ECF">
            <w:pPr>
              <w:pStyle w:val="squish"/>
              <w:jc w:val="center"/>
            </w:pPr>
          </w:p>
        </w:tc>
        <w:tc>
          <w:tcPr>
            <w:tcW w:w="5160" w:type="dxa"/>
          </w:tcPr>
          <w:p w:rsidR="00217ECF" w:rsidRDefault="00217ECF" w:rsidP="00917D7E">
            <w:pPr>
              <w:pStyle w:val="squish"/>
              <w:ind w:right="534"/>
              <w:jc w:val="right"/>
            </w:pPr>
            <w:r>
              <w:t>Forcing Frequency (Hz)</w:t>
            </w:r>
          </w:p>
        </w:tc>
        <w:tc>
          <w:tcPr>
            <w:tcW w:w="2555" w:type="dxa"/>
            <w:gridSpan w:val="2"/>
            <w:vAlign w:val="center"/>
          </w:tcPr>
          <w:p w:rsidR="00217ECF" w:rsidRDefault="00217ECF" w:rsidP="00917D7E">
            <w:pPr>
              <w:pStyle w:val="squish"/>
            </w:pPr>
            <w:r>
              <w:rPr>
                <w:noProof/>
              </w:rPr>
              <w:drawing>
                <wp:anchor distT="0" distB="0" distL="114300" distR="114300" simplePos="0" relativeHeight="251918336" behindDoc="1" locked="0" layoutInCell="1" allowOverlap="1" wp14:anchorId="14E83DD3" wp14:editId="2C98879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217ECF" w:rsidRDefault="00217ECF" w:rsidP="00917D7E">
            <w:pPr>
              <w:pStyle w:val="squish"/>
              <w:keepNext/>
            </w:pPr>
            <w:r>
              <w:t>Vehicle Response</w:t>
            </w:r>
          </w:p>
        </w:tc>
      </w:tr>
    </w:tbl>
    <w:p w:rsidR="00217ECF" w:rsidRDefault="00B71536" w:rsidP="00B71536">
      <w:pPr>
        <w:pStyle w:val="Caption"/>
      </w:pPr>
      <w:r>
        <w:t xml:space="preserve">Figure </w:t>
      </w:r>
      <w:fldSimple w:instr=" STYLEREF 2 \s ">
        <w:r w:rsidR="004B0F1F">
          <w:rPr>
            <w:noProof/>
          </w:rPr>
          <w:t>6</w:t>
        </w:r>
      </w:fldSimple>
      <w:r w:rsidR="004B0F1F">
        <w:t>.</w:t>
      </w:r>
      <w:fldSimple w:instr=" SEQ Figure \* ARABIC \s 2 ">
        <w:r w:rsidR="004B0F1F">
          <w:rPr>
            <w:noProof/>
          </w:rPr>
          <w:t>11</w:t>
        </w:r>
      </w:fldSimple>
      <w:r>
        <w:t>: Effect of Bridge and Vehicle Frequency on Bridge Displacement and Vehicle Contact Force (4/4)</w:t>
      </w:r>
    </w:p>
    <w:tbl>
      <w:tblPr>
        <w:tblStyle w:val="TableGrid"/>
        <w:tblW w:w="8670"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9A5114" w:rsidTr="00917D7E">
        <w:trPr>
          <w:cantSplit/>
          <w:trHeight w:val="1134"/>
        </w:trPr>
        <w:tc>
          <w:tcPr>
            <w:tcW w:w="455" w:type="dxa"/>
            <w:textDirection w:val="btLr"/>
            <w:vAlign w:val="center"/>
          </w:tcPr>
          <w:p w:rsidR="009A5114" w:rsidRDefault="009A5114" w:rsidP="00217ECF">
            <w:pPr>
              <w:pStyle w:val="squish"/>
              <w:ind w:left="113" w:right="113"/>
              <w:jc w:val="center"/>
            </w:pPr>
            <w:r>
              <w:lastRenderedPageBreak/>
              <w:t>Bridge Displacement Amplification</w:t>
            </w:r>
          </w:p>
        </w:tc>
        <w:tc>
          <w:tcPr>
            <w:tcW w:w="7830" w:type="dxa"/>
            <w:gridSpan w:val="2"/>
          </w:tcPr>
          <w:p w:rsidR="009A5114" w:rsidRDefault="009A5114" w:rsidP="005779E8">
            <w:pPr>
              <w:pStyle w:val="squish"/>
              <w:keepNext/>
              <w:jc w:val="center"/>
            </w:pPr>
            <w:r w:rsidRPr="00851911">
              <w:rPr>
                <w:noProof/>
              </w:rPr>
              <w:drawing>
                <wp:inline distT="0" distB="0" distL="0" distR="0" wp14:anchorId="34BA9844" wp14:editId="757036C7">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9A5114" w:rsidRDefault="009A5114" w:rsidP="00217ECF">
            <w:pPr>
              <w:pStyle w:val="squish"/>
              <w:ind w:left="113" w:right="113"/>
              <w:jc w:val="center"/>
            </w:pPr>
            <w:r>
              <w:t>Vehicle Contact Force Amplification</w:t>
            </w:r>
          </w:p>
        </w:tc>
      </w:tr>
      <w:tr w:rsidR="009A5114" w:rsidTr="00917D7E">
        <w:trPr>
          <w:trHeight w:val="575"/>
        </w:trPr>
        <w:tc>
          <w:tcPr>
            <w:tcW w:w="455" w:type="dxa"/>
          </w:tcPr>
          <w:p w:rsidR="009A5114" w:rsidRDefault="009A5114" w:rsidP="00217ECF">
            <w:pPr>
              <w:pStyle w:val="squish"/>
            </w:pPr>
          </w:p>
        </w:tc>
        <w:tc>
          <w:tcPr>
            <w:tcW w:w="5760" w:type="dxa"/>
          </w:tcPr>
          <w:p w:rsidR="009A5114" w:rsidRDefault="009A5114" w:rsidP="00217ECF">
            <w:pPr>
              <w:pStyle w:val="squish"/>
              <w:ind w:right="816"/>
              <w:jc w:val="right"/>
            </w:pPr>
            <w:r>
              <w:t>Forcing Frequency (Hz)</w:t>
            </w:r>
          </w:p>
        </w:tc>
        <w:tc>
          <w:tcPr>
            <w:tcW w:w="2455" w:type="dxa"/>
            <w:gridSpan w:val="2"/>
          </w:tcPr>
          <w:p w:rsidR="009A5114" w:rsidRDefault="009A5114" w:rsidP="00217ECF">
            <w:pPr>
              <w:pStyle w:val="squish"/>
            </w:pPr>
            <w:r>
              <w:rPr>
                <w:noProof/>
              </w:rPr>
              <w:drawing>
                <wp:anchor distT="0" distB="0" distL="114300" distR="114300" simplePos="0" relativeHeight="251702272" behindDoc="1" locked="0" layoutInCell="1" allowOverlap="1" wp14:anchorId="6CF25478" wp14:editId="279F7A4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9A5114" w:rsidRDefault="009A5114" w:rsidP="00217ECF">
            <w:pPr>
              <w:pStyle w:val="squish"/>
            </w:pPr>
            <w:r>
              <w:t>Vehicle Response</w:t>
            </w:r>
          </w:p>
        </w:tc>
      </w:tr>
    </w:tbl>
    <w:p w:rsidR="005779E8" w:rsidRDefault="005779E8" w:rsidP="005779E8">
      <w:pPr>
        <w:pStyle w:val="Caption"/>
      </w:pPr>
      <w:r>
        <w:t xml:space="preserve">Figure </w:t>
      </w:r>
      <w:fldSimple w:instr=" STYLEREF 2 \s ">
        <w:r w:rsidR="004B0F1F">
          <w:rPr>
            <w:noProof/>
          </w:rPr>
          <w:t>6</w:t>
        </w:r>
      </w:fldSimple>
      <w:r w:rsidR="004B0F1F">
        <w:t>.</w:t>
      </w:r>
      <w:fldSimple w:instr=" SEQ Figure \* ARABIC \s 2 ">
        <w:r w:rsidR="004B0F1F">
          <w:rPr>
            <w:noProof/>
          </w:rPr>
          <w:t>12</w:t>
        </w:r>
      </w:fldSimple>
      <w:r>
        <w:t>: Effect of Bridge and Vehicle Frequency on Bridge Displacement and Vehicle Contact Force (Total)</w:t>
      </w:r>
    </w:p>
    <w:p w:rsidR="009A5114" w:rsidRDefault="009A5114" w:rsidP="009A5114">
      <w:r>
        <w:t>In the preceding figure</w:t>
      </w:r>
      <w:r w:rsidR="00591BB9">
        <w:t>s</w:t>
      </w:r>
      <w:r>
        <w:t xml:space="preserve"> the amplification of bridge and vehicle responses is plotted. The bridge displacement amplification is calculated by dividing the maximum midspan displacement by the static response </w:t>
      </w:r>
      <w:r w:rsidR="005779E8">
        <w:t>(</w:t>
      </w:r>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oMath>
      <w:r w:rsidR="005779E8">
        <w:rPr>
          <w:rFonts w:eastAsiaTheme="minorEastAsia"/>
        </w:rPr>
        <w:t xml:space="preserve"> </w:t>
      </w:r>
      <w:r>
        <w:t>given by the following</w:t>
      </w:r>
      <w:r w:rsidR="00591BB9">
        <w:t xml:space="preserve"> (dictated by shape fun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9A5114" w:rsidTr="00217ECF">
        <w:tc>
          <w:tcPr>
            <w:tcW w:w="7776" w:type="dxa"/>
            <w:vAlign w:val="center"/>
          </w:tcPr>
          <w:p w:rsidR="009A5114" w:rsidRPr="00CB0CF3" w:rsidRDefault="002361B7" w:rsidP="00217ECF">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EI</m:t>
                    </m:r>
                  </m:den>
                </m:f>
              </m:oMath>
            </m:oMathPara>
          </w:p>
        </w:tc>
        <w:tc>
          <w:tcPr>
            <w:tcW w:w="864" w:type="dxa"/>
            <w:vAlign w:val="center"/>
          </w:tcPr>
          <w:p w:rsidR="009A5114" w:rsidRPr="00BD6DB7" w:rsidRDefault="009A5114" w:rsidP="00217ECF">
            <w:pPr>
              <w:pStyle w:val="EquationCaptions"/>
            </w:pPr>
            <w:r>
              <w:t>(</w:t>
            </w:r>
            <w:fldSimple w:instr=" SEQ Equation \* ARABIC ">
              <w:r w:rsidR="00415AE8">
                <w:rPr>
                  <w:noProof/>
                </w:rPr>
                <w:t>86</w:t>
              </w:r>
            </w:fldSimple>
            <w:r>
              <w:t>)</w:t>
            </w:r>
          </w:p>
        </w:tc>
      </w:tr>
    </w:tbl>
    <w:p w:rsidR="005779E8" w:rsidRDefault="005779E8" w:rsidP="005779E8">
      <w:r>
        <w:t xml:space="preserve">Where </w:t>
      </w:r>
      <w:r>
        <w:rPr>
          <w:i/>
        </w:rPr>
        <w:t xml:space="preserve">P </w:t>
      </w:r>
      <w:r>
        <w:t xml:space="preserve">is the static weight of the vehicle, </w:t>
      </w:r>
      <w:r w:rsidRPr="005779E8">
        <w:rPr>
          <w:i/>
        </w:rPr>
        <w:t>L</w:t>
      </w:r>
      <w:r>
        <w:t xml:space="preserve"> is the span length, </w:t>
      </w:r>
      <w:r w:rsidRPr="005779E8">
        <w:rPr>
          <w:i/>
        </w:rPr>
        <w:t>E</w:t>
      </w:r>
      <w:r>
        <w:t xml:space="preserve"> is the beam modulus of elasticity and </w:t>
      </w:r>
      <w:r w:rsidRPr="005779E8">
        <w:rPr>
          <w:i/>
        </w:rPr>
        <w:t>I</w:t>
      </w:r>
      <w:r>
        <w:t xml:space="preserve"> is the beam’s moment of inertia. </w:t>
      </w:r>
    </w:p>
    <w:p w:rsidR="00382DB7" w:rsidRDefault="009A5114" w:rsidP="00382DB7">
      <w:r w:rsidRPr="005779E8">
        <w:t>The</w:t>
      </w:r>
      <w:r>
        <w:t xml:space="preserve"> vehicle contact force amplification is calculated by dividing the maximum contact force by the static force of the vehicle which is merely the vehicle’s weight.</w:t>
      </w:r>
      <w:r w:rsidR="00382DB7">
        <w:t xml:space="preserve"> </w:t>
      </w:r>
    </w:p>
    <w:p w:rsidR="009A5114" w:rsidRDefault="009A5114" w:rsidP="009A5114">
      <w:r>
        <w:t>Simulations with the 5 idealized bridge models were again performed with the simplified state-space model and an artificial profile</w:t>
      </w:r>
      <w:r w:rsidRPr="004D6958">
        <w:t xml:space="preserve"> </w:t>
      </w:r>
      <w:r>
        <w:t>created according to ISO 8608 standards (C</w:t>
      </w:r>
      <w:r w:rsidRPr="00851911">
        <w:rPr>
          <w:vertAlign w:val="subscript"/>
        </w:rPr>
        <w:t>10</w:t>
      </w:r>
      <w:r>
        <w:t xml:space="preserve"> = 300; w = -2). </w:t>
      </w:r>
      <w:r>
        <w:lastRenderedPageBreak/>
        <w:t xml:space="preserve">The vehicle parameters were varied such that their natural frequency was a function of bridge natural frequency. The mass of the vehicles was held constant at 200 </w:t>
      </w:r>
      <w:proofErr w:type="spellStart"/>
      <w:r>
        <w:t>slinch</w:t>
      </w:r>
      <w:proofErr w:type="spellEnd"/>
      <w:r>
        <w:t xml:space="preserve"> (</w:t>
      </w:r>
      <w:r w:rsidRPr="00757711">
        <w:t>35025</w:t>
      </w:r>
      <w:r>
        <w:t xml:space="preserve"> kg),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w:t>
      </w:r>
    </w:p>
    <w:p w:rsidR="005779E8" w:rsidRDefault="009A5114" w:rsidP="005779E8">
      <w:pPr>
        <w:keepNext/>
      </w:pPr>
      <w:r w:rsidRPr="009339B8">
        <w:rPr>
          <w:noProof/>
        </w:rPr>
        <w:drawing>
          <wp:inline distT="0" distB="0" distL="0" distR="0" wp14:anchorId="2C21D06E" wp14:editId="2845C402">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9A5114" w:rsidRDefault="005779E8" w:rsidP="005779E8">
      <w:pPr>
        <w:pStyle w:val="Caption"/>
      </w:pPr>
      <w:r>
        <w:t xml:space="preserve">Figure </w:t>
      </w:r>
      <w:fldSimple w:instr=" STYLEREF 2 \s ">
        <w:r w:rsidR="004B0F1F">
          <w:rPr>
            <w:noProof/>
          </w:rPr>
          <w:t>6</w:t>
        </w:r>
      </w:fldSimple>
      <w:r w:rsidR="004B0F1F">
        <w:t>.</w:t>
      </w:r>
      <w:fldSimple w:instr=" SEQ Figure \* ARABIC \s 2 ">
        <w:r w:rsidR="004B0F1F">
          <w:rPr>
            <w:noProof/>
          </w:rPr>
          <w:t>13</w:t>
        </w:r>
      </w:fldSimple>
      <w:r>
        <w:t>: Effect of Vehicle Frequency as a Fraction of Bridge Natural Frequency on Bridge Displacement Amplification.</w:t>
      </w:r>
    </w:p>
    <w:p w:rsidR="009A5114" w:rsidRDefault="009A5114" w:rsidP="009A5114">
      <w:r>
        <w:t>The following tables summarizes the frequency factor at which a maximum response as achieved.</w:t>
      </w:r>
    </w:p>
    <w:p w:rsidR="009A5114" w:rsidRDefault="009A5114" w:rsidP="009A5114">
      <w:pPr>
        <w:pStyle w:val="Caption"/>
        <w:keepNext/>
      </w:pPr>
      <w:r>
        <w:t xml:space="preserve">Table </w:t>
      </w:r>
      <w:fldSimple w:instr=" STYLEREF 2 \s ">
        <w:r w:rsidR="004B0F1F">
          <w:rPr>
            <w:noProof/>
          </w:rPr>
          <w:t>6</w:t>
        </w:r>
      </w:fldSimple>
      <w:r w:rsidR="004B0F1F">
        <w:t>.</w:t>
      </w:r>
      <w:fldSimple w:instr=" SEQ Table \* ARABIC \s 2 ">
        <w:r w:rsidR="004B0F1F">
          <w:rPr>
            <w:noProof/>
          </w:rPr>
          <w:t>5</w:t>
        </w:r>
      </w:fldSimple>
      <w:r>
        <w:t>: Frequency Factor for Maximum Amplification</w:t>
      </w:r>
    </w:p>
    <w:tbl>
      <w:tblPr>
        <w:tblStyle w:val="TableGrid"/>
        <w:tblW w:w="0" w:type="auto"/>
        <w:jc w:val="center"/>
        <w:tblLook w:val="04A0" w:firstRow="1" w:lastRow="0" w:firstColumn="1" w:lastColumn="0" w:noHBand="0" w:noVBand="1"/>
      </w:tblPr>
      <w:tblGrid>
        <w:gridCol w:w="1013"/>
        <w:gridCol w:w="1297"/>
      </w:tblGrid>
      <w:tr w:rsidR="009A5114" w:rsidTr="00217ECF">
        <w:trPr>
          <w:trHeight w:val="523"/>
          <w:jc w:val="center"/>
        </w:trPr>
        <w:tc>
          <w:tcPr>
            <w:tcW w:w="1013" w:type="dxa"/>
            <w:vAlign w:val="center"/>
          </w:tcPr>
          <w:p w:rsidR="009A5114" w:rsidRDefault="009A5114" w:rsidP="00217ECF">
            <w:pPr>
              <w:pStyle w:val="squish"/>
              <w:jc w:val="center"/>
            </w:pPr>
          </w:p>
        </w:tc>
        <w:tc>
          <w:tcPr>
            <w:tcW w:w="1297" w:type="dxa"/>
            <w:vAlign w:val="center"/>
          </w:tcPr>
          <w:p w:rsidR="009A5114" w:rsidRDefault="009A5114" w:rsidP="00217ECF">
            <w:pPr>
              <w:pStyle w:val="squish"/>
              <w:jc w:val="center"/>
              <w:rPr>
                <w:rFonts w:ascii="Calibri" w:hAnsi="Calibri" w:cs="Calibri"/>
                <w:color w:val="000000"/>
              </w:rPr>
            </w:pPr>
            <w:r>
              <w:rPr>
                <w:rFonts w:ascii="Calibri" w:hAnsi="Calibri" w:cs="Calibri"/>
                <w:color w:val="000000"/>
              </w:rPr>
              <w:t>Freq. Factor</w:t>
            </w:r>
          </w:p>
        </w:tc>
      </w:tr>
      <w:tr w:rsidR="009A5114" w:rsidTr="00217ECF">
        <w:trPr>
          <w:trHeight w:val="255"/>
          <w:jc w:val="center"/>
        </w:trPr>
        <w:tc>
          <w:tcPr>
            <w:tcW w:w="1013" w:type="dxa"/>
            <w:vAlign w:val="center"/>
          </w:tcPr>
          <w:p w:rsidR="009A5114" w:rsidRDefault="009A5114" w:rsidP="00217ECF">
            <w:pPr>
              <w:pStyle w:val="squish"/>
              <w:jc w:val="center"/>
            </w:pPr>
            <w:r>
              <w:t>Bridge1</w:t>
            </w:r>
          </w:p>
        </w:tc>
        <w:tc>
          <w:tcPr>
            <w:tcW w:w="1297" w:type="dxa"/>
            <w:vAlign w:val="center"/>
          </w:tcPr>
          <w:p w:rsidR="009A5114" w:rsidRDefault="009A5114" w:rsidP="00217ECF">
            <w:pPr>
              <w:pStyle w:val="squish"/>
              <w:jc w:val="center"/>
            </w:pPr>
            <w:r>
              <w:rPr>
                <w:rFonts w:ascii="Calibri" w:hAnsi="Calibri" w:cs="Calibri"/>
                <w:color w:val="000000"/>
              </w:rPr>
              <w:t>1.76</w:t>
            </w:r>
          </w:p>
        </w:tc>
      </w:tr>
      <w:tr w:rsidR="009A5114" w:rsidTr="00217ECF">
        <w:trPr>
          <w:trHeight w:val="255"/>
          <w:jc w:val="center"/>
        </w:trPr>
        <w:tc>
          <w:tcPr>
            <w:tcW w:w="1013" w:type="dxa"/>
            <w:vAlign w:val="center"/>
          </w:tcPr>
          <w:p w:rsidR="009A5114" w:rsidRDefault="009A5114" w:rsidP="00217ECF">
            <w:pPr>
              <w:pStyle w:val="squish"/>
              <w:jc w:val="center"/>
            </w:pPr>
            <w:r>
              <w:t>Bridge2</w:t>
            </w:r>
          </w:p>
        </w:tc>
        <w:tc>
          <w:tcPr>
            <w:tcW w:w="1297" w:type="dxa"/>
            <w:vAlign w:val="center"/>
          </w:tcPr>
          <w:p w:rsidR="009A5114" w:rsidRDefault="009A5114" w:rsidP="00217ECF">
            <w:pPr>
              <w:pStyle w:val="squish"/>
              <w:jc w:val="center"/>
            </w:pPr>
            <w:r>
              <w:rPr>
                <w:rFonts w:ascii="Calibri" w:hAnsi="Calibri" w:cs="Calibri"/>
                <w:color w:val="000000"/>
              </w:rPr>
              <w:t>1.24</w:t>
            </w:r>
          </w:p>
        </w:tc>
      </w:tr>
      <w:tr w:rsidR="009A5114" w:rsidTr="00217ECF">
        <w:trPr>
          <w:trHeight w:val="255"/>
          <w:jc w:val="center"/>
        </w:trPr>
        <w:tc>
          <w:tcPr>
            <w:tcW w:w="1013" w:type="dxa"/>
            <w:vAlign w:val="center"/>
          </w:tcPr>
          <w:p w:rsidR="009A5114" w:rsidRDefault="009A5114" w:rsidP="00217ECF">
            <w:pPr>
              <w:pStyle w:val="squish"/>
              <w:jc w:val="center"/>
            </w:pPr>
            <w:r>
              <w:t>Bridge3</w:t>
            </w:r>
          </w:p>
        </w:tc>
        <w:tc>
          <w:tcPr>
            <w:tcW w:w="1297" w:type="dxa"/>
            <w:vAlign w:val="center"/>
          </w:tcPr>
          <w:p w:rsidR="009A5114" w:rsidRDefault="009A5114" w:rsidP="00217ECF">
            <w:pPr>
              <w:pStyle w:val="squish"/>
              <w:jc w:val="center"/>
            </w:pPr>
            <w:r>
              <w:rPr>
                <w:rFonts w:ascii="Calibri" w:hAnsi="Calibri" w:cs="Calibri"/>
                <w:color w:val="000000"/>
              </w:rPr>
              <w:t>1.14</w:t>
            </w:r>
          </w:p>
        </w:tc>
      </w:tr>
      <w:tr w:rsidR="009A5114" w:rsidTr="00217ECF">
        <w:trPr>
          <w:trHeight w:val="255"/>
          <w:jc w:val="center"/>
        </w:trPr>
        <w:tc>
          <w:tcPr>
            <w:tcW w:w="1013" w:type="dxa"/>
            <w:vAlign w:val="center"/>
          </w:tcPr>
          <w:p w:rsidR="009A5114" w:rsidRDefault="009A5114" w:rsidP="00217ECF">
            <w:pPr>
              <w:pStyle w:val="squish"/>
              <w:jc w:val="center"/>
            </w:pPr>
            <w:r>
              <w:t>Bridge4</w:t>
            </w:r>
          </w:p>
        </w:tc>
        <w:tc>
          <w:tcPr>
            <w:tcW w:w="1297" w:type="dxa"/>
            <w:vAlign w:val="center"/>
          </w:tcPr>
          <w:p w:rsidR="009A5114" w:rsidRDefault="009A5114" w:rsidP="00217ECF">
            <w:pPr>
              <w:pStyle w:val="squish"/>
              <w:jc w:val="center"/>
            </w:pPr>
            <w:r>
              <w:rPr>
                <w:rFonts w:ascii="Calibri" w:hAnsi="Calibri" w:cs="Calibri"/>
                <w:color w:val="000000"/>
              </w:rPr>
              <w:t>1.18</w:t>
            </w:r>
          </w:p>
        </w:tc>
      </w:tr>
      <w:tr w:rsidR="009A5114" w:rsidTr="00217ECF">
        <w:trPr>
          <w:trHeight w:val="255"/>
          <w:jc w:val="center"/>
        </w:trPr>
        <w:tc>
          <w:tcPr>
            <w:tcW w:w="1013" w:type="dxa"/>
            <w:vAlign w:val="center"/>
          </w:tcPr>
          <w:p w:rsidR="009A5114" w:rsidRDefault="009A5114" w:rsidP="00217ECF">
            <w:pPr>
              <w:pStyle w:val="squish"/>
              <w:jc w:val="center"/>
            </w:pPr>
            <w:r>
              <w:t>Bridge5</w:t>
            </w:r>
          </w:p>
        </w:tc>
        <w:tc>
          <w:tcPr>
            <w:tcW w:w="1297" w:type="dxa"/>
            <w:vAlign w:val="center"/>
          </w:tcPr>
          <w:p w:rsidR="009A5114" w:rsidRDefault="009A5114" w:rsidP="00217ECF">
            <w:pPr>
              <w:pStyle w:val="squish"/>
              <w:jc w:val="center"/>
            </w:pPr>
            <w:r>
              <w:rPr>
                <w:rFonts w:ascii="Calibri" w:hAnsi="Calibri" w:cs="Calibri"/>
                <w:color w:val="000000"/>
              </w:rPr>
              <w:t>1.12</w:t>
            </w:r>
          </w:p>
        </w:tc>
      </w:tr>
    </w:tbl>
    <w:p w:rsidR="009A5114" w:rsidRDefault="009A5114" w:rsidP="009A5114">
      <w:r>
        <w:t xml:space="preserve">The above simulations demonstrate the role of the profile as well as other parameters in vehicle-bridge interaction. The profile best excites the vehicle when its forcing frequency </w:t>
      </w:r>
      <w:r>
        <w:lastRenderedPageBreak/>
        <w:t xml:space="preserve">matches that of the vehicle, and the bridge is most excited when the profile forcing frequency matches its own natural frequency and the vehicle natural frequency is slightly larger than its own. </w:t>
      </w:r>
    </w:p>
    <w:p w:rsidR="00382DB7" w:rsidRDefault="00382DB7" w:rsidP="00382DB7">
      <w:pPr>
        <w:pStyle w:val="Heading4"/>
      </w:pPr>
      <w:r>
        <w:t>Profile</w:t>
      </w:r>
      <w:r w:rsidR="00693C36">
        <w:t xml:space="preserve"> Effects</w:t>
      </w:r>
    </w:p>
    <w:p w:rsidR="00D645BC" w:rsidRDefault="00693C36" w:rsidP="00D645BC">
      <w:r>
        <w:t xml:space="preserve">The previous section demonstrated that profile frequency content that result in a forcing frequency </w:t>
      </w:r>
      <w:proofErr w:type="gramStart"/>
      <w:r>
        <w:t>similar to</w:t>
      </w:r>
      <w:proofErr w:type="gramEnd"/>
      <w:r>
        <w:t xml:space="preserve"> the bridge’s natural frequency produces maximum bridge response. </w:t>
      </w:r>
      <w:r w:rsidR="009A5114">
        <w:t xml:space="preserve">However even a harmonic profile cannot be entirely described by its frequency content. The distribution of phase angles for the different harmonic components have a large effect on the final form of the profile and how the vehicle-bridge system responds to that profile. </w:t>
      </w:r>
      <w:r w:rsidR="00D645BC">
        <w:t>The following plot is of two profiles created according to ISO 8608 standards</w:t>
      </w:r>
      <w:r w:rsidR="00D645BC" w:rsidRPr="00D645BC">
        <w:t xml:space="preserve"> </w:t>
      </w:r>
      <w:r w:rsidR="00D645BC">
        <w:t>with identical frequency content but different phase angle distribution</w:t>
      </w:r>
      <w:bookmarkStart w:id="21" w:name="_Hlk1661563"/>
      <w:r w:rsidR="00D645BC">
        <w:t xml:space="preserve"> (C</w:t>
      </w:r>
      <w:r w:rsidR="00D645BC" w:rsidRPr="00851911">
        <w:rPr>
          <w:vertAlign w:val="subscript"/>
        </w:rPr>
        <w:t>10</w:t>
      </w:r>
      <w:r w:rsidR="00D645BC">
        <w:t xml:space="preserve"> = 300; w = -2)</w:t>
      </w:r>
      <w:bookmarkEnd w:id="21"/>
      <w:r w:rsidR="00D645BC">
        <w:t>.</w:t>
      </w:r>
      <w:r w:rsidR="00A21AFE">
        <w:t xml:space="preserve"> These ISO parameter values result in a profile with</w:t>
      </w:r>
      <w:r w:rsidR="00382DB7">
        <w:t xml:space="preserve"> a great deal of lower frequency (large wavelengths) content (largest included wavelength was 20 meters). </w:t>
      </w:r>
    </w:p>
    <w:p w:rsidR="00D645BC" w:rsidRDefault="00D645BC" w:rsidP="00D645BC">
      <w:pPr>
        <w:keepNext/>
        <w:jc w:val="center"/>
      </w:pPr>
      <w:r>
        <w:rPr>
          <w:noProof/>
        </w:rPr>
        <w:drawing>
          <wp:inline distT="0" distB="0" distL="0" distR="0" wp14:anchorId="64FA7AF7" wp14:editId="784C3590">
            <wp:extent cx="4572000" cy="2743200"/>
            <wp:effectExtent l="0" t="0" r="0" b="0"/>
            <wp:docPr id="10" name="Chart 10">
              <a:extLst xmlns:a="http://schemas.openxmlformats.org/drawingml/2006/main">
                <a:ext uri="{FF2B5EF4-FFF2-40B4-BE49-F238E27FC236}">
                  <a16:creationId xmlns:a16="http://schemas.microsoft.com/office/drawing/2014/main" id="{3AF5A026-78D6-4B68-92FF-7D20654852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D645BC" w:rsidRDefault="00D645BC" w:rsidP="00D645BC">
      <w:pPr>
        <w:pStyle w:val="Caption"/>
      </w:pPr>
      <w:r>
        <w:t xml:space="preserve">Figure </w:t>
      </w:r>
      <w:fldSimple w:instr=" STYLEREF 2 \s ">
        <w:r w:rsidR="004B0F1F">
          <w:rPr>
            <w:noProof/>
          </w:rPr>
          <w:t>6</w:t>
        </w:r>
      </w:fldSimple>
      <w:r w:rsidR="004B0F1F">
        <w:t>.</w:t>
      </w:r>
      <w:fldSimple w:instr=" SEQ Figure \* ARABIC \s 2 ">
        <w:r w:rsidR="004B0F1F">
          <w:rPr>
            <w:noProof/>
          </w:rPr>
          <w:t>14</w:t>
        </w:r>
      </w:fldSimple>
      <w:r>
        <w:t>: Profiles with Matching Frequency Content but Different Phase Angle Distribution</w:t>
      </w:r>
    </w:p>
    <w:p w:rsidR="009A5114" w:rsidRDefault="009A5114" w:rsidP="009A5114">
      <w:r>
        <w:lastRenderedPageBreak/>
        <w:t>Simulations were performed with</w:t>
      </w:r>
      <w:r w:rsidR="00D645BC">
        <w:t xml:space="preserve"> these two profiles </w:t>
      </w:r>
      <w:r w:rsidR="000E607B">
        <w:t xml:space="preserve">and the 2.5 Hz vehicle described in the previous section </w:t>
      </w:r>
      <w:r w:rsidR="00D645BC">
        <w:t>on</w:t>
      </w:r>
      <w:r>
        <w:t xml:space="preserve"> </w:t>
      </w:r>
      <w:r w:rsidR="000E607B">
        <w:t>the 140 ft single-span</w:t>
      </w:r>
      <w:r>
        <w:t xml:space="preserve"> 3D FE model</w:t>
      </w:r>
      <w:r w:rsidR="00D645BC">
        <w:t>. The resulting bridge displacement is compared in the following plot.</w:t>
      </w:r>
    </w:p>
    <w:p w:rsidR="009A5114" w:rsidRDefault="009A5114" w:rsidP="009A5114">
      <w:pPr>
        <w:keepNext/>
        <w:jc w:val="center"/>
      </w:pPr>
      <w:r>
        <w:rPr>
          <w:noProof/>
        </w:rPr>
        <w:drawing>
          <wp:inline distT="0" distB="0" distL="0" distR="0" wp14:anchorId="177D5579" wp14:editId="3E44C724">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9A5114" w:rsidRDefault="009A5114" w:rsidP="009A5114">
      <w:pPr>
        <w:pStyle w:val="Caption"/>
      </w:pPr>
      <w:r>
        <w:t xml:space="preserve">Figure </w:t>
      </w:r>
      <w:fldSimple w:instr=" STYLEREF 2 \s ">
        <w:r w:rsidR="004B0F1F">
          <w:rPr>
            <w:noProof/>
          </w:rPr>
          <w:t>6</w:t>
        </w:r>
      </w:fldSimple>
      <w:r w:rsidR="004B0F1F">
        <w:t>.</w:t>
      </w:r>
      <w:fldSimple w:instr=" SEQ Figure \* ARABIC \s 2 ">
        <w:r w:rsidR="004B0F1F">
          <w:rPr>
            <w:noProof/>
          </w:rPr>
          <w:t>15</w:t>
        </w:r>
      </w:fldSimple>
      <w:r>
        <w:t xml:space="preserve">: Bridge </w:t>
      </w:r>
      <w:r w:rsidR="004B0F1F">
        <w:t>D</w:t>
      </w:r>
      <w:r>
        <w:t xml:space="preserve">isplacement for </w:t>
      </w:r>
      <w:r w:rsidR="004B0F1F">
        <w:t>P</w:t>
      </w:r>
      <w:r>
        <w:t xml:space="preserve">rofiles with </w:t>
      </w:r>
      <w:r w:rsidR="004B0F1F">
        <w:t>D</w:t>
      </w:r>
      <w:r>
        <w:t>ifferent</w:t>
      </w:r>
      <w:r w:rsidR="004B0F1F">
        <w:t xml:space="preserve"> P</w:t>
      </w:r>
      <w:r>
        <w:t xml:space="preserve">hase </w:t>
      </w:r>
      <w:r w:rsidR="004B0F1F">
        <w:t>D</w:t>
      </w:r>
      <w:r>
        <w:t>istribution</w:t>
      </w:r>
    </w:p>
    <w:p w:rsidR="009A5114" w:rsidRDefault="009A5114" w:rsidP="009A5114">
      <w:r>
        <w:t>As can be seen, two profiles with identical frequency content but different phase angle distribution will cause different bridge responses.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in increments of 5 feet. </w:t>
      </w:r>
    </w:p>
    <w:p w:rsidR="004B0F1F" w:rsidRDefault="009A5114" w:rsidP="004B0F1F">
      <w:pPr>
        <w:keepNext/>
        <w:jc w:val="center"/>
      </w:pPr>
      <w:r w:rsidRPr="00851911">
        <w:rPr>
          <w:noProof/>
        </w:rPr>
        <w:drawing>
          <wp:inline distT="0" distB="0" distL="0" distR="0" wp14:anchorId="6F989527" wp14:editId="4B9EFAA5">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9A5114" w:rsidRDefault="004B0F1F" w:rsidP="004B0F1F">
      <w:pPr>
        <w:pStyle w:val="Caption"/>
      </w:pPr>
      <w:r>
        <w:t xml:space="preserve">Figure </w:t>
      </w:r>
      <w:fldSimple w:instr=" STYLEREF 2 \s ">
        <w:r>
          <w:rPr>
            <w:noProof/>
          </w:rPr>
          <w:t>6</w:t>
        </w:r>
      </w:fldSimple>
      <w:r>
        <w:t>.</w:t>
      </w:r>
      <w:fldSimple w:instr=" SEQ Figure \* ARABIC \s 2 ">
        <w:r>
          <w:rPr>
            <w:noProof/>
          </w:rPr>
          <w:t>16</w:t>
        </w:r>
      </w:fldSimple>
      <w:r>
        <w:t>: Effect of Profile Position on Bridge Displacement Amplification</w:t>
      </w:r>
    </w:p>
    <w:p w:rsidR="009A5114" w:rsidRDefault="009A5114" w:rsidP="009A5114">
      <w:r>
        <w:lastRenderedPageBreak/>
        <w:t xml:space="preserve">As can be seen in the plot above, the bridge response varies greatly by just adjusting the position of the profile on the bridge. </w:t>
      </w:r>
      <w:r w:rsidR="00A24495">
        <w:t xml:space="preserve">This is because the profile features that result in large contact forces will induce greater bridge response when they are located near the more flexible regions of the bridge (i.e. midspan). </w:t>
      </w:r>
      <w:r>
        <w:t>Furthermore, most real profiles are not harmonic but rather have many transient features.</w:t>
      </w:r>
      <w:r w:rsidR="00A24495">
        <w:t xml:space="preserve"> </w:t>
      </w:r>
      <w:r>
        <w:t xml:space="preserve">Profiles that contain </w:t>
      </w:r>
      <w:r w:rsidR="00FF0A56">
        <w:t>harmonic content</w:t>
      </w:r>
      <w:r>
        <w:t xml:space="preserve"> with large wavelengths that result in forcing frequencies </w:t>
      </w:r>
      <w:proofErr w:type="gramStart"/>
      <w:r>
        <w:t>similar to</w:t>
      </w:r>
      <w:proofErr w:type="gramEnd"/>
      <w:r>
        <w:t xml:space="preserve"> vehicles or the bridge should be avoided (</w:t>
      </w:r>
      <w:proofErr w:type="spellStart"/>
      <w:r>
        <w:t>e.g</w:t>
      </w:r>
      <w:proofErr w:type="spellEnd"/>
      <w:r>
        <w:t xml:space="preserve"> 5-50ft.). However, the frequency content of the profile alone has no reliable correlation with dynamic amplification and spatial information must be included in any dynamic amplification analysis. </w:t>
      </w:r>
    </w:p>
    <w:p w:rsidR="009A5114" w:rsidRDefault="000E3B90" w:rsidP="000E3B90">
      <w:pPr>
        <w:pStyle w:val="Heading3"/>
      </w:pPr>
      <w:r>
        <w:t>Summary</w:t>
      </w:r>
    </w:p>
    <w:p w:rsidR="000E3B90" w:rsidRDefault="000E3B90" w:rsidP="000E3B90">
      <w:r>
        <w:t xml:space="preserve">The roadway profile, on and off the bridge, serves to induce vertical oscillation in the vehicle. That oscillation results in an oscillating force at the point of contact between vehicle and roadway. As the vehicle crosses the bridge, the contact force excites the mass of the bridge. The exchange of energy from the vehicle to the bridge serves to reduce the motion of the vehicle and thus the dynamic component of the vehicle contact force.  </w:t>
      </w:r>
    </w:p>
    <w:p w:rsidR="000E3B90" w:rsidRDefault="000E3B90" w:rsidP="000E3B90">
      <w:r>
        <w:t>Vehicle and bridge parameters therefore effect dynamic amplification based on their influence on the dynamics of the system and how those system dynamics relate to the profile characteristics. While parameter effect cannot be quantified independently, they can still be generalized as follows:</w:t>
      </w:r>
    </w:p>
    <w:p w:rsidR="000E3B90" w:rsidRDefault="000E3B90" w:rsidP="000E3B90">
      <w:pPr>
        <w:pStyle w:val="ListParagraph"/>
        <w:numPr>
          <w:ilvl w:val="0"/>
          <w:numId w:val="6"/>
        </w:numPr>
      </w:pPr>
      <w:r>
        <w:t>Higher bridge mass, stiffness and damping generally serve to reduce dynamic amplification.</w:t>
      </w:r>
    </w:p>
    <w:p w:rsidR="000E3B90" w:rsidRDefault="000E3B90" w:rsidP="000E3B90">
      <w:pPr>
        <w:pStyle w:val="ListParagraph"/>
        <w:numPr>
          <w:ilvl w:val="0"/>
          <w:numId w:val="6"/>
        </w:numPr>
      </w:pPr>
      <w:r>
        <w:t>Higher vehicle mass increases dynamic amplification while vehicle damping helps to reduce amplification.</w:t>
      </w:r>
    </w:p>
    <w:p w:rsidR="000E3B90" w:rsidRDefault="000E3B90" w:rsidP="000E3B90">
      <w:pPr>
        <w:pStyle w:val="ListParagraph"/>
        <w:numPr>
          <w:ilvl w:val="0"/>
          <w:numId w:val="6"/>
        </w:numPr>
      </w:pPr>
      <w:r>
        <w:t>Higher vehicle speed leads to increased dynamic amplification.</w:t>
      </w:r>
    </w:p>
    <w:p w:rsidR="000E3B90" w:rsidRDefault="000E3B90" w:rsidP="000E3B90">
      <w:pPr>
        <w:pStyle w:val="ListParagraph"/>
        <w:numPr>
          <w:ilvl w:val="0"/>
          <w:numId w:val="6"/>
        </w:numPr>
      </w:pPr>
      <w:r>
        <w:t xml:space="preserve">Longer bridge length results in a longer </w:t>
      </w:r>
      <w:proofErr w:type="gramStart"/>
      <w:r>
        <w:t>period of time</w:t>
      </w:r>
      <w:proofErr w:type="gramEnd"/>
      <w:r>
        <w:t xml:space="preserve"> for which the vehicle is present on the bridge and may therefore result in greater dynamic amplification. </w:t>
      </w:r>
    </w:p>
    <w:p w:rsidR="000E3B90" w:rsidRDefault="000E3B90" w:rsidP="000E3B90">
      <w:r>
        <w:lastRenderedPageBreak/>
        <w:t xml:space="preserve">Anything further than these generalizations requires simulation of vehicle-bridge interaction with the specific profile or direct measurement by field experiment. </w:t>
      </w:r>
    </w:p>
    <w:p w:rsidR="000E3B90" w:rsidRPr="00693C36" w:rsidRDefault="000E3B90" w:rsidP="000E3B90"/>
    <w:p w:rsidR="000E3B90" w:rsidRPr="000E3B90" w:rsidRDefault="000E3B90" w:rsidP="000E3B90"/>
    <w:p w:rsidR="00880CB6" w:rsidRDefault="00880CB6" w:rsidP="00880CB6">
      <w:pPr>
        <w:pStyle w:val="Heading2"/>
      </w:pPr>
      <w:bookmarkStart w:id="22" w:name="_Toc536017968"/>
      <w:bookmarkEnd w:id="18"/>
      <w:r>
        <w:t>Summary</w:t>
      </w:r>
      <w:bookmarkEnd w:id="22"/>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FF0A56" w:rsidRDefault="00FF0A56" w:rsidP="00880CB6">
      <w:pPr>
        <w:pStyle w:val="ListParagraph"/>
        <w:numPr>
          <w:ilvl w:val="0"/>
          <w:numId w:val="3"/>
        </w:numPr>
      </w:pPr>
      <w:r>
        <w:t>Dynamic amplification estimated by filtering operational monitoring data may over-estimate amplification.</w:t>
      </w:r>
      <w:r>
        <w:t xml:space="preserve">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w:t>
      </w:r>
      <w:r w:rsidR="00FF0A56">
        <w:t xml:space="preserve">simplified </w:t>
      </w:r>
      <w:r>
        <w:t xml:space="preserve">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w:t>
      </w:r>
      <w:r w:rsidR="005A28B2">
        <w:t>amplification and</w:t>
      </w:r>
      <w:r>
        <w:t xml:space="preserve"> is recommended </w:t>
      </w:r>
      <w:r w:rsidR="00FF0A56">
        <w:t>when</w:t>
      </w:r>
      <w:r>
        <w:t xml:space="preserve"> FE simulation is </w:t>
      </w:r>
      <w:r w:rsidR="00FF0A56">
        <w:t>imp</w:t>
      </w:r>
      <w:r>
        <w:t xml:space="preserve">ractical. </w:t>
      </w:r>
    </w:p>
    <w:p w:rsidR="00880CB6" w:rsidRDefault="00880CB6" w:rsidP="00880CB6">
      <w:pPr>
        <w:pStyle w:val="ListParagraph"/>
        <w:numPr>
          <w:ilvl w:val="0"/>
          <w:numId w:val="3"/>
        </w:numPr>
      </w:pPr>
      <w:r>
        <w:t xml:space="preserve">Any metric that is to be used for predicting dynamic amplification must include a representation of the bridge. </w:t>
      </w:r>
      <w:r w:rsidR="005A28B2">
        <w:t>Therefore,</w:t>
      </w:r>
      <w:r>
        <w:t xml:space="preserve"> dynamic amplification should not be predicted by current roughness metrics (e.g. IRI and ISO 8608) that only consider the profile and vehicle. </w:t>
      </w:r>
    </w:p>
    <w:p w:rsidR="00FF0A56" w:rsidRDefault="00FF0A56" w:rsidP="00880CB6">
      <w:pPr>
        <w:pStyle w:val="ListParagraph"/>
        <w:numPr>
          <w:ilvl w:val="0"/>
          <w:numId w:val="3"/>
        </w:numPr>
      </w:pPr>
      <w:r>
        <w:t>It is conservative to compute bridge response with contact forces determined without consideration of bridge motion.</w:t>
      </w:r>
    </w:p>
    <w:p w:rsidR="00FF0A56" w:rsidRDefault="00FF0A56" w:rsidP="00880CB6">
      <w:pPr>
        <w:pStyle w:val="ListParagraph"/>
        <w:numPr>
          <w:ilvl w:val="0"/>
          <w:numId w:val="3"/>
        </w:numPr>
      </w:pPr>
      <w:r>
        <w:t>The effect of bridge, vehicle and profile parameters are interdependent.</w:t>
      </w:r>
    </w:p>
    <w:p w:rsidR="00FF0A56" w:rsidRDefault="00FF0A56" w:rsidP="00880CB6">
      <w:pPr>
        <w:pStyle w:val="ListParagraph"/>
        <w:numPr>
          <w:ilvl w:val="0"/>
          <w:numId w:val="3"/>
        </w:numPr>
      </w:pPr>
      <w:r>
        <w:t>Bridge responses are greatest when the profile induces oscillation in the vehicle close to the bridge’s natural frequency and when the vehicle’s natural frequency is 10-20% greater than that of the bridge.</w:t>
      </w:r>
    </w:p>
    <w:p w:rsidR="005A28B2" w:rsidRDefault="00FF0A56" w:rsidP="00880CB6">
      <w:pPr>
        <w:pStyle w:val="ListParagraph"/>
        <w:numPr>
          <w:ilvl w:val="0"/>
          <w:numId w:val="3"/>
        </w:numPr>
      </w:pPr>
      <w:r>
        <w:t xml:space="preserve">The profile position and </w:t>
      </w:r>
      <w:r w:rsidR="005A28B2">
        <w:t xml:space="preserve">phase angle distribution of harmonic content has a large influence on bridge response. Therefore, a profile should be accurately positioned in any VBI simulations. </w:t>
      </w:r>
    </w:p>
    <w:sectPr w:rsidR="005A28B2" w:rsidSect="00ED3428">
      <w:headerReference w:type="default" r:id="rId49"/>
      <w:footerReference w:type="default" r:id="rId5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4FF0" w:rsidRDefault="00E94FF0" w:rsidP="004C7F36">
      <w:pPr>
        <w:spacing w:before="0" w:line="240" w:lineRule="auto"/>
      </w:pPr>
      <w:r>
        <w:separator/>
      </w:r>
    </w:p>
  </w:endnote>
  <w:endnote w:type="continuationSeparator" w:id="0">
    <w:p w:rsidR="00E94FF0" w:rsidRDefault="00E94FF0"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C443B" w:rsidRDefault="00EC443B">
    <w:pPr>
      <w:pStyle w:val="Footer"/>
      <w:jc w:val="right"/>
    </w:pPr>
  </w:p>
  <w:p w:rsidR="00EC443B" w:rsidRDefault="00EC44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4FF0" w:rsidRDefault="00E94FF0" w:rsidP="004C7F36">
      <w:pPr>
        <w:spacing w:before="0" w:line="240" w:lineRule="auto"/>
      </w:pPr>
      <w:r>
        <w:separator/>
      </w:r>
    </w:p>
  </w:footnote>
  <w:footnote w:type="continuationSeparator" w:id="0">
    <w:p w:rsidR="00E94FF0" w:rsidRDefault="00E94FF0"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EC443B" w:rsidRDefault="00EC443B">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EC443B" w:rsidRDefault="00EC44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890416"/>
    <w:multiLevelType w:val="hybridMultilevel"/>
    <w:tmpl w:val="F66C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65637A"/>
    <w:multiLevelType w:val="hybridMultilevel"/>
    <w:tmpl w:val="FC42F622"/>
    <w:lvl w:ilvl="0" w:tplc="CC50B13C">
      <w:start w:val="2"/>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9"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E603B8"/>
    <w:multiLevelType w:val="hybridMultilevel"/>
    <w:tmpl w:val="A6D81BD4"/>
    <w:lvl w:ilvl="0" w:tplc="7A626E68">
      <w:start w:val="1"/>
      <w:numFmt w:val="decimal"/>
      <w:pStyle w:val="Heading2"/>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0"/>
  </w:num>
  <w:num w:numId="3">
    <w:abstractNumId w:val="22"/>
  </w:num>
  <w:num w:numId="4">
    <w:abstractNumId w:val="16"/>
  </w:num>
  <w:num w:numId="5">
    <w:abstractNumId w:val="9"/>
  </w:num>
  <w:num w:numId="6">
    <w:abstractNumId w:val="19"/>
  </w:num>
  <w:num w:numId="7">
    <w:abstractNumId w:val="5"/>
  </w:num>
  <w:num w:numId="8">
    <w:abstractNumId w:val="2"/>
  </w:num>
  <w:num w:numId="9">
    <w:abstractNumId w:val="0"/>
  </w:num>
  <w:num w:numId="10">
    <w:abstractNumId w:val="7"/>
  </w:num>
  <w:num w:numId="11">
    <w:abstractNumId w:val="18"/>
  </w:num>
  <w:num w:numId="12">
    <w:abstractNumId w:val="1"/>
  </w:num>
  <w:num w:numId="13">
    <w:abstractNumId w:val="17"/>
  </w:num>
  <w:num w:numId="14">
    <w:abstractNumId w:val="3"/>
  </w:num>
  <w:num w:numId="15">
    <w:abstractNumId w:val="14"/>
  </w:num>
  <w:num w:numId="16">
    <w:abstractNumId w:val="15"/>
  </w:num>
  <w:num w:numId="17">
    <w:abstractNumId w:val="12"/>
  </w:num>
  <w:num w:numId="18">
    <w:abstractNumId w:val="8"/>
  </w:num>
  <w:num w:numId="19">
    <w:abstractNumId w:val="4"/>
  </w:num>
  <w:num w:numId="20">
    <w:abstractNumId w:val="11"/>
  </w:num>
  <w:num w:numId="21">
    <w:abstractNumId w:val="6"/>
  </w:num>
  <w:num w:numId="22">
    <w:abstractNumId w:val="10"/>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17D3E"/>
    <w:rsid w:val="00021107"/>
    <w:rsid w:val="000212F0"/>
    <w:rsid w:val="000248C5"/>
    <w:rsid w:val="00025DCA"/>
    <w:rsid w:val="0003154C"/>
    <w:rsid w:val="000330D3"/>
    <w:rsid w:val="00042AD8"/>
    <w:rsid w:val="0004731A"/>
    <w:rsid w:val="0005294C"/>
    <w:rsid w:val="000537B3"/>
    <w:rsid w:val="00055694"/>
    <w:rsid w:val="00056653"/>
    <w:rsid w:val="00062078"/>
    <w:rsid w:val="00071AF8"/>
    <w:rsid w:val="00072B4C"/>
    <w:rsid w:val="000762E9"/>
    <w:rsid w:val="00077696"/>
    <w:rsid w:val="00077867"/>
    <w:rsid w:val="00080E65"/>
    <w:rsid w:val="00081F26"/>
    <w:rsid w:val="0008440E"/>
    <w:rsid w:val="000900B9"/>
    <w:rsid w:val="00093BBA"/>
    <w:rsid w:val="00094060"/>
    <w:rsid w:val="000A28B8"/>
    <w:rsid w:val="000A53E2"/>
    <w:rsid w:val="000A5954"/>
    <w:rsid w:val="000A6FFF"/>
    <w:rsid w:val="000B0AB5"/>
    <w:rsid w:val="000B3C89"/>
    <w:rsid w:val="000B3F77"/>
    <w:rsid w:val="000C649C"/>
    <w:rsid w:val="000D3AB0"/>
    <w:rsid w:val="000D4B72"/>
    <w:rsid w:val="000D5499"/>
    <w:rsid w:val="000D7FCE"/>
    <w:rsid w:val="000E32C5"/>
    <w:rsid w:val="000E334A"/>
    <w:rsid w:val="000E3B90"/>
    <w:rsid w:val="000E607B"/>
    <w:rsid w:val="000F1331"/>
    <w:rsid w:val="000F2113"/>
    <w:rsid w:val="000F5F05"/>
    <w:rsid w:val="000F6CE4"/>
    <w:rsid w:val="000F7B42"/>
    <w:rsid w:val="001012A8"/>
    <w:rsid w:val="0010412A"/>
    <w:rsid w:val="001069EE"/>
    <w:rsid w:val="001076AD"/>
    <w:rsid w:val="00110E0E"/>
    <w:rsid w:val="00120A9A"/>
    <w:rsid w:val="001217CD"/>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3E7"/>
    <w:rsid w:val="001958A7"/>
    <w:rsid w:val="001A19AE"/>
    <w:rsid w:val="001A2DA7"/>
    <w:rsid w:val="001A4831"/>
    <w:rsid w:val="001B3115"/>
    <w:rsid w:val="001C2928"/>
    <w:rsid w:val="001C4A01"/>
    <w:rsid w:val="001D2139"/>
    <w:rsid w:val="001D649C"/>
    <w:rsid w:val="001D67B1"/>
    <w:rsid w:val="001E1C9D"/>
    <w:rsid w:val="001E51B5"/>
    <w:rsid w:val="001F31A5"/>
    <w:rsid w:val="001F5A19"/>
    <w:rsid w:val="002023DC"/>
    <w:rsid w:val="00203632"/>
    <w:rsid w:val="00204F71"/>
    <w:rsid w:val="00216360"/>
    <w:rsid w:val="00217ECF"/>
    <w:rsid w:val="002202D6"/>
    <w:rsid w:val="00230C63"/>
    <w:rsid w:val="002342BC"/>
    <w:rsid w:val="00235597"/>
    <w:rsid w:val="002361B7"/>
    <w:rsid w:val="00241D2A"/>
    <w:rsid w:val="002459A6"/>
    <w:rsid w:val="00246EFB"/>
    <w:rsid w:val="00254727"/>
    <w:rsid w:val="00266CAE"/>
    <w:rsid w:val="00271131"/>
    <w:rsid w:val="00273C10"/>
    <w:rsid w:val="00282282"/>
    <w:rsid w:val="002853F1"/>
    <w:rsid w:val="00292164"/>
    <w:rsid w:val="002935D4"/>
    <w:rsid w:val="002937D5"/>
    <w:rsid w:val="00297DD4"/>
    <w:rsid w:val="002A1A08"/>
    <w:rsid w:val="002A4073"/>
    <w:rsid w:val="002B0326"/>
    <w:rsid w:val="002B07C3"/>
    <w:rsid w:val="002B361B"/>
    <w:rsid w:val="002B4B3F"/>
    <w:rsid w:val="002C496C"/>
    <w:rsid w:val="002D3414"/>
    <w:rsid w:val="002E15BF"/>
    <w:rsid w:val="002E3D38"/>
    <w:rsid w:val="002E71DE"/>
    <w:rsid w:val="00302F4B"/>
    <w:rsid w:val="00306CE6"/>
    <w:rsid w:val="00317CAD"/>
    <w:rsid w:val="0032001F"/>
    <w:rsid w:val="003252B6"/>
    <w:rsid w:val="00336127"/>
    <w:rsid w:val="003406F7"/>
    <w:rsid w:val="00345155"/>
    <w:rsid w:val="00346350"/>
    <w:rsid w:val="003508D9"/>
    <w:rsid w:val="0035305B"/>
    <w:rsid w:val="00353E58"/>
    <w:rsid w:val="00356385"/>
    <w:rsid w:val="00361C42"/>
    <w:rsid w:val="003677FC"/>
    <w:rsid w:val="00370C48"/>
    <w:rsid w:val="00370CB2"/>
    <w:rsid w:val="0037187D"/>
    <w:rsid w:val="0037603E"/>
    <w:rsid w:val="00382DB7"/>
    <w:rsid w:val="0038514E"/>
    <w:rsid w:val="00386F51"/>
    <w:rsid w:val="003876A7"/>
    <w:rsid w:val="00390569"/>
    <w:rsid w:val="00391015"/>
    <w:rsid w:val="003977EC"/>
    <w:rsid w:val="003B1BB6"/>
    <w:rsid w:val="003B4A17"/>
    <w:rsid w:val="003B4BA6"/>
    <w:rsid w:val="003D0CC7"/>
    <w:rsid w:val="003D22E1"/>
    <w:rsid w:val="003D22FE"/>
    <w:rsid w:val="003D2C35"/>
    <w:rsid w:val="003D3FEB"/>
    <w:rsid w:val="003D487C"/>
    <w:rsid w:val="003D6964"/>
    <w:rsid w:val="003F01CB"/>
    <w:rsid w:val="003F15F6"/>
    <w:rsid w:val="003F1CBD"/>
    <w:rsid w:val="003F1DF5"/>
    <w:rsid w:val="003F4401"/>
    <w:rsid w:val="003F4D97"/>
    <w:rsid w:val="00401832"/>
    <w:rsid w:val="00401DCD"/>
    <w:rsid w:val="004155CF"/>
    <w:rsid w:val="00415AE8"/>
    <w:rsid w:val="00417361"/>
    <w:rsid w:val="00420E6C"/>
    <w:rsid w:val="0042773F"/>
    <w:rsid w:val="00432EF1"/>
    <w:rsid w:val="00433700"/>
    <w:rsid w:val="00437B77"/>
    <w:rsid w:val="0044423C"/>
    <w:rsid w:val="004516E4"/>
    <w:rsid w:val="00461EB8"/>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B0F1F"/>
    <w:rsid w:val="004C0302"/>
    <w:rsid w:val="004C1CCB"/>
    <w:rsid w:val="004C3D76"/>
    <w:rsid w:val="004C7F36"/>
    <w:rsid w:val="004D5514"/>
    <w:rsid w:val="004D5BF8"/>
    <w:rsid w:val="004E3930"/>
    <w:rsid w:val="004E6B61"/>
    <w:rsid w:val="004F2A7A"/>
    <w:rsid w:val="00506CDD"/>
    <w:rsid w:val="005116D6"/>
    <w:rsid w:val="00516973"/>
    <w:rsid w:val="005172D1"/>
    <w:rsid w:val="00520DF0"/>
    <w:rsid w:val="00522F0B"/>
    <w:rsid w:val="00524D63"/>
    <w:rsid w:val="00527673"/>
    <w:rsid w:val="00532AF1"/>
    <w:rsid w:val="0053460E"/>
    <w:rsid w:val="00535CE5"/>
    <w:rsid w:val="00540758"/>
    <w:rsid w:val="00547ADC"/>
    <w:rsid w:val="00550D12"/>
    <w:rsid w:val="00553FD3"/>
    <w:rsid w:val="00554068"/>
    <w:rsid w:val="0055459B"/>
    <w:rsid w:val="005604F5"/>
    <w:rsid w:val="0056278D"/>
    <w:rsid w:val="00563D23"/>
    <w:rsid w:val="00565B2F"/>
    <w:rsid w:val="005675CF"/>
    <w:rsid w:val="005779E8"/>
    <w:rsid w:val="00586742"/>
    <w:rsid w:val="005873A5"/>
    <w:rsid w:val="00587BDB"/>
    <w:rsid w:val="00591BB9"/>
    <w:rsid w:val="00594561"/>
    <w:rsid w:val="005968D6"/>
    <w:rsid w:val="005A0885"/>
    <w:rsid w:val="005A28B2"/>
    <w:rsid w:val="005A3C9A"/>
    <w:rsid w:val="005B3E1D"/>
    <w:rsid w:val="005B4AB5"/>
    <w:rsid w:val="005C2E49"/>
    <w:rsid w:val="005C4DA1"/>
    <w:rsid w:val="005C568F"/>
    <w:rsid w:val="005D220A"/>
    <w:rsid w:val="005D275C"/>
    <w:rsid w:val="005D48E6"/>
    <w:rsid w:val="005D5EAE"/>
    <w:rsid w:val="005D609C"/>
    <w:rsid w:val="005E3DAD"/>
    <w:rsid w:val="005F208E"/>
    <w:rsid w:val="005F38DD"/>
    <w:rsid w:val="005F595B"/>
    <w:rsid w:val="00601E36"/>
    <w:rsid w:val="00607728"/>
    <w:rsid w:val="00614E65"/>
    <w:rsid w:val="00615D2E"/>
    <w:rsid w:val="006220FB"/>
    <w:rsid w:val="006251EF"/>
    <w:rsid w:val="00630909"/>
    <w:rsid w:val="00631F33"/>
    <w:rsid w:val="00632D06"/>
    <w:rsid w:val="006360FD"/>
    <w:rsid w:val="00641A32"/>
    <w:rsid w:val="00647C78"/>
    <w:rsid w:val="00663571"/>
    <w:rsid w:val="00665167"/>
    <w:rsid w:val="00670995"/>
    <w:rsid w:val="00680431"/>
    <w:rsid w:val="00693C36"/>
    <w:rsid w:val="00694092"/>
    <w:rsid w:val="006B797F"/>
    <w:rsid w:val="006C0815"/>
    <w:rsid w:val="006C0FDB"/>
    <w:rsid w:val="006D2AEE"/>
    <w:rsid w:val="006E5845"/>
    <w:rsid w:val="006E73FA"/>
    <w:rsid w:val="006F1651"/>
    <w:rsid w:val="006F4F2E"/>
    <w:rsid w:val="00700FD6"/>
    <w:rsid w:val="007023B6"/>
    <w:rsid w:val="0070381E"/>
    <w:rsid w:val="007073A9"/>
    <w:rsid w:val="007143C4"/>
    <w:rsid w:val="007207D0"/>
    <w:rsid w:val="00730382"/>
    <w:rsid w:val="00731248"/>
    <w:rsid w:val="00731B10"/>
    <w:rsid w:val="00743482"/>
    <w:rsid w:val="00750E76"/>
    <w:rsid w:val="00755291"/>
    <w:rsid w:val="00760C60"/>
    <w:rsid w:val="007643E3"/>
    <w:rsid w:val="00770168"/>
    <w:rsid w:val="00772959"/>
    <w:rsid w:val="0078412B"/>
    <w:rsid w:val="00784EC2"/>
    <w:rsid w:val="0078582B"/>
    <w:rsid w:val="00787764"/>
    <w:rsid w:val="00791406"/>
    <w:rsid w:val="00793162"/>
    <w:rsid w:val="007B048D"/>
    <w:rsid w:val="007B4150"/>
    <w:rsid w:val="007B48A8"/>
    <w:rsid w:val="007B4CB4"/>
    <w:rsid w:val="007B4CBE"/>
    <w:rsid w:val="007C0FDD"/>
    <w:rsid w:val="007C1DAB"/>
    <w:rsid w:val="007C4F48"/>
    <w:rsid w:val="007C65A0"/>
    <w:rsid w:val="007D13A6"/>
    <w:rsid w:val="007D40B4"/>
    <w:rsid w:val="007D4F85"/>
    <w:rsid w:val="007D7D77"/>
    <w:rsid w:val="007E56F5"/>
    <w:rsid w:val="007E7EAB"/>
    <w:rsid w:val="007F10ED"/>
    <w:rsid w:val="007F2F0E"/>
    <w:rsid w:val="007F5F82"/>
    <w:rsid w:val="00800104"/>
    <w:rsid w:val="00802AB2"/>
    <w:rsid w:val="00807A64"/>
    <w:rsid w:val="0081729D"/>
    <w:rsid w:val="00823BF5"/>
    <w:rsid w:val="00832FCD"/>
    <w:rsid w:val="0083563A"/>
    <w:rsid w:val="008462B0"/>
    <w:rsid w:val="008515DA"/>
    <w:rsid w:val="00851911"/>
    <w:rsid w:val="0085233C"/>
    <w:rsid w:val="00853E09"/>
    <w:rsid w:val="00860442"/>
    <w:rsid w:val="0086141B"/>
    <w:rsid w:val="00864BCE"/>
    <w:rsid w:val="00876F6D"/>
    <w:rsid w:val="00880CB6"/>
    <w:rsid w:val="00882542"/>
    <w:rsid w:val="00886852"/>
    <w:rsid w:val="00892862"/>
    <w:rsid w:val="00895689"/>
    <w:rsid w:val="008A062F"/>
    <w:rsid w:val="008A297A"/>
    <w:rsid w:val="008B2233"/>
    <w:rsid w:val="008B7CAE"/>
    <w:rsid w:val="008C690F"/>
    <w:rsid w:val="008C78FF"/>
    <w:rsid w:val="008C798D"/>
    <w:rsid w:val="008D03E8"/>
    <w:rsid w:val="008D5D73"/>
    <w:rsid w:val="008D6367"/>
    <w:rsid w:val="008E36C9"/>
    <w:rsid w:val="008F4885"/>
    <w:rsid w:val="009001A6"/>
    <w:rsid w:val="00900772"/>
    <w:rsid w:val="00916750"/>
    <w:rsid w:val="00917D7E"/>
    <w:rsid w:val="00920F55"/>
    <w:rsid w:val="009217B9"/>
    <w:rsid w:val="00922F31"/>
    <w:rsid w:val="009244AC"/>
    <w:rsid w:val="00924885"/>
    <w:rsid w:val="00927F06"/>
    <w:rsid w:val="0093101C"/>
    <w:rsid w:val="009317C2"/>
    <w:rsid w:val="009334C6"/>
    <w:rsid w:val="009351C2"/>
    <w:rsid w:val="00936250"/>
    <w:rsid w:val="009366C5"/>
    <w:rsid w:val="00943CD6"/>
    <w:rsid w:val="009459EF"/>
    <w:rsid w:val="00945A2F"/>
    <w:rsid w:val="00952175"/>
    <w:rsid w:val="00954367"/>
    <w:rsid w:val="00962E6C"/>
    <w:rsid w:val="00967B9D"/>
    <w:rsid w:val="009720FF"/>
    <w:rsid w:val="00974C88"/>
    <w:rsid w:val="00977C53"/>
    <w:rsid w:val="0098365C"/>
    <w:rsid w:val="00984F63"/>
    <w:rsid w:val="009A0015"/>
    <w:rsid w:val="009A1A14"/>
    <w:rsid w:val="009A3F94"/>
    <w:rsid w:val="009A5114"/>
    <w:rsid w:val="009A687E"/>
    <w:rsid w:val="009A6B79"/>
    <w:rsid w:val="009B1E0F"/>
    <w:rsid w:val="009B20B7"/>
    <w:rsid w:val="009B2F12"/>
    <w:rsid w:val="009B3923"/>
    <w:rsid w:val="009B4CFB"/>
    <w:rsid w:val="009B4D90"/>
    <w:rsid w:val="009B78B3"/>
    <w:rsid w:val="009C25A3"/>
    <w:rsid w:val="009C2BDC"/>
    <w:rsid w:val="009C6572"/>
    <w:rsid w:val="009C73C9"/>
    <w:rsid w:val="009D1E77"/>
    <w:rsid w:val="009D6794"/>
    <w:rsid w:val="009D6F41"/>
    <w:rsid w:val="009D7602"/>
    <w:rsid w:val="009E59E4"/>
    <w:rsid w:val="009F510F"/>
    <w:rsid w:val="00A102CA"/>
    <w:rsid w:val="00A132B6"/>
    <w:rsid w:val="00A1424A"/>
    <w:rsid w:val="00A14F77"/>
    <w:rsid w:val="00A16B90"/>
    <w:rsid w:val="00A16EAD"/>
    <w:rsid w:val="00A21AFE"/>
    <w:rsid w:val="00A24495"/>
    <w:rsid w:val="00A30903"/>
    <w:rsid w:val="00A31AAB"/>
    <w:rsid w:val="00A345E7"/>
    <w:rsid w:val="00A34663"/>
    <w:rsid w:val="00A379F4"/>
    <w:rsid w:val="00A45417"/>
    <w:rsid w:val="00A4737D"/>
    <w:rsid w:val="00A5089F"/>
    <w:rsid w:val="00A50C55"/>
    <w:rsid w:val="00A511AE"/>
    <w:rsid w:val="00A52771"/>
    <w:rsid w:val="00A55FAA"/>
    <w:rsid w:val="00A57A26"/>
    <w:rsid w:val="00A60A6A"/>
    <w:rsid w:val="00A648C8"/>
    <w:rsid w:val="00A64CE0"/>
    <w:rsid w:val="00A6570A"/>
    <w:rsid w:val="00A65FF1"/>
    <w:rsid w:val="00A669C3"/>
    <w:rsid w:val="00A75006"/>
    <w:rsid w:val="00A76799"/>
    <w:rsid w:val="00A77260"/>
    <w:rsid w:val="00A83B66"/>
    <w:rsid w:val="00A96B6C"/>
    <w:rsid w:val="00AA7A2B"/>
    <w:rsid w:val="00AB3CB3"/>
    <w:rsid w:val="00AB4B7D"/>
    <w:rsid w:val="00AB6256"/>
    <w:rsid w:val="00AC11A5"/>
    <w:rsid w:val="00AC4431"/>
    <w:rsid w:val="00AC535D"/>
    <w:rsid w:val="00AC77DB"/>
    <w:rsid w:val="00AC793B"/>
    <w:rsid w:val="00AD3741"/>
    <w:rsid w:val="00AE07AA"/>
    <w:rsid w:val="00AE07F3"/>
    <w:rsid w:val="00AE2838"/>
    <w:rsid w:val="00AE3217"/>
    <w:rsid w:val="00AF11C1"/>
    <w:rsid w:val="00AF4C46"/>
    <w:rsid w:val="00B132EE"/>
    <w:rsid w:val="00B14A85"/>
    <w:rsid w:val="00B167C9"/>
    <w:rsid w:val="00B17AC0"/>
    <w:rsid w:val="00B25396"/>
    <w:rsid w:val="00B340CF"/>
    <w:rsid w:val="00B35392"/>
    <w:rsid w:val="00B36A17"/>
    <w:rsid w:val="00B40E81"/>
    <w:rsid w:val="00B45540"/>
    <w:rsid w:val="00B55606"/>
    <w:rsid w:val="00B642C0"/>
    <w:rsid w:val="00B64DB8"/>
    <w:rsid w:val="00B65CFD"/>
    <w:rsid w:val="00B702F7"/>
    <w:rsid w:val="00B70742"/>
    <w:rsid w:val="00B71536"/>
    <w:rsid w:val="00B74220"/>
    <w:rsid w:val="00B76B18"/>
    <w:rsid w:val="00B76B6C"/>
    <w:rsid w:val="00B7723E"/>
    <w:rsid w:val="00B81BDD"/>
    <w:rsid w:val="00B835AE"/>
    <w:rsid w:val="00B93A95"/>
    <w:rsid w:val="00BA65AE"/>
    <w:rsid w:val="00BB13D0"/>
    <w:rsid w:val="00BB19CD"/>
    <w:rsid w:val="00BB2F8A"/>
    <w:rsid w:val="00BB4C81"/>
    <w:rsid w:val="00BC0423"/>
    <w:rsid w:val="00BC7606"/>
    <w:rsid w:val="00BD3D92"/>
    <w:rsid w:val="00BD6DA2"/>
    <w:rsid w:val="00BD6DB7"/>
    <w:rsid w:val="00BE70E4"/>
    <w:rsid w:val="00BF0C02"/>
    <w:rsid w:val="00BF159E"/>
    <w:rsid w:val="00BF1DF6"/>
    <w:rsid w:val="00BF4640"/>
    <w:rsid w:val="00C045DF"/>
    <w:rsid w:val="00C075AC"/>
    <w:rsid w:val="00C1238E"/>
    <w:rsid w:val="00C12B2A"/>
    <w:rsid w:val="00C141CC"/>
    <w:rsid w:val="00C20F41"/>
    <w:rsid w:val="00C22A75"/>
    <w:rsid w:val="00C24BD9"/>
    <w:rsid w:val="00C271D1"/>
    <w:rsid w:val="00C274C6"/>
    <w:rsid w:val="00C42F49"/>
    <w:rsid w:val="00C53BF7"/>
    <w:rsid w:val="00C55022"/>
    <w:rsid w:val="00C55158"/>
    <w:rsid w:val="00C62BD1"/>
    <w:rsid w:val="00C6496D"/>
    <w:rsid w:val="00C7491E"/>
    <w:rsid w:val="00C82098"/>
    <w:rsid w:val="00C84169"/>
    <w:rsid w:val="00C85EE8"/>
    <w:rsid w:val="00C9200E"/>
    <w:rsid w:val="00C92061"/>
    <w:rsid w:val="00C92896"/>
    <w:rsid w:val="00CA1B24"/>
    <w:rsid w:val="00CA3142"/>
    <w:rsid w:val="00CA4A32"/>
    <w:rsid w:val="00CA636A"/>
    <w:rsid w:val="00CA6DFB"/>
    <w:rsid w:val="00CB0CF3"/>
    <w:rsid w:val="00CB53BC"/>
    <w:rsid w:val="00CB6A81"/>
    <w:rsid w:val="00CB70CE"/>
    <w:rsid w:val="00CC0067"/>
    <w:rsid w:val="00CC3F71"/>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2439"/>
    <w:rsid w:val="00D645BC"/>
    <w:rsid w:val="00D667A7"/>
    <w:rsid w:val="00D70D8F"/>
    <w:rsid w:val="00D71E3B"/>
    <w:rsid w:val="00D72B94"/>
    <w:rsid w:val="00D755EE"/>
    <w:rsid w:val="00D7798C"/>
    <w:rsid w:val="00D840F1"/>
    <w:rsid w:val="00D86F55"/>
    <w:rsid w:val="00D90521"/>
    <w:rsid w:val="00D91A30"/>
    <w:rsid w:val="00D940BA"/>
    <w:rsid w:val="00DA4F06"/>
    <w:rsid w:val="00DA775F"/>
    <w:rsid w:val="00DB1770"/>
    <w:rsid w:val="00DB4522"/>
    <w:rsid w:val="00DB4B87"/>
    <w:rsid w:val="00DD11BC"/>
    <w:rsid w:val="00DD32F3"/>
    <w:rsid w:val="00DD4532"/>
    <w:rsid w:val="00DE054C"/>
    <w:rsid w:val="00DE3A7E"/>
    <w:rsid w:val="00DF0C77"/>
    <w:rsid w:val="00DF4811"/>
    <w:rsid w:val="00DF6195"/>
    <w:rsid w:val="00E01D52"/>
    <w:rsid w:val="00E077D1"/>
    <w:rsid w:val="00E1056B"/>
    <w:rsid w:val="00E114B1"/>
    <w:rsid w:val="00E14BF8"/>
    <w:rsid w:val="00E26DF5"/>
    <w:rsid w:val="00E33E2E"/>
    <w:rsid w:val="00E36645"/>
    <w:rsid w:val="00E4042C"/>
    <w:rsid w:val="00E40AE6"/>
    <w:rsid w:val="00E41109"/>
    <w:rsid w:val="00E42662"/>
    <w:rsid w:val="00E44CFB"/>
    <w:rsid w:val="00E53638"/>
    <w:rsid w:val="00E5686A"/>
    <w:rsid w:val="00E62E4A"/>
    <w:rsid w:val="00E70A02"/>
    <w:rsid w:val="00E8282E"/>
    <w:rsid w:val="00E82CA1"/>
    <w:rsid w:val="00E831F3"/>
    <w:rsid w:val="00E85ECA"/>
    <w:rsid w:val="00E8684C"/>
    <w:rsid w:val="00E87104"/>
    <w:rsid w:val="00E94C4F"/>
    <w:rsid w:val="00E94FF0"/>
    <w:rsid w:val="00EA009C"/>
    <w:rsid w:val="00EA059A"/>
    <w:rsid w:val="00EB0A83"/>
    <w:rsid w:val="00EB1DBC"/>
    <w:rsid w:val="00EB4288"/>
    <w:rsid w:val="00EB6C8E"/>
    <w:rsid w:val="00EC443B"/>
    <w:rsid w:val="00EC58A2"/>
    <w:rsid w:val="00EC5BDD"/>
    <w:rsid w:val="00EC77AC"/>
    <w:rsid w:val="00ED0A50"/>
    <w:rsid w:val="00ED1DB4"/>
    <w:rsid w:val="00ED3428"/>
    <w:rsid w:val="00EE180E"/>
    <w:rsid w:val="00EE339C"/>
    <w:rsid w:val="00EE4D0F"/>
    <w:rsid w:val="00EE5E87"/>
    <w:rsid w:val="00EE7323"/>
    <w:rsid w:val="00EF1F8B"/>
    <w:rsid w:val="00EF2AC1"/>
    <w:rsid w:val="00EF5DB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56BB7"/>
    <w:rsid w:val="00F60772"/>
    <w:rsid w:val="00F60B64"/>
    <w:rsid w:val="00F619F8"/>
    <w:rsid w:val="00F671E5"/>
    <w:rsid w:val="00F769A0"/>
    <w:rsid w:val="00F76C90"/>
    <w:rsid w:val="00F77E2E"/>
    <w:rsid w:val="00F8034A"/>
    <w:rsid w:val="00F808A6"/>
    <w:rsid w:val="00F81D50"/>
    <w:rsid w:val="00F83410"/>
    <w:rsid w:val="00F8564B"/>
    <w:rsid w:val="00F9176B"/>
    <w:rsid w:val="00F91B17"/>
    <w:rsid w:val="00F92BD0"/>
    <w:rsid w:val="00F94A0F"/>
    <w:rsid w:val="00F9746E"/>
    <w:rsid w:val="00FA2211"/>
    <w:rsid w:val="00FB23C2"/>
    <w:rsid w:val="00FB333E"/>
    <w:rsid w:val="00FB3CE8"/>
    <w:rsid w:val="00FB6DF6"/>
    <w:rsid w:val="00FC3EEC"/>
    <w:rsid w:val="00FD0197"/>
    <w:rsid w:val="00FD0615"/>
    <w:rsid w:val="00FD39EB"/>
    <w:rsid w:val="00FD5006"/>
    <w:rsid w:val="00FD7879"/>
    <w:rsid w:val="00FE4790"/>
    <w:rsid w:val="00FF0A56"/>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D6E7E"/>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F56BB7"/>
    <w:pPr>
      <w:keepNext/>
      <w:keepLines/>
      <w:numPr>
        <w:numId w:val="22"/>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F56BB7"/>
    <w:pPr>
      <w:keepNext/>
      <w:keepLines/>
      <w:numPr>
        <w:numId w:val="23"/>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F56BB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56BB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147547264">
      <w:bodyDiv w:val="1"/>
      <w:marLeft w:val="0"/>
      <w:marRight w:val="0"/>
      <w:marTop w:val="0"/>
      <w:marBottom w:val="0"/>
      <w:divBdr>
        <w:top w:val="none" w:sz="0" w:space="0" w:color="auto"/>
        <w:left w:val="none" w:sz="0" w:space="0" w:color="auto"/>
        <w:bottom w:val="none" w:sz="0" w:space="0" w:color="auto"/>
        <w:right w:val="none" w:sz="0" w:space="0" w:color="auto"/>
      </w:divBdr>
    </w:div>
    <w:div w:id="1221474287">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86072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9.xml"/><Relationship Id="rId39" Type="http://schemas.openxmlformats.org/officeDocument/2006/relationships/image" Target="media/image14.emf"/><Relationship Id="rId21" Type="http://schemas.openxmlformats.org/officeDocument/2006/relationships/hyperlink" Target="http://bridgereports.com/1240581" TargetMode="External"/><Relationship Id="rId34" Type="http://schemas.openxmlformats.org/officeDocument/2006/relationships/image" Target="media/image12.emf"/><Relationship Id="rId42" Type="http://schemas.openxmlformats.org/officeDocument/2006/relationships/image" Target="media/image17.emf"/><Relationship Id="rId47" Type="http://schemas.openxmlformats.org/officeDocument/2006/relationships/chart" Target="charts/chart18.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5.xml"/><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9.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bridgereports.com/1240510" TargetMode="Externa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4.xml"/><Relationship Id="rId43" Type="http://schemas.openxmlformats.org/officeDocument/2006/relationships/image" Target="media/image18.emf"/><Relationship Id="rId48" Type="http://schemas.openxmlformats.org/officeDocument/2006/relationships/image" Target="media/image21.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chart" Target="charts/chart17.xml"/><Relationship Id="rId20" Type="http://schemas.openxmlformats.org/officeDocument/2006/relationships/chart" Target="charts/chart5.xm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3.xml"/><Relationship Id="rId1" Type="http://schemas.microsoft.com/office/2011/relationships/chartStyle" Target="style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4.xml"/><Relationship Id="rId1" Type="http://schemas.microsoft.com/office/2011/relationships/chartStyle" Target="style4.xm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profi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benchmarking\sgl_l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2</c:f>
              <c:strCache>
                <c:ptCount val="1"/>
                <c:pt idx="0">
                  <c:v>Disp.</c:v>
                </c:pt>
              </c:strCache>
            </c:strRef>
          </c:tx>
          <c:spPr>
            <a:ln w="19050" cap="rnd">
              <a:solidFill>
                <a:schemeClr val="accent1"/>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C$3:$C$33</c:f>
              <c:numCache>
                <c:formatCode>General</c:formatCode>
                <c:ptCount val="31"/>
                <c:pt idx="0">
                  <c:v>0</c:v>
                </c:pt>
                <c:pt idx="1">
                  <c:v>4.9276714822484816E-2</c:v>
                </c:pt>
                <c:pt idx="2">
                  <c:v>9.8553429644969631E-2</c:v>
                </c:pt>
                <c:pt idx="3">
                  <c:v>0.14783014446745443</c:v>
                </c:pt>
                <c:pt idx="4">
                  <c:v>0.19710685928993926</c:v>
                </c:pt>
                <c:pt idx="5">
                  <c:v>0.24638357411242406</c:v>
                </c:pt>
                <c:pt idx="6">
                  <c:v>0.29566028893490887</c:v>
                </c:pt>
                <c:pt idx="7">
                  <c:v>0.34493700375739367</c:v>
                </c:pt>
                <c:pt idx="8">
                  <c:v>0.39421371857987852</c:v>
                </c:pt>
                <c:pt idx="9">
                  <c:v>0.44349043340236333</c:v>
                </c:pt>
                <c:pt idx="10">
                  <c:v>0.49276714822484813</c:v>
                </c:pt>
                <c:pt idx="11">
                  <c:v>0.54204386304733299</c:v>
                </c:pt>
                <c:pt idx="12">
                  <c:v>0.59132057786981773</c:v>
                </c:pt>
                <c:pt idx="13">
                  <c:v>0.64059729269230259</c:v>
                </c:pt>
                <c:pt idx="14">
                  <c:v>0.68987400751478734</c:v>
                </c:pt>
                <c:pt idx="15">
                  <c:v>0.73915072233727219</c:v>
                </c:pt>
                <c:pt idx="16">
                  <c:v>0.78842743715975705</c:v>
                </c:pt>
                <c:pt idx="17">
                  <c:v>0.8377041519822418</c:v>
                </c:pt>
                <c:pt idx="18">
                  <c:v>0.88698086680472665</c:v>
                </c:pt>
                <c:pt idx="19">
                  <c:v>0.9362575816272114</c:v>
                </c:pt>
                <c:pt idx="20">
                  <c:v>0.98553429644969626</c:v>
                </c:pt>
                <c:pt idx="21">
                  <c:v>1.0348110112721811</c:v>
                </c:pt>
                <c:pt idx="22">
                  <c:v>1.084087726094666</c:v>
                </c:pt>
                <c:pt idx="23">
                  <c:v>1.1333644409171506</c:v>
                </c:pt>
                <c:pt idx="24">
                  <c:v>1.1826411557396355</c:v>
                </c:pt>
                <c:pt idx="25">
                  <c:v>1.2319178705621203</c:v>
                </c:pt>
                <c:pt idx="26">
                  <c:v>1.2811945853846052</c:v>
                </c:pt>
                <c:pt idx="27">
                  <c:v>1.33047130020709</c:v>
                </c:pt>
                <c:pt idx="28">
                  <c:v>1.3797480150295747</c:v>
                </c:pt>
                <c:pt idx="29">
                  <c:v>1.4290247298520595</c:v>
                </c:pt>
                <c:pt idx="30">
                  <c:v>1.4783014446745444</c:v>
                </c:pt>
              </c:numCache>
            </c:numRef>
          </c:yVal>
          <c:smooth val="0"/>
          <c:extLst>
            <c:ext xmlns:c16="http://schemas.microsoft.com/office/drawing/2014/chart" uri="{C3380CC4-5D6E-409C-BE32-E72D297353CC}">
              <c16:uniqueId val="{00000000-541E-484B-A1AA-BC4A0636CA11}"/>
            </c:ext>
          </c:extLst>
        </c:ser>
        <c:ser>
          <c:idx val="1"/>
          <c:order val="1"/>
          <c:tx>
            <c:strRef>
              <c:f>Sheet1!$D$2</c:f>
              <c:strCache>
                <c:ptCount val="1"/>
                <c:pt idx="0">
                  <c:v>Stress</c:v>
                </c:pt>
              </c:strCache>
            </c:strRef>
          </c:tx>
          <c:spPr>
            <a:ln w="19050" cap="rnd">
              <a:solidFill>
                <a:schemeClr val="accent2"/>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D$3:$D$33</c:f>
              <c:numCache>
                <c:formatCode>General</c:formatCode>
                <c:ptCount val="31"/>
                <c:pt idx="0">
                  <c:v>0</c:v>
                </c:pt>
                <c:pt idx="1">
                  <c:v>4.052847345693511E-2</c:v>
                </c:pt>
                <c:pt idx="2">
                  <c:v>8.105694691387022E-2</c:v>
                </c:pt>
                <c:pt idx="3">
                  <c:v>0.12158542037080533</c:v>
                </c:pt>
                <c:pt idx="4">
                  <c:v>0.16211389382774044</c:v>
                </c:pt>
                <c:pt idx="5">
                  <c:v>0.20264236728467555</c:v>
                </c:pt>
                <c:pt idx="6">
                  <c:v>0.24317084074161066</c:v>
                </c:pt>
                <c:pt idx="7">
                  <c:v>0.28369931419854577</c:v>
                </c:pt>
                <c:pt idx="8">
                  <c:v>0.32422778765548088</c:v>
                </c:pt>
                <c:pt idx="9">
                  <c:v>0.36475626111241599</c:v>
                </c:pt>
                <c:pt idx="10">
                  <c:v>0.4052847345693511</c:v>
                </c:pt>
                <c:pt idx="11">
                  <c:v>0.44581320802628627</c:v>
                </c:pt>
                <c:pt idx="12">
                  <c:v>0.48634168148322132</c:v>
                </c:pt>
                <c:pt idx="13">
                  <c:v>0.52687015494015643</c:v>
                </c:pt>
                <c:pt idx="14">
                  <c:v>0.56739862839709154</c:v>
                </c:pt>
                <c:pt idx="15">
                  <c:v>0.60792710185402665</c:v>
                </c:pt>
                <c:pt idx="16">
                  <c:v>0.64845557531096176</c:v>
                </c:pt>
                <c:pt idx="17">
                  <c:v>0.68898404876789687</c:v>
                </c:pt>
                <c:pt idx="18">
                  <c:v>0.72951252222483198</c:v>
                </c:pt>
                <c:pt idx="19">
                  <c:v>0.77004099568176709</c:v>
                </c:pt>
                <c:pt idx="20">
                  <c:v>0.8105694691387022</c:v>
                </c:pt>
                <c:pt idx="21">
                  <c:v>0.85109794259563731</c:v>
                </c:pt>
                <c:pt idx="22">
                  <c:v>0.89162641605257253</c:v>
                </c:pt>
                <c:pt idx="23">
                  <c:v>0.93215488950950742</c:v>
                </c:pt>
                <c:pt idx="24">
                  <c:v>0.97268336296644264</c:v>
                </c:pt>
                <c:pt idx="25">
                  <c:v>1.0132118364233778</c:v>
                </c:pt>
                <c:pt idx="26">
                  <c:v>1.0537403098803129</c:v>
                </c:pt>
                <c:pt idx="27">
                  <c:v>1.094268783337248</c:v>
                </c:pt>
                <c:pt idx="28">
                  <c:v>1.1347972567941831</c:v>
                </c:pt>
                <c:pt idx="29">
                  <c:v>1.1753257302511182</c:v>
                </c:pt>
                <c:pt idx="30">
                  <c:v>1.2158542037080533</c:v>
                </c:pt>
              </c:numCache>
            </c:numRef>
          </c:yVal>
          <c:smooth val="0"/>
          <c:extLst>
            <c:ext xmlns:c16="http://schemas.microsoft.com/office/drawing/2014/chart" uri="{C3380CC4-5D6E-409C-BE32-E72D297353CC}">
              <c16:uniqueId val="{00000001-541E-484B-A1AA-BC4A0636CA11}"/>
            </c:ext>
          </c:extLst>
        </c:ser>
        <c:dLbls>
          <c:showLegendKey val="0"/>
          <c:showVal val="0"/>
          <c:showCatName val="0"/>
          <c:showSerName val="0"/>
          <c:showPercent val="0"/>
          <c:showBubbleSize val="0"/>
        </c:dLbls>
        <c:axId val="171303999"/>
        <c:axId val="166606111"/>
      </c:scatterChart>
      <c:valAx>
        <c:axId val="171303999"/>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t>
                </a:r>
                <a:r>
                  <a:rPr lang="en-US" baseline="-25000"/>
                  <a:t>b</a:t>
                </a:r>
                <a:r>
                  <a:rPr lang="en-US"/>
                  <a:t>*A</a:t>
                </a:r>
                <a:r>
                  <a:rPr lang="en-US" baseline="-25000"/>
                  <a:t>max</a:t>
                </a:r>
                <a:r>
                  <a:rPr lang="en-US"/>
                  <a:t>/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606111"/>
        <c:crosses val="autoZero"/>
        <c:crossBetween val="midCat"/>
      </c:valAx>
      <c:valAx>
        <c:axId val="166606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fication from Bridge Inertial Fo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03999"/>
        <c:crosses val="autoZero"/>
        <c:crossBetween val="midCat"/>
      </c:valAx>
      <c:spPr>
        <a:noFill/>
        <a:ln>
          <a:noFill/>
        </a:ln>
        <a:effectLst/>
      </c:spPr>
    </c:plotArea>
    <c:legend>
      <c:legendPos val="b"/>
      <c:layout>
        <c:manualLayout>
          <c:xMode val="edge"/>
          <c:yMode val="edge"/>
          <c:x val="0.13296741032370954"/>
          <c:y val="6.3987678623505392E-2"/>
          <c:w val="0.14286154855643043"/>
          <c:h val="0.1622029017206182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159C-4D20-B95D-A7B82A0A9E27}"/>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159C-4D20-B95D-A7B82A0A9E27}"/>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159C-4D20-B95D-A7B82A0A9E27}"/>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BE3E-4132-ACB6-4DE357F46B49}"/>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BE3E-4132-ACB6-4DE357F46B49}"/>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BE3E-4132-ACB6-4DE357F46B49}"/>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2AC7-444D-B98E-8905A9758F2A}"/>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2AC7-444D-B98E-8905A9758F2A}"/>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2AC7-444D-B98E-8905A9758F2A}"/>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2AC7-444D-B98E-8905A9758F2A}"/>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0700-40BC-9902-0A05F4315BF8}"/>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0700-40BC-9902-0A05F4315BF8}"/>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0700-40BC-9902-0A05F4315BF8}"/>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0700-40BC-9902-0A05F4315BF8}"/>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A$5:$A$7879</c:f>
              <c:numCache>
                <c:formatCode>General</c:formatCode>
                <c:ptCount val="7875"/>
                <c:pt idx="0">
                  <c:v>-5.3333333333333304</c:v>
                </c:pt>
                <c:pt idx="1">
                  <c:v>-5.3319446250000002</c:v>
                </c:pt>
                <c:pt idx="2">
                  <c:v>-5.3305559166666701</c:v>
                </c:pt>
                <c:pt idx="3">
                  <c:v>-5.3291672083333301</c:v>
                </c:pt>
                <c:pt idx="4">
                  <c:v>-5.3277785</c:v>
                </c:pt>
                <c:pt idx="5">
                  <c:v>-5.3263897916666698</c:v>
                </c:pt>
                <c:pt idx="6">
                  <c:v>-5.3250010833333299</c:v>
                </c:pt>
                <c:pt idx="7">
                  <c:v>-5.3236123749999997</c:v>
                </c:pt>
                <c:pt idx="8">
                  <c:v>-5.3222236666666696</c:v>
                </c:pt>
                <c:pt idx="9">
                  <c:v>-5.3208349583333296</c:v>
                </c:pt>
                <c:pt idx="10">
                  <c:v>-5.3194462500000004</c:v>
                </c:pt>
                <c:pt idx="11">
                  <c:v>-5.3180575416666702</c:v>
                </c:pt>
                <c:pt idx="12">
                  <c:v>-5.3166688333333303</c:v>
                </c:pt>
                <c:pt idx="13">
                  <c:v>-5.3152801250000001</c:v>
                </c:pt>
                <c:pt idx="14">
                  <c:v>-5.31389141666667</c:v>
                </c:pt>
                <c:pt idx="15">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L$5:$L$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3.8207332942854177E-16</c:v>
                </c:pt>
                <c:pt idx="3845">
                  <c:v>5.8602719568116858E-15</c:v>
                </c:pt>
                <c:pt idx="3846">
                  <c:v>4.0237986135880095E-14</c:v>
                </c:pt>
                <c:pt idx="3847">
                  <c:v>1.7596668507587735E-13</c:v>
                </c:pt>
                <c:pt idx="3848">
                  <c:v>5.6791078277384016E-13</c:v>
                </c:pt>
                <c:pt idx="3849">
                  <c:v>1.4896570626686435E-12</c:v>
                </c:pt>
                <c:pt idx="3850">
                  <c:v>3.4050271263214235E-12</c:v>
                </c:pt>
                <c:pt idx="3851">
                  <c:v>7.0965108320160027E-12</c:v>
                </c:pt>
                <c:pt idx="3852">
                  <c:v>1.3801359697996276E-11</c:v>
                </c:pt>
                <c:pt idx="3853">
                  <c:v>2.5281229479190492E-11</c:v>
                </c:pt>
                <c:pt idx="3854">
                  <c:v>4.382543368646652E-11</c:v>
                </c:pt>
                <c:pt idx="3855">
                  <c:v>7.2251243446542955E-11</c:v>
                </c:pt>
                <c:pt idx="3856">
                  <c:v>1.1392698360725942E-10</c:v>
                </c:pt>
                <c:pt idx="3857">
                  <c:v>1.7279525440802783E-10</c:v>
                </c:pt>
                <c:pt idx="3858">
                  <c:v>2.5343352243925646E-10</c:v>
                </c:pt>
                <c:pt idx="3859">
                  <c:v>3.6129698235167332E-10</c:v>
                </c:pt>
                <c:pt idx="3860">
                  <c:v>5.0326740036762073E-10</c:v>
                </c:pt>
                <c:pt idx="3861">
                  <c:v>6.8840488705957133E-10</c:v>
                </c:pt>
                <c:pt idx="3862">
                  <c:v>9.2855978357200391E-10</c:v>
                </c:pt>
                <c:pt idx="3863">
                  <c:v>1.2385719424740591E-9</c:v>
                </c:pt>
                <c:pt idx="3864">
                  <c:v>1.636209026790518E-9</c:v>
                </c:pt>
                <c:pt idx="3865">
                  <c:v>2.1422577315414176E-9</c:v>
                </c:pt>
                <c:pt idx="3866">
                  <c:v>2.7808704223280894E-9</c:v>
                </c:pt>
                <c:pt idx="3867">
                  <c:v>3.579859145442125E-9</c:v>
                </c:pt>
                <c:pt idx="3868">
                  <c:v>4.5708564017099847E-9</c:v>
                </c:pt>
                <c:pt idx="3869">
                  <c:v>5.7896798695674336E-9</c:v>
                </c:pt>
                <c:pt idx="3870">
                  <c:v>7.276788530067227E-9</c:v>
                </c:pt>
                <c:pt idx="3871">
                  <c:v>9.0770073127929651E-9</c:v>
                </c:pt>
                <c:pt idx="3872">
                  <c:v>1.1238568047638175E-8</c:v>
                </c:pt>
                <c:pt idx="3873">
                  <c:v>1.3813458510450524E-8</c:v>
                </c:pt>
                <c:pt idx="3874">
                  <c:v>1.6860795315845218E-8</c:v>
                </c:pt>
                <c:pt idx="3875">
                  <c:v>2.0451569319253261E-8</c:v>
                </c:pt>
                <c:pt idx="3876">
                  <c:v>2.4670980945051894E-8</c:v>
                </c:pt>
                <c:pt idx="3877">
                  <c:v>2.9617212338430354E-8</c:v>
                </c:pt>
                <c:pt idx="3878">
                  <c:v>3.5399432018167537E-8</c:v>
                </c:pt>
                <c:pt idx="3879">
                  <c:v>4.2137338432013429E-8</c:v>
                </c:pt>
                <c:pt idx="3880">
                  <c:v>4.9960626776418424E-8</c:v>
                </c:pt>
                <c:pt idx="3881">
                  <c:v>5.9006025600586333E-8</c:v>
                </c:pt>
                <c:pt idx="3882">
                  <c:v>6.9413660258615014E-8</c:v>
                </c:pt>
                <c:pt idx="3883">
                  <c:v>8.1327555617520476E-8</c:v>
                </c:pt>
                <c:pt idx="3884">
                  <c:v>9.4902138515011155E-8</c:v>
                </c:pt>
                <c:pt idx="3885">
                  <c:v>1.1031073097895383E-7</c:v>
                </c:pt>
                <c:pt idx="3886">
                  <c:v>1.2774975947951294E-7</c:v>
                </c:pt>
                <c:pt idx="3887">
                  <c:v>1.4743619722054572E-7</c:v>
                </c:pt>
                <c:pt idx="3888">
                  <c:v>1.6960216597065119E-7</c:v>
                </c:pt>
                <c:pt idx="3889">
                  <c:v>1.9449361120662213E-7</c:v>
                </c:pt>
                <c:pt idx="3890">
                  <c:v>2.2237579451831097E-7</c:v>
                </c:pt>
                <c:pt idx="3891">
                  <c:v>2.5354064825510404E-7</c:v>
                </c:pt>
                <c:pt idx="3892">
                  <c:v>2.8830867452059166E-7</c:v>
                </c:pt>
                <c:pt idx="3893">
                  <c:v>3.2702489241735435E-7</c:v>
                </c:pt>
                <c:pt idx="3894">
                  <c:v>3.7005560157545253E-7</c:v>
                </c:pt>
                <c:pt idx="3895">
                  <c:v>4.1779043402952145E-7</c:v>
                </c:pt>
                <c:pt idx="3896">
                  <c:v>4.7064570429547419E-7</c:v>
                </c:pt>
                <c:pt idx="3897">
                  <c:v>5.2906344423345742E-7</c:v>
                </c:pt>
                <c:pt idx="3898">
                  <c:v>5.9350887437539528E-7</c:v>
                </c:pt>
                <c:pt idx="3899">
                  <c:v>6.6447464491174243E-7</c:v>
                </c:pt>
                <c:pt idx="3900">
                  <c:v>7.4249342820144738E-7</c:v>
                </c:pt>
                <c:pt idx="3901">
                  <c:v>8.2814940364623735E-7</c:v>
                </c:pt>
                <c:pt idx="3902">
                  <c:v>9.2208009310550433E-7</c:v>
                </c:pt>
                <c:pt idx="3903">
                  <c:v>1.0249728751968683E-6</c:v>
                </c:pt>
                <c:pt idx="3904">
                  <c:v>1.1375674538048004E-6</c:v>
                </c:pt>
                <c:pt idx="3905">
                  <c:v>1.2606643202928307E-6</c:v>
                </c:pt>
                <c:pt idx="3906">
                  <c:v>1.3951249645005744E-6</c:v>
                </c:pt>
                <c:pt idx="3907">
                  <c:v>1.5418569587259519E-6</c:v>
                </c:pt>
                <c:pt idx="3908">
                  <c:v>1.7018020946764642E-6</c:v>
                </c:pt>
                <c:pt idx="3909">
                  <c:v>1.8759519363091506E-6</c:v>
                </c:pt>
                <c:pt idx="3910">
                  <c:v>2.0653855257823125E-6</c:v>
                </c:pt>
                <c:pt idx="3911">
                  <c:v>2.2712944388689746E-6</c:v>
                </c:pt>
                <c:pt idx="3912">
                  <c:v>2.4949736537405845E-6</c:v>
                </c:pt>
                <c:pt idx="3913">
                  <c:v>2.737794916336126E-6</c:v>
                </c:pt>
                <c:pt idx="3914">
                  <c:v>3.0011884031756917E-6</c:v>
                </c:pt>
                <c:pt idx="3915">
                  <c:v>3.2866327561106211E-6</c:v>
                </c:pt>
                <c:pt idx="3916">
                  <c:v>3.5956432889238502E-6</c:v>
                </c:pt>
                <c:pt idx="3917">
                  <c:v>3.9297707850279439E-6</c:v>
                </c:pt>
                <c:pt idx="3918">
                  <c:v>4.2906295192473845E-6</c:v>
                </c:pt>
                <c:pt idx="3919">
                  <c:v>4.6799353060896566E-6</c:v>
                </c:pt>
                <c:pt idx="3920">
                  <c:v>5.0995081988271865E-6</c:v>
                </c:pt>
                <c:pt idx="3921">
                  <c:v>5.5512350086870278E-6</c:v>
                </c:pt>
                <c:pt idx="3922">
                  <c:v>6.0370466314191249E-6</c:v>
                </c:pt>
                <c:pt idx="3923">
                  <c:v>6.5589544631060349E-6</c:v>
                </c:pt>
                <c:pt idx="3924">
                  <c:v>7.1191119184118465E-6</c:v>
                </c:pt>
                <c:pt idx="3925">
                  <c:v>7.7198235906896623E-6</c:v>
                </c:pt>
                <c:pt idx="3926">
                  <c:v>8.3634787536054117E-6</c:v>
                </c:pt>
                <c:pt idx="3927">
                  <c:v>9.0524758840019223E-6</c:v>
                </c:pt>
                <c:pt idx="3928">
                  <c:v>9.7892233995999535E-6</c:v>
                </c:pt>
                <c:pt idx="3929">
                  <c:v>1.057622637001949E-5</c:v>
                </c:pt>
                <c:pt idx="3930">
                  <c:v>1.1416184621861556E-5</c:v>
                </c:pt>
                <c:pt idx="3931">
                  <c:v>1.231202546948061E-5</c:v>
                </c:pt>
                <c:pt idx="3932">
                  <c:v>1.3266866613545607E-5</c:v>
                </c:pt>
                <c:pt idx="3933">
                  <c:v>1.4283961606599287E-5</c:v>
                </c:pt>
                <c:pt idx="3934">
                  <c:v>1.5366670076185492E-5</c:v>
                </c:pt>
                <c:pt idx="3935">
                  <c:v>1.6518460262900814E-5</c:v>
                </c:pt>
                <c:pt idx="3936">
                  <c:v>1.7742942673297807E-5</c:v>
                </c:pt>
                <c:pt idx="3937">
                  <c:v>1.9043924015406118E-5</c:v>
                </c:pt>
                <c:pt idx="3938">
                  <c:v>2.0425436454548553E-5</c:v>
                </c:pt>
                <c:pt idx="3939">
                  <c:v>2.1891703150460374E-5</c:v>
                </c:pt>
                <c:pt idx="3940">
                  <c:v>2.3447089259175718E-5</c:v>
                </c:pt>
                <c:pt idx="3941">
                  <c:v>2.5096140272692403E-5</c:v>
                </c:pt>
                <c:pt idx="3942">
                  <c:v>2.6843699449375091E-5</c:v>
                </c:pt>
                <c:pt idx="3943">
                  <c:v>2.8694947815532192E-5</c:v>
                </c:pt>
                <c:pt idx="3944">
                  <c:v>3.0655272578237417E-5</c:v>
                </c:pt>
                <c:pt idx="3945">
                  <c:v>3.2730102673308528E-5</c:v>
                </c:pt>
                <c:pt idx="3946">
                  <c:v>3.4924914015935481E-5</c:v>
                </c:pt>
                <c:pt idx="3947">
                  <c:v>3.7245380163355548E-5</c:v>
                </c:pt>
                <c:pt idx="3948">
                  <c:v>3.9697451009025478E-5</c:v>
                </c:pt>
                <c:pt idx="3949">
                  <c:v>4.2287270221926598E-5</c:v>
                </c:pt>
                <c:pt idx="3950">
                  <c:v>4.5021086147306392E-5</c:v>
                </c:pt>
                <c:pt idx="3951">
                  <c:v>4.7905302593838905E-5</c:v>
                </c:pt>
                <c:pt idx="3952">
                  <c:v>5.0946599738745099E-5</c:v>
                </c:pt>
                <c:pt idx="3953">
                  <c:v>5.4151978685531004E-5</c:v>
                </c:pt>
                <c:pt idx="3954">
                  <c:v>5.7528723117793355E-5</c:v>
                </c:pt>
                <c:pt idx="3955">
                  <c:v>6.1084362253351895E-5</c:v>
                </c:pt>
                <c:pt idx="3956">
                  <c:v>6.4826638411774826E-5</c:v>
                </c:pt>
                <c:pt idx="3957">
                  <c:v>6.8763426609243813E-5</c:v>
                </c:pt>
                <c:pt idx="3958">
                  <c:v>7.290264611660213E-5</c:v>
                </c:pt>
                <c:pt idx="3959">
                  <c:v>7.7252270090874699E-5</c:v>
                </c:pt>
                <c:pt idx="3960">
                  <c:v>8.1820433588841737E-5</c:v>
                </c:pt>
                <c:pt idx="3961">
                  <c:v>8.6615518493187211E-5</c:v>
                </c:pt>
                <c:pt idx="3962">
                  <c:v>9.1646151333158214E-5</c:v>
                </c:pt>
                <c:pt idx="3963">
                  <c:v>9.6921185015065716E-5</c:v>
                </c:pt>
                <c:pt idx="3964">
                  <c:v>1.0244972400082241E-4</c:v>
                </c:pt>
                <c:pt idx="3965">
                  <c:v>1.0824112861880072E-4</c:v>
                </c:pt>
                <c:pt idx="3966">
                  <c:v>1.1430492999615472E-4</c:v>
                </c:pt>
                <c:pt idx="3967">
                  <c:v>1.2065072924389641E-4</c:v>
                </c:pt>
                <c:pt idx="3968">
                  <c:v>1.2728819987414358E-4</c:v>
                </c:pt>
                <c:pt idx="3969">
                  <c:v>1.3422715442201408E-4</c:v>
                </c:pt>
                <c:pt idx="3970">
                  <c:v>1.4147752174230324E-4</c:v>
                </c:pt>
                <c:pt idx="3971">
                  <c:v>1.4904923093409436E-4</c:v>
                </c:pt>
                <c:pt idx="3972">
                  <c:v>1.5695220507006512E-4</c:v>
                </c:pt>
                <c:pt idx="3973">
                  <c:v>1.6519657499943112E-4</c:v>
                </c:pt>
                <c:pt idx="3974">
                  <c:v>1.7379290963163949E-4</c:v>
                </c:pt>
                <c:pt idx="3975">
                  <c:v>1.8275218666837366E-4</c:v>
                </c:pt>
                <c:pt idx="3976">
                  <c:v>1.9208553541465563E-4</c:v>
                </c:pt>
                <c:pt idx="3977">
                  <c:v>2.0180404487015461E-4</c:v>
                </c:pt>
                <c:pt idx="3978">
                  <c:v>2.1191879353875257E-4</c:v>
                </c:pt>
                <c:pt idx="3979">
                  <c:v>2.2244096314383207E-4</c:v>
                </c:pt>
                <c:pt idx="3980">
                  <c:v>2.3338185202277564E-4</c:v>
                </c:pt>
                <c:pt idx="3981">
                  <c:v>2.4475276913293653E-4</c:v>
                </c:pt>
                <c:pt idx="3982">
                  <c:v>2.565648858100112E-4</c:v>
                </c:pt>
                <c:pt idx="3983">
                  <c:v>2.6882912905603777E-4</c:v>
                </c:pt>
                <c:pt idx="3984">
                  <c:v>2.8155622219224629E-4</c:v>
                </c:pt>
                <c:pt idx="3985">
                  <c:v>2.9475689506517272E-4</c:v>
                </c:pt>
                <c:pt idx="3986">
                  <c:v>3.0844204539949203E-4</c:v>
                </c:pt>
                <c:pt idx="3987">
                  <c:v>3.226226006980017E-4</c:v>
                </c:pt>
                <c:pt idx="3988">
                  <c:v>3.3730923348822831E-4</c:v>
                </c:pt>
                <c:pt idx="3989">
                  <c:v>3.5251237701071299E-4</c:v>
                </c:pt>
                <c:pt idx="3990">
                  <c:v>3.6824258842015029E-4</c:v>
                </c:pt>
                <c:pt idx="3991">
                  <c:v>3.8451070745767921E-4</c:v>
                </c:pt>
                <c:pt idx="3992">
                  <c:v>4.0132744356019128E-4</c:v>
                </c:pt>
                <c:pt idx="3993">
                  <c:v>4.1870283055356675E-4</c:v>
                </c:pt>
                <c:pt idx="3994">
                  <c:v>4.3664619932116695E-4</c:v>
                </c:pt>
                <c:pt idx="3995">
                  <c:v>4.5516658686243377E-4</c:v>
                </c:pt>
                <c:pt idx="3996">
                  <c:v>4.7427294906547018E-4</c:v>
                </c:pt>
                <c:pt idx="3997">
                  <c:v>4.9397396978784636E-4</c:v>
                </c:pt>
                <c:pt idx="3998">
                  <c:v>5.1427789114189763E-4</c:v>
                </c:pt>
                <c:pt idx="3999">
                  <c:v>5.3519264004682238E-4</c:v>
                </c:pt>
                <c:pt idx="4000">
                  <c:v>5.5672596998189796E-4</c:v>
                </c:pt>
                <c:pt idx="4001">
                  <c:v>5.7888532971244594E-4</c:v>
                </c:pt>
                <c:pt idx="4002">
                  <c:v>6.0167763164123867E-4</c:v>
                </c:pt>
                <c:pt idx="4003">
                  <c:v>6.2510920762083859E-4</c:v>
                </c:pt>
                <c:pt idx="4004">
                  <c:v>6.4918590802422996E-4</c:v>
                </c:pt>
                <c:pt idx="4005">
                  <c:v>6.7391316466965253E-4</c:v>
                </c:pt>
                <c:pt idx="4006">
                  <c:v>6.9929604925923045E-4</c:v>
                </c:pt>
                <c:pt idx="4007">
                  <c:v>7.2533940958049601E-4</c:v>
                </c:pt>
                <c:pt idx="4008">
                  <c:v>7.5204791905242698E-4</c:v>
                </c:pt>
                <c:pt idx="4009">
                  <c:v>7.7942585565819701E-4</c:v>
                </c:pt>
                <c:pt idx="4010">
                  <c:v>8.07476807937397E-4</c:v>
                </c:pt>
                <c:pt idx="4011">
                  <c:v>8.3620371576926037E-4</c:v>
                </c:pt>
                <c:pt idx="4012">
                  <c:v>8.6560927596112498E-4</c:v>
                </c:pt>
                <c:pt idx="4013">
                  <c:v>8.9569624930498244E-4</c:v>
                </c:pt>
                <c:pt idx="4014">
                  <c:v>9.2646728958444284E-4</c:v>
                </c:pt>
                <c:pt idx="4015">
                  <c:v>9.5792447118781378E-4</c:v>
                </c:pt>
                <c:pt idx="4016">
                  <c:v>9.9006898670533135E-4</c:v>
                </c:pt>
                <c:pt idx="4017">
                  <c:v>1.0229012053455874E-3</c:v>
                </c:pt>
                <c:pt idx="4018">
                  <c:v>1.0564208772631944E-3</c:v>
                </c:pt>
                <c:pt idx="4019">
                  <c:v>1.0906272373386091E-3</c:v>
                </c:pt>
                <c:pt idx="4020">
                  <c:v>1.1255189616331228E-3</c:v>
                </c:pt>
                <c:pt idx="4021">
                  <c:v>1.1610939945200769E-3</c:v>
                </c:pt>
                <c:pt idx="4022">
                  <c:v>1.1973492615943262E-3</c:v>
                </c:pt>
                <c:pt idx="4023">
                  <c:v>1.2342804686578228E-3</c:v>
                </c:pt>
                <c:pt idx="4024">
                  <c:v>1.2718822925916629E-3</c:v>
                </c:pt>
                <c:pt idx="4025">
                  <c:v>1.3101488696444996E-3</c:v>
                </c:pt>
                <c:pt idx="4026">
                  <c:v>1.3490739844278655E-3</c:v>
                </c:pt>
                <c:pt idx="4027">
                  <c:v>1.3886506371609631E-3</c:v>
                </c:pt>
                <c:pt idx="4028">
                  <c:v>1.4288705365973196E-3</c:v>
                </c:pt>
                <c:pt idx="4029">
                  <c:v>1.4697242418888279E-3</c:v>
                </c:pt>
                <c:pt idx="4030">
                  <c:v>1.5112017845275029E-3</c:v>
                </c:pt>
                <c:pt idx="4031">
                  <c:v>1.553292964457158E-3</c:v>
                </c:pt>
                <c:pt idx="4032">
                  <c:v>1.595987082839718E-3</c:v>
                </c:pt>
                <c:pt idx="4033">
                  <c:v>1.6392726332662003E-3</c:v>
                </c:pt>
                <c:pt idx="4034">
                  <c:v>1.6831372189673453E-3</c:v>
                </c:pt>
                <c:pt idx="4035">
                  <c:v>1.7275673425958954E-3</c:v>
                </c:pt>
                <c:pt idx="4036">
                  <c:v>1.7725479389772668E-3</c:v>
                </c:pt>
                <c:pt idx="4037">
                  <c:v>1.8180621133203336E-3</c:v>
                </c:pt>
                <c:pt idx="4038">
                  <c:v>1.8640913184626024E-3</c:v>
                </c:pt>
                <c:pt idx="4039">
                  <c:v>1.9106155814373868E-3</c:v>
                </c:pt>
                <c:pt idx="4040">
                  <c:v>1.9576135922481398E-3</c:v>
                </c:pt>
                <c:pt idx="4041">
                  <c:v>2.0050630427285274E-3</c:v>
                </c:pt>
                <c:pt idx="4042">
                  <c:v>2.0529412073826288E-3</c:v>
                </c:pt>
                <c:pt idx="4043">
                  <c:v>2.1012249408759215E-3</c:v>
                </c:pt>
                <c:pt idx="4044">
                  <c:v>2.1498897795253508E-3</c:v>
                </c:pt>
                <c:pt idx="4045">
                  <c:v>2.1989092593188886E-3</c:v>
                </c:pt>
                <c:pt idx="4046">
                  <c:v>2.2482555406460047E-3</c:v>
                </c:pt>
                <c:pt idx="4047">
                  <c:v>2.2979006516605791E-3</c:v>
                </c:pt>
                <c:pt idx="4048">
                  <c:v>2.3478167061007481E-3</c:v>
                </c:pt>
                <c:pt idx="4049">
                  <c:v>2.3979747488857383E-3</c:v>
                </c:pt>
                <c:pt idx="4050">
                  <c:v>2.4483435350492132E-3</c:v>
                </c:pt>
                <c:pt idx="4051">
                  <c:v>2.4988894250267705E-3</c:v>
                </c:pt>
                <c:pt idx="4052">
                  <c:v>2.5495772501465102E-3</c:v>
                </c:pt>
                <c:pt idx="4053">
                  <c:v>2.600371196566888E-3</c:v>
                </c:pt>
                <c:pt idx="4054">
                  <c:v>2.6512349248530537E-3</c:v>
                </c:pt>
                <c:pt idx="4055">
                  <c:v>2.7021308181658182E-3</c:v>
                </c:pt>
                <c:pt idx="4056">
                  <c:v>2.7530190600430866E-3</c:v>
                </c:pt>
                <c:pt idx="4057">
                  <c:v>2.8038574896175404E-3</c:v>
                </c:pt>
                <c:pt idx="4058">
                  <c:v>2.8546022321814589E-3</c:v>
                </c:pt>
                <c:pt idx="4059">
                  <c:v>2.9052079665539063E-3</c:v>
                </c:pt>
                <c:pt idx="4060">
                  <c:v>2.9556271725339109E-3</c:v>
                </c:pt>
                <c:pt idx="4061">
                  <c:v>3.0058093177869247E-3</c:v>
                </c:pt>
                <c:pt idx="4062">
                  <c:v>3.05570117582195E-3</c:v>
                </c:pt>
                <c:pt idx="4063">
                  <c:v>3.1052479076893315E-3</c:v>
                </c:pt>
                <c:pt idx="4064">
                  <c:v>3.1543937725996658E-3</c:v>
                </c:pt>
                <c:pt idx="4065">
                  <c:v>3.2030824890181124E-3</c:v>
                </c:pt>
                <c:pt idx="4066">
                  <c:v>3.2512580110236364E-3</c:v>
                </c:pt>
                <c:pt idx="4067">
                  <c:v>3.2988653501637706E-3</c:v>
                </c:pt>
                <c:pt idx="4068">
                  <c:v>3.3458502869814183E-3</c:v>
                </c:pt>
                <c:pt idx="4069">
                  <c:v>3.3921581559054762E-3</c:v>
                </c:pt>
                <c:pt idx="4070">
                  <c:v>3.4377331279336694E-3</c:v>
                </c:pt>
                <c:pt idx="4071">
                  <c:v>3.4825182637424771E-3</c:v>
                </c:pt>
                <c:pt idx="4072">
                  <c:v>3.5264551088218573E-3</c:v>
                </c:pt>
                <c:pt idx="4073">
                  <c:v>3.5694826082367779E-3</c:v>
                </c:pt>
                <c:pt idx="4074">
                  <c:v>3.6115369177447025E-3</c:v>
                </c:pt>
                <c:pt idx="4075">
                  <c:v>3.6525528440846094E-3</c:v>
                </c:pt>
                <c:pt idx="4076">
                  <c:v>3.6924652541482725E-3</c:v>
                </c:pt>
                <c:pt idx="4077">
                  <c:v>3.7312088453443802E-3</c:v>
                </c:pt>
                <c:pt idx="4078">
                  <c:v>3.7687171521240794E-3</c:v>
                </c:pt>
                <c:pt idx="4079">
                  <c:v>3.8049225095520812E-3</c:v>
                </c:pt>
                <c:pt idx="4080">
                  <c:v>3.8397567954174404E-3</c:v>
                </c:pt>
                <c:pt idx="4081">
                  <c:v>3.8731515930438688E-3</c:v>
                </c:pt>
                <c:pt idx="4082">
                  <c:v>3.905037771348934E-3</c:v>
                </c:pt>
                <c:pt idx="4083">
                  <c:v>3.935345616719951E-3</c:v>
                </c:pt>
                <c:pt idx="4084">
                  <c:v>3.9640054776045484E-3</c:v>
                </c:pt>
                <c:pt idx="4085">
                  <c:v>3.9909476541287892E-3</c:v>
                </c:pt>
                <c:pt idx="4086">
                  <c:v>4.0161013060284571E-3</c:v>
                </c:pt>
                <c:pt idx="4087">
                  <c:v>4.0393937561768265E-3</c:v>
                </c:pt>
                <c:pt idx="4088">
                  <c:v>4.0607510394255674E-3</c:v>
                </c:pt>
                <c:pt idx="4089">
                  <c:v>4.0800988274121829E-3</c:v>
                </c:pt>
                <c:pt idx="4090">
                  <c:v>4.0973626564288637E-3</c:v>
                </c:pt>
                <c:pt idx="4091">
                  <c:v>4.1124676515928507E-3</c:v>
                </c:pt>
                <c:pt idx="4092">
                  <c:v>4.1253384765960457E-3</c:v>
                </c:pt>
                <c:pt idx="4093">
                  <c:v>4.1358995536612169E-3</c:v>
                </c:pt>
                <c:pt idx="4094">
                  <c:v>4.1440751923251442E-3</c:v>
                </c:pt>
                <c:pt idx="4095">
                  <c:v>4.1497896561968964E-3</c:v>
                </c:pt>
                <c:pt idx="4096">
                  <c:v>4.1529673144433937E-3</c:v>
                </c:pt>
                <c:pt idx="4097">
                  <c:v>4.1535325723882572E-3</c:v>
                </c:pt>
                <c:pt idx="4098">
                  <c:v>4.1514092661072291E-3</c:v>
                </c:pt>
                <c:pt idx="4099">
                  <c:v>4.1465199667940038E-3</c:v>
                </c:pt>
                <c:pt idx="4100">
                  <c:v>4.1387860437200373E-3</c:v>
                </c:pt>
                <c:pt idx="4101">
                  <c:v>4.128128620989764E-3</c:v>
                </c:pt>
                <c:pt idx="4102">
                  <c:v>4.1144695099332579E-3</c:v>
                </c:pt>
                <c:pt idx="4103">
                  <c:v>4.0977311062585491E-3</c:v>
                </c:pt>
                <c:pt idx="4104">
                  <c:v>4.0778353166323516E-3</c:v>
                </c:pt>
                <c:pt idx="4105">
                  <c:v>4.0547027454707245E-3</c:v>
                </c:pt>
                <c:pt idx="4106">
                  <c:v>4.0282532845273842E-3</c:v>
                </c:pt>
                <c:pt idx="4107">
                  <c:v>3.9984077856720516E-3</c:v>
                </c:pt>
                <c:pt idx="4108">
                  <c:v>3.9650892384529533E-3</c:v>
                </c:pt>
                <c:pt idx="4109">
                  <c:v>3.9282224931005381E-3</c:v>
                </c:pt>
                <c:pt idx="4110">
                  <c:v>3.8877333717059902E-3</c:v>
                </c:pt>
                <c:pt idx="4111">
                  <c:v>3.8435485100040143E-3</c:v>
                </c:pt>
                <c:pt idx="4112">
                  <c:v>3.7955957822956715E-3</c:v>
                </c:pt>
                <c:pt idx="4113">
                  <c:v>3.7438040292018266E-3</c:v>
                </c:pt>
                <c:pt idx="4114">
                  <c:v>3.6881018391894398E-3</c:v>
                </c:pt>
                <c:pt idx="4115">
                  <c:v>3.6284166865776747E-3</c:v>
                </c:pt>
                <c:pt idx="4116">
                  <c:v>3.5646753538662707E-3</c:v>
                </c:pt>
                <c:pt idx="4117">
                  <c:v>3.496804999001546E-3</c:v>
                </c:pt>
                <c:pt idx="4118">
                  <c:v>3.4247339002318159E-3</c:v>
                </c:pt>
                <c:pt idx="4119">
                  <c:v>3.3483918824364625E-3</c:v>
                </c:pt>
                <c:pt idx="4120">
                  <c:v>3.2677106320327266E-3</c:v>
                </c:pt>
                <c:pt idx="4121">
                  <c:v>3.1826234185296505E-3</c:v>
                </c:pt>
                <c:pt idx="4122">
                  <c:v>3.0930639622479958E-3</c:v>
                </c:pt>
                <c:pt idx="4123">
                  <c:v>2.9989653788796583E-3</c:v>
                </c:pt>
                <c:pt idx="4124">
                  <c:v>2.9002602078037642E-3</c:v>
                </c:pt>
                <c:pt idx="4125">
                  <c:v>2.7968811969134267E-3</c:v>
                </c:pt>
                <c:pt idx="4126">
                  <c:v>2.6887619252622401E-3</c:v>
                </c:pt>
                <c:pt idx="4127">
                  <c:v>2.5758372139935391E-3</c:v>
                </c:pt>
                <c:pt idx="4128">
                  <c:v>2.4580436355963451E-3</c:v>
                </c:pt>
                <c:pt idx="4129">
                  <c:v>2.3353196321512404E-3</c:v>
                </c:pt>
                <c:pt idx="4130">
                  <c:v>2.2076048186854382E-3</c:v>
                </c:pt>
                <c:pt idx="4131">
                  <c:v>2.0748394701959167E-3</c:v>
                </c:pt>
                <c:pt idx="4132">
                  <c:v>1.9369653805288661E-3</c:v>
                </c:pt>
                <c:pt idx="4133">
                  <c:v>1.7939272574345484E-3</c:v>
                </c:pt>
                <c:pt idx="4134">
                  <c:v>1.6456728692492274E-3</c:v>
                </c:pt>
                <c:pt idx="4135">
                  <c:v>1.4921522007866005E-3</c:v>
                </c:pt>
                <c:pt idx="4136">
                  <c:v>1.3333176641735476E-3</c:v>
                </c:pt>
                <c:pt idx="4137">
                  <c:v>1.1691256838898454E-3</c:v>
                </c:pt>
                <c:pt idx="4138">
                  <c:v>9.9953747916294651E-4</c:v>
                </c:pt>
                <c:pt idx="4139">
                  <c:v>8.2451792204255318E-4</c:v>
                </c:pt>
                <c:pt idx="4140">
                  <c:v>6.4403443465063366E-4</c:v>
                </c:pt>
                <c:pt idx="4141">
                  <c:v>4.58057966404544E-4</c:v>
                </c:pt>
                <c:pt idx="4142">
                  <c:v>2.665649802782376E-4</c:v>
                </c:pt>
                <c:pt idx="4143">
                  <c:v>6.9537837811232928E-5</c:v>
                </c:pt>
                <c:pt idx="4144">
                  <c:v>-1.3303708059436191E-4</c:v>
                </c:pt>
                <c:pt idx="4145">
                  <c:v>-3.4117193138163206E-4</c:v>
                </c:pt>
                <c:pt idx="4146">
                  <c:v>-5.548790608226943E-4</c:v>
                </c:pt>
                <c:pt idx="4147">
                  <c:v>-7.7417118018032979E-4</c:v>
                </c:pt>
                <c:pt idx="4148">
                  <c:v>-9.990600207069808E-4</c:v>
                </c:pt>
                <c:pt idx="4149">
                  <c:v>-1.2295540565262905E-3</c:v>
                </c:pt>
                <c:pt idx="4150">
                  <c:v>-1.4656566426928727E-3</c:v>
                </c:pt>
                <c:pt idx="4151">
                  <c:v>-1.7073654321076211E-3</c:v>
                </c:pt>
                <c:pt idx="4152">
                  <c:v>-1.9546724842449317E-3</c:v>
                </c:pt>
                <c:pt idx="4153">
                  <c:v>-2.2075642339304774E-3</c:v>
                </c:pt>
                <c:pt idx="4154">
                  <c:v>-2.466021707716772E-3</c:v>
                </c:pt>
                <c:pt idx="4155">
                  <c:v>-2.7300217303491718E-3</c:v>
                </c:pt>
                <c:pt idx="4156">
                  <c:v>-2.9995385626526193E-3</c:v>
                </c:pt>
                <c:pt idx="4157">
                  <c:v>-3.2745447181613801E-3</c:v>
                </c:pt>
                <c:pt idx="4158">
                  <c:v>-3.555010696243375E-3</c:v>
                </c:pt>
                <c:pt idx="4159">
                  <c:v>-3.8409041744640231E-3</c:v>
                </c:pt>
                <c:pt idx="4160">
                  <c:v>-4.1321886554390565E-3</c:v>
                </c:pt>
                <c:pt idx="4161">
                  <c:v>-4.4288212814338783E-3</c:v>
                </c:pt>
                <c:pt idx="4162">
                  <c:v>-4.7307507101345013E-3</c:v>
                </c:pt>
                <c:pt idx="4163">
                  <c:v>-5.0379168602458502E-3</c:v>
                </c:pt>
                <c:pt idx="4164">
                  <c:v>-5.3502531166805091E-3</c:v>
                </c:pt>
                <c:pt idx="4165">
                  <c:v>-5.6676892818672379E-3</c:v>
                </c:pt>
                <c:pt idx="4166">
                  <c:v>-5.9901525082801544E-3</c:v>
                </c:pt>
                <c:pt idx="4167">
                  <c:v>-6.317564853093839E-3</c:v>
                </c:pt>
                <c:pt idx="4168">
                  <c:v>-6.649839171405169E-3</c:v>
                </c:pt>
                <c:pt idx="4169">
                  <c:v>-6.9868772190280429E-3</c:v>
                </c:pt>
                <c:pt idx="4170">
                  <c:v>-7.3285721393216968E-3</c:v>
                </c:pt>
                <c:pt idx="4171">
                  <c:v>-7.6748127400648545E-3</c:v>
                </c:pt>
                <c:pt idx="4172">
                  <c:v>-8.0254848430361941E-3</c:v>
                </c:pt>
                <c:pt idx="4173">
                  <c:v>-8.3804691002814131E-3</c:v>
                </c:pt>
                <c:pt idx="4174">
                  <c:v>-8.7396396899316088E-3</c:v>
                </c:pt>
                <c:pt idx="4175">
                  <c:v>-9.1028665573638888E-3</c:v>
                </c:pt>
                <c:pt idx="4176">
                  <c:v>-9.4700175717265384E-3</c:v>
                </c:pt>
                <c:pt idx="4177">
                  <c:v>-9.8409560824285116E-3</c:v>
                </c:pt>
                <c:pt idx="4178">
                  <c:v>-1.0215535848792267E-2</c:v>
                </c:pt>
                <c:pt idx="4179">
                  <c:v>-1.0593599257543853E-2</c:v>
                </c:pt>
                <c:pt idx="4180">
                  <c:v>-1.0974979990385656E-2</c:v>
                </c:pt>
                <c:pt idx="4181">
                  <c:v>-1.1359505474978321E-2</c:v>
                </c:pt>
                <c:pt idx="4182">
                  <c:v>-1.1746996399037406E-2</c:v>
                </c:pt>
                <c:pt idx="4183">
                  <c:v>-1.2137266148332257E-2</c:v>
                </c:pt>
                <c:pt idx="4184">
                  <c:v>-1.2530122732613511E-2</c:v>
                </c:pt>
                <c:pt idx="4185">
                  <c:v>-1.2925370649728729E-2</c:v>
                </c:pt>
                <c:pt idx="4186">
                  <c:v>-1.3322809344682367E-2</c:v>
                </c:pt>
                <c:pt idx="4187">
                  <c:v>-1.372222972955651E-2</c:v>
                </c:pt>
                <c:pt idx="4188">
                  <c:v>-1.4123412690062847E-2</c:v>
                </c:pt>
                <c:pt idx="4189">
                  <c:v>-1.4526130080153814E-2</c:v>
                </c:pt>
                <c:pt idx="4190">
                  <c:v>-1.4930145679224752E-2</c:v>
                </c:pt>
                <c:pt idx="4191">
                  <c:v>-1.5335215445297199E-2</c:v>
                </c:pt>
                <c:pt idx="4192">
                  <c:v>-1.5741088843540359E-2</c:v>
                </c:pt>
                <c:pt idx="4193">
                  <c:v>-1.6147511342175881E-2</c:v>
                </c:pt>
                <c:pt idx="4194">
                  <c:v>-1.6554225330484475E-2</c:v>
                </c:pt>
                <c:pt idx="4195">
                  <c:v>-1.6960967935900649E-2</c:v>
                </c:pt>
                <c:pt idx="4196">
                  <c:v>-1.7367468130992506E-2</c:v>
                </c:pt>
                <c:pt idx="4197">
                  <c:v>-1.7773446548284607E-2</c:v>
                </c:pt>
                <c:pt idx="4198">
                  <c:v>-1.817861820627012E-2</c:v>
                </c:pt>
                <c:pt idx="4199">
                  <c:v>-1.8582695067246021E-2</c:v>
                </c:pt>
                <c:pt idx="4200">
                  <c:v>-1.8985385696369348E-2</c:v>
                </c:pt>
                <c:pt idx="4201">
                  <c:v>-1.9386392504928521E-2</c:v>
                </c:pt>
                <c:pt idx="4202">
                  <c:v>-1.9785409551560693E-2</c:v>
                </c:pt>
                <c:pt idx="4203">
                  <c:v>-2.0182123137767009E-2</c:v>
                </c:pt>
                <c:pt idx="4204">
                  <c:v>-2.0576214372878446E-2</c:v>
                </c:pt>
                <c:pt idx="4205">
                  <c:v>-2.0967361016731047E-2</c:v>
                </c:pt>
                <c:pt idx="4206">
                  <c:v>-2.1355237223460145E-2</c:v>
                </c:pt>
                <c:pt idx="4207">
                  <c:v>-2.1739512293777359E-2</c:v>
                </c:pt>
                <c:pt idx="4208">
                  <c:v>-2.2119849925235077E-2</c:v>
                </c:pt>
                <c:pt idx="4209">
                  <c:v>-2.2495908067297912E-2</c:v>
                </c:pt>
                <c:pt idx="4210">
                  <c:v>-2.2867339072676778E-2</c:v>
                </c:pt>
                <c:pt idx="4211">
                  <c:v>-2.3233790521865451E-2</c:v>
                </c:pt>
                <c:pt idx="4212">
                  <c:v>-2.3594906511676981E-2</c:v>
                </c:pt>
                <c:pt idx="4213">
                  <c:v>-2.3950327687280202E-2</c:v>
                </c:pt>
                <c:pt idx="4214">
                  <c:v>-2.4299689004587139E-2</c:v>
                </c:pt>
                <c:pt idx="4215">
                  <c:v>-2.4642617186507568E-2</c:v>
                </c:pt>
                <c:pt idx="4216">
                  <c:v>-2.4978730764969776E-2</c:v>
                </c:pt>
                <c:pt idx="4217">
                  <c:v>-2.5307642630124177E-2</c:v>
                </c:pt>
                <c:pt idx="4218">
                  <c:v>-2.5628962255758055E-2</c:v>
                </c:pt>
                <c:pt idx="4219">
                  <c:v>-2.5942296035802913E-2</c:v>
                </c:pt>
                <c:pt idx="4220">
                  <c:v>-2.6247247051411363E-2</c:v>
                </c:pt>
                <c:pt idx="4221">
                  <c:v>-2.6543415741175136E-2</c:v>
                </c:pt>
                <c:pt idx="4222">
                  <c:v>-2.6830400758480512E-2</c:v>
                </c:pt>
                <c:pt idx="4223">
                  <c:v>-2.7107798484719444E-2</c:v>
                </c:pt>
                <c:pt idx="4224">
                  <c:v>-2.7375201337176573E-2</c:v>
                </c:pt>
                <c:pt idx="4225">
                  <c:v>-2.7632196848711672E-2</c:v>
                </c:pt>
                <c:pt idx="4226">
                  <c:v>-2.7878369317515504E-2</c:v>
                </c:pt>
                <c:pt idx="4227">
                  <c:v>-2.8113303559439553E-2</c:v>
                </c:pt>
                <c:pt idx="4228">
                  <c:v>-2.8336587634092018E-2</c:v>
                </c:pt>
                <c:pt idx="4229">
                  <c:v>-2.8547811373350052E-2</c:v>
                </c:pt>
                <c:pt idx="4230">
                  <c:v>-2.874656164053422E-2</c:v>
                </c:pt>
                <c:pt idx="4231">
                  <c:v>-2.8932419732715101E-2</c:v>
                </c:pt>
                <c:pt idx="4232">
                  <c:v>-2.9104964739802314E-2</c:v>
                </c:pt>
                <c:pt idx="4233">
                  <c:v>-2.9263779408287803E-2</c:v>
                </c:pt>
                <c:pt idx="4234">
                  <c:v>-2.9408451372816478E-2</c:v>
                </c:pt>
                <c:pt idx="4235">
                  <c:v>-2.953856827465912E-2</c:v>
                </c:pt>
                <c:pt idx="4236">
                  <c:v>-2.9653713022695389E-2</c:v>
                </c:pt>
                <c:pt idx="4237">
                  <c:v>-2.9753464696127576E-2</c:v>
                </c:pt>
                <c:pt idx="4238">
                  <c:v>-2.9837402898914293E-2</c:v>
                </c:pt>
                <c:pt idx="4239">
                  <c:v>-2.9905110108226933E-2</c:v>
                </c:pt>
                <c:pt idx="4240">
                  <c:v>-2.9956171395589759E-2</c:v>
                </c:pt>
                <c:pt idx="4241">
                  <c:v>-2.9990175232492075E-2</c:v>
                </c:pt>
                <c:pt idx="4242">
                  <c:v>-3.0006716045013756E-2</c:v>
                </c:pt>
                <c:pt idx="4243">
                  <c:v>-3.0005394125075895E-2</c:v>
                </c:pt>
                <c:pt idx="4244">
                  <c:v>-2.9985810033149138E-2</c:v>
                </c:pt>
                <c:pt idx="4245">
                  <c:v>-2.9947557462899791E-2</c:v>
                </c:pt>
                <c:pt idx="4246">
                  <c:v>-2.989022151672481E-2</c:v>
                </c:pt>
                <c:pt idx="4247">
                  <c:v>-2.9813384446801965E-2</c:v>
                </c:pt>
                <c:pt idx="4248">
                  <c:v>-2.9716633585857837E-2</c:v>
                </c:pt>
                <c:pt idx="4249">
                  <c:v>-2.959956433468907E-2</c:v>
                </c:pt>
                <c:pt idx="4250">
                  <c:v>-2.9461776360332061E-2</c:v>
                </c:pt>
                <c:pt idx="4251">
                  <c:v>-2.930286812729381E-2</c:v>
                </c:pt>
                <c:pt idx="4252">
                  <c:v>-2.9122436548897616E-2</c:v>
                </c:pt>
                <c:pt idx="4253">
                  <c:v>-2.8920083197991133E-2</c:v>
                </c:pt>
                <c:pt idx="4254">
                  <c:v>-2.8695421651600411E-2</c:v>
                </c:pt>
                <c:pt idx="4255">
                  <c:v>-2.8448079647348155E-2</c:v>
                </c:pt>
                <c:pt idx="4256">
                  <c:v>-2.8177695459393047E-2</c:v>
                </c:pt>
                <c:pt idx="4257">
                  <c:v>-2.788391330448246E-2</c:v>
                </c:pt>
                <c:pt idx="4258">
                  <c:v>-2.756638184133416E-2</c:v>
                </c:pt>
                <c:pt idx="4259">
                  <c:v>-2.7224755246618645E-2</c:v>
                </c:pt>
                <c:pt idx="4260">
                  <c:v>-2.6858694460870462E-2</c:v>
                </c:pt>
                <c:pt idx="4261">
                  <c:v>-2.6467868301668026E-2</c:v>
                </c:pt>
                <c:pt idx="4262">
                  <c:v>-2.6051955684053617E-2</c:v>
                </c:pt>
                <c:pt idx="4263">
                  <c:v>-2.5610648293745413E-2</c:v>
                </c:pt>
                <c:pt idx="4264">
                  <c:v>-2.5143651258564385E-2</c:v>
                </c:pt>
                <c:pt idx="4265">
                  <c:v>-2.465068119803698E-2</c:v>
                </c:pt>
                <c:pt idx="4266">
                  <c:v>-2.4131464186844198E-2</c:v>
                </c:pt>
                <c:pt idx="4267">
                  <c:v>-2.3585735795387908E-2</c:v>
                </c:pt>
                <c:pt idx="4268">
                  <c:v>-2.3013242176261176E-2</c:v>
                </c:pt>
                <c:pt idx="4269">
                  <c:v>-2.2413740228597521E-2</c:v>
                </c:pt>
                <c:pt idx="4270">
                  <c:v>-2.1786997611576243E-2</c:v>
                </c:pt>
                <c:pt idx="4271">
                  <c:v>-2.1132794770151904E-2</c:v>
                </c:pt>
                <c:pt idx="4272">
                  <c:v>-2.0450928468610349E-2</c:v>
                </c:pt>
                <c:pt idx="4273">
                  <c:v>-1.9741213807269235E-2</c:v>
                </c:pt>
                <c:pt idx="4274">
                  <c:v>-1.9003483536859479E-2</c:v>
                </c:pt>
                <c:pt idx="4275">
                  <c:v>-1.8237586647467646E-2</c:v>
                </c:pt>
                <c:pt idx="4276">
                  <c:v>-1.7443387573787762E-2</c:v>
                </c:pt>
                <c:pt idx="4277">
                  <c:v>-1.6620764762577303E-2</c:v>
                </c:pt>
                <c:pt idx="4278">
                  <c:v>-1.5769607961002734E-2</c:v>
                </c:pt>
                <c:pt idx="4279">
                  <c:v>-1.4889816734089994E-2</c:v>
                </c:pt>
                <c:pt idx="4280">
                  <c:v>-1.398130283504344E-2</c:v>
                </c:pt>
                <c:pt idx="4281">
                  <c:v>-1.304399574156645E-2</c:v>
                </c:pt>
                <c:pt idx="4282">
                  <c:v>-1.2077848703956727E-2</c:v>
                </c:pt>
                <c:pt idx="4283">
                  <c:v>-1.1082843005350359E-2</c:v>
                </c:pt>
                <c:pt idx="4284">
                  <c:v>-1.0058988025958417E-2</c:v>
                </c:pt>
                <c:pt idx="4285">
                  <c:v>-9.006315307894152E-3</c:v>
                </c:pt>
                <c:pt idx="4286">
                  <c:v>-7.9248700914947671E-3</c:v>
                </c:pt>
                <c:pt idx="4287">
                  <c:v>-6.8147087914931887E-3</c:v>
                </c:pt>
                <c:pt idx="4288">
                  <c:v>-5.6759058755213544E-3</c:v>
                </c:pt>
                <c:pt idx="4289">
                  <c:v>-4.5085617580657754E-3</c:v>
                </c:pt>
                <c:pt idx="4290">
                  <c:v>-3.3128013301059549E-3</c:v>
                </c:pt>
                <c:pt idx="4291">
                  <c:v>-2.0887658429491868E-3</c:v>
                </c:pt>
                <c:pt idx="4292">
                  <c:v>-8.3661097720309991E-4</c:v>
                </c:pt>
                <c:pt idx="4293">
                  <c:v>4.4348440581000014E-4</c:v>
                </c:pt>
                <c:pt idx="4294">
                  <c:v>1.7513095409378422E-3</c:v>
                </c:pt>
                <c:pt idx="4295">
                  <c:v>3.0866237809348248E-3</c:v>
                </c:pt>
                <c:pt idx="4296">
                  <c:v>4.4491656265295944E-3</c:v>
                </c:pt>
                <c:pt idx="4297">
                  <c:v>5.8386572899586618E-3</c:v>
                </c:pt>
                <c:pt idx="4298">
                  <c:v>7.2548013826396604E-3</c:v>
                </c:pt>
                <c:pt idx="4299">
                  <c:v>8.6972762380483036E-3</c:v>
                </c:pt>
                <c:pt idx="4300">
                  <c:v>1.0165735335877798E-2</c:v>
                </c:pt>
                <c:pt idx="4301">
                  <c:v>1.1659809385848867E-2</c:v>
                </c:pt>
                <c:pt idx="4302">
                  <c:v>1.3179107233114207E-2</c:v>
                </c:pt>
                <c:pt idx="4303">
                  <c:v>1.4723213965712436E-2</c:v>
                </c:pt>
                <c:pt idx="4304">
                  <c:v>1.629168651244951E-2</c:v>
                </c:pt>
                <c:pt idx="4305">
                  <c:v>1.7884048949173073E-2</c:v>
                </c:pt>
                <c:pt idx="4306">
                  <c:v>1.9499792227103026E-2</c:v>
                </c:pt>
                <c:pt idx="4307">
                  <c:v>2.1138381112783735E-2</c:v>
                </c:pt>
                <c:pt idx="4308">
                  <c:v>2.2799263136217381E-2</c:v>
                </c:pt>
                <c:pt idx="4309">
                  <c:v>2.4481869904782686E-2</c:v>
                </c:pt>
                <c:pt idx="4310">
                  <c:v>2.618560897127932E-2</c:v>
                </c:pt>
                <c:pt idx="4311">
                  <c:v>2.7909856397830002E-2</c:v>
                </c:pt>
                <c:pt idx="4312">
                  <c:v>2.9653959557955013E-2</c:v>
                </c:pt>
                <c:pt idx="4313">
                  <c:v>3.141724587399964E-2</c:v>
                </c:pt>
                <c:pt idx="4314">
                  <c:v>3.3199024561363026E-2</c:v>
                </c:pt>
                <c:pt idx="4315">
                  <c:v>3.4998577539356153E-2</c:v>
                </c:pt>
                <c:pt idx="4316">
                  <c:v>3.6815150452649117E-2</c:v>
                </c:pt>
                <c:pt idx="4317">
                  <c:v>3.8647954894467713E-2</c:v>
                </c:pt>
                <c:pt idx="4318">
                  <c:v>4.049617843011255E-2</c:v>
                </c:pt>
                <c:pt idx="4319">
                  <c:v>4.2358990085456023E-2</c:v>
                </c:pt>
                <c:pt idx="4320">
                  <c:v>4.4235536968282273E-2</c:v>
                </c:pt>
                <c:pt idx="4321">
                  <c:v>4.6124939741235826E-2</c:v>
                </c:pt>
                <c:pt idx="4322">
                  <c:v>4.802629338541084E-2</c:v>
                </c:pt>
                <c:pt idx="4323">
                  <c:v>4.9938669176414908E-2</c:v>
                </c:pt>
                <c:pt idx="4324">
                  <c:v>5.1861111731727298E-2</c:v>
                </c:pt>
                <c:pt idx="4325">
                  <c:v>5.3792634517898841E-2</c:v>
                </c:pt>
                <c:pt idx="4326">
                  <c:v>5.5732222117413258E-2</c:v>
                </c:pt>
                <c:pt idx="4327">
                  <c:v>5.7678838702208246E-2</c:v>
                </c:pt>
                <c:pt idx="4328">
                  <c:v>5.9631432447876581E-2</c:v>
                </c:pt>
                <c:pt idx="4329">
                  <c:v>6.1588930621621983E-2</c:v>
                </c:pt>
                <c:pt idx="4330">
                  <c:v>6.3550233170341183E-2</c:v>
                </c:pt>
                <c:pt idx="4331">
                  <c:v>6.5514214818256797E-2</c:v>
                </c:pt>
                <c:pt idx="4332">
                  <c:v>6.7479733705652287E-2</c:v>
                </c:pt>
                <c:pt idx="4333">
                  <c:v>6.9445635453516188E-2</c:v>
                </c:pt>
                <c:pt idx="4334">
                  <c:v>7.1410747555491982E-2</c:v>
                </c:pt>
                <c:pt idx="4335">
                  <c:v>7.3373871073013755E-2</c:v>
                </c:pt>
                <c:pt idx="4336">
                  <c:v>7.5333778819343139E-2</c:v>
                </c:pt>
                <c:pt idx="4337">
                  <c:v>7.7289220192042915E-2</c:v>
                </c:pt>
                <c:pt idx="4338">
                  <c:v>7.9238925335545676E-2</c:v>
                </c:pt>
                <c:pt idx="4339">
                  <c:v>8.118160391652722E-2</c:v>
                </c:pt>
                <c:pt idx="4340">
                  <c:v>8.3115941909009311E-2</c:v>
                </c:pt>
                <c:pt idx="4341">
                  <c:v>8.5040603359841677E-2</c:v>
                </c:pt>
                <c:pt idx="4342">
                  <c:v>8.6954239370558406E-2</c:v>
                </c:pt>
                <c:pt idx="4343">
                  <c:v>8.8855498245533113E-2</c:v>
                </c:pt>
                <c:pt idx="4344">
                  <c:v>9.0743027471855212E-2</c:v>
                </c:pt>
                <c:pt idx="4345">
                  <c:v>9.2615464837627726E-2</c:v>
                </c:pt>
                <c:pt idx="4346">
                  <c:v>9.4471427635000257E-2</c:v>
                </c:pt>
                <c:pt idx="4347">
                  <c:v>9.6309512171578474E-2</c:v>
                </c:pt>
                <c:pt idx="4348">
                  <c:v>9.8128304279108666E-2</c:v>
                </c:pt>
                <c:pt idx="4349">
                  <c:v>9.9926387459545088E-2</c:v>
                </c:pt>
                <c:pt idx="4350">
                  <c:v>0.10170233790706076</c:v>
                </c:pt>
                <c:pt idx="4351">
                  <c:v>0.10345471316682139</c:v>
                </c:pt>
                <c:pt idx="4352">
                  <c:v>0.10518204982891215</c:v>
                </c:pt>
                <c:pt idx="4353">
                  <c:v>0.10688287252053202</c:v>
                </c:pt>
                <c:pt idx="4354">
                  <c:v>0.10855570080643799</c:v>
                </c:pt>
                <c:pt idx="4355">
                  <c:v>0.11019904543929886</c:v>
                </c:pt>
                <c:pt idx="4356">
                  <c:v>0.11181140202518726</c:v>
                </c:pt>
                <c:pt idx="4357">
                  <c:v>0.11339125256282404</c:v>
                </c:pt>
                <c:pt idx="4358">
                  <c:v>0.11493707206160869</c:v>
                </c:pt>
                <c:pt idx="4359">
                  <c:v>0.1164473320414821</c:v>
                </c:pt>
                <c:pt idx="4360">
                  <c:v>0.11792050193121464</c:v>
                </c:pt>
                <c:pt idx="4361">
                  <c:v>0.11935505342534584</c:v>
                </c:pt>
                <c:pt idx="4362">
                  <c:v>0.12074946350652234</c:v>
                </c:pt>
                <c:pt idx="4363">
                  <c:v>0.12210220825970505</c:v>
                </c:pt>
                <c:pt idx="4364">
                  <c:v>0.12341175242062664</c:v>
                </c:pt>
                <c:pt idx="4365">
                  <c:v>0.12467654840203574</c:v>
                </c:pt>
                <c:pt idx="4366">
                  <c:v>0.12589504706438137</c:v>
                </c:pt>
                <c:pt idx="4367">
                  <c:v>0.12706570805078116</c:v>
                </c:pt>
                <c:pt idx="4368">
                  <c:v>0.12818700172361974</c:v>
                </c:pt>
                <c:pt idx="4369">
                  <c:v>0.129257407062041</c:v>
                </c:pt>
                <c:pt idx="4370">
                  <c:v>0.13027541011923788</c:v>
                </c:pt>
                <c:pt idx="4371">
                  <c:v>0.13123950176197727</c:v>
                </c:pt>
                <c:pt idx="4372">
                  <c:v>0.13214817687031322</c:v>
                </c:pt>
                <c:pt idx="4373">
                  <c:v>0.1329999413253086</c:v>
                </c:pt>
                <c:pt idx="4374">
                  <c:v>0.13379332298545904</c:v>
                </c:pt>
                <c:pt idx="4375">
                  <c:v>0.13452687285180989</c:v>
                </c:pt>
                <c:pt idx="4376">
                  <c:v>0.1351991543769224</c:v>
                </c:pt>
                <c:pt idx="4377">
                  <c:v>0.13580873723713913</c:v>
                </c:pt>
                <c:pt idx="4378">
                  <c:v>0.13635420564418041</c:v>
                </c:pt>
                <c:pt idx="4379">
                  <c:v>0.13683416874603155</c:v>
                </c:pt>
                <c:pt idx="4380">
                  <c:v>0.13724725933817852</c:v>
                </c:pt>
                <c:pt idx="4381">
                  <c:v>0.13759212870348972</c:v>
                </c:pt>
                <c:pt idx="4382">
                  <c:v>0.13786745208124965</c:v>
                </c:pt>
                <c:pt idx="4383">
                  <c:v>0.13807193965907921</c:v>
                </c:pt>
                <c:pt idx="4384">
                  <c:v>0.13820433645241365</c:v>
                </c:pt>
                <c:pt idx="4385">
                  <c:v>0.13826341101771755</c:v>
                </c:pt>
                <c:pt idx="4386">
                  <c:v>0.13824794975846244</c:v>
                </c:pt>
                <c:pt idx="4387">
                  <c:v>0.13815676433650695</c:v>
                </c:pt>
                <c:pt idx="4388">
                  <c:v>0.13798870200205998</c:v>
                </c:pt>
                <c:pt idx="4389">
                  <c:v>0.13774264892042606</c:v>
                </c:pt>
                <c:pt idx="4390">
                  <c:v>0.13741752783873626</c:v>
                </c:pt>
                <c:pt idx="4391">
                  <c:v>0.1370122943252392</c:v>
                </c:pt>
                <c:pt idx="4392">
                  <c:v>0.13652593324962323</c:v>
                </c:pt>
                <c:pt idx="4393">
                  <c:v>0.13595745921997493</c:v>
                </c:pt>
                <c:pt idx="4394">
                  <c:v>0.13530592405176914</c:v>
                </c:pt>
                <c:pt idx="4395">
                  <c:v>0.13457042451543574</c:v>
                </c:pt>
                <c:pt idx="4396">
                  <c:v>0.13375009984384176</c:v>
                </c:pt>
                <c:pt idx="4397">
                  <c:v>0.13284412179386026</c:v>
                </c:pt>
                <c:pt idx="4398">
                  <c:v>0.13185169152999371</c:v>
                </c:pt>
                <c:pt idx="4399">
                  <c:v>0.13077204778912002</c:v>
                </c:pt>
                <c:pt idx="4400">
                  <c:v>0.12960447466481265</c:v>
                </c:pt>
                <c:pt idx="4401">
                  <c:v>0.12834830049499596</c:v>
                </c:pt>
                <c:pt idx="4402">
                  <c:v>0.1270028944460867</c:v>
                </c:pt>
                <c:pt idx="4403">
                  <c:v>0.12556766853332332</c:v>
                </c:pt>
                <c:pt idx="4404">
                  <c:v>0.12404208047171389</c:v>
                </c:pt>
                <c:pt idx="4405">
                  <c:v>0.12242563018866089</c:v>
                </c:pt>
                <c:pt idx="4406">
                  <c:v>0.12071785404345486</c:v>
                </c:pt>
                <c:pt idx="4407">
                  <c:v>0.11891832562994667</c:v>
                </c:pt>
                <c:pt idx="4408">
                  <c:v>0.11702666323067872</c:v>
                </c:pt>
                <c:pt idx="4409">
                  <c:v>0.1150425372951023</c:v>
                </c:pt>
                <c:pt idx="4410">
                  <c:v>0.11296567551047565</c:v>
                </c:pt>
                <c:pt idx="4411">
                  <c:v>0.11079586707427995</c:v>
                </c:pt>
                <c:pt idx="4412">
                  <c:v>0.10853296426084649</c:v>
                </c:pt>
                <c:pt idx="4413">
                  <c:v>0.10617687784613408</c:v>
                </c:pt>
                <c:pt idx="4414">
                  <c:v>0.1037275693982775</c:v>
                </c:pt>
                <c:pt idx="4415">
                  <c:v>0.10118504769699632</c:v>
                </c:pt>
                <c:pt idx="4416">
                  <c:v>9.854937048371544E-2</c:v>
                </c:pt>
                <c:pt idx="4417">
                  <c:v>9.5820645576708219E-2</c:v>
                </c:pt>
                <c:pt idx="4418">
                  <c:v>9.299902844012943E-2</c:v>
                </c:pt>
                <c:pt idx="4419">
                  <c:v>9.0084721514712279E-2</c:v>
                </c:pt>
                <c:pt idx="4420">
                  <c:v>8.707798099695116E-2</c:v>
                </c:pt>
                <c:pt idx="4421">
                  <c:v>8.3979128279621645E-2</c:v>
                </c:pt>
                <c:pt idx="4422">
                  <c:v>8.0788557312071657E-2</c:v>
                </c:pt>
                <c:pt idx="4423">
                  <c:v>7.750673306798804E-2</c:v>
                </c:pt>
                <c:pt idx="4424">
                  <c:v>7.4134184495496497E-2</c:v>
                </c:pt>
                <c:pt idx="4425">
                  <c:v>7.0671498384987139E-2</c:v>
                </c:pt>
                <c:pt idx="4426">
                  <c:v>6.7119316430159448E-2</c:v>
                </c:pt>
                <c:pt idx="4427">
                  <c:v>6.3478333578990256E-2</c:v>
                </c:pt>
                <c:pt idx="4428">
                  <c:v>5.9749297541803095E-2</c:v>
                </c:pt>
                <c:pt idx="4429">
                  <c:v>5.5933013275561577E-2</c:v>
                </c:pt>
                <c:pt idx="4430">
                  <c:v>5.2030353757632951E-2</c:v>
                </c:pt>
                <c:pt idx="4431">
                  <c:v>4.8042269663403053E-2</c:v>
                </c:pt>
                <c:pt idx="4432">
                  <c:v>4.3969787590017718E-2</c:v>
                </c:pt>
                <c:pt idx="4433">
                  <c:v>3.9813996629183099E-2</c:v>
                </c:pt>
                <c:pt idx="4434">
                  <c:v>3.5576035507169611E-2</c:v>
                </c:pt>
                <c:pt idx="4435">
                  <c:v>3.1257091324314666E-2</c:v>
                </c:pt>
                <c:pt idx="4436">
                  <c:v>2.6858407761491194E-2</c:v>
                </c:pt>
                <c:pt idx="4437">
                  <c:v>2.2381292716736095E-2</c:v>
                </c:pt>
                <c:pt idx="4438">
                  <c:v>1.7827120992834251E-2</c:v>
                </c:pt>
                <c:pt idx="4439">
                  <c:v>1.319733525476488E-2</c:v>
                </c:pt>
                <c:pt idx="4440">
                  <c:v>8.4934470069731142E-3</c:v>
                </c:pt>
                <c:pt idx="4441">
                  <c:v>3.7170346809511936E-3</c:v>
                </c:pt>
                <c:pt idx="4442">
                  <c:v>-1.1302617497402094E-3</c:v>
                </c:pt>
                <c:pt idx="4443">
                  <c:v>-6.0467448378224448E-3</c:v>
                </c:pt>
                <c:pt idx="4444">
                  <c:v>-1.1030659504986983E-2</c:v>
                </c:pt>
                <c:pt idx="4445">
                  <c:v>-1.6080191507988725E-2</c:v>
                </c:pt>
                <c:pt idx="4446">
                  <c:v>-2.1193466304786041E-2</c:v>
                </c:pt>
                <c:pt idx="4447">
                  <c:v>-2.6368545174801729E-2</c:v>
                </c:pt>
                <c:pt idx="4448">
                  <c:v>-3.1603418617090082E-2</c:v>
                </c:pt>
                <c:pt idx="4449">
                  <c:v>-3.6896005346265484E-2</c:v>
                </c:pt>
                <c:pt idx="4450">
                  <c:v>-4.2244161800003698E-2</c:v>
                </c:pt>
                <c:pt idx="4451">
                  <c:v>-4.7645692985190155E-2</c:v>
                </c:pt>
                <c:pt idx="4452">
                  <c:v>-5.3098353011084551E-2</c:v>
                </c:pt>
                <c:pt idx="4453">
                  <c:v>-5.8599839557434391E-2</c:v>
                </c:pt>
                <c:pt idx="4454">
                  <c:v>-6.4147796047938271E-2</c:v>
                </c:pt>
                <c:pt idx="4455">
                  <c:v>-6.9739822240426796E-2</c:v>
                </c:pt>
                <c:pt idx="4456">
                  <c:v>-7.5373479273564331E-2</c:v>
                </c:pt>
                <c:pt idx="4457">
                  <c:v>-8.1046283258828095E-2</c:v>
                </c:pt>
                <c:pt idx="4458">
                  <c:v>-8.6755698029471584E-2</c:v>
                </c:pt>
                <c:pt idx="4459">
                  <c:v>-9.249913537313989E-2</c:v>
                </c:pt>
                <c:pt idx="4460">
                  <c:v>-9.8273956504218787E-2</c:v>
                </c:pt>
                <c:pt idx="4461">
                  <c:v>-0.10407746911732266</c:v>
                </c:pt>
                <c:pt idx="4462">
                  <c:v>-0.10990692694678859</c:v>
                </c:pt>
                <c:pt idx="4463">
                  <c:v>-0.11575953722558777</c:v>
                </c:pt>
                <c:pt idx="4464">
                  <c:v>-0.12163246674894118</c:v>
                </c:pt>
                <c:pt idx="4465">
                  <c:v>-0.12752283828818745</c:v>
                </c:pt>
                <c:pt idx="4466">
                  <c:v>-0.13342772759411411</c:v>
                </c:pt>
                <c:pt idx="4467">
                  <c:v>-0.13934417419299602</c:v>
                </c:pt>
                <c:pt idx="4468">
                  <c:v>-0.14526919716444561</c:v>
                </c:pt>
                <c:pt idx="4469">
                  <c:v>-0.15119979514757112</c:v>
                </c:pt>
                <c:pt idx="4470">
                  <c:v>-0.15713292913132015</c:v>
                </c:pt>
                <c:pt idx="4471">
                  <c:v>-0.16306550815708751</c:v>
                </c:pt>
                <c:pt idx="4472">
                  <c:v>-0.16899439008379827</c:v>
                </c:pt>
                <c:pt idx="4473">
                  <c:v>-0.17491638851427485</c:v>
                </c:pt>
                <c:pt idx="4474">
                  <c:v>-0.18082827547465508</c:v>
                </c:pt>
                <c:pt idx="4475">
                  <c:v>-0.18672678336921938</c:v>
                </c:pt>
                <c:pt idx="4476">
                  <c:v>-0.19260861218418304</c:v>
                </c:pt>
                <c:pt idx="4477">
                  <c:v>-0.19847043753313523</c:v>
                </c:pt>
                <c:pt idx="4478">
                  <c:v>-0.2043089126009916</c:v>
                </c:pt>
                <c:pt idx="4479">
                  <c:v>-0.21012066649867292</c:v>
                </c:pt>
                <c:pt idx="4480">
                  <c:v>-0.21590230578260819</c:v>
                </c:pt>
                <c:pt idx="4481">
                  <c:v>-0.22165041924659018</c:v>
                </c:pt>
                <c:pt idx="4482">
                  <c:v>-0.22736158108040286</c:v>
                </c:pt>
                <c:pt idx="4483">
                  <c:v>-0.23303235124918248</c:v>
                </c:pt>
                <c:pt idx="4484">
                  <c:v>-0.23865927660997774</c:v>
                </c:pt>
                <c:pt idx="4485">
                  <c:v>-0.24423889423077341</c:v>
                </c:pt>
                <c:pt idx="4486">
                  <c:v>-0.24976773310226758</c:v>
                </c:pt>
                <c:pt idx="4487">
                  <c:v>-0.25524230955994492</c:v>
                </c:pt>
                <c:pt idx="4488">
                  <c:v>-0.26065911848940787</c:v>
                </c:pt>
                <c:pt idx="4489">
                  <c:v>-0.26601463103365303</c:v>
                </c:pt>
                <c:pt idx="4490">
                  <c:v>-0.27130530718053592</c:v>
                </c:pt>
                <c:pt idx="4491">
                  <c:v>-0.27652761508371337</c:v>
                </c:pt>
                <c:pt idx="4492">
                  <c:v>-0.28167803687064757</c:v>
                </c:pt>
                <c:pt idx="4493">
                  <c:v>-0.28675305410200835</c:v>
                </c:pt>
                <c:pt idx="4494">
                  <c:v>-0.29174913153598458</c:v>
                </c:pt>
                <c:pt idx="4495">
                  <c:v>-0.29666271919165949</c:v>
                </c:pt>
                <c:pt idx="4496">
                  <c:v>-0.30149026605665041</c:v>
                </c:pt>
                <c:pt idx="4497">
                  <c:v>-0.30622822485365442</c:v>
                </c:pt>
                <c:pt idx="4498">
                  <c:v>-0.31087304853421888</c:v>
                </c:pt>
                <c:pt idx="4499">
                  <c:v>-0.31542119949578479</c:v>
                </c:pt>
                <c:pt idx="4500">
                  <c:v>-0.31986917381652913</c:v>
                </c:pt>
                <c:pt idx="4501">
                  <c:v>-0.32421351164375556</c:v>
                </c:pt>
                <c:pt idx="4502">
                  <c:v>-0.3284507750399121</c:v>
                </c:pt>
                <c:pt idx="4503">
                  <c:v>-0.33257751885836534</c:v>
                </c:pt>
                <c:pt idx="4504">
                  <c:v>-0.33659029399585172</c:v>
                </c:pt>
                <c:pt idx="4505">
                  <c:v>-0.34048568118805883</c:v>
                </c:pt>
                <c:pt idx="4506">
                  <c:v>-0.34426031411644903</c:v>
                </c:pt>
                <c:pt idx="4507">
                  <c:v>-0.34791086800443716</c:v>
                </c:pt>
                <c:pt idx="4508">
                  <c:v>-0.35143403783130506</c:v>
                </c:pt>
                <c:pt idx="4509">
                  <c:v>-0.35482654129265528</c:v>
                </c:pt>
                <c:pt idx="4510">
                  <c:v>-0.35808514446614886</c:v>
                </c:pt>
                <c:pt idx="4511">
                  <c:v>-0.36120667822738695</c:v>
                </c:pt>
                <c:pt idx="4512">
                  <c:v>-0.36418802918231807</c:v>
                </c:pt>
                <c:pt idx="4513">
                  <c:v>-0.3670261221435337</c:v>
                </c:pt>
                <c:pt idx="4514">
                  <c:v>-0.36971791616626248</c:v>
                </c:pt>
                <c:pt idx="4515">
                  <c:v>-0.37226041365247575</c:v>
                </c:pt>
                <c:pt idx="4516">
                  <c:v>-0.37465066822726878</c:v>
                </c:pt>
                <c:pt idx="4517">
                  <c:v>-0.37688578588229177</c:v>
                </c:pt>
                <c:pt idx="4518">
                  <c:v>-0.37896292497740364</c:v>
                </c:pt>
                <c:pt idx="4519">
                  <c:v>-0.38087929898491035</c:v>
                </c:pt>
                <c:pt idx="4520">
                  <c:v>-0.38263218034506563</c:v>
                </c:pt>
                <c:pt idx="4521">
                  <c:v>-0.38421890493004568</c:v>
                </c:pt>
                <c:pt idx="4522">
                  <c:v>-0.38563687842877858</c:v>
                </c:pt>
                <c:pt idx="4523">
                  <c:v>-0.38688358257706429</c:v>
                </c:pt>
                <c:pt idx="4524">
                  <c:v>-0.3879565772889873</c:v>
                </c:pt>
                <c:pt idx="4525">
                  <c:v>-0.38885349892359233</c:v>
                </c:pt>
                <c:pt idx="4526">
                  <c:v>-0.38957205805763939</c:v>
                </c:pt>
                <c:pt idx="4527">
                  <c:v>-0.39011003802278937</c:v>
                </c:pt>
                <c:pt idx="4528">
                  <c:v>-0.39046529432299931</c:v>
                </c:pt>
                <c:pt idx="4529">
                  <c:v>-0.3906357572549789</c:v>
                </c:pt>
                <c:pt idx="4530">
                  <c:v>-0.39061943802133114</c:v>
                </c:pt>
                <c:pt idx="4531">
                  <c:v>-0.39041443309126489</c:v>
                </c:pt>
                <c:pt idx="4532">
                  <c:v>-0.39001892349327627</c:v>
                </c:pt>
                <c:pt idx="4533">
                  <c:v>-0.38943117448498399</c:v>
                </c:pt>
                <c:pt idx="4534">
                  <c:v>-0.38864954103106919</c:v>
                </c:pt>
                <c:pt idx="4535">
                  <c:v>-0.38767247399058752</c:v>
                </c:pt>
                <c:pt idx="4536">
                  <c:v>-0.38649851910036237</c:v>
                </c:pt>
                <c:pt idx="4537">
                  <c:v>-0.3851263113501468</c:v>
                </c:pt>
                <c:pt idx="4538">
                  <c:v>-0.38355457263602516</c:v>
                </c:pt>
                <c:pt idx="4539">
                  <c:v>-0.38178211263438544</c:v>
                </c:pt>
                <c:pt idx="4540">
                  <c:v>-0.37980782925998546</c:v>
                </c:pt>
                <c:pt idx="4541">
                  <c:v>-0.37763071293174655</c:v>
                </c:pt>
                <c:pt idx="4542">
                  <c:v>-0.37524985866475602</c:v>
                </c:pt>
                <c:pt idx="4543">
                  <c:v>-0.37266447576158884</c:v>
                </c:pt>
                <c:pt idx="4544">
                  <c:v>-0.36987388299713653</c:v>
                </c:pt>
                <c:pt idx="4545">
                  <c:v>-0.36687749840491041</c:v>
                </c:pt>
                <c:pt idx="4546">
                  <c:v>-0.36367484285330698</c:v>
                </c:pt>
                <c:pt idx="4547">
                  <c:v>-0.36026555403951788</c:v>
                </c:pt>
                <c:pt idx="4548">
                  <c:v>-0.35664938730389684</c:v>
                </c:pt>
                <c:pt idx="4549">
                  <c:v>-0.35282619859703496</c:v>
                </c:pt>
                <c:pt idx="4550">
                  <c:v>-0.34879593466325481</c:v>
                </c:pt>
                <c:pt idx="4551">
                  <c:v>-0.34455864673111153</c:v>
                </c:pt>
                <c:pt idx="4552">
                  <c:v>-0.34011450966482804</c:v>
                </c:pt>
                <c:pt idx="4553">
                  <c:v>-0.33546382325759799</c:v>
                </c:pt>
                <c:pt idx="4554">
                  <c:v>-0.33060700236122365</c:v>
                </c:pt>
                <c:pt idx="4555">
                  <c:v>-0.32554457865416475</c:v>
                </c:pt>
                <c:pt idx="4556">
                  <c:v>-0.32027721604609621</c:v>
                </c:pt>
                <c:pt idx="4557">
                  <c:v>-0.3148057186133395</c:v>
                </c:pt>
                <c:pt idx="4558">
                  <c:v>-0.30913101712654362</c:v>
                </c:pt>
                <c:pt idx="4559">
                  <c:v>-0.30325414397753614</c:v>
                </c:pt>
                <c:pt idx="4560">
                  <c:v>-0.29717621715207299</c:v>
                </c:pt>
                <c:pt idx="4561">
                  <c:v>-0.29089844535230969</c:v>
                </c:pt>
                <c:pt idx="4562">
                  <c:v>-0.28442214992356668</c:v>
                </c:pt>
                <c:pt idx="4563">
                  <c:v>-0.27774878683542886</c:v>
                </c:pt>
                <c:pt idx="4564">
                  <c:v>-0.27087995281698585</c:v>
                </c:pt>
                <c:pt idx="4565">
                  <c:v>-0.2638173744504711</c:v>
                </c:pt>
                <c:pt idx="4566">
                  <c:v>-0.2565628929192813</c:v>
                </c:pt>
                <c:pt idx="4567">
                  <c:v>-0.2491184556862589</c:v>
                </c:pt>
                <c:pt idx="4568">
                  <c:v>-0.24148611504549478</c:v>
                </c:pt>
                <c:pt idx="4569">
                  <c:v>-0.23366802738459019</c:v>
                </c:pt>
                <c:pt idx="4570">
                  <c:v>-0.22566644914589049</c:v>
                </c:pt>
                <c:pt idx="4571">
                  <c:v>-0.21748373041602553</c:v>
                </c:pt>
                <c:pt idx="4572">
                  <c:v>-0.20912231349164778</c:v>
                </c:pt>
                <c:pt idx="4573">
                  <c:v>-0.20058474690407369</c:v>
                </c:pt>
                <c:pt idx="4574">
                  <c:v>-0.1918737140894686</c:v>
                </c:pt>
                <c:pt idx="4575">
                  <c:v>-0.18299205578200387</c:v>
                </c:pt>
                <c:pt idx="4576">
                  <c:v>-0.17394276385123333</c:v>
                </c:pt>
                <c:pt idx="4577">
                  <c:v>-0.16472895121259074</c:v>
                </c:pt>
                <c:pt idx="4578">
                  <c:v>-0.15535382568672598</c:v>
                </c:pt>
                <c:pt idx="4579">
                  <c:v>-0.14582068622868194</c:v>
                </c:pt>
                <c:pt idx="4580">
                  <c:v>-0.1361329340583888</c:v>
                </c:pt>
                <c:pt idx="4581">
                  <c:v>-0.12629408197690478</c:v>
                </c:pt>
                <c:pt idx="4582">
                  <c:v>-0.11630775410990986</c:v>
                </c:pt>
                <c:pt idx="4583">
                  <c:v>-0.10617767708206241</c:v>
                </c:pt>
                <c:pt idx="4584">
                  <c:v>-9.5907669051285963E-2</c:v>
                </c:pt>
                <c:pt idx="4585">
                  <c:v>-8.5501637950122139E-2</c:v>
                </c:pt>
                <c:pt idx="4586">
                  <c:v>-7.4963593772991347E-2</c:v>
                </c:pt>
                <c:pt idx="4587">
                  <c:v>-6.429766025932851E-2</c:v>
                </c:pt>
                <c:pt idx="4588">
                  <c:v>-5.350806682843734E-2</c:v>
                </c:pt>
                <c:pt idx="4589">
                  <c:v>-4.2599126572222139E-2</c:v>
                </c:pt>
                <c:pt idx="4590">
                  <c:v>-3.1575226779252598E-2</c:v>
                </c:pt>
                <c:pt idx="4591">
                  <c:v>-2.0440841170922871E-2</c:v>
                </c:pt>
                <c:pt idx="4592">
                  <c:v>-9.2005431655868587E-3</c:v>
                </c:pt>
                <c:pt idx="4593">
                  <c:v>2.1409970741437696E-3</c:v>
                </c:pt>
                <c:pt idx="4594">
                  <c:v>1.3579020954063561E-2</c:v>
                </c:pt>
                <c:pt idx="4595">
                  <c:v>2.5108678247816971E-2</c:v>
                </c:pt>
                <c:pt idx="4596">
                  <c:v>3.6725017664793205E-2</c:v>
                </c:pt>
                <c:pt idx="4597">
                  <c:v>4.8422986842494131E-2</c:v>
                </c:pt>
                <c:pt idx="4598">
                  <c:v>6.0197440508397308E-2</c:v>
                </c:pt>
                <c:pt idx="4599">
                  <c:v>7.2043142910368813E-2</c:v>
                </c:pt>
                <c:pt idx="4600">
                  <c:v>8.3954763653884906E-2</c:v>
                </c:pt>
                <c:pt idx="4601">
                  <c:v>9.5926882853958853E-2</c:v>
                </c:pt>
                <c:pt idx="4602">
                  <c:v>0.10795401416017866</c:v>
                </c:pt>
                <c:pt idx="4603">
                  <c:v>0.1200306312110702</c:v>
                </c:pt>
                <c:pt idx="4604">
                  <c:v>0.13215117426632858</c:v>
                </c:pt>
                <c:pt idx="4605">
                  <c:v>0.14431003149883007</c:v>
                </c:pt>
                <c:pt idx="4606">
                  <c:v>0.15650151538270779</c:v>
                </c:pt>
                <c:pt idx="4607">
                  <c:v>0.16871985922705415</c:v>
                </c:pt>
                <c:pt idx="4608">
                  <c:v>0.18095923541409711</c:v>
                </c:pt>
                <c:pt idx="4609">
                  <c:v>0.19321377337311435</c:v>
                </c:pt>
                <c:pt idx="4610">
                  <c:v>0.20547756123698069</c:v>
                </c:pt>
                <c:pt idx="4611">
                  <c:v>0.21774463964022855</c:v>
                </c:pt>
                <c:pt idx="4612">
                  <c:v>0.23000900274843278</c:v>
                </c:pt>
                <c:pt idx="4613">
                  <c:v>0.24226460526187915</c:v>
                </c:pt>
                <c:pt idx="4614">
                  <c:v>0.2545053657352</c:v>
                </c:pt>
                <c:pt idx="4615">
                  <c:v>0.26672516837053212</c:v>
                </c:pt>
                <c:pt idx="4616">
                  <c:v>0.27891787140407981</c:v>
                </c:pt>
                <c:pt idx="4617">
                  <c:v>0.29107731784547131</c:v>
                </c:pt>
                <c:pt idx="4618">
                  <c:v>0.303197337773908</c:v>
                </c:pt>
                <c:pt idx="4619">
                  <c:v>0.31527174371680305</c:v>
                </c:pt>
                <c:pt idx="4620">
                  <c:v>0.32729432905884392</c:v>
                </c:pt>
                <c:pt idx="4621">
                  <c:v>0.3392588705999115</c:v>
                </c:pt>
                <c:pt idx="4622">
                  <c:v>0.35115913134526594</c:v>
                </c:pt>
                <c:pt idx="4623">
                  <c:v>0.36298886773009442</c:v>
                </c:pt>
                <c:pt idx="4624">
                  <c:v>0.37474184334624738</c:v>
                </c:pt>
                <c:pt idx="4625">
                  <c:v>0.38641183539797469</c:v>
                </c:pt>
                <c:pt idx="4626">
                  <c:v>0.39799262361624999</c:v>
                </c:pt>
                <c:pt idx="4627">
                  <c:v>0.40947797820275628</c:v>
                </c:pt>
                <c:pt idx="4628">
                  <c:v>0.42086166800344599</c:v>
                </c:pt>
                <c:pt idx="4629">
                  <c:v>0.43213747816513964</c:v>
                </c:pt>
                <c:pt idx="4630">
                  <c:v>0.4432992117988061</c:v>
                </c:pt>
                <c:pt idx="4631">
                  <c:v>0.45434068076669865</c:v>
                </c:pt>
                <c:pt idx="4632">
                  <c:v>0.46525571231199336</c:v>
                </c:pt>
                <c:pt idx="4633">
                  <c:v>0.47603816956243777</c:v>
                </c:pt>
                <c:pt idx="4634">
                  <c:v>0.48668195614794829</c:v>
                </c:pt>
                <c:pt idx="4635">
                  <c:v>0.49718100198106502</c:v>
                </c:pt>
                <c:pt idx="4636">
                  <c:v>0.50752926314426883</c:v>
                </c:pt>
                <c:pt idx="4637">
                  <c:v>0.51772074722120087</c:v>
                </c:pt>
                <c:pt idx="4638">
                  <c:v>0.52774953140147562</c:v>
                </c:pt>
                <c:pt idx="4639">
                  <c:v>0.5376097505326719</c:v>
                </c:pt>
                <c:pt idx="4640">
                  <c:v>0.54729557912212923</c:v>
                </c:pt>
                <c:pt idx="4641">
                  <c:v>0.55680123645551283</c:v>
                </c:pt>
                <c:pt idx="4642">
                  <c:v>0.56612100512268981</c:v>
                </c:pt>
                <c:pt idx="4643">
                  <c:v>0.57524924018210088</c:v>
                </c:pt>
                <c:pt idx="4644">
                  <c:v>0.58418037165227932</c:v>
                </c:pt>
                <c:pt idx="4645">
                  <c:v>0.59290891147803804</c:v>
                </c:pt>
                <c:pt idx="4646">
                  <c:v>0.6014294553368601</c:v>
                </c:pt>
                <c:pt idx="4647">
                  <c:v>0.60973666958608175</c:v>
                </c:pt>
                <c:pt idx="4648">
                  <c:v>0.61782528225930222</c:v>
                </c:pt>
                <c:pt idx="4649">
                  <c:v>0.62569010013565063</c:v>
                </c:pt>
                <c:pt idx="4650">
                  <c:v>0.63332603800758003</c:v>
                </c:pt>
                <c:pt idx="4651">
                  <c:v>0.64072812862196526</c:v>
                </c:pt>
                <c:pt idx="4652">
                  <c:v>0.64789151001811596</c:v>
                </c:pt>
                <c:pt idx="4653">
                  <c:v>0.65481141414941468</c:v>
                </c:pt>
                <c:pt idx="4654">
                  <c:v>0.66148317014753266</c:v>
                </c:pt>
                <c:pt idx="4655">
                  <c:v>0.66790221505595782</c:v>
                </c:pt>
                <c:pt idx="4656">
                  <c:v>0.67406410382088677</c:v>
                </c:pt>
                <c:pt idx="4657">
                  <c:v>0.67996451428107707</c:v>
                </c:pt>
                <c:pt idx="4658">
                  <c:v>0.68559924136990125</c:v>
                </c:pt>
                <c:pt idx="4659">
                  <c:v>0.69096418487620093</c:v>
                </c:pt>
                <c:pt idx="4660">
                  <c:v>0.69605535146822284</c:v>
                </c:pt>
                <c:pt idx="4661">
                  <c:v>0.70086887841577705</c:v>
                </c:pt>
                <c:pt idx="4662">
                  <c:v>0.70540105099444317</c:v>
                </c:pt>
                <c:pt idx="4663">
                  <c:v>0.70964828701038585</c:v>
                </c:pt>
                <c:pt idx="4664">
                  <c:v>0.71360710925401361</c:v>
                </c:pt>
                <c:pt idx="4665">
                  <c:v>0.71727414713864779</c:v>
                </c:pt>
                <c:pt idx="4666">
                  <c:v>0.72064616467607823</c:v>
                </c:pt>
                <c:pt idx="4667">
                  <c:v>0.7237200724312044</c:v>
                </c:pt>
                <c:pt idx="4668">
                  <c:v>0.72649291168182961</c:v>
                </c:pt>
                <c:pt idx="4669">
                  <c:v>0.72896184885311821</c:v>
                </c:pt>
                <c:pt idx="4670">
                  <c:v>0.73112420301232639</c:v>
                </c:pt>
                <c:pt idx="4671">
                  <c:v>0.73297747282231673</c:v>
                </c:pt>
                <c:pt idx="4672">
                  <c:v>0.73451932448738455</c:v>
                </c:pt>
                <c:pt idx="4673">
                  <c:v>0.73574755745861609</c:v>
                </c:pt>
                <c:pt idx="4674">
                  <c:v>0.73666009274120337</c:v>
                </c:pt>
                <c:pt idx="4675">
                  <c:v>0.737254990631241</c:v>
                </c:pt>
                <c:pt idx="4676">
                  <c:v>0.73753046551421708</c:v>
                </c:pt>
                <c:pt idx="4677">
                  <c:v>0.73748488147904945</c:v>
                </c:pt>
                <c:pt idx="4678">
                  <c:v>0.73711674725394383</c:v>
                </c:pt>
                <c:pt idx="4679">
                  <c:v>0.7364247250478978</c:v>
                </c:pt>
                <c:pt idx="4680">
                  <c:v>0.73540764038193718</c:v>
                </c:pt>
                <c:pt idx="4681">
                  <c:v>0.73406447916079143</c:v>
                </c:pt>
                <c:pt idx="4682">
                  <c:v>0.7323943810246325</c:v>
                </c:pt>
                <c:pt idx="4683">
                  <c:v>0.73039664098241452</c:v>
                </c:pt>
                <c:pt idx="4684">
                  <c:v>0.72807071147147573</c:v>
                </c:pt>
                <c:pt idx="4685">
                  <c:v>0.7254161937664082</c:v>
                </c:pt>
                <c:pt idx="4686">
                  <c:v>0.72243283020929117</c:v>
                </c:pt>
                <c:pt idx="4687">
                  <c:v>0.71912051651976938</c:v>
                </c:pt>
                <c:pt idx="4688">
                  <c:v>0.71547932725668806</c:v>
                </c:pt>
                <c:pt idx="4689">
                  <c:v>0.71150952572440529</c:v>
                </c:pt>
                <c:pt idx="4690">
                  <c:v>0.70721154821463339</c:v>
                </c:pt>
                <c:pt idx="4691">
                  <c:v>0.7025859851832128</c:v>
                </c:pt>
                <c:pt idx="4692">
                  <c:v>0.69763358164700962</c:v>
                </c:pt>
                <c:pt idx="4693">
                  <c:v>0.69235524983443519</c:v>
                </c:pt>
                <c:pt idx="4694">
                  <c:v>0.68675207376315162</c:v>
                </c:pt>
                <c:pt idx="4695">
                  <c:v>0.68082530314248146</c:v>
                </c:pt>
                <c:pt idx="4696">
                  <c:v>0.67457635062854637</c:v>
                </c:pt>
                <c:pt idx="4697">
                  <c:v>0.66800679826480047</c:v>
                </c:pt>
                <c:pt idx="4698">
                  <c:v>0.66111840276279388</c:v>
                </c:pt>
                <c:pt idx="4699">
                  <c:v>0.65391308946947746</c:v>
                </c:pt>
                <c:pt idx="4700">
                  <c:v>0.64639293829689159</c:v>
                </c:pt>
                <c:pt idx="4701">
                  <c:v>0.63856017327572034</c:v>
                </c:pt>
                <c:pt idx="4702">
                  <c:v>0.63041716422777994</c:v>
                </c:pt>
                <c:pt idx="4703">
                  <c:v>0.62196643926840078</c:v>
                </c:pt>
                <c:pt idx="4704">
                  <c:v>0.61321069703321252</c:v>
                </c:pt>
                <c:pt idx="4705">
                  <c:v>0.60415280631521884</c:v>
                </c:pt>
                <c:pt idx="4706">
                  <c:v>0.59479579309874842</c:v>
                </c:pt>
                <c:pt idx="4707">
                  <c:v>0.58514282887399982</c:v>
                </c:pt>
                <c:pt idx="4708">
                  <c:v>0.57519723067609574</c:v>
                </c:pt>
                <c:pt idx="4709">
                  <c:v>0.56496246645360881</c:v>
                </c:pt>
                <c:pt idx="4710">
                  <c:v>0.55444215432427979</c:v>
                </c:pt>
                <c:pt idx="4711">
                  <c:v>0.54364005801973481</c:v>
                </c:pt>
                <c:pt idx="4712">
                  <c:v>0.53256008931303933</c:v>
                </c:pt>
                <c:pt idx="4713">
                  <c:v>0.52120631530591377</c:v>
                </c:pt>
                <c:pt idx="4714">
                  <c:v>0.50958295486917637</c:v>
                </c:pt>
                <c:pt idx="4715">
                  <c:v>0.49769435898113762</c:v>
                </c:pt>
                <c:pt idx="4716">
                  <c:v>0.48554499199280021</c:v>
                </c:pt>
                <c:pt idx="4717">
                  <c:v>0.47313943307926254</c:v>
                </c:pt>
                <c:pt idx="4718">
                  <c:v>0.46048239488023202</c:v>
                </c:pt>
                <c:pt idx="4719">
                  <c:v>0.44757873759805727</c:v>
                </c:pt>
                <c:pt idx="4720">
                  <c:v>0.43443346300410052</c:v>
                </c:pt>
                <c:pt idx="4721">
                  <c:v>0.42105169405312037</c:v>
                </c:pt>
                <c:pt idx="4722">
                  <c:v>0.40743865860543194</c:v>
                </c:pt>
                <c:pt idx="4723">
                  <c:v>0.39359968895367725</c:v>
                </c:pt>
                <c:pt idx="4724">
                  <c:v>0.3795402321822669</c:v>
                </c:pt>
                <c:pt idx="4725">
                  <c:v>0.36526585881255824</c:v>
                </c:pt>
                <c:pt idx="4726">
                  <c:v>0.35078226562367831</c:v>
                </c:pt>
                <c:pt idx="4727">
                  <c:v>0.33609527840296272</c:v>
                </c:pt>
                <c:pt idx="4728">
                  <c:v>0.32121085468898786</c:v>
                </c:pt>
                <c:pt idx="4729">
                  <c:v>0.30613507412478247</c:v>
                </c:pt>
                <c:pt idx="4730">
                  <c:v>0.29087411064384733</c:v>
                </c:pt>
                <c:pt idx="4731">
                  <c:v>0.27543420592950818</c:v>
                </c:pt>
                <c:pt idx="4732">
                  <c:v>0.25982167138059636</c:v>
                </c:pt>
                <c:pt idx="4733">
                  <c:v>0.24404291654843455</c:v>
                </c:pt>
                <c:pt idx="4734">
                  <c:v>0.22810446935007142</c:v>
                </c:pt>
                <c:pt idx="4735">
                  <c:v>0.21201296240860684</c:v>
                </c:pt>
                <c:pt idx="4736">
                  <c:v>0.1957751006472141</c:v>
                </c:pt>
                <c:pt idx="4737">
                  <c:v>0.17939764393481825</c:v>
                </c:pt>
                <c:pt idx="4738">
                  <c:v>0.16288741309464499</c:v>
                </c:pt>
                <c:pt idx="4739">
                  <c:v>0.14625129679390098</c:v>
                </c:pt>
                <c:pt idx="4740">
                  <c:v>0.1294962419796688</c:v>
                </c:pt>
                <c:pt idx="4741">
                  <c:v>0.11262923941391928</c:v>
                </c:pt>
                <c:pt idx="4742">
                  <c:v>9.5657325382073236E-2</c:v>
                </c:pt>
                <c:pt idx="4743">
                  <c:v>7.8587599856567811E-2</c:v>
                </c:pt>
                <c:pt idx="4744">
                  <c:v>6.1427240687186628E-2</c:v>
                </c:pt>
                <c:pt idx="4745">
                  <c:v>4.4183498828590767E-2</c:v>
                </c:pt>
                <c:pt idx="4746">
                  <c:v>2.6863680720846415E-2</c:v>
                </c:pt>
                <c:pt idx="4747">
                  <c:v>9.4751341769657993E-3</c:v>
                </c:pt>
                <c:pt idx="4748">
                  <c:v>-7.9747542814110981E-3</c:v>
                </c:pt>
                <c:pt idx="4749">
                  <c:v>-2.5478555989893337E-2</c:v>
                </c:pt>
                <c:pt idx="4750">
                  <c:v>-4.3028800539259761E-2</c:v>
                </c:pt>
                <c:pt idx="4751">
                  <c:v>-6.0617984400752063E-2</c:v>
                </c:pt>
                <c:pt idx="4752">
                  <c:v>-7.8238582806018017E-2</c:v>
                </c:pt>
                <c:pt idx="4753">
                  <c:v>-9.5883055502346159E-2</c:v>
                </c:pt>
                <c:pt idx="4754">
                  <c:v>-0.11354384375932849</c:v>
                </c:pt>
                <c:pt idx="4755">
                  <c:v>-0.13121336841763701</c:v>
                </c:pt>
                <c:pt idx="4756">
                  <c:v>-0.14888404002174693</c:v>
                </c:pt>
                <c:pt idx="4757">
                  <c:v>-0.16654827606653944</c:v>
                </c:pt>
                <c:pt idx="4758">
                  <c:v>-0.18419850768594881</c:v>
                </c:pt>
                <c:pt idx="4759">
                  <c:v>-0.20182717042390924</c:v>
                </c:pt>
                <c:pt idx="4760">
                  <c:v>-0.21942669683482532</c:v>
                </c:pt>
                <c:pt idx="4761">
                  <c:v>-0.23698952722729003</c:v>
                </c:pt>
                <c:pt idx="4762">
                  <c:v>-0.25450812743903112</c:v>
                </c:pt>
                <c:pt idx="4763">
                  <c:v>-0.27197499035217343</c:v>
                </c:pt>
                <c:pt idx="4764">
                  <c:v>-0.28938262187036562</c:v>
                </c:pt>
                <c:pt idx="4765">
                  <c:v>-0.30672353601882363</c:v>
                </c:pt>
                <c:pt idx="4766">
                  <c:v>-0.32399026962730682</c:v>
                </c:pt>
                <c:pt idx="4767">
                  <c:v>-0.3411753967495621</c:v>
                </c:pt>
                <c:pt idx="4768">
                  <c:v>-0.35827152487867187</c:v>
                </c:pt>
                <c:pt idx="4769">
                  <c:v>-0.37527128532299608</c:v>
                </c:pt>
                <c:pt idx="4770">
                  <c:v>-0.39216733976635743</c:v>
                </c:pt>
                <c:pt idx="4771">
                  <c:v>-0.40895239978617037</c:v>
                </c:pt>
                <c:pt idx="4772">
                  <c:v>-0.42561923751527997</c:v>
                </c:pt>
                <c:pt idx="4773">
                  <c:v>-0.44216068093418787</c:v>
                </c:pt>
                <c:pt idx="4774">
                  <c:v>-0.45856960892732795</c:v>
                </c:pt>
                <c:pt idx="4775">
                  <c:v>-0.47483895707794144</c:v>
                </c:pt>
                <c:pt idx="4776">
                  <c:v>-0.49096172905346841</c:v>
                </c:pt>
                <c:pt idx="4777">
                  <c:v>-0.50693100701427862</c:v>
                </c:pt>
                <c:pt idx="4778">
                  <c:v>-0.52273996226655894</c:v>
                </c:pt>
                <c:pt idx="4779">
                  <c:v>-0.5383818640271314</c:v>
                </c:pt>
                <c:pt idx="4780">
                  <c:v>-0.55385007662715169</c:v>
                </c:pt>
                <c:pt idx="4781">
                  <c:v>-0.56913804259572709</c:v>
                </c:pt>
                <c:pt idx="4782">
                  <c:v>-0.5842392645142912</c:v>
                </c:pt>
                <c:pt idx="4783">
                  <c:v>-0.59914730003736094</c:v>
                </c:pt>
                <c:pt idx="4784">
                  <c:v>-0.61385577135236735</c:v>
                </c:pt>
                <c:pt idx="4785">
                  <c:v>-0.62835838058689941</c:v>
                </c:pt>
                <c:pt idx="4786">
                  <c:v>-0.64264892260533957</c:v>
                </c:pt>
                <c:pt idx="4787">
                  <c:v>-0.65672128977161082</c:v>
                </c:pt>
                <c:pt idx="4788">
                  <c:v>-0.67056946933235484</c:v>
                </c:pt>
                <c:pt idx="4789">
                  <c:v>-0.68418754305937901</c:v>
                </c:pt>
                <c:pt idx="4790">
                  <c:v>-0.69756969790334722</c:v>
                </c:pt>
                <c:pt idx="4791">
                  <c:v>-0.71071024047179077</c:v>
                </c:pt>
                <c:pt idx="4792">
                  <c:v>-0.72360359965242127</c:v>
                </c:pt>
                <c:pt idx="4793">
                  <c:v>-0.73624431808163771</c:v>
                </c:pt>
                <c:pt idx="4794">
                  <c:v>-0.74862705053710754</c:v>
                </c:pt>
                <c:pt idx="4795">
                  <c:v>-0.76074657459767503</c:v>
                </c:pt>
                <c:pt idx="4796">
                  <c:v>-0.77259779493759628</c:v>
                </c:pt>
                <c:pt idx="4797">
                  <c:v>-0.78417573050936162</c:v>
                </c:pt>
                <c:pt idx="4798">
                  <c:v>-0.79547550477875761</c:v>
                </c:pt>
                <c:pt idx="4799">
                  <c:v>-0.80649235984915468</c:v>
                </c:pt>
                <c:pt idx="4800">
                  <c:v>-0.81722167837509951</c:v>
                </c:pt>
                <c:pt idx="4801">
                  <c:v>-0.82765898133431315</c:v>
                </c:pt>
                <c:pt idx="4802">
                  <c:v>-0.83779990519754965</c:v>
                </c:pt>
                <c:pt idx="4803">
                  <c:v>-0.84764019549578695</c:v>
                </c:pt>
                <c:pt idx="4804">
                  <c:v>-0.85717573072907294</c:v>
                </c:pt>
                <c:pt idx="4805">
                  <c:v>-0.86640254424787466</c:v>
                </c:pt>
                <c:pt idx="4806">
                  <c:v>-0.87531681271025408</c:v>
                </c:pt>
                <c:pt idx="4807">
                  <c:v>-0.88391482646464403</c:v>
                </c:pt>
                <c:pt idx="4808">
                  <c:v>-0.89219298114185852</c:v>
                </c:pt>
                <c:pt idx="4809">
                  <c:v>-0.90014780015331142</c:v>
                </c:pt>
                <c:pt idx="4810">
                  <c:v>-0.9077759610315862</c:v>
                </c:pt>
                <c:pt idx="4811">
                  <c:v>-0.91507430221759234</c:v>
                </c:pt>
                <c:pt idx="4812">
                  <c:v>-0.92203981571731586</c:v>
                </c:pt>
                <c:pt idx="4813">
                  <c:v>-0.92866964193610946</c:v>
                </c:pt>
                <c:pt idx="4814">
                  <c:v>-0.93496106945141255</c:v>
                </c:pt>
                <c:pt idx="4815">
                  <c:v>-0.94091153247797044</c:v>
                </c:pt>
                <c:pt idx="4816">
                  <c:v>-0.94651860605038374</c:v>
                </c:pt>
                <c:pt idx="4817">
                  <c:v>-0.95178000737927271</c:v>
                </c:pt>
                <c:pt idx="4818">
                  <c:v>-0.95669360520596836</c:v>
                </c:pt>
                <c:pt idx="4819">
                  <c:v>-0.9612574263434075</c:v>
                </c:pt>
                <c:pt idx="4820">
                  <c:v>-0.96546964962273418</c:v>
                </c:pt>
                <c:pt idx="4821">
                  <c:v>-0.96932859306752672</c:v>
                </c:pt>
                <c:pt idx="4822">
                  <c:v>-0.97283270976694836</c:v>
                </c:pt>
                <c:pt idx="4823">
                  <c:v>-0.97598059771429702</c:v>
                </c:pt>
                <c:pt idx="4824">
                  <c:v>-0.97877101179340231</c:v>
                </c:pt>
                <c:pt idx="4825">
                  <c:v>-0.98120286451278937</c:v>
                </c:pt>
                <c:pt idx="4826">
                  <c:v>-0.98327521649229999</c:v>
                </c:pt>
                <c:pt idx="4827">
                  <c:v>-0.98498726755502763</c:v>
                </c:pt>
                <c:pt idx="4828">
                  <c:v>-0.98633835383528023</c:v>
                </c:pt>
                <c:pt idx="4829">
                  <c:v>-0.98732794754141606</c:v>
                </c:pt>
                <c:pt idx="4830">
                  <c:v>-0.98795565635873817</c:v>
                </c:pt>
                <c:pt idx="4831">
                  <c:v>-0.98822122413095392</c:v>
                </c:pt>
                <c:pt idx="4832">
                  <c:v>-0.98812453430775804</c:v>
                </c:pt>
                <c:pt idx="4833">
                  <c:v>-0.98766561481771942</c:v>
                </c:pt>
                <c:pt idx="4834">
                  <c:v>-0.98684464279107698</c:v>
                </c:pt>
                <c:pt idx="4835">
                  <c:v>-0.98566194747949099</c:v>
                </c:pt>
                <c:pt idx="4836">
                  <c:v>-0.98411800789309534</c:v>
                </c:pt>
                <c:pt idx="4837">
                  <c:v>-0.98221344374703201</c:v>
                </c:pt>
                <c:pt idx="4838">
                  <c:v>-0.979949005868059</c:v>
                </c:pt>
                <c:pt idx="4839">
                  <c:v>-0.97732557503629658</c:v>
                </c:pt>
                <c:pt idx="4840">
                  <c:v>-0.97434416988120587</c:v>
                </c:pt>
                <c:pt idx="4841">
                  <c:v>-0.97100595529935052</c:v>
                </c:pt>
                <c:pt idx="4842">
                  <c:v>-0.96731224406541905</c:v>
                </c:pt>
                <c:pt idx="4843">
                  <c:v>-0.96326449195625818</c:v>
                </c:pt>
                <c:pt idx="4844">
                  <c:v>-0.95886428975086024</c:v>
                </c:pt>
                <c:pt idx="4845">
                  <c:v>-0.95411335424905053</c:v>
                </c:pt>
                <c:pt idx="4846">
                  <c:v>-0.94901352089203406</c:v>
                </c:pt>
                <c:pt idx="4847">
                  <c:v>-0.94356674222115344</c:v>
                </c:pt>
                <c:pt idx="4848">
                  <c:v>-0.93777509472111609</c:v>
                </c:pt>
                <c:pt idx="4849">
                  <c:v>-0.93164079187950222</c:v>
                </c:pt>
                <c:pt idx="4850">
                  <c:v>-0.92516619669730626</c:v>
                </c:pt>
                <c:pt idx="4851">
                  <c:v>-0.91835382419500911</c:v>
                </c:pt>
                <c:pt idx="4852">
                  <c:v>-0.91120632782654765</c:v>
                </c:pt>
                <c:pt idx="4853">
                  <c:v>-0.90372647605593592</c:v>
                </c:pt>
                <c:pt idx="4854">
                  <c:v>-0.89591713713182097</c:v>
                </c:pt>
                <c:pt idx="4855">
                  <c:v>-0.88778128520652355</c:v>
                </c:pt>
                <c:pt idx="4856">
                  <c:v>-0.87932202106548163</c:v>
                </c:pt>
                <c:pt idx="4857">
                  <c:v>-0.87054258827720721</c:v>
                </c:pt>
                <c:pt idx="4858">
                  <c:v>-0.86144637337828023</c:v>
                </c:pt>
                <c:pt idx="4859">
                  <c:v>-0.85203689338732891</c:v>
                </c:pt>
                <c:pt idx="4860">
                  <c:v>-0.84231777933542729</c:v>
                </c:pt>
                <c:pt idx="4861">
                  <c:v>-0.83229276297989085</c:v>
                </c:pt>
                <c:pt idx="4862">
                  <c:v>-0.82196567317577796</c:v>
                </c:pt>
                <c:pt idx="4863">
                  <c:v>-0.81134044407264982</c:v>
                </c:pt>
                <c:pt idx="4864">
                  <c:v>-0.80042112698805667</c:v>
                </c:pt>
                <c:pt idx="4865">
                  <c:v>-0.78921189296144989</c:v>
                </c:pt>
                <c:pt idx="4866">
                  <c:v>-0.7777170228618081</c:v>
                </c:pt>
                <c:pt idx="4867">
                  <c:v>-0.76594089441114277</c:v>
                </c:pt>
                <c:pt idx="4868">
                  <c:v>-0.75388797535236896</c:v>
                </c:pt>
                <c:pt idx="4869">
                  <c:v>-0.74156282295715126</c:v>
                </c:pt>
                <c:pt idx="4870">
                  <c:v>-0.72897008565563892</c:v>
                </c:pt>
                <c:pt idx="4871">
                  <c:v>-0.71611450444861291</c:v>
                </c:pt>
                <c:pt idx="4872">
                  <c:v>-0.70300091297652545</c:v>
                </c:pt>
                <c:pt idx="4873">
                  <c:v>-0.68963423494372089</c:v>
                </c:pt>
                <c:pt idx="4874">
                  <c:v>-0.67601947908120952</c:v>
                </c:pt>
                <c:pt idx="4875">
                  <c:v>-0.66216173319416194</c:v>
                </c:pt>
                <c:pt idx="4876">
                  <c:v>-0.64806615843327953</c:v>
                </c:pt>
                <c:pt idx="4877">
                  <c:v>-0.63373798568033524</c:v>
                </c:pt>
                <c:pt idx="4878">
                  <c:v>-0.61918251695500248</c:v>
                </c:pt>
                <c:pt idx="4879">
                  <c:v>-0.6044051304948731</c:v>
                </c:pt>
                <c:pt idx="4880">
                  <c:v>-0.58941128229961448</c:v>
                </c:pt>
                <c:pt idx="4881">
                  <c:v>-0.57420650085542391</c:v>
                </c:pt>
                <c:pt idx="4882">
                  <c:v>-0.55879638245836316</c:v>
                </c:pt>
                <c:pt idx="4883">
                  <c:v>-0.54318659414035109</c:v>
                </c:pt>
                <c:pt idx="4884">
                  <c:v>-0.52738287743599266</c:v>
                </c:pt>
                <c:pt idx="4885">
                  <c:v>-0.51139104088481702</c:v>
                </c:pt>
                <c:pt idx="4886">
                  <c:v>-0.49521694276232486</c:v>
                </c:pt>
                <c:pt idx="4887">
                  <c:v>-0.47886647795002707</c:v>
                </c:pt>
                <c:pt idx="4888">
                  <c:v>-0.46234557601980558</c:v>
                </c:pt>
                <c:pt idx="4889">
                  <c:v>-0.44566020414445556</c:v>
                </c:pt>
                <c:pt idx="4890">
                  <c:v>-0.42881636822521557</c:v>
                </c:pt>
                <c:pt idx="4891">
                  <c:v>-0.41182011344295877</c:v>
                </c:pt>
                <c:pt idx="4892">
                  <c:v>-0.39467752592008343</c:v>
                </c:pt>
                <c:pt idx="4893">
                  <c:v>-0.37739473257439554</c:v>
                </c:pt>
                <c:pt idx="4894">
                  <c:v>-0.35997789712241285</c:v>
                </c:pt>
                <c:pt idx="4895">
                  <c:v>-0.3424332137406168</c:v>
                </c:pt>
                <c:pt idx="4896">
                  <c:v>-0.32476689898019745</c:v>
                </c:pt>
                <c:pt idx="4897">
                  <c:v>-0.30698518267455283</c:v>
                </c:pt>
                <c:pt idx="4898">
                  <c:v>-0.2890943041740266</c:v>
                </c:pt>
                <c:pt idx="4899">
                  <c:v>-0.27110052038287774</c:v>
                </c:pt>
                <c:pt idx="4900">
                  <c:v>-0.25301011993745198</c:v>
                </c:pt>
                <c:pt idx="4901">
                  <c:v>-0.23482942920576871</c:v>
                </c:pt>
                <c:pt idx="4902">
                  <c:v>-0.21656480493625144</c:v>
                </c:pt>
                <c:pt idx="4903">
                  <c:v>-0.19822262236178892</c:v>
                </c:pt>
                <c:pt idx="4904">
                  <c:v>-0.17980926623247181</c:v>
                </c:pt>
                <c:pt idx="4905">
                  <c:v>-0.16133112251152842</c:v>
                </c:pt>
                <c:pt idx="4906">
                  <c:v>-0.14279456948662847</c:v>
                </c:pt>
                <c:pt idx="4907">
                  <c:v>-0.12420597544185594</c:v>
                </c:pt>
                <c:pt idx="4908">
                  <c:v>-0.10557170686846391</c:v>
                </c:pt>
                <c:pt idx="4909">
                  <c:v>-8.6898137401043657E-2</c:v>
                </c:pt>
                <c:pt idx="4910">
                  <c:v>-6.819164475042179E-2</c:v>
                </c:pt>
                <c:pt idx="4911">
                  <c:v>-4.9458597189938919E-2</c:v>
                </c:pt>
                <c:pt idx="4912">
                  <c:v>-3.0705343993395272E-2</c:v>
                </c:pt>
                <c:pt idx="4913">
                  <c:v>-1.1938219610056257E-2</c:v>
                </c:pt>
                <c:pt idx="4914">
                  <c:v>6.8364436231107021E-3</c:v>
                </c:pt>
                <c:pt idx="4915">
                  <c:v>2.5612307523920918E-2</c:v>
                </c:pt>
                <c:pt idx="4916">
                  <c:v>4.4383032824991654E-2</c:v>
                </c:pt>
                <c:pt idx="4917">
                  <c:v>6.3142293783993511E-2</c:v>
                </c:pt>
                <c:pt idx="4918">
                  <c:v>8.1883794900525303E-2</c:v>
                </c:pt>
                <c:pt idx="4919">
                  <c:v>0.10060128504059351</c:v>
                </c:pt>
                <c:pt idx="4920">
                  <c:v>0.11928856675035225</c:v>
                </c:pt>
                <c:pt idx="4921">
                  <c:v>0.13793949588418486</c:v>
                </c:pt>
                <c:pt idx="4922">
                  <c:v>0.15654796802146695</c:v>
                </c:pt>
                <c:pt idx="4923">
                  <c:v>0.17510790045331476</c:v>
                </c:pt>
                <c:pt idx="4924">
                  <c:v>0.19361322714770635</c:v>
                </c:pt>
                <c:pt idx="4925">
                  <c:v>0.21205791142701907</c:v>
                </c:pt>
                <c:pt idx="4926">
                  <c:v>0.23043595973413242</c:v>
                </c:pt>
                <c:pt idx="4927">
                  <c:v>0.24874142084668666</c:v>
                </c:pt>
                <c:pt idx="4928">
                  <c:v>0.2669683781360328</c:v>
                </c:pt>
                <c:pt idx="4929">
                  <c:v>0.28511095291460281</c:v>
                </c:pt>
                <c:pt idx="4930">
                  <c:v>0.30316331882372777</c:v>
                </c:pt>
                <c:pt idx="4931">
                  <c:v>0.32111971009364476</c:v>
                </c:pt>
                <c:pt idx="4932">
                  <c:v>0.33897441627115177</c:v>
                </c:pt>
                <c:pt idx="4933">
                  <c:v>0.35672177450148929</c:v>
                </c:pt>
                <c:pt idx="4934">
                  <c:v>0.37435616894547419</c:v>
                </c:pt>
                <c:pt idx="4935">
                  <c:v>0.39187203303307228</c:v>
                </c:pt>
                <c:pt idx="4936">
                  <c:v>0.4092638492751044</c:v>
                </c:pt>
                <c:pt idx="4937">
                  <c:v>0.42652615130900384</c:v>
                </c:pt>
                <c:pt idx="4938">
                  <c:v>0.4436535321899524</c:v>
                </c:pt>
                <c:pt idx="4939">
                  <c:v>0.46064065157264356</c:v>
                </c:pt>
                <c:pt idx="4940">
                  <c:v>0.47748223286474895</c:v>
                </c:pt>
                <c:pt idx="4941">
                  <c:v>0.49417305428436431</c:v>
                </c:pt>
                <c:pt idx="4942">
                  <c:v>0.510707946298539</c:v>
                </c:pt>
                <c:pt idx="4943">
                  <c:v>0.52708180056302201</c:v>
                </c:pt>
                <c:pt idx="4944">
                  <c:v>0.54328958285935169</c:v>
                </c:pt>
                <c:pt idx="4945">
                  <c:v>0.55932633908783658</c:v>
                </c:pt>
                <c:pt idx="4946">
                  <c:v>0.57518719066857515</c:v>
                </c:pt>
                <c:pt idx="4947">
                  <c:v>0.59086732532444841</c:v>
                </c:pt>
                <c:pt idx="4948">
                  <c:v>0.60636199228593646</c:v>
                </c:pt>
                <c:pt idx="4949">
                  <c:v>0.62166650463473505</c:v>
                </c:pt>
                <c:pt idx="4950">
                  <c:v>0.63677624313591752</c:v>
                </c:pt>
                <c:pt idx="4951">
                  <c:v>0.65168665628494982</c:v>
                </c:pt>
                <c:pt idx="4952">
                  <c:v>0.66639325970978858</c:v>
                </c:pt>
                <c:pt idx="4953">
                  <c:v>0.68089164151242909</c:v>
                </c:pt>
                <c:pt idx="4954">
                  <c:v>0.69517747279991782</c:v>
                </c:pt>
                <c:pt idx="4955">
                  <c:v>0.70924651565673869</c:v>
                </c:pt>
                <c:pt idx="4956">
                  <c:v>0.72309462412864478</c:v>
                </c:pt>
                <c:pt idx="4957">
                  <c:v>0.73671774118157352</c:v>
                </c:pt>
                <c:pt idx="4958">
                  <c:v>0.75011189597869399</c:v>
                </c:pt>
                <c:pt idx="4959">
                  <c:v>0.76327320223694284</c:v>
                </c:pt>
                <c:pt idx="4960">
                  <c:v>0.7761978566195914</c:v>
                </c:pt>
                <c:pt idx="4961">
                  <c:v>0.78888213682154029</c:v>
                </c:pt>
                <c:pt idx="4962">
                  <c:v>0.80132240003678679</c:v>
                </c:pt>
                <c:pt idx="4963">
                  <c:v>0.81351508392417227</c:v>
                </c:pt>
                <c:pt idx="4964">
                  <c:v>0.82545671205593796</c:v>
                </c:pt>
                <c:pt idx="4965">
                  <c:v>0.83714390062652488</c:v>
                </c:pt>
                <c:pt idx="4966">
                  <c:v>0.84857335858201932</c:v>
                </c:pt>
                <c:pt idx="4967">
                  <c:v>0.85974187944169989</c:v>
                </c:pt>
                <c:pt idx="4968">
                  <c:v>0.87064633513386136</c:v>
                </c:pt>
                <c:pt idx="4969">
                  <c:v>0.88128368216420006</c:v>
                </c:pt>
                <c:pt idx="4970">
                  <c:v>0.8916509751729309</c:v>
                </c:pt>
                <c:pt idx="4971">
                  <c:v>0.90174537277647071</c:v>
                </c:pt>
                <c:pt idx="4972">
                  <c:v>0.91156413000622949</c:v>
                </c:pt>
                <c:pt idx="4973">
                  <c:v>0.92110458691568764</c:v>
                </c:pt>
                <c:pt idx="4974">
                  <c:v>0.9303641643770636</c:v>
                </c:pt>
                <c:pt idx="4975">
                  <c:v>0.93934036743309335</c:v>
                </c:pt>
                <c:pt idx="4976">
                  <c:v>0.94803079011908453</c:v>
                </c:pt>
                <c:pt idx="4977">
                  <c:v>0.95643311783020768</c:v>
                </c:pt>
                <c:pt idx="4978">
                  <c:v>0.96454512628069233</c:v>
                </c:pt>
                <c:pt idx="4979">
                  <c:v>0.97236467776896374</c:v>
                </c:pt>
                <c:pt idx="4980">
                  <c:v>0.97988971674016401</c:v>
                </c:pt>
                <c:pt idx="4981">
                  <c:v>0.98711826833370242</c:v>
                </c:pt>
                <c:pt idx="4982">
                  <c:v>0.99404844182293473</c:v>
                </c:pt>
                <c:pt idx="4983">
                  <c:v>1.0006784364330079</c:v>
                </c:pt>
                <c:pt idx="4984">
                  <c:v>1.0070065445579419</c:v>
                </c:pt>
                <c:pt idx="4985">
                  <c:v>1.0130311494048692</c:v>
                </c:pt>
                <c:pt idx="4986">
                  <c:v>1.018750719188434</c:v>
                </c:pt>
                <c:pt idx="4987">
                  <c:v>1.0241638039955254</c:v>
                </c:pt>
                <c:pt idx="4988">
                  <c:v>1.0292690392319788</c:v>
                </c:pt>
                <c:pt idx="4989">
                  <c:v>1.034065151887497</c:v>
                </c:pt>
                <c:pt idx="4990">
                  <c:v>1.0385509619898383</c:v>
                </c:pt>
                <c:pt idx="4991">
                  <c:v>1.0427253779094983</c:v>
                </c:pt>
                <c:pt idx="4992">
                  <c:v>1.0465873923323672</c:v>
                </c:pt>
                <c:pt idx="4993">
                  <c:v>1.0501360837772857</c:v>
                </c:pt>
                <c:pt idx="4994">
                  <c:v>1.0533706195199501</c:v>
                </c:pt>
                <c:pt idx="4995">
                  <c:v>1.0562902535156091</c:v>
                </c:pt>
                <c:pt idx="4996">
                  <c:v>1.0588943200138221</c:v>
                </c:pt>
                <c:pt idx="4997">
                  <c:v>1.0611822292262341</c:v>
                </c:pt>
                <c:pt idx="4998">
                  <c:v>1.0631534689380688</c:v>
                </c:pt>
                <c:pt idx="4999">
                  <c:v>1.064807610038963</c:v>
                </c:pt>
                <c:pt idx="5000">
                  <c:v>1.0661443104147628</c:v>
                </c:pt>
                <c:pt idx="5001">
                  <c:v>1.0671633123450326</c:v>
                </c:pt>
                <c:pt idx="5002">
                  <c:v>1.0678644348512392</c:v>
                </c:pt>
                <c:pt idx="5003">
                  <c:v>1.0682475703640333</c:v>
                </c:pt>
                <c:pt idx="5004">
                  <c:v>1.0683126928953719</c:v>
                </c:pt>
                <c:pt idx="5005">
                  <c:v>1.0680598702142565</c:v>
                </c:pt>
                <c:pt idx="5006">
                  <c:v>1.0674892642280376</c:v>
                </c:pt>
                <c:pt idx="5007">
                  <c:v>1.0666011172343175</c:v>
                </c:pt>
                <c:pt idx="5008">
                  <c:v>1.0653957401726624</c:v>
                </c:pt>
                <c:pt idx="5009">
                  <c:v>1.0638735152026808</c:v>
                </c:pt>
                <c:pt idx="5010">
                  <c:v>1.0620349046964928</c:v>
                </c:pt>
                <c:pt idx="5011">
                  <c:v>1.059880453177994</c:v>
                </c:pt>
                <c:pt idx="5012">
                  <c:v>1.0574107837471156</c:v>
                </c:pt>
                <c:pt idx="5013">
                  <c:v>1.0546265989523893</c:v>
                </c:pt>
                <c:pt idx="5014">
                  <c:v>1.0515286852503718</c:v>
                </c:pt>
                <c:pt idx="5015">
                  <c:v>1.0481179119543038</c:v>
                </c:pt>
                <c:pt idx="5016">
                  <c:v>1.0443952255242412</c:v>
                </c:pt>
                <c:pt idx="5017">
                  <c:v>1.0403616497361494</c:v>
                </c:pt>
                <c:pt idx="5018">
                  <c:v>1.0360182929214679</c:v>
                </c:pt>
                <c:pt idx="5019">
                  <c:v>1.0313663500764747</c:v>
                </c:pt>
                <c:pt idx="5020">
                  <c:v>1.0264070934608671</c:v>
                </c:pt>
                <c:pt idx="5021">
                  <c:v>1.0211418621325874</c:v>
                </c:pt>
                <c:pt idx="5022">
                  <c:v>1.015572062582961</c:v>
                </c:pt>
                <c:pt idx="5023">
                  <c:v>1.0096991770731623</c:v>
                </c:pt>
                <c:pt idx="5024">
                  <c:v>1.0035247667126728</c:v>
                </c:pt>
                <c:pt idx="5025">
                  <c:v>0.9970504650130162</c:v>
                </c:pt>
                <c:pt idx="5026">
                  <c:v>0.99027797066990797</c:v>
                </c:pt>
                <c:pt idx="5027">
                  <c:v>0.98320904880171656</c:v>
                </c:pt>
                <c:pt idx="5028">
                  <c:v>0.97584553970967425</c:v>
                </c:pt>
                <c:pt idx="5029">
                  <c:v>0.96818936683334866</c:v>
                </c:pt>
                <c:pt idx="5030">
                  <c:v>0.96024253804426773</c:v>
                </c:pt>
                <c:pt idx="5031">
                  <c:v>0.95200714164064337</c:v>
                </c:pt>
                <c:pt idx="5032">
                  <c:v>0.94348534225714442</c:v>
                </c:pt>
                <c:pt idx="5033">
                  <c:v>0.93467937976180648</c:v>
                </c:pt>
                <c:pt idx="5034">
                  <c:v>0.9255915702891091</c:v>
                </c:pt>
                <c:pt idx="5035">
                  <c:v>0.91622430709224645</c:v>
                </c:pt>
                <c:pt idx="5036">
                  <c:v>0.90658005969911903</c:v>
                </c:pt>
                <c:pt idx="5037">
                  <c:v>0.89666137115963163</c:v>
                </c:pt>
                <c:pt idx="5038">
                  <c:v>0.88647085456943175</c:v>
                </c:pt>
                <c:pt idx="5039">
                  <c:v>0.87601119083036871</c:v>
                </c:pt>
                <c:pt idx="5040">
                  <c:v>0.86528512780687106</c:v>
                </c:pt>
                <c:pt idx="5041">
                  <c:v>0.85429547854825494</c:v>
                </c:pt>
                <c:pt idx="5042">
                  <c:v>0.84304511833733076</c:v>
                </c:pt>
                <c:pt idx="5043">
                  <c:v>0.83153698548483346</c:v>
                </c:pt>
                <c:pt idx="5044">
                  <c:v>0.81977408950075548</c:v>
                </c:pt>
                <c:pt idx="5045">
                  <c:v>0.80775952064578505</c:v>
                </c:pt>
                <c:pt idx="5046">
                  <c:v>0.79549644984214241</c:v>
                </c:pt>
                <c:pt idx="5047">
                  <c:v>0.78298811709631888</c:v>
                </c:pt>
                <c:pt idx="5048">
                  <c:v>0.7702378190865331</c:v>
                </c:pt>
                <c:pt idx="5049">
                  <c:v>0.7572489063761938</c:v>
                </c:pt>
                <c:pt idx="5050">
                  <c:v>0.74402478980684106</c:v>
                </c:pt>
                <c:pt idx="5051">
                  <c:v>0.73056894878313205</c:v>
                </c:pt>
                <c:pt idx="5052">
                  <c:v>0.71688493617258686</c:v>
                </c:pt>
                <c:pt idx="5053">
                  <c:v>0.70297637838025251</c:v>
                </c:pt>
                <c:pt idx="5054">
                  <c:v>0.68884697144768603</c:v>
                </c:pt>
                <c:pt idx="5055">
                  <c:v>0.67450047662385193</c:v>
                </c:pt>
                <c:pt idx="5056">
                  <c:v>0.65994071908327356</c:v>
                </c:pt>
                <c:pt idx="5057">
                  <c:v>0.64517158832052701</c:v>
                </c:pt>
                <c:pt idx="5058">
                  <c:v>0.63019703517427528</c:v>
                </c:pt>
                <c:pt idx="5059">
                  <c:v>0.61502106552936298</c:v>
                </c:pt>
                <c:pt idx="5060">
                  <c:v>0.59964773696698881</c:v>
                </c:pt>
                <c:pt idx="5061">
                  <c:v>0.58408116061969262</c:v>
                </c:pt>
                <c:pt idx="5062">
                  <c:v>0.56832550245163704</c:v>
                </c:pt>
                <c:pt idx="5063">
                  <c:v>0.55238498035947148</c:v>
                </c:pt>
                <c:pt idx="5064">
                  <c:v>0.53626386225644451</c:v>
                </c:pt>
                <c:pt idx="5065">
                  <c:v>0.51996646933173318</c:v>
                </c:pt>
                <c:pt idx="5066">
                  <c:v>0.50349717879993261</c:v>
                </c:pt>
                <c:pt idx="5067">
                  <c:v>0.48686041958838205</c:v>
                </c:pt>
                <c:pt idx="5068">
                  <c:v>0.4700606656580435</c:v>
                </c:pt>
                <c:pt idx="5069">
                  <c:v>0.45310243631550468</c:v>
                </c:pt>
                <c:pt idx="5070">
                  <c:v>0.43599030255076876</c:v>
                </c:pt>
                <c:pt idx="5071">
                  <c:v>0.41872888980376677</c:v>
                </c:pt>
                <c:pt idx="5072">
                  <c:v>0.40132287383672544</c:v>
                </c:pt>
                <c:pt idx="5073">
                  <c:v>0.38377697597380778</c:v>
                </c:pt>
                <c:pt idx="5074">
                  <c:v>0.36609596194143745</c:v>
                </c:pt>
                <c:pt idx="5075">
                  <c:v>0.34828464129888076</c:v>
                </c:pt>
                <c:pt idx="5076">
                  <c:v>0.33034786546233386</c:v>
                </c:pt>
                <c:pt idx="5077">
                  <c:v>0.31229052766355336</c:v>
                </c:pt>
                <c:pt idx="5078">
                  <c:v>0.29411756570554448</c:v>
                </c:pt>
                <c:pt idx="5079">
                  <c:v>0.27583396147839456</c:v>
                </c:pt>
                <c:pt idx="5080">
                  <c:v>0.25744473330599854</c:v>
                </c:pt>
                <c:pt idx="5081">
                  <c:v>0.23895492722096087</c:v>
                </c:pt>
                <c:pt idx="5082">
                  <c:v>0.22036961586056292</c:v>
                </c:pt>
                <c:pt idx="5083">
                  <c:v>0.20169390428212802</c:v>
                </c:pt>
                <c:pt idx="5084">
                  <c:v>0.18293293437612104</c:v>
                </c:pt>
                <c:pt idx="5085">
                  <c:v>0.16409188387862844</c:v>
                </c:pt>
                <c:pt idx="5086">
                  <c:v>0.14517596411156256</c:v>
                </c:pt>
                <c:pt idx="5087">
                  <c:v>0.12619042016605919</c:v>
                </c:pt>
                <c:pt idx="5088">
                  <c:v>0.10714053090133188</c:v>
                </c:pt>
                <c:pt idx="5089">
                  <c:v>8.8031605134450283E-2</c:v>
                </c:pt>
                <c:pt idx="5090">
                  <c:v>6.8868976094070583E-2</c:v>
                </c:pt>
                <c:pt idx="5091">
                  <c:v>4.9657999090145448E-2</c:v>
                </c:pt>
                <c:pt idx="5092">
                  <c:v>3.0404053080719258E-2</c:v>
                </c:pt>
                <c:pt idx="5093">
                  <c:v>1.1112542437287484E-2</c:v>
                </c:pt>
                <c:pt idx="5094">
                  <c:v>-8.2111033096333164E-3</c:v>
                </c:pt>
                <c:pt idx="5095">
                  <c:v>-2.7561430881344558E-2</c:v>
                </c:pt>
                <c:pt idx="5096">
                  <c:v>-4.6932965434070432E-2</c:v>
                </c:pt>
                <c:pt idx="5097">
                  <c:v>-6.632021416280022E-2</c:v>
                </c:pt>
                <c:pt idx="5098">
                  <c:v>-8.5717669419262746E-2</c:v>
                </c:pt>
                <c:pt idx="5099">
                  <c:v>-0.10511980800309106</c:v>
                </c:pt>
                <c:pt idx="5100">
                  <c:v>-0.1245210883347914</c:v>
                </c:pt>
                <c:pt idx="5101">
                  <c:v>-0.14391595196605095</c:v>
                </c:pt>
                <c:pt idx="5102">
                  <c:v>-0.16329883075082818</c:v>
                </c:pt>
                <c:pt idx="5103">
                  <c:v>-0.18266415197254179</c:v>
                </c:pt>
                <c:pt idx="5104">
                  <c:v>-0.20200633580936717</c:v>
                </c:pt>
                <c:pt idx="5105">
                  <c:v>-0.22131979140448516</c:v>
                </c:pt>
                <c:pt idx="5106">
                  <c:v>-0.24059892069879454</c:v>
                </c:pt>
                <c:pt idx="5107">
                  <c:v>-0.25983812699169179</c:v>
                </c:pt>
                <c:pt idx="5108">
                  <c:v>-0.27903181649113473</c:v>
                </c:pt>
                <c:pt idx="5109">
                  <c:v>-0.29817439052718531</c:v>
                </c:pt>
                <c:pt idx="5110">
                  <c:v>-0.31726023998114566</c:v>
                </c:pt>
                <c:pt idx="5111">
                  <c:v>-0.33628375089819851</c:v>
                </c:pt>
                <c:pt idx="5112">
                  <c:v>-0.35523931525434149</c:v>
                </c:pt>
                <c:pt idx="5113">
                  <c:v>-0.37412133532834291</c:v>
                </c:pt>
                <c:pt idx="5114">
                  <c:v>-0.39292422006586658</c:v>
                </c:pt>
                <c:pt idx="5115">
                  <c:v>-0.41164238119485969</c:v>
                </c:pt>
                <c:pt idx="5116">
                  <c:v>-0.43027023413241733</c:v>
                </c:pt>
                <c:pt idx="5117">
                  <c:v>-0.44880220129047427</c:v>
                </c:pt>
                <c:pt idx="5118">
                  <c:v>-0.46723271398620786</c:v>
                </c:pt>
                <c:pt idx="5119">
                  <c:v>-0.48555621263883059</c:v>
                </c:pt>
                <c:pt idx="5120">
                  <c:v>-0.50376714682603652</c:v>
                </c:pt>
                <c:pt idx="5121">
                  <c:v>-0.5218599762771402</c:v>
                </c:pt>
                <c:pt idx="5122">
                  <c:v>-0.53982917347152082</c:v>
                </c:pt>
                <c:pt idx="5123">
                  <c:v>-0.55766922787552875</c:v>
                </c:pt>
                <c:pt idx="5124">
                  <c:v>-0.57537465018236089</c:v>
                </c:pt>
                <c:pt idx="5125">
                  <c:v>-0.59293997427437417</c:v>
                </c:pt>
                <c:pt idx="5126">
                  <c:v>-0.61035975668024334</c:v>
                </c:pt>
                <c:pt idx="5127">
                  <c:v>-0.62762857593272015</c:v>
                </c:pt>
                <c:pt idx="5128">
                  <c:v>-0.64474103433923413</c:v>
                </c:pt>
                <c:pt idx="5129">
                  <c:v>-0.66169176208141867</c:v>
                </c:pt>
                <c:pt idx="5130">
                  <c:v>-0.67847542084158574</c:v>
                </c:pt>
                <c:pt idx="5131">
                  <c:v>-0.6950867039409675</c:v>
                </c:pt>
                <c:pt idx="5132">
                  <c:v>-0.71152033339399468</c:v>
                </c:pt>
                <c:pt idx="5133">
                  <c:v>-0.72777105870630376</c:v>
                </c:pt>
                <c:pt idx="5134">
                  <c:v>-0.74383366208575641</c:v>
                </c:pt>
                <c:pt idx="5135">
                  <c:v>-0.75970296821160055</c:v>
                </c:pt>
                <c:pt idx="5136">
                  <c:v>-0.77537385072235077</c:v>
                </c:pt>
                <c:pt idx="5137">
                  <c:v>-0.79084123020651775</c:v>
                </c:pt>
                <c:pt idx="5138">
                  <c:v>-0.80610006743418172</c:v>
                </c:pt>
                <c:pt idx="5139">
                  <c:v>-0.82114535997071658</c:v>
                </c:pt>
                <c:pt idx="5140">
                  <c:v>-0.83597214517308649</c:v>
                </c:pt>
                <c:pt idx="5141">
                  <c:v>-0.85057550537529769</c:v>
                </c:pt>
                <c:pt idx="5142">
                  <c:v>-0.86495057065134773</c:v>
                </c:pt>
                <c:pt idx="5143">
                  <c:v>-0.87909251958068746</c:v>
                </c:pt>
                <c:pt idx="5144">
                  <c:v>-0.89299658097388057</c:v>
                </c:pt>
                <c:pt idx="5145">
                  <c:v>-0.90665803706151948</c:v>
                </c:pt>
                <c:pt idx="5146">
                  <c:v>-0.92007222627270391</c:v>
                </c:pt>
                <c:pt idx="5147">
                  <c:v>-0.93323454522908411</c:v>
                </c:pt>
                <c:pt idx="5148">
                  <c:v>-0.94614045178707507</c:v>
                </c:pt>
                <c:pt idx="5149">
                  <c:v>-0.95878546931562381</c:v>
                </c:pt>
                <c:pt idx="5150">
                  <c:v>-0.97116518886787906</c:v>
                </c:pt>
                <c:pt idx="5151">
                  <c:v>-0.98327526649295161</c:v>
                </c:pt>
                <c:pt idx="5152">
                  <c:v>-0.99511141865671682</c:v>
                </c:pt>
                <c:pt idx="5153">
                  <c:v>-1.0066694223512536</c:v>
                </c:pt>
                <c:pt idx="5154">
                  <c:v>-1.017945122034084</c:v>
                </c:pt>
                <c:pt idx="5155">
                  <c:v>-1.0289344375662217</c:v>
                </c:pt>
                <c:pt idx="5156">
                  <c:v>-1.0396333658279253</c:v>
                </c:pt>
                <c:pt idx="5157">
                  <c:v>-1.0500379760408289</c:v>
                </c:pt>
                <c:pt idx="5158">
                  <c:v>-1.0601444058581466</c:v>
                </c:pt>
                <c:pt idx="5159">
                  <c:v>-1.0699488636015777</c:v>
                </c:pt>
                <c:pt idx="5160">
                  <c:v>-1.0794476346013222</c:v>
                </c:pt>
                <c:pt idx="5161">
                  <c:v>-1.0886370858884886</c:v>
                </c:pt>
                <c:pt idx="5162">
                  <c:v>-1.0975136669940091</c:v>
                </c:pt>
                <c:pt idx="5163">
                  <c:v>-1.1060739096145422</c:v>
                </c:pt>
                <c:pt idx="5164">
                  <c:v>-1.1143144292243523</c:v>
                </c:pt>
                <c:pt idx="5165">
                  <c:v>-1.1222319280627282</c:v>
                </c:pt>
                <c:pt idx="5166">
                  <c:v>-1.1298231965827712</c:v>
                </c:pt>
                <c:pt idx="5167">
                  <c:v>-1.1370851124086716</c:v>
                </c:pt>
                <c:pt idx="5168">
                  <c:v>-1.144014639431971</c:v>
                </c:pt>
                <c:pt idx="5169">
                  <c:v>-1.1506088299599495</c:v>
                </c:pt>
                <c:pt idx="5170">
                  <c:v>-1.1568648289044883</c:v>
                </c:pt>
                <c:pt idx="5171">
                  <c:v>-1.1627798757571619</c:v>
                </c:pt>
                <c:pt idx="5172">
                  <c:v>-1.1683513024386116</c:v>
                </c:pt>
                <c:pt idx="5173">
                  <c:v>-1.1735765306570798</c:v>
                </c:pt>
                <c:pt idx="5174">
                  <c:v>-1.1784530737209451</c:v>
                </c:pt>
                <c:pt idx="5175">
                  <c:v>-1.1829785426616888</c:v>
                </c:pt>
                <c:pt idx="5176">
                  <c:v>-1.1871506518037549</c:v>
                </c:pt>
                <c:pt idx="5177">
                  <c:v>-1.1909672206671551</c:v>
                </c:pt>
                <c:pt idx="5178">
                  <c:v>-1.1944261738106547</c:v>
                </c:pt>
                <c:pt idx="5179">
                  <c:v>-1.1975255409373167</c:v>
                </c:pt>
                <c:pt idx="5180">
                  <c:v>-1.2002634567192645</c:v>
                </c:pt>
                <c:pt idx="5181">
                  <c:v>-1.2026381596195044</c:v>
                </c:pt>
                <c:pt idx="5182">
                  <c:v>-1.2046479919893365</c:v>
                </c:pt>
                <c:pt idx="5183">
                  <c:v>-1.20629140366258</c:v>
                </c:pt>
                <c:pt idx="5184">
                  <c:v>-1.2075669566382445</c:v>
                </c:pt>
                <c:pt idx="5185">
                  <c:v>-1.2084733263065923</c:v>
                </c:pt>
                <c:pt idx="5186">
                  <c:v>-1.2090092992849748</c:v>
                </c:pt>
                <c:pt idx="5187">
                  <c:v>-1.2091737726647533</c:v>
                </c:pt>
                <c:pt idx="5188">
                  <c:v>-1.2089657570003403</c:v>
                </c:pt>
                <c:pt idx="5189">
                  <c:v>-1.2083843796768077</c:v>
                </c:pt>
                <c:pt idx="5190">
                  <c:v>-1.2074288853300794</c:v>
                </c:pt>
                <c:pt idx="5191">
                  <c:v>-1.2060986351280385</c:v>
                </c:pt>
                <c:pt idx="5192">
                  <c:v>-1.2043931080652912</c:v>
                </c:pt>
                <c:pt idx="5193">
                  <c:v>-1.2023119029566933</c:v>
                </c:pt>
                <c:pt idx="5194">
                  <c:v>-1.1998547376353856</c:v>
                </c:pt>
                <c:pt idx="5195">
                  <c:v>-1.1970214461148039</c:v>
                </c:pt>
                <c:pt idx="5196">
                  <c:v>-1.1938119780621048</c:v>
                </c:pt>
                <c:pt idx="5197">
                  <c:v>-1.1902264015715933</c:v>
                </c:pt>
                <c:pt idx="5198">
                  <c:v>-1.1862649052960257</c:v>
                </c:pt>
                <c:pt idx="5199">
                  <c:v>-1.1819277975358182</c:v>
                </c:pt>
                <c:pt idx="5200">
                  <c:v>-1.1772155050853164</c:v>
                </c:pt>
                <c:pt idx="5201">
                  <c:v>-1.1721285747751853</c:v>
                </c:pt>
                <c:pt idx="5202">
                  <c:v>-1.1666676759325341</c:v>
                </c:pt>
                <c:pt idx="5203">
                  <c:v>-1.1608336007276316</c:v>
                </c:pt>
                <c:pt idx="5204">
                  <c:v>-1.1546272633875276</c:v>
                </c:pt>
                <c:pt idx="5205">
                  <c:v>-1.1480497009548871</c:v>
                </c:pt>
                <c:pt idx="5206">
                  <c:v>-1.1411020744364053</c:v>
                </c:pt>
                <c:pt idx="5207">
                  <c:v>-1.1337856669592183</c:v>
                </c:pt>
                <c:pt idx="5208">
                  <c:v>-1.1261018798352516</c:v>
                </c:pt>
                <c:pt idx="5209">
                  <c:v>-1.1180522315918009</c:v>
                </c:pt>
                <c:pt idx="5210">
                  <c:v>-1.1096383617011027</c:v>
                </c:pt>
                <c:pt idx="5211">
                  <c:v>-1.1008620345846563</c:v>
                </c:pt>
                <c:pt idx="5212">
                  <c:v>-1.0917251399211121</c:v>
                </c:pt>
                <c:pt idx="5213">
                  <c:v>-1.0822296911112421</c:v>
                </c:pt>
                <c:pt idx="5214">
                  <c:v>-1.0723778254433174</c:v>
                </c:pt>
                <c:pt idx="5215">
                  <c:v>-1.0621718051109426</c:v>
                </c:pt>
                <c:pt idx="5216">
                  <c:v>-1.0516140159027147</c:v>
                </c:pt>
                <c:pt idx="5217">
                  <c:v>-1.0407069642110782</c:v>
                </c:pt>
                <c:pt idx="5218">
                  <c:v>-1.0294532763055078</c:v>
                </c:pt>
                <c:pt idx="5219">
                  <c:v>-1.0178557008058113</c:v>
                </c:pt>
                <c:pt idx="5220">
                  <c:v>-1.0059171106537954</c:v>
                </c:pt>
                <c:pt idx="5221">
                  <c:v>-0.99364050174181162</c:v>
                </c:pt>
                <c:pt idx="5222">
                  <c:v>-0.98102898981825915</c:v>
                </c:pt>
                <c:pt idx="5223">
                  <c:v>-0.968085808499214</c:v>
                </c:pt>
                <c:pt idx="5224">
                  <c:v>-0.95481430850704918</c:v>
                </c:pt>
                <c:pt idx="5225">
                  <c:v>-0.94121795689738763</c:v>
                </c:pt>
                <c:pt idx="5226">
                  <c:v>-0.92730033659096001</c:v>
                </c:pt>
                <c:pt idx="5227">
                  <c:v>-0.9130651471173028</c:v>
                </c:pt>
                <c:pt idx="5228">
                  <c:v>-0.89851620551913436</c:v>
                </c:pt>
                <c:pt idx="5229">
                  <c:v>-0.88365744540457725</c:v>
                </c:pt>
                <c:pt idx="5230">
                  <c:v>-0.86849291428411857</c:v>
                </c:pt>
                <c:pt idx="5231">
                  <c:v>-0.85302677144129824</c:v>
                </c:pt>
                <c:pt idx="5232">
                  <c:v>-0.83726328755526047</c:v>
                </c:pt>
                <c:pt idx="5233">
                  <c:v>-0.82120684491144225</c:v>
                </c:pt>
                <c:pt idx="5234">
                  <c:v>-0.80486193667615802</c:v>
                </c:pt>
                <c:pt idx="5235">
                  <c:v>-0.78823316515178776</c:v>
                </c:pt>
                <c:pt idx="5236">
                  <c:v>-0.77132523971402689</c:v>
                </c:pt>
                <c:pt idx="5237">
                  <c:v>-0.75414297477007375</c:v>
                </c:pt>
                <c:pt idx="5238">
                  <c:v>-0.73669128782289617</c:v>
                </c:pt>
                <c:pt idx="5239">
                  <c:v>-0.71897519786338804</c:v>
                </c:pt>
                <c:pt idx="5240">
                  <c:v>-0.70099982417731077</c:v>
                </c:pt>
                <c:pt idx="5241">
                  <c:v>-0.68277038536502588</c:v>
                </c:pt>
                <c:pt idx="5242">
                  <c:v>-0.66429219844962129</c:v>
                </c:pt>
                <c:pt idx="5243">
                  <c:v>-0.6455706779013396</c:v>
                </c:pt>
                <c:pt idx="5244">
                  <c:v>-0.62661133396321034</c:v>
                </c:pt>
                <c:pt idx="5245">
                  <c:v>-0.60741976988158153</c:v>
                </c:pt>
                <c:pt idx="5246">
                  <c:v>-0.58800167911157852</c:v>
                </c:pt>
                <c:pt idx="5247">
                  <c:v>-0.56836284426037154</c:v>
                </c:pt>
                <c:pt idx="5248">
                  <c:v>-0.54850913765437492</c:v>
                </c:pt>
                <c:pt idx="5249">
                  <c:v>-0.52844652104682377</c:v>
                </c:pt>
                <c:pt idx="5250">
                  <c:v>-0.50818104272883047</c:v>
                </c:pt>
                <c:pt idx="5251">
                  <c:v>-0.48771883352868639</c:v>
                </c:pt>
                <c:pt idx="5252">
                  <c:v>-0.46706610440052199</c:v>
                </c:pt>
                <c:pt idx="5253">
                  <c:v>-0.44622914586731888</c:v>
                </c:pt>
                <c:pt idx="5254">
                  <c:v>-0.4252143272515061</c:v>
                </c:pt>
                <c:pt idx="5255">
                  <c:v>-0.40402809463539924</c:v>
                </c:pt>
                <c:pt idx="5256">
                  <c:v>-0.38267696867934053</c:v>
                </c:pt>
                <c:pt idx="5257">
                  <c:v>-0.36116754310930427</c:v>
                </c:pt>
                <c:pt idx="5258">
                  <c:v>-0.33950648276798284</c:v>
                </c:pt>
                <c:pt idx="5259">
                  <c:v>-0.31770052018730494</c:v>
                </c:pt>
                <c:pt idx="5260">
                  <c:v>-0.29575645173302045</c:v>
                </c:pt>
                <c:pt idx="5261">
                  <c:v>-0.27368113498010616</c:v>
                </c:pt>
                <c:pt idx="5262">
                  <c:v>-0.25148148710937929</c:v>
                </c:pt>
                <c:pt idx="5263">
                  <c:v>-0.22916448289862398</c:v>
                </c:pt>
                <c:pt idx="5264">
                  <c:v>-0.2067371522243906</c:v>
                </c:pt>
                <c:pt idx="5265">
                  <c:v>-0.1842065783606</c:v>
                </c:pt>
                <c:pt idx="5266">
                  <c:v>-0.16157989722599239</c:v>
                </c:pt>
                <c:pt idx="5267">
                  <c:v>-0.13886429598646807</c:v>
                </c:pt>
                <c:pt idx="5268">
                  <c:v>-0.11606701004266881</c:v>
                </c:pt>
                <c:pt idx="5269">
                  <c:v>-9.3195319506841387E-2</c:v>
                </c:pt>
                <c:pt idx="5270">
                  <c:v>-7.0256546481605425E-2</c:v>
                </c:pt>
                <c:pt idx="5271">
                  <c:v>-4.7258052714439634E-2</c:v>
                </c:pt>
                <c:pt idx="5272">
                  <c:v>-2.420723655300196E-2</c:v>
                </c:pt>
                <c:pt idx="5273">
                  <c:v>-1.1115295796843838E-3</c:v>
                </c:pt>
                <c:pt idx="5274">
                  <c:v>2.2021605705045067E-2</c:v>
                </c:pt>
                <c:pt idx="5275">
                  <c:v>4.5184676896976091E-2</c:v>
                </c:pt>
                <c:pt idx="5276">
                  <c:v>6.8370162604932005E-2</c:v>
                </c:pt>
                <c:pt idx="5277">
                  <c:v>9.1570514281970522E-2</c:v>
                </c:pt>
                <c:pt idx="5278">
                  <c:v>0.11477815892979241</c:v>
                </c:pt>
                <c:pt idx="5279">
                  <c:v>0.13798550234748461</c:v>
                </c:pt>
                <c:pt idx="5280">
                  <c:v>0.16118493276335888</c:v>
                </c:pt>
                <c:pt idx="5281">
                  <c:v>0.18436882442933125</c:v>
                </c:pt>
                <c:pt idx="5282">
                  <c:v>0.20752954053520944</c:v>
                </c:pt>
                <c:pt idx="5283">
                  <c:v>0.23065943539361514</c:v>
                </c:pt>
                <c:pt idx="5284">
                  <c:v>0.25375085649316292</c:v>
                </c:pt>
                <c:pt idx="5285">
                  <c:v>0.27679614677437919</c:v>
                </c:pt>
                <c:pt idx="5286">
                  <c:v>0.29978764704554173</c:v>
                </c:pt>
                <c:pt idx="5287">
                  <c:v>0.32271769874574535</c:v>
                </c:pt>
                <c:pt idx="5288">
                  <c:v>0.34557864747740635</c:v>
                </c:pt>
                <c:pt idx="5289">
                  <c:v>0.36836284685973253</c:v>
                </c:pt>
                <c:pt idx="5290">
                  <c:v>0.39106266142283719</c:v>
                </c:pt>
                <c:pt idx="5291">
                  <c:v>0.41367046813837455</c:v>
                </c:pt>
                <c:pt idx="5292">
                  <c:v>0.43617865783115822</c:v>
                </c:pt>
                <c:pt idx="5293">
                  <c:v>0.45857963773208715</c:v>
                </c:pt>
                <c:pt idx="5294">
                  <c:v>0.48086583480725015</c:v>
                </c:pt>
                <c:pt idx="5295">
                  <c:v>0.50302969866570946</c:v>
                </c:pt>
                <c:pt idx="5296">
                  <c:v>0.52506370384679746</c:v>
                </c:pt>
                <c:pt idx="5297">
                  <c:v>0.54696035230054552</c:v>
                </c:pt>
                <c:pt idx="5298">
                  <c:v>0.56871217646301753</c:v>
                </c:pt>
                <c:pt idx="5299">
                  <c:v>0.590311742435217</c:v>
                </c:pt>
                <c:pt idx="5300">
                  <c:v>0.61175165281270927</c:v>
                </c:pt>
                <c:pt idx="5301">
                  <c:v>0.63302454932188545</c:v>
                </c:pt>
                <c:pt idx="5302">
                  <c:v>0.65412311553464608</c:v>
                </c:pt>
                <c:pt idx="5303">
                  <c:v>0.67504007959250756</c:v>
                </c:pt>
                <c:pt idx="5304">
                  <c:v>0.69576821675991829</c:v>
                </c:pt>
                <c:pt idx="5305">
                  <c:v>0.71630035183953267</c:v>
                </c:pt>
                <c:pt idx="5306">
                  <c:v>0.73662936165008575</c:v>
                </c:pt>
                <c:pt idx="5307">
                  <c:v>0.75674817776786207</c:v>
                </c:pt>
                <c:pt idx="5308">
                  <c:v>0.77664978958326647</c:v>
                </c:pt>
                <c:pt idx="5309">
                  <c:v>0.79632724738485627</c:v>
                </c:pt>
                <c:pt idx="5310">
                  <c:v>0.81577366500881754</c:v>
                </c:pt>
                <c:pt idx="5311">
                  <c:v>0.83498222197288863</c:v>
                </c:pt>
                <c:pt idx="5312">
                  <c:v>0.85394616558688086</c:v>
                </c:pt>
                <c:pt idx="5313">
                  <c:v>0.87265881343797502</c:v>
                </c:pt>
                <c:pt idx="5314">
                  <c:v>0.89111355600430397</c:v>
                </c:pt>
                <c:pt idx="5315">
                  <c:v>0.90930385901059441</c:v>
                </c:pt>
                <c:pt idx="5316">
                  <c:v>0.92722326565034952</c:v>
                </c:pt>
                <c:pt idx="5317">
                  <c:v>0.94486539902957456</c:v>
                </c:pt>
                <c:pt idx="5318">
                  <c:v>0.96222396475607563</c:v>
                </c:pt>
                <c:pt idx="5319">
                  <c:v>0.97929275333333543</c:v>
                </c:pt>
                <c:pt idx="5320">
                  <c:v>0.99606564250343044</c:v>
                </c:pt>
                <c:pt idx="5321">
                  <c:v>1.0125365998882752</c:v>
                </c:pt>
                <c:pt idx="5322">
                  <c:v>1.0286996856528774</c:v>
                </c:pt>
                <c:pt idx="5323">
                  <c:v>1.0445490545558642</c:v>
                </c:pt>
                <c:pt idx="5324">
                  <c:v>1.0600789574786416</c:v>
                </c:pt>
                <c:pt idx="5325">
                  <c:v>1.0752837433100508</c:v>
                </c:pt>
                <c:pt idx="5326">
                  <c:v>1.0901578615470313</c:v>
                </c:pt>
                <c:pt idx="5327">
                  <c:v>1.1046958648658476</c:v>
                </c:pt>
                <c:pt idx="5328">
                  <c:v>1.1188924110226528</c:v>
                </c:pt>
                <c:pt idx="5329">
                  <c:v>1.1327422644842335</c:v>
                </c:pt>
                <c:pt idx="5330">
                  <c:v>1.1462402985674542</c:v>
                </c:pt>
                <c:pt idx="5331">
                  <c:v>1.1593814979956267</c:v>
                </c:pt>
                <c:pt idx="5332">
                  <c:v>1.1721609611871824</c:v>
                </c:pt>
                <c:pt idx="5333">
                  <c:v>1.184573902055811</c:v>
                </c:pt>
                <c:pt idx="5334">
                  <c:v>1.1966156517091502</c:v>
                </c:pt>
                <c:pt idx="5335">
                  <c:v>1.2082816602560063</c:v>
                </c:pt>
                <c:pt idx="5336">
                  <c:v>1.219567498532572</c:v>
                </c:pt>
                <c:pt idx="5337">
                  <c:v>1.2304688597038262</c:v>
                </c:pt>
                <c:pt idx="5338">
                  <c:v>1.2409815609966437</c:v>
                </c:pt>
                <c:pt idx="5339">
                  <c:v>1.2511015456382288</c:v>
                </c:pt>
                <c:pt idx="5340">
                  <c:v>1.2608248847387418</c:v>
                </c:pt>
                <c:pt idx="5341">
                  <c:v>1.2701477789859645</c:v>
                </c:pt>
                <c:pt idx="5342">
                  <c:v>1.2790665603072284</c:v>
                </c:pt>
                <c:pt idx="5343">
                  <c:v>1.2875776934873895</c:v>
                </c:pt>
                <c:pt idx="5344">
                  <c:v>1.2956777774496619</c:v>
                </c:pt>
                <c:pt idx="5345">
                  <c:v>1.3033635461823736</c:v>
                </c:pt>
                <c:pt idx="5346">
                  <c:v>1.3106318698039776</c:v>
                </c:pt>
                <c:pt idx="5347">
                  <c:v>1.317479756087683</c:v>
                </c:pt>
                <c:pt idx="5348">
                  <c:v>1.3239043520487679</c:v>
                </c:pt>
                <c:pt idx="5349">
                  <c:v>1.3299029450510613</c:v>
                </c:pt>
                <c:pt idx="5350">
                  <c:v>1.3354729636061975</c:v>
                </c:pt>
                <c:pt idx="5351">
                  <c:v>1.34061197851572</c:v>
                </c:pt>
                <c:pt idx="5352">
                  <c:v>1.3453177044770179</c:v>
                </c:pt>
                <c:pt idx="5353">
                  <c:v>1.3495880015267203</c:v>
                </c:pt>
                <c:pt idx="5354">
                  <c:v>1.3534208758358783</c:v>
                </c:pt>
                <c:pt idx="5355">
                  <c:v>1.3568144801683906</c:v>
                </c:pt>
                <c:pt idx="5356">
                  <c:v>1.3597671146165029</c:v>
                </c:pt>
                <c:pt idx="5357">
                  <c:v>1.36227722771013</c:v>
                </c:pt>
                <c:pt idx="5358">
                  <c:v>1.3643434174708355</c:v>
                </c:pt>
                <c:pt idx="5359">
                  <c:v>1.365964432108383</c:v>
                </c:pt>
                <c:pt idx="5360">
                  <c:v>1.3671391705020957</c:v>
                </c:pt>
                <c:pt idx="5361">
                  <c:v>1.3678666827219916</c:v>
                </c:pt>
                <c:pt idx="5362">
                  <c:v>1.3681461706101916</c:v>
                </c:pt>
                <c:pt idx="5363">
                  <c:v>1.3679769882977162</c:v>
                </c:pt>
                <c:pt idx="5364">
                  <c:v>1.3673586426477389</c:v>
                </c:pt>
                <c:pt idx="5365">
                  <c:v>1.3662907937056015</c:v>
                </c:pt>
                <c:pt idx="5366">
                  <c:v>1.364773255124244</c:v>
                </c:pt>
                <c:pt idx="5367">
                  <c:v>1.3628059944224258</c:v>
                </c:pt>
                <c:pt idx="5368">
                  <c:v>1.3603891330552214</c:v>
                </c:pt>
                <c:pt idx="5369">
                  <c:v>1.3575229464634946</c:v>
                </c:pt>
                <c:pt idx="5370">
                  <c:v>1.3542078642126476</c:v>
                </c:pt>
                <c:pt idx="5371">
                  <c:v>1.3504444701065739</c:v>
                </c:pt>
                <c:pt idx="5372">
                  <c:v>1.346233502147651</c:v>
                </c:pt>
                <c:pt idx="5373">
                  <c:v>1.3415758524467187</c:v>
                </c:pt>
                <c:pt idx="5374">
                  <c:v>1.3364725672382134</c:v>
                </c:pt>
                <c:pt idx="5375">
                  <c:v>1.330924846847817</c:v>
                </c:pt>
                <c:pt idx="5376">
                  <c:v>1.3249340452818259</c:v>
                </c:pt>
                <c:pt idx="5377">
                  <c:v>1.3185016694841889</c:v>
                </c:pt>
                <c:pt idx="5378">
                  <c:v>1.3116293787971409</c:v>
                </c:pt>
                <c:pt idx="5379">
                  <c:v>1.3043189849851875</c:v>
                </c:pt>
                <c:pt idx="5380">
                  <c:v>1.2965724524450859</c:v>
                </c:pt>
                <c:pt idx="5381">
                  <c:v>1.2883918978891968</c:v>
                </c:pt>
                <c:pt idx="5382">
                  <c:v>1.2797795893351198</c:v>
                </c:pt>
                <c:pt idx="5383">
                  <c:v>1.2707379449630418</c:v>
                </c:pt>
                <c:pt idx="5384">
                  <c:v>1.2612695324154584</c:v>
                </c:pt>
                <c:pt idx="5385">
                  <c:v>1.2513770684836831</c:v>
                </c:pt>
                <c:pt idx="5386">
                  <c:v>1.2410634186681258</c:v>
                </c:pt>
                <c:pt idx="5387">
                  <c:v>1.2303315962651196</c:v>
                </c:pt>
                <c:pt idx="5388">
                  <c:v>1.2191847611073687</c:v>
                </c:pt>
                <c:pt idx="5389">
                  <c:v>1.2076262183378181</c:v>
                </c:pt>
                <c:pt idx="5390">
                  <c:v>1.1956594174567081</c:v>
                </c:pt>
                <c:pt idx="5391">
                  <c:v>1.1832879515534578</c:v>
                </c:pt>
                <c:pt idx="5392">
                  <c:v>1.1705155564350374</c:v>
                </c:pt>
                <c:pt idx="5393">
                  <c:v>1.1573461094524713</c:v>
                </c:pt>
                <c:pt idx="5394">
                  <c:v>1.1437836280985654</c:v>
                </c:pt>
                <c:pt idx="5395">
                  <c:v>1.1298322686119888</c:v>
                </c:pt>
                <c:pt idx="5396">
                  <c:v>1.1154963247147278</c:v>
                </c:pt>
                <c:pt idx="5397">
                  <c:v>1.1007802263774731</c:v>
                </c:pt>
                <c:pt idx="5398">
                  <c:v>1.0856885384145991</c:v>
                </c:pt>
                <c:pt idx="5399">
                  <c:v>1.0702259588484369</c:v>
                </c:pt>
                <c:pt idx="5400">
                  <c:v>1.054397317194157</c:v>
                </c:pt>
                <c:pt idx="5401">
                  <c:v>1.0382075728686535</c:v>
                </c:pt>
                <c:pt idx="5402">
                  <c:v>1.021661813745677</c:v>
                </c:pt>
                <c:pt idx="5403">
                  <c:v>1.0047652546495751</c:v>
                </c:pt>
                <c:pt idx="5404">
                  <c:v>0.98752323558553023</c:v>
                </c:pt>
                <c:pt idx="5405">
                  <c:v>0.9699412197691013</c:v>
                </c:pt>
                <c:pt idx="5406">
                  <c:v>0.95202479171322096</c:v>
                </c:pt>
                <c:pt idx="5407">
                  <c:v>0.93377965548658259</c:v>
                </c:pt>
                <c:pt idx="5408">
                  <c:v>0.91521163297648578</c:v>
                </c:pt>
                <c:pt idx="5409">
                  <c:v>0.89632666196858946</c:v>
                </c:pt>
                <c:pt idx="5410">
                  <c:v>0.87713079409254591</c:v>
                </c:pt>
                <c:pt idx="5411">
                  <c:v>0.85763019278950425</c:v>
                </c:pt>
                <c:pt idx="5412">
                  <c:v>0.83783113128953224</c:v>
                </c:pt>
                <c:pt idx="5413">
                  <c:v>0.81773999045673751</c:v>
                </c:pt>
                <c:pt idx="5414">
                  <c:v>0.79736325649862805</c:v>
                </c:pt>
                <c:pt idx="5415">
                  <c:v>0.77670751870944532</c:v>
                </c:pt>
                <c:pt idx="5416">
                  <c:v>0.75577946733285006</c:v>
                </c:pt>
                <c:pt idx="5417">
                  <c:v>0.73458589142164754</c:v>
                </c:pt>
                <c:pt idx="5418">
                  <c:v>0.71313367655990811</c:v>
                </c:pt>
                <c:pt idx="5419">
                  <c:v>0.69142980248181429</c:v>
                </c:pt>
                <c:pt idx="5420">
                  <c:v>0.66948134069038967</c:v>
                </c:pt>
                <c:pt idx="5421">
                  <c:v>0.64729545207007122</c:v>
                </c:pt>
                <c:pt idx="5422">
                  <c:v>0.62487938441463442</c:v>
                </c:pt>
                <c:pt idx="5423">
                  <c:v>0.60224046987046043</c:v>
                </c:pt>
                <c:pt idx="5424">
                  <c:v>0.57938612237836196</c:v>
                </c:pt>
                <c:pt idx="5425">
                  <c:v>0.55632383515000439</c:v>
                </c:pt>
                <c:pt idx="5426">
                  <c:v>0.53306117812714493</c:v>
                </c:pt>
                <c:pt idx="5427">
                  <c:v>0.50960579537832518</c:v>
                </c:pt>
                <c:pt idx="5428">
                  <c:v>0.48596540245536329</c:v>
                </c:pt>
                <c:pt idx="5429">
                  <c:v>0.4621477837441646</c:v>
                </c:pt>
                <c:pt idx="5430">
                  <c:v>0.43816078980032352</c:v>
                </c:pt>
                <c:pt idx="5431">
                  <c:v>0.4140123346476986</c:v>
                </c:pt>
                <c:pt idx="5432">
                  <c:v>0.38971039305691502</c:v>
                </c:pt>
                <c:pt idx="5433">
                  <c:v>0.36526299783286098</c:v>
                </c:pt>
                <c:pt idx="5434">
                  <c:v>0.34067823709286127</c:v>
                </c:pt>
                <c:pt idx="5435">
                  <c:v>0.31596425148280088</c:v>
                </c:pt>
                <c:pt idx="5436">
                  <c:v>0.29112923131835938</c:v>
                </c:pt>
                <c:pt idx="5437">
                  <c:v>0.26618141370470499</c:v>
                </c:pt>
                <c:pt idx="5438">
                  <c:v>0.24112907968767036</c:v>
                </c:pt>
                <c:pt idx="5439">
                  <c:v>0.21598055142593597</c:v>
                </c:pt>
                <c:pt idx="5440">
                  <c:v>0.19074418933428547</c:v>
                </c:pt>
                <c:pt idx="5441">
                  <c:v>0.16542838917693894</c:v>
                </c:pt>
                <c:pt idx="5442">
                  <c:v>0.14004157913205748</c:v>
                </c:pt>
                <c:pt idx="5443">
                  <c:v>0.11459221684744154</c:v>
                </c:pt>
                <c:pt idx="5444">
                  <c:v>8.908878648428864E-2</c:v>
                </c:pt>
                <c:pt idx="5445">
                  <c:v>6.3539795748025318E-2</c:v>
                </c:pt>
                <c:pt idx="5446">
                  <c:v>3.7953772926284428E-2</c:v>
                </c:pt>
                <c:pt idx="5447">
                  <c:v>1.2339263952845054E-2</c:v>
                </c:pt>
                <c:pt idx="5448">
                  <c:v>-1.3295170512941636E-2</c:v>
                </c:pt>
                <c:pt idx="5449">
                  <c:v>-3.8940958023713577E-2</c:v>
                </c:pt>
                <c:pt idx="5450">
                  <c:v>-6.4589517321503004E-2</c:v>
                </c:pt>
                <c:pt idx="5451">
                  <c:v>-9.0232261345950762E-2</c:v>
                </c:pt>
                <c:pt idx="5452">
                  <c:v>-0.11586060023943077</c:v>
                </c:pt>
                <c:pt idx="5453">
                  <c:v>-0.14146594432361526</c:v>
                </c:pt>
                <c:pt idx="5454">
                  <c:v>-0.16703970706066595</c:v>
                </c:pt>
                <c:pt idx="5455">
                  <c:v>-0.19257330803871028</c:v>
                </c:pt>
                <c:pt idx="5456">
                  <c:v>-0.21805817599553776</c:v>
                </c:pt>
                <c:pt idx="5457">
                  <c:v>-0.24348575184340673</c:v>
                </c:pt>
                <c:pt idx="5458">
                  <c:v>-0.26884749164968608</c:v>
                </c:pt>
                <c:pt idx="5459">
                  <c:v>-0.29413486957594415</c:v>
                </c:pt>
                <c:pt idx="5460">
                  <c:v>-0.31933938081585228</c:v>
                </c:pt>
                <c:pt idx="5461">
                  <c:v>-0.34445254455385071</c:v>
                </c:pt>
                <c:pt idx="5462">
                  <c:v>-0.3694659069297393</c:v>
                </c:pt>
                <c:pt idx="5463">
                  <c:v>-0.39437104399148915</c:v>
                </c:pt>
                <c:pt idx="5464">
                  <c:v>-0.41915956463593212</c:v>
                </c:pt>
                <c:pt idx="5465">
                  <c:v>-0.4438231135357476</c:v>
                </c:pt>
                <c:pt idx="5466">
                  <c:v>-0.46835337404064797</c:v>
                </c:pt>
                <c:pt idx="5467">
                  <c:v>-0.49274207105233753</c:v>
                </c:pt>
                <c:pt idx="5468">
                  <c:v>-0.51698097389338749</c:v>
                </c:pt>
                <c:pt idx="5469">
                  <c:v>-0.54106189918290604</c:v>
                </c:pt>
                <c:pt idx="5470">
                  <c:v>-0.56497671370404712</c:v>
                </c:pt>
                <c:pt idx="5471">
                  <c:v>-0.58871733724210118</c:v>
                </c:pt>
                <c:pt idx="5472">
                  <c:v>-0.6122757453931309</c:v>
                </c:pt>
                <c:pt idx="5473">
                  <c:v>-0.63564397235551773</c:v>
                </c:pt>
                <c:pt idx="5474">
                  <c:v>-0.65881411370467624</c:v>
                </c:pt>
                <c:pt idx="5475">
                  <c:v>-0.68177832914019043</c:v>
                </c:pt>
                <c:pt idx="5476">
                  <c:v>-0.70452884520291259</c:v>
                </c:pt>
                <c:pt idx="5477">
                  <c:v>-0.72705795797036255</c:v>
                </c:pt>
                <c:pt idx="5478">
                  <c:v>-0.74935803573424298</c:v>
                </c:pt>
                <c:pt idx="5479">
                  <c:v>-0.77142152165374511</c:v>
                </c:pt>
                <c:pt idx="5480">
                  <c:v>-0.79324093637919535</c:v>
                </c:pt>
                <c:pt idx="5481">
                  <c:v>-0.81480888064790769</c:v>
                </c:pt>
                <c:pt idx="5482">
                  <c:v>-0.83611803785502925</c:v>
                </c:pt>
                <c:pt idx="5483">
                  <c:v>-0.85716117659671831</c:v>
                </c:pt>
                <c:pt idx="5484">
                  <c:v>-0.8779311531809747</c:v>
                </c:pt>
                <c:pt idx="5485">
                  <c:v>-0.89842091410532388</c:v>
                </c:pt>
                <c:pt idx="5486">
                  <c:v>-0.91862349850357639</c:v>
                </c:pt>
                <c:pt idx="5487">
                  <c:v>-0.9385320405622134</c:v>
                </c:pt>
                <c:pt idx="5488">
                  <c:v>-0.95813977190348443</c:v>
                </c:pt>
                <c:pt idx="5489">
                  <c:v>-0.97744002393159501</c:v>
                </c:pt>
                <c:pt idx="5490">
                  <c:v>-0.9964262301407133</c:v>
                </c:pt>
                <c:pt idx="5491">
                  <c:v>-1.0150919283866062</c:v>
                </c:pt>
                <c:pt idx="5492">
                  <c:v>-1.0334307631240989</c:v>
                </c:pt>
                <c:pt idx="5493">
                  <c:v>-1.0514364876097031</c:v>
                </c:pt>
                <c:pt idx="5494">
                  <c:v>-1.0691029660657219</c:v>
                </c:pt>
                <c:pt idx="5495">
                  <c:v>-1.0864241758020654</c:v>
                </c:pt>
                <c:pt idx="5496">
                  <c:v>-1.1033942092949869</c:v>
                </c:pt>
                <c:pt idx="5497">
                  <c:v>-1.1200072762247806</c:v>
                </c:pt>
                <c:pt idx="5498">
                  <c:v>-1.1362577054743133</c:v>
                </c:pt>
                <c:pt idx="5499">
                  <c:v>-1.1521399470877181</c:v>
                </c:pt>
                <c:pt idx="5500">
                  <c:v>-1.1676485741865772</c:v>
                </c:pt>
                <c:pt idx="5501">
                  <c:v>-1.1827782848412929</c:v>
                </c:pt>
                <c:pt idx="5502">
                  <c:v>-1.1975239038970484</c:v>
                </c:pt>
                <c:pt idx="5503">
                  <c:v>-1.2118803847549509</c:v>
                </c:pt>
                <c:pt idx="5504">
                  <c:v>-1.2258428111084589</c:v>
                </c:pt>
                <c:pt idx="5505">
                  <c:v>-1.2394063986344253</c:v>
                </c:pt>
                <c:pt idx="5506">
                  <c:v>-1.2525664966377452</c:v>
                </c:pt>
                <c:pt idx="5507">
                  <c:v>-1.2653185896487547</c:v>
                </c:pt>
                <c:pt idx="5508">
                  <c:v>-1.2776582989726939</c:v>
                </c:pt>
                <c:pt idx="5509">
                  <c:v>-1.2895813841907562</c:v>
                </c:pt>
                <c:pt idx="5510">
                  <c:v>-1.3010837446125672</c:v>
                </c:pt>
                <c:pt idx="5511">
                  <c:v>-1.3121614206798791</c:v>
                </c:pt>
                <c:pt idx="5512">
                  <c:v>-1.3228105953209603</c:v>
                </c:pt>
                <c:pt idx="5513">
                  <c:v>-1.3330275952549286</c:v>
                </c:pt>
                <c:pt idx="5514">
                  <c:v>-1.3428088922454708</c:v>
                </c:pt>
                <c:pt idx="5515">
                  <c:v>-1.3521511043036696</c:v>
                </c:pt>
                <c:pt idx="5516">
                  <c:v>-1.3610509968396511</c:v>
                </c:pt>
                <c:pt idx="5517">
                  <c:v>-1.3695054837626748</c:v>
                </c:pt>
                <c:pt idx="5518">
                  <c:v>-1.3775116285292386</c:v>
                </c:pt>
                <c:pt idx="5519">
                  <c:v>-1.3850666451389022</c:v>
                </c:pt>
                <c:pt idx="5520">
                  <c:v>-1.392167899077517</c:v>
                </c:pt>
                <c:pt idx="5521">
                  <c:v>-1.3988129082075755</c:v>
                </c:pt>
                <c:pt idx="5522">
                  <c:v>-1.4047686338378065</c:v>
                </c:pt>
                <c:pt idx="5523">
                  <c:v>-1.410261657474698</c:v>
                </c:pt>
                <c:pt idx="5524">
                  <c:v>-1.415290169828856</c:v>
                </c:pt>
                <c:pt idx="5525">
                  <c:v>-1.419852514611387</c:v>
                </c:pt>
                <c:pt idx="5526">
                  <c:v>-1.4239471890794355</c:v>
                </c:pt>
                <c:pt idx="5527">
                  <c:v>-1.4275728445311653</c:v>
                </c:pt>
                <c:pt idx="5528">
                  <c:v>-1.430728286749988</c:v>
                </c:pt>
                <c:pt idx="5529">
                  <c:v>-1.433412476397915</c:v>
                </c:pt>
                <c:pt idx="5530">
                  <c:v>-1.4356245293578984</c:v>
                </c:pt>
                <c:pt idx="5531">
                  <c:v>-1.4373637170250326</c:v>
                </c:pt>
                <c:pt idx="5532">
                  <c:v>-1.4386294665465518</c:v>
                </c:pt>
                <c:pt idx="5533">
                  <c:v>-1.4394213610105078</c:v>
                </c:pt>
                <c:pt idx="5534">
                  <c:v>-1.4397391395830974</c:v>
                </c:pt>
                <c:pt idx="5535">
                  <c:v>-1.43958269759457</c:v>
                </c:pt>
                <c:pt idx="5536">
                  <c:v>-1.4389520865737129</c:v>
                </c:pt>
                <c:pt idx="5537">
                  <c:v>-1.4378475142308684</c:v>
                </c:pt>
                <c:pt idx="5538">
                  <c:v>-1.4362693443895238</c:v>
                </c:pt>
                <c:pt idx="5539">
                  <c:v>-1.4342180968664793</c:v>
                </c:pt>
                <c:pt idx="5540">
                  <c:v>-1.4316944473006203</c:v>
                </c:pt>
                <c:pt idx="5541">
                  <c:v>-1.4286992269303846</c:v>
                </c:pt>
                <c:pt idx="5542">
                  <c:v>-1.4252334223199687</c:v>
                </c:pt>
                <c:pt idx="5543">
                  <c:v>-1.4212981750343685</c:v>
                </c:pt>
                <c:pt idx="5544">
                  <c:v>-1.4168947812633756</c:v>
                </c:pt>
                <c:pt idx="5545">
                  <c:v>-1.4120246913946402</c:v>
                </c:pt>
                <c:pt idx="5546">
                  <c:v>-1.4066895095359369</c:v>
                </c:pt>
                <c:pt idx="5547">
                  <c:v>-1.4008909929868119</c:v>
                </c:pt>
                <c:pt idx="5548">
                  <c:v>-1.39463105165976</c:v>
                </c:pt>
                <c:pt idx="5549">
                  <c:v>-1.3879117474511375</c:v>
                </c:pt>
                <c:pt idx="5550">
                  <c:v>-1.3807352935620221</c:v>
                </c:pt>
                <c:pt idx="5551">
                  <c:v>-1.3731040537692216</c:v>
                </c:pt>
                <c:pt idx="5552">
                  <c:v>-1.3650205416467025</c:v>
                </c:pt>
                <c:pt idx="5553">
                  <c:v>-1.3564874197376613</c:v>
                </c:pt>
                <c:pt idx="5554">
                  <c:v>-1.3475074986775453</c:v>
                </c:pt>
                <c:pt idx="5555">
                  <c:v>-1.3380837362682847</c:v>
                </c:pt>
                <c:pt idx="5556">
                  <c:v>-1.3282192365040497</c:v>
                </c:pt>
                <c:pt idx="5557">
                  <c:v>-1.3179172485488624</c:v>
                </c:pt>
                <c:pt idx="5558">
                  <c:v>-1.3071811656663881</c:v>
                </c:pt>
                <c:pt idx="5559">
                  <c:v>-1.2960145241022616</c:v>
                </c:pt>
                <c:pt idx="5560">
                  <c:v>-1.2844210019193218</c:v>
                </c:pt>
                <c:pt idx="5561">
                  <c:v>-1.2724044177861351</c:v>
                </c:pt>
                <c:pt idx="5562">
                  <c:v>-1.2599687297192033</c:v>
                </c:pt>
                <c:pt idx="5563">
                  <c:v>-1.2471180337792693</c:v>
                </c:pt>
                <c:pt idx="5564">
                  <c:v>-1.2338565627221647</c:v>
                </c:pt>
                <c:pt idx="5565">
                  <c:v>-1.2201886846046277</c:v>
                </c:pt>
                <c:pt idx="5566">
                  <c:v>-1.2061189013455456</c:v>
                </c:pt>
                <c:pt idx="5567">
                  <c:v>-1.191651847243127</c:v>
                </c:pt>
                <c:pt idx="5568">
                  <c:v>-1.1767922874484493</c:v>
                </c:pt>
                <c:pt idx="5569">
                  <c:v>-1.1615451163959218</c:v>
                </c:pt>
                <c:pt idx="5570">
                  <c:v>-1.1459153561911539</c:v>
                </c:pt>
                <c:pt idx="5571">
                  <c:v>-1.1299081549567851</c:v>
                </c:pt>
                <c:pt idx="5572">
                  <c:v>-1.1135287851367877</c:v>
                </c:pt>
                <c:pt idx="5573">
                  <c:v>-1.0967826417598381</c:v>
                </c:pt>
                <c:pt idx="5574">
                  <c:v>-1.0796752406623098</c:v>
                </c:pt>
                <c:pt idx="5575">
                  <c:v>-1.0622122166714569</c:v>
                </c:pt>
                <c:pt idx="5576">
                  <c:v>-1.0443993217494303</c:v>
                </c:pt>
                <c:pt idx="5577">
                  <c:v>-1.0262424230986917</c:v>
                </c:pt>
                <c:pt idx="5578">
                  <c:v>-1.0077475012294812</c:v>
                </c:pt>
                <c:pt idx="5579">
                  <c:v>-0.98892064798995716</c:v>
                </c:pt>
                <c:pt idx="5580">
                  <c:v>-0.96976806455966758</c:v>
                </c:pt>
                <c:pt idx="5581">
                  <c:v>-0.9502960594070099</c:v>
                </c:pt>
                <c:pt idx="5582">
                  <c:v>-0.93051104621134728</c:v>
                </c:pt>
                <c:pt idx="5583">
                  <c:v>-0.91041954175047812</c:v>
                </c:pt>
                <c:pt idx="5584">
                  <c:v>-0.89002816375414107</c:v>
                </c:pt>
                <c:pt idx="5585">
                  <c:v>-0.86934362872426785</c:v>
                </c:pt>
                <c:pt idx="5586">
                  <c:v>-0.84837274972271348</c:v>
                </c:pt>
                <c:pt idx="5587">
                  <c:v>-0.82712243412716091</c:v>
                </c:pt>
                <c:pt idx="5588">
                  <c:v>-0.80559968135598459</c:v>
                </c:pt>
                <c:pt idx="5589">
                  <c:v>-0.78381158056278</c:v>
                </c:pt>
                <c:pt idx="5590">
                  <c:v>-0.76176530830133804</c:v>
                </c:pt>
                <c:pt idx="5591">
                  <c:v>-0.7394681261618431</c:v>
                </c:pt>
                <c:pt idx="5592">
                  <c:v>-0.71692737837904952</c:v>
                </c:pt>
                <c:pt idx="5593">
                  <c:v>-0.69415048941324098</c:v>
                </c:pt>
                <c:pt idx="5594">
                  <c:v>-0.67114496150476755</c:v>
                </c:pt>
                <c:pt idx="5595">
                  <c:v>-0.64791837220295934</c:v>
                </c:pt>
                <c:pt idx="5596">
                  <c:v>-0.62447837187023758</c:v>
                </c:pt>
                <c:pt idx="5597">
                  <c:v>-0.60083268116224642</c:v>
                </c:pt>
                <c:pt idx="5598">
                  <c:v>-0.57698908848482033</c:v>
                </c:pt>
                <c:pt idx="5599">
                  <c:v>-0.55295544742864422</c:v>
                </c:pt>
                <c:pt idx="5600">
                  <c:v>-0.52873967418244672</c:v>
                </c:pt>
                <c:pt idx="5601">
                  <c:v>-0.50434974492556628</c:v>
                </c:pt>
                <c:pt idx="5602">
                  <c:v>-0.47979369320076082</c:v>
                </c:pt>
                <c:pt idx="5603">
                  <c:v>-0.4550796072681223</c:v>
                </c:pt>
                <c:pt idx="5604">
                  <c:v>-0.43021562744097247</c:v>
                </c:pt>
                <c:pt idx="5605">
                  <c:v>-0.40520994340461225</c:v>
                </c:pt>
                <c:pt idx="5606">
                  <c:v>-0.38007079151880041</c:v>
                </c:pt>
                <c:pt idx="5607">
                  <c:v>-0.35480645210487122</c:v>
                </c:pt>
                <c:pt idx="5608">
                  <c:v>-0.32942524671836459</c:v>
                </c:pt>
                <c:pt idx="5609">
                  <c:v>-0.30393553540807811</c:v>
                </c:pt>
                <c:pt idx="5610">
                  <c:v>-0.27834571396243429</c:v>
                </c:pt>
                <c:pt idx="5611">
                  <c:v>-0.25266421114407872</c:v>
                </c:pt>
                <c:pt idx="5612">
                  <c:v>-0.2268994859136316</c:v>
                </c:pt>
                <c:pt idx="5613">
                  <c:v>-0.2010600246434599</c:v>
                </c:pt>
                <c:pt idx="5614">
                  <c:v>-0.17515433832245694</c:v>
                </c:pt>
                <c:pt idx="5615">
                  <c:v>-0.1491909597526849</c:v>
                </c:pt>
                <c:pt idx="5616">
                  <c:v>-0.12317844073885639</c:v>
                </c:pt>
                <c:pt idx="5617">
                  <c:v>-9.7125349271532518E-2</c:v>
                </c:pt>
                <c:pt idx="5618">
                  <c:v>-7.1040266705013858E-2</c:v>
                </c:pt>
                <c:pt idx="5619">
                  <c:v>-4.4931784930810618E-2</c:v>
                </c:pt>
                <c:pt idx="5620">
                  <c:v>-1.8808503547652525E-2</c:v>
                </c:pt>
                <c:pt idx="5621">
                  <c:v>7.32097297104084E-3</c:v>
                </c:pt>
                <c:pt idx="5622">
                  <c:v>3.3448038111301474E-2</c:v>
                </c:pt>
                <c:pt idx="5623">
                  <c:v>5.9564086153419092E-2</c:v>
                </c:pt>
                <c:pt idx="5624">
                  <c:v>8.5660515006489246E-2</c:v>
                </c:pt>
                <c:pt idx="5625">
                  <c:v>0.11172872904176795</c:v>
                </c:pt>
                <c:pt idx="5626">
                  <c:v>0.13776014192389094</c:v>
                </c:pt>
                <c:pt idx="5627">
                  <c:v>0.16374617943904243</c:v>
                </c:pt>
                <c:pt idx="5628">
                  <c:v>0.18967828231911937</c:v>
                </c:pt>
                <c:pt idx="5629">
                  <c:v>0.21554790906098603</c:v>
                </c:pt>
                <c:pt idx="5630">
                  <c:v>0.24134653873986317</c:v>
                </c:pt>
                <c:pt idx="5631">
                  <c:v>0.26706567381594848</c:v>
                </c:pt>
                <c:pt idx="5632">
                  <c:v>0.29269684293333376</c:v>
                </c:pt>
                <c:pt idx="5633">
                  <c:v>0.31823160371029358</c:v>
                </c:pt>
                <c:pt idx="5634">
                  <c:v>0.34366154552003342</c:v>
                </c:pt>
                <c:pt idx="5635">
                  <c:v>0.3689782922609815</c:v>
                </c:pt>
                <c:pt idx="5636">
                  <c:v>0.39417350511569338</c:v>
                </c:pt>
                <c:pt idx="5637">
                  <c:v>0.4192388852975068</c:v>
                </c:pt>
                <c:pt idx="5638">
                  <c:v>0.44416617678396936</c:v>
                </c:pt>
                <c:pt idx="5639">
                  <c:v>0.46894716903622358</c:v>
                </c:pt>
                <c:pt idx="5640">
                  <c:v>0.49357369970337506</c:v>
                </c:pt>
                <c:pt idx="5641">
                  <c:v>0.51803765731101159</c:v>
                </c:pt>
                <c:pt idx="5642">
                  <c:v>0.54233098393295431</c:v>
                </c:pt>
                <c:pt idx="5643">
                  <c:v>0.56644567784537381</c:v>
                </c:pt>
                <c:pt idx="5644">
                  <c:v>0.59037379616239261</c:v>
                </c:pt>
                <c:pt idx="5645">
                  <c:v>0.61410745745231099</c:v>
                </c:pt>
                <c:pt idx="5646">
                  <c:v>0.6376388443335862</c:v>
                </c:pt>
                <c:pt idx="5647">
                  <c:v>0.66096020604972305</c:v>
                </c:pt>
                <c:pt idx="5648">
                  <c:v>0.68406386102220695</c:v>
                </c:pt>
                <c:pt idx="5649">
                  <c:v>0.70694219938066327</c:v>
                </c:pt>
                <c:pt idx="5650">
                  <c:v>0.7295876854693939</c:v>
                </c:pt>
                <c:pt idx="5651">
                  <c:v>0.75199286032946</c:v>
                </c:pt>
                <c:pt idx="5652">
                  <c:v>0.77415034415552408</c:v>
                </c:pt>
                <c:pt idx="5653">
                  <c:v>0.79605283872658894</c:v>
                </c:pt>
                <c:pt idx="5654">
                  <c:v>0.81769312980989928</c:v>
                </c:pt>
                <c:pt idx="5655">
                  <c:v>0.83906408953714551</c:v>
                </c:pt>
                <c:pt idx="5656">
                  <c:v>0.86015867875225416</c:v>
                </c:pt>
                <c:pt idx="5657">
                  <c:v>0.88096994932993056</c:v>
                </c:pt>
                <c:pt idx="5658">
                  <c:v>0.90149104646422995</c:v>
                </c:pt>
                <c:pt idx="5659">
                  <c:v>0.92171521092639241</c:v>
                </c:pt>
                <c:pt idx="5660">
                  <c:v>0.94163578129119718</c:v>
                </c:pt>
                <c:pt idx="5661">
                  <c:v>0.96124619613109208</c:v>
                </c:pt>
                <c:pt idx="5662">
                  <c:v>0.98053999617739906</c:v>
                </c:pt>
                <c:pt idx="5663">
                  <c:v>0.99951082644786393</c:v>
                </c:pt>
                <c:pt idx="5664">
                  <c:v>1.018152438339853</c:v>
                </c:pt>
                <c:pt idx="5665">
                  <c:v>1.0364586916885234</c:v>
                </c:pt>
                <c:pt idx="5666">
                  <c:v>1.0544235567892588</c:v>
                </c:pt>
                <c:pt idx="5667">
                  <c:v>1.0720411163837371</c:v>
                </c:pt>
                <c:pt idx="5668">
                  <c:v>1.0893055676089454</c:v>
                </c:pt>
                <c:pt idx="5669">
                  <c:v>1.1062112239085331</c:v>
                </c:pt>
                <c:pt idx="5670">
                  <c:v>1.1227525169058479</c:v>
                </c:pt>
                <c:pt idx="5671">
                  <c:v>1.1389239982380313</c:v>
                </c:pt>
                <c:pt idx="5672">
                  <c:v>1.154720341350614</c:v>
                </c:pt>
                <c:pt idx="5673">
                  <c:v>1.1701363432519669</c:v>
                </c:pt>
                <c:pt idx="5674">
                  <c:v>1.1851669262270541</c:v>
                </c:pt>
                <c:pt idx="5675">
                  <c:v>1.199807139509939</c:v>
                </c:pt>
                <c:pt idx="5676">
                  <c:v>1.2140521609144597</c:v>
                </c:pt>
                <c:pt idx="5677">
                  <c:v>1.227897298422554</c:v>
                </c:pt>
                <c:pt idx="5678">
                  <c:v>1.2413379917297231</c:v>
                </c:pt>
                <c:pt idx="5679">
                  <c:v>1.2543698137470944</c:v>
                </c:pt>
                <c:pt idx="5680">
                  <c:v>1.266988472059621</c:v>
                </c:pt>
                <c:pt idx="5681">
                  <c:v>1.2791898103399089</c:v>
                </c:pt>
                <c:pt idx="5682">
                  <c:v>1.2909698097172275</c:v>
                </c:pt>
                <c:pt idx="5683">
                  <c:v>1.3023245901012463</c:v>
                </c:pt>
                <c:pt idx="5684">
                  <c:v>1.3132504114600569</c:v>
                </c:pt>
                <c:pt idx="5685">
                  <c:v>1.3237436750520557</c:v>
                </c:pt>
                <c:pt idx="5686">
                  <c:v>1.3338009246113069</c:v>
                </c:pt>
                <c:pt idx="5687">
                  <c:v>1.3434188474859534</c:v>
                </c:pt>
                <c:pt idx="5688">
                  <c:v>1.3525942757293505</c:v>
                </c:pt>
                <c:pt idx="5689">
                  <c:v>1.3613241871435078</c:v>
                </c:pt>
                <c:pt idx="5690">
                  <c:v>1.3696057062745506</c:v>
                </c:pt>
                <c:pt idx="5691">
                  <c:v>1.3774361053598307</c:v>
                </c:pt>
                <c:pt idx="5692">
                  <c:v>1.3848128052263928</c:v>
                </c:pt>
                <c:pt idx="5693">
                  <c:v>1.3917333761405088</c:v>
                </c:pt>
                <c:pt idx="5694">
                  <c:v>1.3981955386079765</c:v>
                </c:pt>
                <c:pt idx="5695">
                  <c:v>1.4041971641249376</c:v>
                </c:pt>
                <c:pt idx="5696">
                  <c:v>1.4097362758789687</c:v>
                </c:pt>
                <c:pt idx="5697">
                  <c:v>1.4148110494001933</c:v>
                </c:pt>
                <c:pt idx="5698">
                  <c:v>1.4194198131622402</c:v>
                </c:pt>
                <c:pt idx="5699">
                  <c:v>1.4235610491327926</c:v>
                </c:pt>
                <c:pt idx="5700">
                  <c:v>1.4272333932736099</c:v>
                </c:pt>
                <c:pt idx="5701">
                  <c:v>1.4304356359898056</c:v>
                </c:pt>
                <c:pt idx="5702">
                  <c:v>1.4331667225282669</c:v>
                </c:pt>
                <c:pt idx="5703">
                  <c:v>1.4354257533250729</c:v>
                </c:pt>
                <c:pt idx="5704">
                  <c:v>1.437211984301781</c:v>
                </c:pt>
                <c:pt idx="5705">
                  <c:v>1.4385248271105213</c:v>
                </c:pt>
                <c:pt idx="5706">
                  <c:v>1.4393638493277863</c:v>
                </c:pt>
                <c:pt idx="5707">
                  <c:v>1.439728774596851</c:v>
                </c:pt>
                <c:pt idx="5708">
                  <c:v>1.4396194827188149</c:v>
                </c:pt>
                <c:pt idx="5709">
                  <c:v>1.4390360096921813</c:v>
                </c:pt>
                <c:pt idx="5710">
                  <c:v>1.4379785477010081</c:v>
                </c:pt>
                <c:pt idx="5711">
                  <c:v>1.4364474450515947</c:v>
                </c:pt>
                <c:pt idx="5712">
                  <c:v>1.4344432060577736</c:v>
                </c:pt>
                <c:pt idx="5713">
                  <c:v>1.4319664908747838</c:v>
                </c:pt>
                <c:pt idx="5714">
                  <c:v>1.4290181152818422</c:v>
                </c:pt>
                <c:pt idx="5715">
                  <c:v>1.4255990504134324</c:v>
                </c:pt>
                <c:pt idx="5716">
                  <c:v>1.4217104224394386</c:v>
                </c:pt>
                <c:pt idx="5717">
                  <c:v>1.4173535121942089</c:v>
                </c:pt>
                <c:pt idx="5718">
                  <c:v>1.4125297547546685</c:v>
                </c:pt>
                <c:pt idx="5719">
                  <c:v>1.407240738967644</c:v>
                </c:pt>
                <c:pt idx="5720">
                  <c:v>1.401488206926522</c:v>
                </c:pt>
                <c:pt idx="5721">
                  <c:v>1.395274053397441</c:v>
                </c:pt>
                <c:pt idx="5722">
                  <c:v>1.3886003251951988</c:v>
                </c:pt>
                <c:pt idx="5723">
                  <c:v>1.3814692205090693</c:v>
                </c:pt>
                <c:pt idx="5724">
                  <c:v>1.3738830881787611</c:v>
                </c:pt>
                <c:pt idx="5725">
                  <c:v>1.3658444269207686</c:v>
                </c:pt>
                <c:pt idx="5726">
                  <c:v>1.3573558845053317</c:v>
                </c:pt>
                <c:pt idx="5727">
                  <c:v>1.3484202568843293</c:v>
                </c:pt>
                <c:pt idx="5728">
                  <c:v>1.3390404872703376</c:v>
                </c:pt>
                <c:pt idx="5729">
                  <c:v>1.3292196651672017</c:v>
                </c:pt>
                <c:pt idx="5730">
                  <c:v>1.31896102535242</c:v>
                </c:pt>
                <c:pt idx="5731">
                  <c:v>1.3082679468116665</c:v>
                </c:pt>
                <c:pt idx="5732">
                  <c:v>1.2971439516258276</c:v>
                </c:pt>
                <c:pt idx="5733">
                  <c:v>1.2855927038109014</c:v>
                </c:pt>
                <c:pt idx="5734">
                  <c:v>1.2736180081111421</c:v>
                </c:pt>
                <c:pt idx="5735">
                  <c:v>1.2612238087458594</c:v>
                </c:pt>
                <c:pt idx="5736">
                  <c:v>1.2484141881102702</c:v>
                </c:pt>
                <c:pt idx="5737">
                  <c:v>1.2351933654308418</c:v>
                </c:pt>
                <c:pt idx="5738">
                  <c:v>1.22156569537557</c:v>
                </c:pt>
                <c:pt idx="5739">
                  <c:v>1.2075356666196324</c:v>
                </c:pt>
                <c:pt idx="5740">
                  <c:v>1.1931079003669149</c:v>
                </c:pt>
                <c:pt idx="5741">
                  <c:v>1.1782871488278877</c:v>
                </c:pt>
                <c:pt idx="5742">
                  <c:v>1.1630782936543123</c:v>
                </c:pt>
                <c:pt idx="5743">
                  <c:v>1.1474863443313361</c:v>
                </c:pt>
                <c:pt idx="5744">
                  <c:v>1.131516436527465</c:v>
                </c:pt>
                <c:pt idx="5745">
                  <c:v>1.1151738304029821</c:v>
                </c:pt>
                <c:pt idx="5746">
                  <c:v>1.0984639088773585</c:v>
                </c:pt>
                <c:pt idx="5747">
                  <c:v>1.081392175856227</c:v>
                </c:pt>
                <c:pt idx="5748">
                  <c:v>1.0639642544185139</c:v>
                </c:pt>
                <c:pt idx="5749">
                  <c:v>1.0461858849643049</c:v>
                </c:pt>
                <c:pt idx="5750">
                  <c:v>1.0280629233240819</c:v>
                </c:pt>
                <c:pt idx="5751">
                  <c:v>1.0096013388299288</c:v>
                </c:pt>
                <c:pt idx="5752">
                  <c:v>0.99080721234935576</c:v>
                </c:pt>
                <c:pt idx="5753">
                  <c:v>0.97168673428238839</c:v>
                </c:pt>
                <c:pt idx="5754">
                  <c:v>0.95224620252257419</c:v>
                </c:pt>
                <c:pt idx="5755">
                  <c:v>0.93249202038258772</c:v>
                </c:pt>
                <c:pt idx="5756">
                  <c:v>0.91243069448510628</c:v>
                </c:pt>
                <c:pt idx="5757">
                  <c:v>0.89206883261967096</c:v>
                </c:pt>
                <c:pt idx="5758">
                  <c:v>0.87141314156620475</c:v>
                </c:pt>
                <c:pt idx="5759">
                  <c:v>0.85047042488594671</c:v>
                </c:pt>
                <c:pt idx="5760">
                  <c:v>0.82924758068049109</c:v>
                </c:pt>
                <c:pt idx="5761">
                  <c:v>0.80775159931969731</c:v>
                </c:pt>
                <c:pt idx="5762">
                  <c:v>0.78598956113920693</c:v>
                </c:pt>
                <c:pt idx="5763">
                  <c:v>0.76396863410832183</c:v>
                </c:pt>
                <c:pt idx="5764">
                  <c:v>0.74169607146902616</c:v>
                </c:pt>
                <c:pt idx="5765">
                  <c:v>0.71917920934691493</c:v>
                </c:pt>
                <c:pt idx="5766">
                  <c:v>0.69642546433482622</c:v>
                </c:pt>
                <c:pt idx="5767">
                  <c:v>0.67344233104996343</c:v>
                </c:pt>
                <c:pt idx="5768">
                  <c:v>0.65023737966533024</c:v>
                </c:pt>
                <c:pt idx="5769">
                  <c:v>0.62681825341626141</c:v>
                </c:pt>
                <c:pt idx="5770">
                  <c:v>0.6031926660829029</c:v>
                </c:pt>
                <c:pt idx="5771">
                  <c:v>0.57936839944944896</c:v>
                </c:pt>
                <c:pt idx="5772">
                  <c:v>0.55535330074098699</c:v>
                </c:pt>
                <c:pt idx="5773">
                  <c:v>0.53115528003877177</c:v>
                </c:pt>
                <c:pt idx="5774">
                  <c:v>0.50678230767482046</c:v>
                </c:pt>
                <c:pt idx="5775">
                  <c:v>0.48224241160663373</c:v>
                </c:pt>
                <c:pt idx="5776">
                  <c:v>0.45754367477296581</c:v>
                </c:pt>
                <c:pt idx="5777">
                  <c:v>0.43269423243145927</c:v>
                </c:pt>
                <c:pt idx="5778">
                  <c:v>0.40770226947906474</c:v>
                </c:pt>
                <c:pt idx="5779">
                  <c:v>0.38257601775609568</c:v>
                </c:pt>
                <c:pt idx="5780">
                  <c:v>0.35732375333483862</c:v>
                </c:pt>
                <c:pt idx="5781">
                  <c:v>0.33195379379357937</c:v>
                </c:pt>
                <c:pt idx="5782">
                  <c:v>0.30647449547696093</c:v>
                </c:pt>
                <c:pt idx="5783">
                  <c:v>0.28089425074358138</c:v>
                </c:pt>
                <c:pt idx="5784">
                  <c:v>0.25522148520171684</c:v>
                </c:pt>
                <c:pt idx="5785">
                  <c:v>0.22946465493410173</c:v>
                </c:pt>
                <c:pt idx="5786">
                  <c:v>0.20363224371266775</c:v>
                </c:pt>
                <c:pt idx="5787">
                  <c:v>0.17773276020416687</c:v>
                </c:pt>
                <c:pt idx="5788">
                  <c:v>0.15177473516758083</c:v>
                </c:pt>
                <c:pt idx="5789">
                  <c:v>0.12576671864427674</c:v>
                </c:pt>
                <c:pt idx="5790">
                  <c:v>9.9717277141792376E-2</c:v>
                </c:pt>
                <c:pt idx="5791">
                  <c:v>7.3634990812197931E-2</c:v>
                </c:pt>
                <c:pt idx="5792">
                  <c:v>4.7528450625986041E-2</c:v>
                </c:pt>
                <c:pt idx="5793">
                  <c:v>2.1406255542364163E-2</c:v>
                </c:pt>
                <c:pt idx="5794">
                  <c:v>-4.7229903230516391E-3</c:v>
                </c:pt>
                <c:pt idx="5795">
                  <c:v>-3.0850680532264769E-2</c:v>
                </c:pt>
                <c:pt idx="5796">
                  <c:v>-5.6968209159682114E-2</c:v>
                </c:pt>
                <c:pt idx="5797">
                  <c:v>-8.3066973626725008E-2</c:v>
                </c:pt>
                <c:pt idx="5798">
                  <c:v>-0.10913837753534436</c:v>
                </c:pt>
                <c:pt idx="5799">
                  <c:v>-0.13517383349949724</c:v>
                </c:pt>
                <c:pt idx="5800">
                  <c:v>-0.16116476597366089</c:v>
                </c:pt>
                <c:pt idx="5801">
                  <c:v>-0.18710261407743245</c:v>
                </c:pt>
                <c:pt idx="5802">
                  <c:v>-0.21297883441531681</c:v>
                </c:pt>
                <c:pt idx="5803">
                  <c:v>-0.23878490389073895</c:v>
                </c:pt>
                <c:pt idx="5804">
                  <c:v>-0.26451232251338003</c:v>
                </c:pt>
                <c:pt idx="5805">
                  <c:v>-0.29015261619890309</c:v>
                </c:pt>
                <c:pt idx="5806">
                  <c:v>-0.31569733956013607</c:v>
                </c:pt>
                <c:pt idx="5807">
                  <c:v>-0.34113807868881418</c:v>
                </c:pt>
                <c:pt idx="5808">
                  <c:v>-0.36646645392694632</c:v>
                </c:pt>
                <c:pt idx="5809">
                  <c:v>-0.39167412262690698</c:v>
                </c:pt>
                <c:pt idx="5810">
                  <c:v>-0.41675278189932458</c:v>
                </c:pt>
                <c:pt idx="5811">
                  <c:v>-0.44169417134789385</c:v>
                </c:pt>
                <c:pt idx="5812">
                  <c:v>-0.46649007579017365</c:v>
                </c:pt>
                <c:pt idx="5813">
                  <c:v>-0.49113232796350109</c:v>
                </c:pt>
                <c:pt idx="5814">
                  <c:v>-0.5156128112151227</c:v>
                </c:pt>
                <c:pt idx="5815">
                  <c:v>-0.53992346217564913</c:v>
                </c:pt>
                <c:pt idx="5816">
                  <c:v>-0.56405627341497178</c:v>
                </c:pt>
                <c:pt idx="5817">
                  <c:v>-0.58800329607973567</c:v>
                </c:pt>
                <c:pt idx="5818">
                  <c:v>-0.61175664251153494</c:v>
                </c:pt>
                <c:pt idx="5819">
                  <c:v>-0.63530848884494773</c:v>
                </c:pt>
                <c:pt idx="5820">
                  <c:v>-0.65865107758455144</c:v>
                </c:pt>
                <c:pt idx="5821">
                  <c:v>-0.6817767201600855</c:v>
                </c:pt>
                <c:pt idx="5822">
                  <c:v>-0.70467779945891362</c:v>
                </c:pt>
                <c:pt idx="5823">
                  <c:v>-0.72734677233493361</c:v>
                </c:pt>
                <c:pt idx="5824">
                  <c:v>-0.74977617209314318</c:v>
                </c:pt>
                <c:pt idx="5825">
                  <c:v>-0.77195861094901641</c:v>
                </c:pt>
                <c:pt idx="5826">
                  <c:v>-0.79388678246188538</c:v>
                </c:pt>
                <c:pt idx="5827">
                  <c:v>-0.81555346394153083</c:v>
                </c:pt>
                <c:pt idx="5828">
                  <c:v>-0.83695151882719387</c:v>
                </c:pt>
                <c:pt idx="5829">
                  <c:v>-0.85807389903820708</c:v>
                </c:pt>
                <c:pt idx="5830">
                  <c:v>-0.87891364729549137</c:v>
                </c:pt>
                <c:pt idx="5831">
                  <c:v>-0.89946389941314142</c:v>
                </c:pt>
                <c:pt idx="5832">
                  <c:v>-0.91971788655933961</c:v>
                </c:pt>
                <c:pt idx="5833">
                  <c:v>-0.93966893748588498</c:v>
                </c:pt>
                <c:pt idx="5834">
                  <c:v>-0.95931048072555702</c:v>
                </c:pt>
                <c:pt idx="5835">
                  <c:v>-0.97863604675661431</c:v>
                </c:pt>
                <c:pt idx="5836">
                  <c:v>-0.99763927013374221</c:v>
                </c:pt>
                <c:pt idx="5837">
                  <c:v>-1.0163138915846843</c:v>
                </c:pt>
                <c:pt idx="5838">
                  <c:v>-1.0346537600719217</c:v>
                </c:pt>
                <c:pt idx="5839">
                  <c:v>-1.0526528348187014</c:v>
                </c:pt>
                <c:pt idx="5840">
                  <c:v>-1.0703051872987437</c:v>
                </c:pt>
                <c:pt idx="5841">
                  <c:v>-1.0876050031889755</c:v>
                </c:pt>
                <c:pt idx="5842">
                  <c:v>-1.1045465842846491</c:v>
                </c:pt>
                <c:pt idx="5843">
                  <c:v>-1.1211243503762196</c:v>
                </c:pt>
                <c:pt idx="5844">
                  <c:v>-1.1373328410873391</c:v>
                </c:pt>
                <c:pt idx="5845">
                  <c:v>-1.1531667176734102</c:v>
                </c:pt>
                <c:pt idx="5846">
                  <c:v>-1.1686207647800431</c:v>
                </c:pt>
                <c:pt idx="5847">
                  <c:v>-1.1836898921608932</c:v>
                </c:pt>
                <c:pt idx="5848">
                  <c:v>-1.1983691363542885</c:v>
                </c:pt>
                <c:pt idx="5849">
                  <c:v>-1.2126536623180797</c:v>
                </c:pt>
                <c:pt idx="5850">
                  <c:v>-1.226538765022219</c:v>
                </c:pt>
                <c:pt idx="5851">
                  <c:v>-1.2400198709984869</c:v>
                </c:pt>
                <c:pt idx="5852">
                  <c:v>-1.2530925398469088</c:v>
                </c:pt>
                <c:pt idx="5853">
                  <c:v>-1.265752465698325</c:v>
                </c:pt>
                <c:pt idx="5854">
                  <c:v>-1.2779954786326633</c:v>
                </c:pt>
                <c:pt idx="5855">
                  <c:v>-1.2898175460524164</c:v>
                </c:pt>
                <c:pt idx="5856">
                  <c:v>-1.3012147740109028</c:v>
                </c:pt>
                <c:pt idx="5857">
                  <c:v>-1.3121834084948498</c:v>
                </c:pt>
                <c:pt idx="5858">
                  <c:v>-1.3227198366608925</c:v>
                </c:pt>
                <c:pt idx="5859">
                  <c:v>-1.332820588025565</c:v>
                </c:pt>
                <c:pt idx="5860">
                  <c:v>-1.3424823356084132</c:v>
                </c:pt>
                <c:pt idx="5861">
                  <c:v>-1.351701897027825</c:v>
                </c:pt>
                <c:pt idx="5862">
                  <c:v>-1.3604762355492495</c:v>
                </c:pt>
                <c:pt idx="5863">
                  <c:v>-1.3688024610854355</c:v>
                </c:pt>
                <c:pt idx="5864">
                  <c:v>-1.3766778311483583</c:v>
                </c:pt>
                <c:pt idx="5865">
                  <c:v>-1.3840997517525457</c:v>
                </c:pt>
                <c:pt idx="5866">
                  <c:v>-1.391065778269486</c:v>
                </c:pt>
                <c:pt idx="5867">
                  <c:v>-1.3975736162328292</c:v>
                </c:pt>
                <c:pt idx="5868">
                  <c:v>-1.4036211220941497</c:v>
                </c:pt>
                <c:pt idx="5869">
                  <c:v>-1.4092063039289779</c:v>
                </c:pt>
                <c:pt idx="5870">
                  <c:v>-1.4143273220928994</c:v>
                </c:pt>
                <c:pt idx="5871">
                  <c:v>-1.418982489827499</c:v>
                </c:pt>
                <c:pt idx="5872">
                  <c:v>-1.4231702738159477</c:v>
                </c:pt>
                <c:pt idx="5873">
                  <c:v>-1.4268892946880409</c:v>
                </c:pt>
                <c:pt idx="5874">
                  <c:v>-1.4301383274745325</c:v>
                </c:pt>
                <c:pt idx="5875">
                  <c:v>-1.4329163020106239</c:v>
                </c:pt>
                <c:pt idx="5876">
                  <c:v>-1.4352223032884401</c:v>
                </c:pt>
                <c:pt idx="5877">
                  <c:v>-1.4370555717584332</c:v>
                </c:pt>
                <c:pt idx="5878">
                  <c:v>-1.438415503579545</c:v>
                </c:pt>
                <c:pt idx="5879">
                  <c:v>-1.4393016508181091</c:v>
                </c:pt>
                <c:pt idx="5880">
                  <c:v>-1.4397137215953881</c:v>
                </c:pt>
                <c:pt idx="5881">
                  <c:v>-1.4396515801837177</c:v>
                </c:pt>
                <c:pt idx="5882">
                  <c:v>-1.4391152470512016</c:v>
                </c:pt>
                <c:pt idx="5883">
                  <c:v>-1.4381048988549838</c:v>
                </c:pt>
                <c:pt idx="5884">
                  <c:v>-1.4366208683830464</c:v>
                </c:pt>
                <c:pt idx="5885">
                  <c:v>-1.4346636444446097</c:v>
                </c:pt>
                <c:pt idx="5886">
                  <c:v>-1.4322338717091194</c:v>
                </c:pt>
                <c:pt idx="5887">
                  <c:v>-1.4293323504939113</c:v>
                </c:pt>
                <c:pt idx="5888">
                  <c:v>-1.4259600365005971</c:v>
                </c:pt>
                <c:pt idx="5889">
                  <c:v>-1.4221180405002807</c:v>
                </c:pt>
                <c:pt idx="5890">
                  <c:v>-1.4178076279676937</c:v>
                </c:pt>
                <c:pt idx="5891">
                  <c:v>-1.4130302186643693</c:v>
                </c:pt>
                <c:pt idx="5892">
                  <c:v>-1.4077873861710077</c:v>
                </c:pt>
                <c:pt idx="5893">
                  <c:v>-1.4020808573691637</c:v>
                </c:pt>
                <c:pt idx="5894">
                  <c:v>-1.3959125118724542</c:v>
                </c:pt>
                <c:pt idx="5895">
                  <c:v>-1.3892843814074487</c:v>
                </c:pt>
                <c:pt idx="5896">
                  <c:v>-1.3821986491444602</c:v>
                </c:pt>
                <c:pt idx="5897">
                  <c:v>-1.3746576489784541</c:v>
                </c:pt>
                <c:pt idx="5898">
                  <c:v>-1.3666638647603113</c:v>
                </c:pt>
                <c:pt idx="5899">
                  <c:v>-1.3582199294786976</c:v>
                </c:pt>
                <c:pt idx="5900">
                  <c:v>-1.349328624392814</c:v>
                </c:pt>
                <c:pt idx="5901">
                  <c:v>-1.3399928781163035</c:v>
                </c:pt>
                <c:pt idx="5902">
                  <c:v>-1.330215765652627</c:v>
                </c:pt>
                <c:pt idx="5903">
                  <c:v>-1.3200005073822223</c:v>
                </c:pt>
                <c:pt idx="5904">
                  <c:v>-1.3093504680017702</c:v>
                </c:pt>
                <c:pt idx="5905">
                  <c:v>-1.2982691554159451</c:v>
                </c:pt>
                <c:pt idx="5906">
                  <c:v>-1.2867602195819665</c:v>
                </c:pt>
                <c:pt idx="5907">
                  <c:v>-1.2748274513073929</c:v>
                </c:pt>
                <c:pt idx="5908">
                  <c:v>-1.2624747810014965</c:v>
                </c:pt>
                <c:pt idx="5909">
                  <c:v>-1.2497062773806753</c:v>
                </c:pt>
                <c:pt idx="5910">
                  <c:v>-1.2365261461282937</c:v>
                </c:pt>
                <c:pt idx="5911">
                  <c:v>-1.2229387285094264</c:v>
                </c:pt>
                <c:pt idx="5912">
                  <c:v>-1.208948499940923</c:v>
                </c:pt>
                <c:pt idx="5913">
                  <c:v>-1.194560068517305</c:v>
                </c:pt>
                <c:pt idx="5914">
                  <c:v>-1.1797781734929524</c:v>
                </c:pt>
                <c:pt idx="5915">
                  <c:v>-1.1646076837210906</c:v>
                </c:pt>
                <c:pt idx="5916">
                  <c:v>-1.1490535960500894</c:v>
                </c:pt>
                <c:pt idx="5917">
                  <c:v>-1.1331210336776028</c:v>
                </c:pt>
                <c:pt idx="5918">
                  <c:v>-1.1168152444630934</c:v>
                </c:pt>
                <c:pt idx="5919">
                  <c:v>-1.1001415991992969</c:v>
                </c:pt>
                <c:pt idx="5920">
                  <c:v>-1.0831055898431909</c:v>
                </c:pt>
                <c:pt idx="5921">
                  <c:v>-1.0657128277070551</c:v>
                </c:pt>
                <c:pt idx="5922">
                  <c:v>-1.047969041610225</c:v>
                </c:pt>
                <c:pt idx="5923">
                  <c:v>-1.0298800759921314</c:v>
                </c:pt>
                <c:pt idx="5924">
                  <c:v>-1.0114518889872677</c:v>
                </c:pt>
                <c:pt idx="5925">
                  <c:v>-0.9926905504626945</c:v>
                </c:pt>
                <c:pt idx="5926">
                  <c:v>-0.97360224001875639</c:v>
                </c:pt>
                <c:pt idx="5927">
                  <c:v>-0.95419324495364521</c:v>
                </c:pt>
                <c:pt idx="5928">
                  <c:v>-0.93446995819249445</c:v>
                </c:pt>
                <c:pt idx="5929">
                  <c:v>-0.91443887618167996</c:v>
                </c:pt>
                <c:pt idx="5930">
                  <c:v>-0.89410659674902149</c:v>
                </c:pt>
                <c:pt idx="5931">
                  <c:v>-0.87347981693059995</c:v>
                </c:pt>
                <c:pt idx="5932">
                  <c:v>-0.85256533076488206</c:v>
                </c:pt>
                <c:pt idx="5933">
                  <c:v>-0.83137002705490992</c:v>
                </c:pt>
                <c:pt idx="5934">
                  <c:v>-0.80990088709927066</c:v>
                </c:pt>
                <c:pt idx="5935">
                  <c:v>-0.7881649823925958</c:v>
                </c:pt>
                <c:pt idx="5936">
                  <c:v>-0.76616947229635635</c:v>
                </c:pt>
                <c:pt idx="5937">
                  <c:v>-0.74392160168072086</c:v>
                </c:pt>
                <c:pt idx="5938">
                  <c:v>-0.72142869853823488</c:v>
                </c:pt>
                <c:pt idx="5939">
                  <c:v>-0.69869817157014213</c:v>
                </c:pt>
                <c:pt idx="5940">
                  <c:v>-0.6757375077460982</c:v>
                </c:pt>
                <c:pt idx="5941">
                  <c:v>-0.6525542698381247</c:v>
                </c:pt>
                <c:pt idx="5942">
                  <c:v>-0.62915609392958405</c:v>
                </c:pt>
                <c:pt idx="5943">
                  <c:v>-0.60555068690000879</c:v>
                </c:pt>
                <c:pt idx="5944">
                  <c:v>-0.58174582388661722</c:v>
                </c:pt>
                <c:pt idx="5945">
                  <c:v>-0.55774934572333845</c:v>
                </c:pt>
                <c:pt idx="5946">
                  <c:v>-0.53356915635820334</c:v>
                </c:pt>
                <c:pt idx="5947">
                  <c:v>-0.50921322024995064</c:v>
                </c:pt>
                <c:pt idx="5948">
                  <c:v>-0.4846895597446903</c:v>
                </c:pt>
                <c:pt idx="5949">
                  <c:v>-0.46000625243351217</c:v>
                </c:pt>
                <c:pt idx="5950">
                  <c:v>-0.43517142849189117</c:v>
                </c:pt>
                <c:pt idx="5951">
                  <c:v>-0.4101932680017763</c:v>
                </c:pt>
                <c:pt idx="5952">
                  <c:v>-0.38507999825723499</c:v>
                </c:pt>
                <c:pt idx="5953">
                  <c:v>-0.35983989105455411</c:v>
                </c:pt>
                <c:pt idx="5954">
                  <c:v>-0.33448125996767969</c:v>
                </c:pt>
                <c:pt idx="5955">
                  <c:v>-0.30901245760989893</c:v>
                </c:pt>
                <c:pt idx="5956">
                  <c:v>-0.28344187288265094</c:v>
                </c:pt>
                <c:pt idx="5957">
                  <c:v>-0.25777792821240703</c:v>
                </c:pt>
                <c:pt idx="5958">
                  <c:v>-0.23202907677648524</c:v>
                </c:pt>
                <c:pt idx="5959">
                  <c:v>-0.20620379971875644</c:v>
                </c:pt>
                <c:pt idx="5960">
                  <c:v>-0.18031060335612142</c:v>
                </c:pt>
                <c:pt idx="5961">
                  <c:v>-0.15435801637670735</c:v>
                </c:pt>
                <c:pt idx="5962">
                  <c:v>-0.1283545870306973</c:v>
                </c:pt>
                <c:pt idx="5963">
                  <c:v>-0.10230888031470449</c:v>
                </c:pt>
                <c:pt idx="5964">
                  <c:v>-7.622947515064149E-2</c:v>
                </c:pt>
                <c:pt idx="5965">
                  <c:v>-5.0124961559998849E-2</c:v>
                </c:pt>
                <c:pt idx="5966">
                  <c:v>-2.4003937834469358E-2</c:v>
                </c:pt>
                <c:pt idx="5967">
                  <c:v>2.1249922961564015E-3</c:v>
                </c:pt>
                <c:pt idx="5968">
                  <c:v>2.825322249787688E-2</c:v>
                </c:pt>
                <c:pt idx="5969">
                  <c:v>5.4372146667235638E-2</c:v>
                </c:pt>
                <c:pt idx="5970">
                  <c:v>8.0473161765989329E-2</c:v>
                </c:pt>
                <c:pt idx="5971">
                  <c:v>0.1065476706547787</c:v>
                </c:pt>
                <c:pt idx="5972">
                  <c:v>0.13258708492484667</c:v>
                </c:pt>
                <c:pt idx="5973">
                  <c:v>0.15858282772688154</c:v>
                </c:pt>
                <c:pt idx="5974">
                  <c:v>0.18452633659606027</c:v>
                </c:pt>
                <c:pt idx="5975">
                  <c:v>0.2104090662723454</c:v>
                </c:pt>
                <c:pt idx="5976">
                  <c:v>0.23622249151511993</c:v>
                </c:pt>
                <c:pt idx="5977">
                  <c:v>0.26195810991122831</c:v>
                </c:pt>
                <c:pt idx="5978">
                  <c:v>0.28760744467549076</c:v>
                </c:pt>
                <c:pt idx="5979">
                  <c:v>0.31316204744279441</c:v>
                </c:pt>
                <c:pt idx="5980">
                  <c:v>0.33861350105079857</c:v>
                </c:pt>
                <c:pt idx="5981">
                  <c:v>0.36395342231238181</c:v>
                </c:pt>
                <c:pt idx="5982">
                  <c:v>0.38917346477689652</c:v>
                </c:pt>
                <c:pt idx="5983">
                  <c:v>0.41426532147930545</c:v>
                </c:pt>
                <c:pt idx="5984">
                  <c:v>0.43922072767634229</c:v>
                </c:pt>
                <c:pt idx="5985">
                  <c:v>0.46403146356873481</c:v>
                </c:pt>
                <c:pt idx="5986">
                  <c:v>0.4886893570086433</c:v>
                </c:pt>
                <c:pt idx="5987">
                  <c:v>0.51318628619140216</c:v>
                </c:pt>
                <c:pt idx="5988">
                  <c:v>0.53751418233067383</c:v>
                </c:pt>
                <c:pt idx="5989">
                  <c:v>0.56166503231613474</c:v>
                </c:pt>
                <c:pt idx="5990">
                  <c:v>0.5856308813528398</c:v>
                </c:pt>
                <c:pt idx="5991">
                  <c:v>0.60940383558136269</c:v>
                </c:pt>
                <c:pt idx="5992">
                  <c:v>0.63297606467787448</c:v>
                </c:pt>
                <c:pt idx="5993">
                  <c:v>0.65633980443328799</c:v>
                </c:pt>
                <c:pt idx="5994">
                  <c:v>0.67948735931063375</c:v>
                </c:pt>
                <c:pt idx="5995">
                  <c:v>0.70241110497980919</c:v>
                </c:pt>
                <c:pt idx="5996">
                  <c:v>0.72510349082887515</c:v>
                </c:pt>
                <c:pt idx="5997">
                  <c:v>0.7475570424510769</c:v>
                </c:pt>
                <c:pt idx="5998">
                  <c:v>0.76976436410675975</c:v>
                </c:pt>
                <c:pt idx="5999">
                  <c:v>0.79171814115936989</c:v>
                </c:pt>
                <c:pt idx="6000">
                  <c:v>0.81341114248475055</c:v>
                </c:pt>
                <c:pt idx="6001">
                  <c:v>0.83483622285292325</c:v>
                </c:pt>
                <c:pt idx="6002">
                  <c:v>0.85598632528158047</c:v>
                </c:pt>
                <c:pt idx="6003">
                  <c:v>0.87685448336051541</c:v>
                </c:pt>
                <c:pt idx="6004">
                  <c:v>0.8974338235462036</c:v>
                </c:pt>
                <c:pt idx="6005">
                  <c:v>0.91771756742582289</c:v>
                </c:pt>
                <c:pt idx="6006">
                  <c:v>0.93769903394990906</c:v>
                </c:pt>
                <c:pt idx="6007">
                  <c:v>0.95737164163296606</c:v>
                </c:pt>
                <c:pt idx="6008">
                  <c:v>0.976728910721266</c:v>
                </c:pt>
                <c:pt idx="6009">
                  <c:v>0.99576446532715535</c:v>
                </c:pt>
                <c:pt idx="6010">
                  <c:v>1.0144720355291288</c:v>
                </c:pt>
                <c:pt idx="6011">
                  <c:v>1.0328454594370313</c:v>
                </c:pt>
                <c:pt idx="6012">
                  <c:v>1.0508786852216376</c:v>
                </c:pt>
                <c:pt idx="6013">
                  <c:v>1.0685657731080176</c:v>
                </c:pt>
                <c:pt idx="6014">
                  <c:v>1.085900897331967</c:v>
                </c:pt>
                <c:pt idx="6015">
                  <c:v>1.1028783480589002</c:v>
                </c:pt>
                <c:pt idx="6016">
                  <c:v>1.1194925332645422</c:v>
                </c:pt>
                <c:pt idx="6017">
                  <c:v>1.1357379805768473</c:v>
                </c:pt>
                <c:pt idx="6018">
                  <c:v>1.1516093390784619</c:v>
                </c:pt>
                <c:pt idx="6019">
                  <c:v>1.1671013810692259</c:v>
                </c:pt>
                <c:pt idx="6020">
                  <c:v>1.1822090037880575</c:v>
                </c:pt>
                <c:pt idx="6021">
                  <c:v>1.1969272310937082</c:v>
                </c:pt>
                <c:pt idx="6022">
                  <c:v>1.2112512151037922</c:v>
                </c:pt>
                <c:pt idx="6023">
                  <c:v>1.2251762377915878</c:v>
                </c:pt>
                <c:pt idx="6024">
                  <c:v>1.2386977125400562</c:v>
                </c:pt>
                <c:pt idx="6025">
                  <c:v>1.2518111856525704</c:v>
                </c:pt>
                <c:pt idx="6026">
                  <c:v>1.2645123378198897</c:v>
                </c:pt>
                <c:pt idx="6027">
                  <c:v>1.2767969855428305</c:v>
                </c:pt>
                <c:pt idx="6028">
                  <c:v>1.288661082510244</c:v>
                </c:pt>
                <c:pt idx="6029">
                  <c:v>1.3001007209317785</c:v>
                </c:pt>
                <c:pt idx="6030">
                  <c:v>1.3111121328250213</c:v>
                </c:pt>
                <c:pt idx="6031">
                  <c:v>1.3216916912566066</c:v>
                </c:pt>
                <c:pt idx="6032">
                  <c:v>1.3318359115368437</c:v>
                </c:pt>
                <c:pt idx="6033">
                  <c:v>1.3415414523675073</c:v>
                </c:pt>
                <c:pt idx="6034">
                  <c:v>1.3508051169423883</c:v>
                </c:pt>
                <c:pt idx="6035">
                  <c:v>1.359623854000261</c:v>
                </c:pt>
                <c:pt idx="6036">
                  <c:v>1.3679947588299037</c:v>
                </c:pt>
                <c:pt idx="6037">
                  <c:v>1.37591507422685</c:v>
                </c:pt>
                <c:pt idx="6038">
                  <c:v>1.383382191401558</c:v>
                </c:pt>
                <c:pt idx="6039">
                  <c:v>1.3903936508386883</c:v>
                </c:pt>
                <c:pt idx="6040">
                  <c:v>1.3969471431072225</c:v>
                </c:pt>
                <c:pt idx="6041">
                  <c:v>1.4030405096211409</c:v>
                </c:pt>
                <c:pt idx="6042">
                  <c:v>1.4086717433504108</c:v>
                </c:pt>
                <c:pt idx="6043">
                  <c:v>1.4138389894820711</c:v>
                </c:pt>
                <c:pt idx="6044">
                  <c:v>1.4185405460311653</c:v>
                </c:pt>
                <c:pt idx="6045">
                  <c:v>1.4227748644013356</c:v>
                </c:pt>
                <c:pt idx="6046">
                  <c:v>1.4265405498949042</c:v>
                </c:pt>
                <c:pt idx="6047">
                  <c:v>1.4298363621722587</c:v>
                </c:pt>
                <c:pt idx="6048">
                  <c:v>1.432661215660392</c:v>
                </c:pt>
                <c:pt idx="6049">
                  <c:v>1.4350141799104692</c:v>
                </c:pt>
                <c:pt idx="6050">
                  <c:v>1.4368944799042949</c:v>
                </c:pt>
                <c:pt idx="6051">
                  <c:v>1.4383014963095957</c:v>
                </c:pt>
                <c:pt idx="6052">
                  <c:v>1.4392347656840048</c:v>
                </c:pt>
                <c:pt idx="6053">
                  <c:v>1.439693980627724</c:v>
                </c:pt>
                <c:pt idx="6054">
                  <c:v>1.4396789898847611</c:v>
                </c:pt>
                <c:pt idx="6055">
                  <c:v>1.4391897983927604</c:v>
                </c:pt>
                <c:pt idx="6056">
                  <c:v>1.4382265672813719</c:v>
                </c:pt>
                <c:pt idx="6057">
                  <c:v>1.4367896138191809</c:v>
                </c:pt>
                <c:pt idx="6058">
                  <c:v>1.4348794113092005</c:v>
                </c:pt>
                <c:pt idx="6059">
                  <c:v>1.4324965889329859</c:v>
                </c:pt>
                <c:pt idx="6060">
                  <c:v>1.4296419315433841</c:v>
                </c:pt>
                <c:pt idx="6061">
                  <c:v>1.4263163794060227</c:v>
                </c:pt>
                <c:pt idx="6062">
                  <c:v>1.4225210278896139</c:v>
                </c:pt>
                <c:pt idx="6063">
                  <c:v>1.4182571271051461</c:v>
                </c:pt>
                <c:pt idx="6064">
                  <c:v>1.4135260814941411</c:v>
                </c:pt>
                <c:pt idx="6065">
                  <c:v>1.4083294493660443</c:v>
                </c:pt>
                <c:pt idx="6066">
                  <c:v>1.4026689423849616</c:v>
                </c:pt>
                <c:pt idx="6067">
                  <c:v>1.3965464250058626</c:v>
                </c:pt>
                <c:pt idx="6068">
                  <c:v>1.3899639138604751</c:v>
                </c:pt>
                <c:pt idx="6069">
                  <c:v>1.3829235770930437</c:v>
                </c:pt>
                <c:pt idx="6070">
                  <c:v>1.3754277336461882</c:v>
                </c:pt>
                <c:pt idx="6071">
                  <c:v>1.3674788524970907</c:v>
                </c:pt>
                <c:pt idx="6072">
                  <c:v>1.3590795518442693</c:v>
                </c:pt>
                <c:pt idx="6073">
                  <c:v>1.3502325982451902</c:v>
                </c:pt>
                <c:pt idx="6074">
                  <c:v>1.3409409057050252</c:v>
                </c:pt>
                <c:pt idx="6075">
                  <c:v>1.3312075347168404</c:v>
                </c:pt>
                <c:pt idx="6076">
                  <c:v>1.3210356912535262</c:v>
                </c:pt>
                <c:pt idx="6077">
                  <c:v>1.310428725711817</c:v>
                </c:pt>
                <c:pt idx="6078">
                  <c:v>1.2993901318087462</c:v>
                </c:pt>
                <c:pt idx="6079">
                  <c:v>1.2879235454308757</c:v>
                </c:pt>
                <c:pt idx="6080">
                  <c:v>1.2760327434367207</c:v>
                </c:pt>
                <c:pt idx="6081">
                  <c:v>1.2637216424127222</c:v>
                </c:pt>
                <c:pt idx="6082">
                  <c:v>1.2509942973832071</c:v>
                </c:pt>
                <c:pt idx="6083">
                  <c:v>1.2378549004747463</c:v>
                </c:pt>
                <c:pt idx="6084">
                  <c:v>1.2243077795353536</c:v>
                </c:pt>
                <c:pt idx="6085">
                  <c:v>1.2103573967089778</c:v>
                </c:pt>
                <c:pt idx="6086">
                  <c:v>1.1960083469657727</c:v>
                </c:pt>
                <c:pt idx="6087">
                  <c:v>1.1812653565885995</c:v>
                </c:pt>
                <c:pt idx="6088">
                  <c:v>1.1661332816162886</c:v>
                </c:pt>
                <c:pt idx="6089">
                  <c:v>1.1506171062441617</c:v>
                </c:pt>
                <c:pt idx="6090">
                  <c:v>1.134721941182341</c:v>
                </c:pt>
                <c:pt idx="6091">
                  <c:v>1.1184530219723803</c:v>
                </c:pt>
                <c:pt idx="6092">
                  <c:v>1.1018157072627919</c:v>
                </c:pt>
                <c:pt idx="6093">
                  <c:v>1.0848154770440135</c:v>
                </c:pt>
                <c:pt idx="6094">
                  <c:v>1.0674579308434093</c:v>
                </c:pt>
                <c:pt idx="6095">
                  <c:v>1.04974878588091</c:v>
                </c:pt>
                <c:pt idx="6096">
                  <c:v>1.0316938751858653</c:v>
                </c:pt>
                <c:pt idx="6097">
                  <c:v>1.0132991456757734</c:v>
                </c:pt>
                <c:pt idx="6098">
                  <c:v>0.99457065619748453</c:v>
                </c:pt>
                <c:pt idx="6099">
                  <c:v>0.97551457553153875</c:v>
                </c:pt>
                <c:pt idx="6100">
                  <c:v>0.95613718036030138</c:v>
                </c:pt>
                <c:pt idx="6101">
                  <c:v>0.93644485320054804</c:v>
                </c:pt>
                <c:pt idx="6102">
                  <c:v>0.9164440803011954</c:v>
                </c:pt>
                <c:pt idx="6103">
                  <c:v>0.89614144950686458</c:v>
                </c:pt>
                <c:pt idx="6104">
                  <c:v>0.87554364808798224</c:v>
                </c:pt>
                <c:pt idx="6105">
                  <c:v>0.85465746053812486</c:v>
                </c:pt>
                <c:pt idx="6106">
                  <c:v>0.8334897663393499</c:v>
                </c:pt>
                <c:pt idx="6107">
                  <c:v>0.81204753769623761</c:v>
                </c:pt>
                <c:pt idx="6108">
                  <c:v>0.79033783723938278</c:v>
                </c:pt>
                <c:pt idx="6109">
                  <c:v>0.76836781569911716</c:v>
                </c:pt>
                <c:pt idx="6110">
                  <c:v>0.74614470955019885</c:v>
                </c:pt>
                <c:pt idx="6111">
                  <c:v>0.7236758386282679</c:v>
                </c:pt>
                <c:pt idx="6112">
                  <c:v>0.7009686037188444</c:v>
                </c:pt>
                <c:pt idx="6113">
                  <c:v>0.67803048411966071</c:v>
                </c:pt>
                <c:pt idx="6114">
                  <c:v>0.65486903517713024</c:v>
                </c:pt>
                <c:pt idx="6115">
                  <c:v>0.63149188579777682</c:v>
                </c:pt>
                <c:pt idx="6116">
                  <c:v>0.60790673593542621</c:v>
                </c:pt>
                <c:pt idx="6117">
                  <c:v>0.58412135405499999</c:v>
                </c:pt>
                <c:pt idx="6118">
                  <c:v>0.56014357457374275</c:v>
                </c:pt>
                <c:pt idx="6119">
                  <c:v>0.53598129528072369</c:v>
                </c:pt>
                <c:pt idx="6120">
                  <c:v>0.51164247473546787</c:v>
                </c:pt>
                <c:pt idx="6121">
                  <c:v>0.48713512964657141</c:v>
                </c:pt>
                <c:pt idx="6122">
                  <c:v>0.46246733223116082</c:v>
                </c:pt>
                <c:pt idx="6123">
                  <c:v>0.43764720755606928</c:v>
                </c:pt>
                <c:pt idx="6124">
                  <c:v>0.41268293086160585</c:v>
                </c:pt>
                <c:pt idx="6125">
                  <c:v>0.38758272486880385</c:v>
                </c:pt>
                <c:pt idx="6126">
                  <c:v>0.36235485707101717</c:v>
                </c:pt>
                <c:pt idx="6127">
                  <c:v>0.33700763701078312</c:v>
                </c:pt>
                <c:pt idx="6128">
                  <c:v>0.31154941354282739</c:v>
                </c:pt>
                <c:pt idx="6129">
                  <c:v>0.28598857208412398</c:v>
                </c:pt>
                <c:pt idx="6130">
                  <c:v>0.26033353185190961</c:v>
                </c:pt>
                <c:pt idx="6131">
                  <c:v>0.23459274309056224</c:v>
                </c:pt>
                <c:pt idx="6132">
                  <c:v>0.20877468428827284</c:v>
                </c:pt>
                <c:pt idx="6133">
                  <c:v>0.18288785938439792</c:v>
                </c:pt>
                <c:pt idx="6134">
                  <c:v>0.15694079496843646</c:v>
                </c:pt>
                <c:pt idx="6135">
                  <c:v>0.13094203747155095</c:v>
                </c:pt>
                <c:pt idx="6136">
                  <c:v>0.104900150351546</c:v>
                </c:pt>
                <c:pt idx="6137">
                  <c:v>7.8823711272234906E-2</c:v>
                </c:pt>
                <c:pt idx="6138">
                  <c:v>5.2721309278142454E-2</c:v>
                </c:pt>
                <c:pt idx="6139">
                  <c:v>2.6601541965444286E-2</c:v>
                </c:pt>
                <c:pt idx="6140">
                  <c:v>4.7301265009347068E-4</c:v>
                </c:pt>
                <c:pt idx="6141">
                  <c:v>-2.5655672465926708E-2</c:v>
                </c:pt>
                <c:pt idx="6142">
                  <c:v>-5.177590712932164E-2</c:v>
                </c:pt>
                <c:pt idx="6143">
                  <c:v>-7.7879087870199953E-2</c:v>
                </c:pt>
                <c:pt idx="6144">
                  <c:v>-0.10395661683588187</c:v>
                </c:pt>
                <c:pt idx="6145">
                  <c:v>-0.1299999046228586</c:v>
                </c:pt>
                <c:pt idx="6146">
                  <c:v>-0.15600037310596326</c:v>
                </c:pt>
                <c:pt idx="6147">
                  <c:v>-0.18194945826382797</c:v>
                </c:pt>
                <c:pt idx="6148">
                  <c:v>-0.2078386129997023</c:v>
                </c:pt>
                <c:pt idx="6149">
                  <c:v>-0.23365930995668591</c:v>
                </c:pt>
                <c:pt idx="6150">
                  <c:v>-0.25940304432646749</c:v>
                </c:pt>
                <c:pt idx="6151">
                  <c:v>-0.28506133665063565</c:v>
                </c:pt>
                <c:pt idx="6152">
                  <c:v>-0.31062573561363638</c:v>
                </c:pt>
                <c:pt idx="6153">
                  <c:v>-0.33608782082646682</c:v>
                </c:pt>
                <c:pt idx="6154">
                  <c:v>-0.36143920560017329</c:v>
                </c:pt>
                <c:pt idx="6155">
                  <c:v>-0.38667153970825641</c:v>
                </c:pt>
                <c:pt idx="6156">
                  <c:v>-0.41177651213707073</c:v>
                </c:pt>
                <c:pt idx="6157">
                  <c:v>-0.43674585382329278</c:v>
                </c:pt>
                <c:pt idx="6158">
                  <c:v>-0.46157134037758879</c:v>
                </c:pt>
                <c:pt idx="6159">
                  <c:v>-0.4862447947935547</c:v>
                </c:pt>
                <c:pt idx="6160">
                  <c:v>-0.51075809014105567</c:v>
                </c:pt>
                <c:pt idx="6161">
                  <c:v>-0.53510315224307503</c:v>
                </c:pt>
                <c:pt idx="6162">
                  <c:v>-0.5592719623351744</c:v>
                </c:pt>
                <c:pt idx="6163">
                  <c:v>-0.58325655970671642</c:v>
                </c:pt>
                <c:pt idx="6164">
                  <c:v>-0.60704904432295859</c:v>
                </c:pt>
                <c:pt idx="6165">
                  <c:v>-0.63064157942716159</c:v>
                </c:pt>
                <c:pt idx="6166">
                  <c:v>-0.65402639412185848</c:v>
                </c:pt>
                <c:pt idx="6167">
                  <c:v>-0.67719578592842122</c:v>
                </c:pt>
                <c:pt idx="6168">
                  <c:v>-0.70014212332411507</c:v>
                </c:pt>
                <c:pt idx="6169">
                  <c:v>-0.72285784825574695</c:v>
                </c:pt>
                <c:pt idx="6170">
                  <c:v>-0.74533547862914795</c:v>
                </c:pt>
                <c:pt idx="6171">
                  <c:v>-0.76756761077361579</c:v>
                </c:pt>
                <c:pt idx="6172">
                  <c:v>-0.78954692188053011</c:v>
                </c:pt>
                <c:pt idx="6173">
                  <c:v>-0.81126617241534105</c:v>
                </c:pt>
                <c:pt idx="6174">
                  <c:v>-0.83271820850211664</c:v>
                </c:pt>
                <c:pt idx="6175">
                  <c:v>-0.85389596427989056</c:v>
                </c:pt>
                <c:pt idx="6176">
                  <c:v>-0.87479246423000745</c:v>
                </c:pt>
                <c:pt idx="6177">
                  <c:v>-0.89540082547371425</c:v>
                </c:pt>
                <c:pt idx="6178">
                  <c:v>-0.91571426003924394</c:v>
                </c:pt>
                <c:pt idx="6179">
                  <c:v>-0.93572607709762901</c:v>
                </c:pt>
                <c:pt idx="6180">
                  <c:v>-0.95542968516653237</c:v>
                </c:pt>
                <c:pt idx="6181">
                  <c:v>-0.97481859428133277</c:v>
                </c:pt>
                <c:pt idx="6182">
                  <c:v>-0.99388641813279832</c:v>
                </c:pt>
                <c:pt idx="6183">
                  <c:v>-1.0126268761706021</c:v>
                </c:pt>
                <c:pt idx="6184">
                  <c:v>-1.0310337956720013</c:v>
                </c:pt>
                <c:pt idx="6185">
                  <c:v>-1.0491011137750172</c:v>
                </c:pt>
                <c:pt idx="6186">
                  <c:v>-1.0668228794754044</c:v>
                </c:pt>
                <c:pt idx="6187">
                  <c:v>-1.0841932555867968</c:v>
                </c:pt>
                <c:pt idx="6188">
                  <c:v>-1.1012065206633606</c:v>
                </c:pt>
                <c:pt idx="6189">
                  <c:v>-1.1178570708843119</c:v>
                </c:pt>
                <c:pt idx="6190">
                  <c:v>-1.1341394218997081</c:v>
                </c:pt>
                <c:pt idx="6191">
                  <c:v>-1.1500482106368759</c:v>
                </c:pt>
                <c:pt idx="6192">
                  <c:v>-1.1655781970669001</c:v>
                </c:pt>
                <c:pt idx="6193">
                  <c:v>-1.1807242659305832</c:v>
                </c:pt>
                <c:pt idx="6194">
                  <c:v>-1.1954814284232991</c:v>
                </c:pt>
                <c:pt idx="6195">
                  <c:v>-1.2098448238382151</c:v>
                </c:pt>
                <c:pt idx="6196">
                  <c:v>-1.2238097211672976</c:v>
                </c:pt>
                <c:pt idx="6197">
                  <c:v>-1.2373715206596148</c:v>
                </c:pt>
                <c:pt idx="6198">
                  <c:v>-1.2505257553364035</c:v>
                </c:pt>
                <c:pt idx="6199">
                  <c:v>-1.2632680924623918</c:v>
                </c:pt>
                <c:pt idx="6200">
                  <c:v>-1.2755943349729209</c:v>
                </c:pt>
                <c:pt idx="6201">
                  <c:v>-1.2875004228563691</c:v>
                </c:pt>
                <c:pt idx="6202">
                  <c:v>-1.2989824344914331</c:v>
                </c:pt>
                <c:pt idx="6203">
                  <c:v>-1.3100365879388396</c:v>
                </c:pt>
                <c:pt idx="6204">
                  <c:v>-1.3206592421870247</c:v>
                </c:pt>
                <c:pt idx="6205">
                  <c:v>-1.3308468983514263</c:v>
                </c:pt>
                <c:pt idx="6206">
                  <c:v>-1.3405962008269221</c:v>
                </c:pt>
                <c:pt idx="6207">
                  <c:v>-1.3499039383931197</c:v>
                </c:pt>
                <c:pt idx="6208">
                  <c:v>-1.3587670452720497</c:v>
                </c:pt>
                <c:pt idx="6209">
                  <c:v>-1.3671826021379829</c:v>
                </c:pt>
                <c:pt idx="6210">
                  <c:v>-1.375147837078986</c:v>
                </c:pt>
                <c:pt idx="6211">
                  <c:v>-1.3826601265099405</c:v>
                </c:pt>
                <c:pt idx="6212">
                  <c:v>-1.3897169960366911</c:v>
                </c:pt>
                <c:pt idx="6213">
                  <c:v>-1.3963161212710693</c:v>
                </c:pt>
                <c:pt idx="6214">
                  <c:v>-1.4024553285964874</c:v>
                </c:pt>
                <c:pt idx="6215">
                  <c:v>-1.4081325958838926</c:v>
                </c:pt>
                <c:pt idx="6216">
                  <c:v>-1.4133460531578144</c:v>
                </c:pt>
                <c:pt idx="6217">
                  <c:v>-1.4180939832122879</c:v>
                </c:pt>
                <c:pt idx="6218">
                  <c:v>-1.4223748221764776</c:v>
                </c:pt>
                <c:pt idx="6219">
                  <c:v>-1.4261871600297749</c:v>
                </c:pt>
                <c:pt idx="6220">
                  <c:v>-1.4295297410662373</c:v>
                </c:pt>
                <c:pt idx="6221">
                  <c:v>-1.432401464308185</c:v>
                </c:pt>
                <c:pt idx="6222">
                  <c:v>-1.4348013838688467</c:v>
                </c:pt>
                <c:pt idx="6223">
                  <c:v>-1.4367287092639129</c:v>
                </c:pt>
                <c:pt idx="6224">
                  <c:v>-1.4381828056719026</c:v>
                </c:pt>
                <c:pt idx="6225">
                  <c:v>-1.4391631941432668</c:v>
                </c:pt>
                <c:pt idx="6226">
                  <c:v>-1.4396695517581364</c:v>
                </c:pt>
                <c:pt idx="6227">
                  <c:v>-1.4397017117326947</c:v>
                </c:pt>
                <c:pt idx="6228">
                  <c:v>-1.4392596634741039</c:v>
                </c:pt>
                <c:pt idx="6229">
                  <c:v>-1.4383435525840007</c:v>
                </c:pt>
                <c:pt idx="6230">
                  <c:v>-1.4369536808105314</c:v>
                </c:pt>
                <c:pt idx="6231">
                  <c:v>-1.4350905059489723</c:v>
                </c:pt>
                <c:pt idx="6232">
                  <c:v>-1.4327546416909296</c:v>
                </c:pt>
                <c:pt idx="6233">
                  <c:v>-1.4299468574222094</c:v>
                </c:pt>
                <c:pt idx="6234">
                  <c:v>-1.4266680779693983</c:v>
                </c:pt>
                <c:pt idx="6235">
                  <c:v>-1.4229193832952398</c:v>
                </c:pt>
                <c:pt idx="6236">
                  <c:v>-1.4187020081429202</c:v>
                </c:pt>
                <c:pt idx="6237">
                  <c:v>-1.4140173416293649</c:v>
                </c:pt>
                <c:pt idx="6238">
                  <c:v>-1.4088669267877014</c:v>
                </c:pt>
                <c:pt idx="6239">
                  <c:v>-1.4032524600590053</c:v>
                </c:pt>
                <c:pt idx="6240">
                  <c:v>-1.3971757907335323</c:v>
                </c:pt>
                <c:pt idx="6241">
                  <c:v>-1.390638920341601</c:v>
                </c:pt>
                <c:pt idx="6242">
                  <c:v>-1.3836440019943268</c:v>
                </c:pt>
                <c:pt idx="6243">
                  <c:v>-1.3761933396744324</c:v>
                </c:pt>
                <c:pt idx="6244">
                  <c:v>-1.3682893874773645</c:v>
                </c:pt>
                <c:pt idx="6245">
                  <c:v>-1.3599347488029629</c:v>
                </c:pt>
                <c:pt idx="6246">
                  <c:v>-1.3511321754979559</c:v>
                </c:pt>
                <c:pt idx="6247">
                  <c:v>-1.3418845669495567</c:v>
                </c:pt>
                <c:pt idx="6248">
                  <c:v>-1.332194969130466</c:v>
                </c:pt>
                <c:pt idx="6249">
                  <c:v>-1.322066573595589</c:v>
                </c:pt>
                <c:pt idx="6250">
                  <c:v>-1.3115027164308055</c:v>
                </c:pt>
                <c:pt idx="6251">
                  <c:v>-1.300506877154131</c:v>
                </c:pt>
                <c:pt idx="6252">
                  <c:v>-1.2890826775696322</c:v>
                </c:pt>
                <c:pt idx="6253">
                  <c:v>-1.2772338805744805</c:v>
                </c:pt>
                <c:pt idx="6254">
                  <c:v>-1.2649643889195348</c:v>
                </c:pt>
                <c:pt idx="6255">
                  <c:v>-1.2522782439238453</c:v>
                </c:pt>
                <c:pt idx="6256">
                  <c:v>-1.2391796241435382</c:v>
                </c:pt>
                <c:pt idx="6257">
                  <c:v>-1.2256728439954752</c:v>
                </c:pt>
                <c:pt idx="6258">
                  <c:v>-1.2117623523361785</c:v>
                </c:pt>
                <c:pt idx="6259">
                  <c:v>-1.1974527309964667</c:v>
                </c:pt>
                <c:pt idx="6260">
                  <c:v>-1.1827486932722928</c:v>
                </c:pt>
                <c:pt idx="6261">
                  <c:v>-1.1676550823722842</c:v>
                </c:pt>
                <c:pt idx="6262">
                  <c:v>-1.1521768698224837</c:v>
                </c:pt>
                <c:pt idx="6263">
                  <c:v>-1.1363191538288377</c:v>
                </c:pt>
                <c:pt idx="6264">
                  <c:v>-1.1200871575979463</c:v>
                </c:pt>
                <c:pt idx="6265">
                  <c:v>-1.1034862276166479</c:v>
                </c:pt>
                <c:pt idx="6266">
                  <c:v>-1.0865218318909968</c:v>
                </c:pt>
                <c:pt idx="6267">
                  <c:v>-1.0691995581452103</c:v>
                </c:pt>
                <c:pt idx="6268">
                  <c:v>-1.0515251119811935</c:v>
                </c:pt>
                <c:pt idx="6269">
                  <c:v>-1.0335043149992256</c:v>
                </c:pt>
                <c:pt idx="6270">
                  <c:v>-1.0151431028804474</c:v>
                </c:pt>
                <c:pt idx="6271">
                  <c:v>-0.99644752343176335</c:v>
                </c:pt>
                <c:pt idx="6272">
                  <c:v>-0.97742373459382936</c:v>
                </c:pt>
                <c:pt idx="6273">
                  <c:v>-0.95807800241274155</c:v>
                </c:pt>
                <c:pt idx="6274">
                  <c:v>-0.93841669897613511</c:v>
                </c:pt>
                <c:pt idx="6275">
                  <c:v>-0.91844630031435082</c:v>
                </c:pt>
                <c:pt idx="6276">
                  <c:v>-0.89817338426735693</c:v>
                </c:pt>
                <c:pt idx="6277">
                  <c:v>-0.87760462831814978</c:v>
                </c:pt>
                <c:pt idx="6278">
                  <c:v>-0.85674680739332554</c:v>
                </c:pt>
                <c:pt idx="6279">
                  <c:v>-0.8356067916315586</c:v>
                </c:pt>
                <c:pt idx="6280">
                  <c:v>-0.81419154412071637</c:v>
                </c:pt>
                <c:pt idx="6281">
                  <c:v>-0.79250811860436399</c:v>
                </c:pt>
                <c:pt idx="6282">
                  <c:v>-0.77056365715840347</c:v>
                </c:pt>
                <c:pt idx="6283">
                  <c:v>-0.74836538783862283</c:v>
                </c:pt>
                <c:pt idx="6284">
                  <c:v>-0.72592062229992271</c:v>
                </c:pt>
                <c:pt idx="6285">
                  <c:v>-0.70323675338799962</c:v>
                </c:pt>
                <c:pt idx="6286">
                  <c:v>-0.68032125270430754</c:v>
                </c:pt>
                <c:pt idx="6287">
                  <c:v>-0.65718166814505319</c:v>
                </c:pt>
                <c:pt idx="6288">
                  <c:v>-0.63382562141508059</c:v>
                </c:pt>
                <c:pt idx="6289">
                  <c:v>-0.61026080551743456</c:v>
                </c:pt>
                <c:pt idx="6290">
                  <c:v>-0.58649498221944696</c:v>
                </c:pt>
                <c:pt idx="6291">
                  <c:v>-0.56253597949616307</c:v>
                </c:pt>
                <c:pt idx="6292">
                  <c:v>-0.53839168895197509</c:v>
                </c:pt>
                <c:pt idx="6293">
                  <c:v>-0.51407006322128446</c:v>
                </c:pt>
                <c:pt idx="6294">
                  <c:v>-0.48957911334906418</c:v>
                </c:pt>
                <c:pt idx="6295">
                  <c:v>-0.46492690615219484</c:v>
                </c:pt>
                <c:pt idx="6296">
                  <c:v>-0.44012156156241072</c:v>
                </c:pt>
                <c:pt idx="6297">
                  <c:v>-0.41517124995176563</c:v>
                </c:pt>
                <c:pt idx="6298">
                  <c:v>-0.39008418944147727</c:v>
                </c:pt>
                <c:pt idx="6299">
                  <c:v>-0.36486864319504869</c:v>
                </c:pt>
                <c:pt idx="6300">
                  <c:v>-0.33953291669654989</c:v>
                </c:pt>
                <c:pt idx="6301">
                  <c:v>-0.31408535501496609</c:v>
                </c:pt>
                <c:pt idx="6302">
                  <c:v>-0.28853434005549217</c:v>
                </c:pt>
                <c:pt idx="6303">
                  <c:v>-0.26288828779871998</c:v>
                </c:pt>
                <c:pt idx="6304">
                  <c:v>-0.23715564552857366</c:v>
                </c:pt>
                <c:pt idx="6305">
                  <c:v>-0.21134488904995671</c:v>
                </c:pt>
                <c:pt idx="6306">
                  <c:v>-0.18546451989698845</c:v>
                </c:pt>
                <c:pt idx="6307">
                  <c:v>-0.15952306253277601</c:v>
                </c:pt>
                <c:pt idx="6308">
                  <c:v>-0.13352906154163741</c:v>
                </c:pt>
                <c:pt idx="6309">
                  <c:v>-0.10749107881467608</c:v>
                </c:pt>
                <c:pt idx="6310">
                  <c:v>-8.1417690729682676E-2</c:v>
                </c:pt>
                <c:pt idx="6311">
                  <c:v>-5.5317485326242463E-2</c:v>
                </c:pt>
                <c:pt idx="6312">
                  <c:v>-2.9199059477024E-2</c:v>
                </c:pt>
                <c:pt idx="6313">
                  <c:v>-3.0710160561298596E-3</c:v>
                </c:pt>
                <c:pt idx="6314">
                  <c:v>2.3058038894505025E-2</c:v>
                </c:pt>
                <c:pt idx="6315">
                  <c:v>4.9179498999764641E-2</c:v>
                </c:pt>
                <c:pt idx="6316">
                  <c:v>7.5284760386126692E-2</c:v>
                </c:pt>
                <c:pt idx="6317">
                  <c:v>0.10136522451558755</c:v>
                </c:pt>
                <c:pt idx="6318">
                  <c:v>0.12741230101785608</c:v>
                </c:pt>
                <c:pt idx="6319">
                  <c:v>0.15341741051983918</c:v>
                </c:pt>
                <c:pt idx="6320">
                  <c:v>0.17937198747151387</c:v>
                </c:pt>
                <c:pt idx="6321">
                  <c:v>0.20526748296724359</c:v>
                </c:pt>
                <c:pt idx="6322">
                  <c:v>0.23109536756161322</c:v>
                </c:pt>
                <c:pt idx="6323">
                  <c:v>0.2568471340788499</c:v>
                </c:pt>
                <c:pt idx="6324">
                  <c:v>0.28251430041491921</c:v>
                </c:pt>
                <c:pt idx="6325">
                  <c:v>0.30808841233134976</c:v>
                </c:pt>
                <c:pt idx="6326">
                  <c:v>0.33356104623988841</c:v>
                </c:pt>
                <c:pt idx="6327">
                  <c:v>0.35892381197705736</c:v>
                </c:pt>
                <c:pt idx="6328">
                  <c:v>0.38416835556770379</c:v>
                </c:pt>
                <c:pt idx="6329">
                  <c:v>0.40928636197662738</c:v>
                </c:pt>
                <c:pt idx="6330">
                  <c:v>0.43426955784737953</c:v>
                </c:pt>
                <c:pt idx="6331">
                  <c:v>0.45910971422734137</c:v>
                </c:pt>
                <c:pt idx="6332">
                  <c:v>0.48379864927816824</c:v>
                </c:pt>
                <c:pt idx="6333">
                  <c:v>0.50832823097072399</c:v>
                </c:pt>
                <c:pt idx="6334">
                  <c:v>0.53269037976360023</c:v>
                </c:pt>
                <c:pt idx="6335">
                  <c:v>0.55687707126435615</c:v>
                </c:pt>
                <c:pt idx="6336">
                  <c:v>0.58088033887258284</c:v>
                </c:pt>
                <c:pt idx="6337">
                  <c:v>0.60469227640394574</c:v>
                </c:pt>
                <c:pt idx="6338">
                  <c:v>0.62830504069431226</c:v>
                </c:pt>
                <c:pt idx="6339">
                  <c:v>0.65171085418313734</c:v>
                </c:pt>
                <c:pt idx="6340">
                  <c:v>0.67490200747522233</c:v>
                </c:pt>
                <c:pt idx="6341">
                  <c:v>0.69787086188004188</c:v>
                </c:pt>
                <c:pt idx="6342">
                  <c:v>0.7206098519277645</c:v>
                </c:pt>
                <c:pt idx="6343">
                  <c:v>0.74311148786116887</c:v>
                </c:pt>
                <c:pt idx="6344">
                  <c:v>0.76536835810260961</c:v>
                </c:pt>
                <c:pt idx="6345">
                  <c:v>0.78737313169524858</c:v>
                </c:pt>
                <c:pt idx="6346">
                  <c:v>0.80911856071771204</c:v>
                </c:pt>
                <c:pt idx="6347">
                  <c:v>0.8305974826714132</c:v>
                </c:pt>
                <c:pt idx="6348">
                  <c:v>0.85180282283972986</c:v>
                </c:pt>
                <c:pt idx="6349">
                  <c:v>0.87272759661827581</c:v>
                </c:pt>
                <c:pt idx="6350">
                  <c:v>0.89336491181547839</c:v>
                </c:pt>
                <c:pt idx="6351">
                  <c:v>0.91370797092272937</c:v>
                </c:pt>
                <c:pt idx="6352">
                  <c:v>0.93375007335334792</c:v>
                </c:pt>
                <c:pt idx="6353">
                  <c:v>0.9534846176496139</c:v>
                </c:pt>
                <c:pt idx="6354">
                  <c:v>0.972905103657146</c:v>
                </c:pt>
                <c:pt idx="6355">
                  <c:v>0.99200513466593532</c:v>
                </c:pt>
                <c:pt idx="6356">
                  <c:v>1.0107784195172738</c:v>
                </c:pt>
                <c:pt idx="6357">
                  <c:v>1.0292187746759396</c:v>
                </c:pt>
                <c:pt idx="6358">
                  <c:v>1.047320126266934</c:v>
                </c:pt>
                <c:pt idx="6359">
                  <c:v>1.0650765120760777</c:v>
                </c:pt>
                <c:pt idx="6360">
                  <c:v>1.0824820835138547</c:v>
                </c:pt>
                <c:pt idx="6361">
                  <c:v>1.0995311075418053</c:v>
                </c:pt>
                <c:pt idx="6362">
                  <c:v>1.1162179685608837</c:v>
                </c:pt>
                <c:pt idx="6363">
                  <c:v>1.1325371702611153</c:v>
                </c:pt>
                <c:pt idx="6364">
                  <c:v>1.1484833374319647</c:v>
                </c:pt>
                <c:pt idx="6365">
                  <c:v>1.1640512177328302</c:v>
                </c:pt>
                <c:pt idx="6366">
                  <c:v>1.1792356834230457</c:v>
                </c:pt>
                <c:pt idx="6367">
                  <c:v>1.1940317330508596</c:v>
                </c:pt>
                <c:pt idx="6368">
                  <c:v>1.2084344931008135</c:v>
                </c:pt>
                <c:pt idx="6369">
                  <c:v>1.2224392195989695</c:v>
                </c:pt>
                <c:pt idx="6370">
                  <c:v>1.236041299675487</c:v>
                </c:pt>
                <c:pt idx="6371">
                  <c:v>1.2492362530839982</c:v>
                </c:pt>
                <c:pt idx="6372">
                  <c:v>1.2620197336773218</c:v>
                </c:pt>
                <c:pt idx="6373">
                  <c:v>1.2743875308389794</c:v>
                </c:pt>
                <c:pt idx="6374">
                  <c:v>1.2863355708701012</c:v>
                </c:pt>
                <c:pt idx="6375">
                  <c:v>1.2978599183312085</c:v>
                </c:pt>
                <c:pt idx="6376">
                  <c:v>1.3089567773384696</c:v>
                </c:pt>
                <c:pt idx="6377">
                  <c:v>1.3196224928139904</c:v>
                </c:pt>
                <c:pt idx="6378">
                  <c:v>1.3298535516897185</c:v>
                </c:pt>
                <c:pt idx="6379">
                  <c:v>1.3396465840645693</c:v>
                </c:pt>
                <c:pt idx="6380">
                  <c:v>1.3489983643144179</c:v>
                </c:pt>
                <c:pt idx="6381">
                  <c:v>1.3579058121545386</c:v>
                </c:pt>
                <c:pt idx="6382">
                  <c:v>1.3663659936541988</c:v>
                </c:pt>
                <c:pt idx="6383">
                  <c:v>1.3743761222030249</c:v>
                </c:pt>
                <c:pt idx="6384">
                  <c:v>1.381933559428862</c:v>
                </c:pt>
                <c:pt idx="6385">
                  <c:v>1.3890358160668017</c:v>
                </c:pt>
                <c:pt idx="6386">
                  <c:v>1.3956805527790868</c:v>
                </c:pt>
                <c:pt idx="6387">
                  <c:v>1.4018655809256442</c:v>
                </c:pt>
                <c:pt idx="6388">
                  <c:v>1.4075888632849849</c:v>
                </c:pt>
                <c:pt idx="6389">
                  <c:v>1.4128485147252143</c:v>
                </c:pt>
                <c:pt idx="6390">
                  <c:v>1.4176428028249572</c:v>
                </c:pt>
                <c:pt idx="6391">
                  <c:v>1.4219701484439868</c:v>
                </c:pt>
                <c:pt idx="6392">
                  <c:v>1.4258291262433576</c:v>
                </c:pt>
                <c:pt idx="6393">
                  <c:v>1.429218465154882</c:v>
                </c:pt>
                <c:pt idx="6394">
                  <c:v>1.4321370487997975</c:v>
                </c:pt>
                <c:pt idx="6395">
                  <c:v>1.4345839158564773</c:v>
                </c:pt>
                <c:pt idx="6396">
                  <c:v>1.4365582603770639</c:v>
                </c:pt>
                <c:pt idx="6397">
                  <c:v>1.4380594320529456</c:v>
                </c:pt>
                <c:pt idx="6398">
                  <c:v>1.4390869364289425</c:v>
                </c:pt>
                <c:pt idx="6399">
                  <c:v>1.4396404350661738</c:v>
                </c:pt>
                <c:pt idx="6400">
                  <c:v>1.4397197456535336</c:v>
                </c:pt>
                <c:pt idx="6401">
                  <c:v>1.4393248420677411</c:v>
                </c:pt>
                <c:pt idx="6402">
                  <c:v>1.438455854381943</c:v>
                </c:pt>
                <c:pt idx="6403">
                  <c:v>1.4371130688228704</c:v>
                </c:pt>
                <c:pt idx="6404">
                  <c:v>1.4352969276765617</c:v>
                </c:pt>
                <c:pt idx="6405">
                  <c:v>1.4330080291426848</c:v>
                </c:pt>
                <c:pt idx="6406">
                  <c:v>1.4302471271374986</c:v>
                </c:pt>
                <c:pt idx="6407">
                  <c:v>1.4270151310455299</c:v>
                </c:pt>
                <c:pt idx="6408">
                  <c:v>1.4233131054200443</c:v>
                </c:pt>
                <c:pt idx="6409">
                  <c:v>1.4191422696324001</c:v>
                </c:pt>
                <c:pt idx="6410">
                  <c:v>1.4145039974704117</c:v>
                </c:pt>
                <c:pt idx="6411">
                  <c:v>1.4093998166858552</c:v>
                </c:pt>
                <c:pt idx="6412">
                  <c:v>1.4038314084912566</c:v>
                </c:pt>
                <c:pt idx="6413">
                  <c:v>1.3978006070061364</c:v>
                </c:pt>
                <c:pt idx="6414">
                  <c:v>1.3913093986528833</c:v>
                </c:pt>
                <c:pt idx="6415">
                  <c:v>1.3843599215024751</c:v>
                </c:pt>
                <c:pt idx="6416">
                  <c:v>1.3769544645702367</c:v>
                </c:pt>
                <c:pt idx="6417">
                  <c:v>1.3690954670618845</c:v>
                </c:pt>
                <c:pt idx="6418">
                  <c:v>1.360785517570106</c:v>
                </c:pt>
                <c:pt idx="6419">
                  <c:v>1.3520273532219296</c:v>
                </c:pt>
                <c:pt idx="6420">
                  <c:v>1.3428238587771675</c:v>
                </c:pt>
                <c:pt idx="6421">
                  <c:v>1.3331780656782393</c:v>
                </c:pt>
                <c:pt idx="6422">
                  <c:v>1.3230931510516741</c:v>
                </c:pt>
                <c:pt idx="6423">
                  <c:v>1.3125724366616303</c:v>
                </c:pt>
                <c:pt idx="6424">
                  <c:v>1.3016193878157787</c:v>
                </c:pt>
                <c:pt idx="6425">
                  <c:v>1.2902376122238939</c:v>
                </c:pt>
                <c:pt idx="6426">
                  <c:v>1.2784308588095563</c:v>
                </c:pt>
                <c:pt idx="6427">
                  <c:v>1.2662030164753271</c:v>
                </c:pt>
                <c:pt idx="6428">
                  <c:v>1.2535581128218287</c:v>
                </c:pt>
                <c:pt idx="6429">
                  <c:v>1.2405003128211307</c:v>
                </c:pt>
                <c:pt idx="6430">
                  <c:v>1.2270339174448988</c:v>
                </c:pt>
                <c:pt idx="6431">
                  <c:v>1.2131633622477378</c:v>
                </c:pt>
                <c:pt idx="6432">
                  <c:v>1.1988932159062138</c:v>
                </c:pt>
                <c:pt idx="6433">
                  <c:v>1.1842281787140256</c:v>
                </c:pt>
                <c:pt idx="6434">
                  <c:v>1.1691730810338226</c:v>
                </c:pt>
                <c:pt idx="6435">
                  <c:v>1.1537328817061858</c:v>
                </c:pt>
                <c:pt idx="6436">
                  <c:v>1.1379126664162853</c:v>
                </c:pt>
                <c:pt idx="6437">
                  <c:v>1.1217176460187539</c:v>
                </c:pt>
                <c:pt idx="6438">
                  <c:v>1.1051531548213527</c:v>
                </c:pt>
                <c:pt idx="6439">
                  <c:v>1.0882246488279446</c:v>
                </c:pt>
                <c:pt idx="6440">
                  <c:v>1.0709377039414067</c:v>
                </c:pt>
                <c:pt idx="6441">
                  <c:v>1.053298014127042</c:v>
                </c:pt>
                <c:pt idx="6442">
                  <c:v>1.0353113895370987</c:v>
                </c:pt>
                <c:pt idx="6443">
                  <c:v>1.0169837545970335</c:v>
                </c:pt>
                <c:pt idx="6444">
                  <c:v>0.99832114605411859</c:v>
                </c:pt>
                <c:pt idx="6445">
                  <c:v>0.97932971098906418</c:v>
                </c:pt>
                <c:pt idx="6446">
                  <c:v>0.96001570479130116</c:v>
                </c:pt>
                <c:pt idx="6447">
                  <c:v>0.94038548909857445</c:v>
                </c:pt>
                <c:pt idx="6448">
                  <c:v>0.92044552970155735</c:v>
                </c:pt>
                <c:pt idx="6449">
                  <c:v>0.90020239441415284</c:v>
                </c:pt>
                <c:pt idx="6450">
                  <c:v>0.8796627509101822</c:v>
                </c:pt>
                <c:pt idx="6451">
                  <c:v>0.85883336452719994</c:v>
                </c:pt>
                <c:pt idx="6452">
                  <c:v>0.83772109603812384</c:v>
                </c:pt>
                <c:pt idx="6453">
                  <c:v>0.8163328993914396</c:v>
                </c:pt>
                <c:pt idx="6454">
                  <c:v>0.79467581942071341</c:v>
                </c:pt>
                <c:pt idx="6455">
                  <c:v>0.77275698952416216</c:v>
                </c:pt>
                <c:pt idx="6456">
                  <c:v>0.75058362931506917</c:v>
                </c:pt>
                <c:pt idx="6457">
                  <c:v>0.72816304224378126</c:v>
                </c:pt>
                <c:pt idx="6458">
                  <c:v>0.70550261319210783</c:v>
                </c:pt>
                <c:pt idx="6459">
                  <c:v>0.68260980604089005</c:v>
                </c:pt>
                <c:pt idx="6460">
                  <c:v>0.65949216121155085</c:v>
                </c:pt>
                <c:pt idx="6461">
                  <c:v>0.63615729318243774</c:v>
                </c:pt>
                <c:pt idx="6462">
                  <c:v>0.61261288798076452</c:v>
                </c:pt>
                <c:pt idx="6463">
                  <c:v>0.58886670065099844</c:v>
                </c:pt>
                <c:pt idx="6464">
                  <c:v>0.56492655270050152</c:v>
                </c:pt>
                <c:pt idx="6465">
                  <c:v>0.54080032952328705</c:v>
                </c:pt>
                <c:pt idx="6466">
                  <c:v>0.51649597780273671</c:v>
                </c:pt>
                <c:pt idx="6467">
                  <c:v>0.49202150289412178</c:v>
                </c:pt>
                <c:pt idx="6468">
                  <c:v>0.46738496618780473</c:v>
                </c:pt>
                <c:pt idx="6469">
                  <c:v>0.44259448245398098</c:v>
                </c:pt>
                <c:pt idx="6470">
                  <c:v>0.41765821716984425</c:v>
                </c:pt>
                <c:pt idx="6471">
                  <c:v>0.39258438383004013</c:v>
                </c:pt>
                <c:pt idx="6472">
                  <c:v>0.36738124124131277</c:v>
                </c:pt>
                <c:pt idx="6473">
                  <c:v>0.34205709080222119</c:v>
                </c:pt>
                <c:pt idx="6474">
                  <c:v>0.31662027376883289</c:v>
                </c:pt>
                <c:pt idx="6475">
                  <c:v>0.29107916850727933</c:v>
                </c:pt>
                <c:pt idx="6476">
                  <c:v>0.26544218773409767</c:v>
                </c:pt>
                <c:pt idx="6477">
                  <c:v>0.23971777574525352</c:v>
                </c:pt>
                <c:pt idx="6478">
                  <c:v>0.21391440563476136</c:v>
                </c:pt>
                <c:pt idx="6479">
                  <c:v>0.18804057650382405</c:v>
                </c:pt>
                <c:pt idx="6480">
                  <c:v>0.162104810661403</c:v>
                </c:pt>
                <c:pt idx="6481">
                  <c:v>0.1361156508171403</c:v>
                </c:pt>
                <c:pt idx="6482">
                  <c:v>0.1100816572675659</c:v>
                </c:pt>
                <c:pt idx="6483">
                  <c:v>8.4011405076517998E-2</c:v>
                </c:pt>
                <c:pt idx="6484">
                  <c:v>5.7913481250686231E-2</c:v>
                </c:pt>
                <c:pt idx="6485">
                  <c:v>3.1796481911228275E-2</c:v>
                </c:pt>
                <c:pt idx="6486">
                  <c:v>5.6690094623870315E-3</c:v>
                </c:pt>
                <c:pt idx="6487">
                  <c:v>-2.0460330241969187E-2</c:v>
                </c:pt>
                <c:pt idx="6488">
                  <c:v>-4.6582930732935589E-2</c:v>
                </c:pt>
                <c:pt idx="6489">
                  <c:v>-7.2690187761365058E-2</c:v>
                </c:pt>
                <c:pt idx="6490">
                  <c:v>-9.8773502131934962E-2</c:v>
                </c:pt>
                <c:pt idx="6491">
                  <c:v>-0.124824282535539</c:v>
                </c:pt>
                <c:pt idx="6492">
                  <c:v>-0.15083394837909866</c:v>
                </c:pt>
                <c:pt idx="6493">
                  <c:v>-0.17679393261182372</c:v>
                </c:pt>
                <c:pt idx="6494">
                  <c:v>-0.20269568454702905</c:v>
                </c:pt>
                <c:pt idx="6495">
                  <c:v>-0.22853067267855809</c:v>
                </c:pt>
                <c:pt idx="6496">
                  <c:v>-0.25429038749088034</c:v>
                </c:pt>
                <c:pt idx="6497">
                  <c:v>-0.27996634426195111</c:v>
                </c:pt>
                <c:pt idx="6498">
                  <c:v>-0.3055500858579131</c:v>
                </c:pt>
                <c:pt idx="6499">
                  <c:v>-0.33103318551869321</c:v>
                </c:pt>
                <c:pt idx="6500">
                  <c:v>-0.35640724963360998</c:v>
                </c:pt>
                <c:pt idx="6501">
                  <c:v>-0.38166392050605707</c:v>
                </c:pt>
                <c:pt idx="6502">
                  <c:v>-0.40679487910635537</c:v>
                </c:pt>
                <c:pt idx="6503">
                  <c:v>-0.43179184781186875</c:v>
                </c:pt>
                <c:pt idx="6504">
                  <c:v>-0.45664659313348888</c:v>
                </c:pt>
                <c:pt idx="6505">
                  <c:v>-0.48135092842757404</c:v>
                </c:pt>
                <c:pt idx="6506">
                  <c:v>-0.50589671659246516</c:v>
                </c:pt>
                <c:pt idx="6507">
                  <c:v>-0.53027587274867127</c:v>
                </c:pt>
                <c:pt idx="6508">
                  <c:v>-0.5544803669018753</c:v>
                </c:pt>
                <c:pt idx="6509">
                  <c:v>-0.57850222658784134</c:v>
                </c:pt>
                <c:pt idx="6510">
                  <c:v>-0.60233353949838286</c:v>
                </c:pt>
                <c:pt idx="6511">
                  <c:v>-0.62596645608751655</c:v>
                </c:pt>
                <c:pt idx="6512">
                  <c:v>-0.64939319215694247</c:v>
                </c:pt>
                <c:pt idx="6513">
                  <c:v>-0.6726060314199922</c:v>
                </c:pt>
                <c:pt idx="6514">
                  <c:v>-0.6955973280432276</c:v>
                </c:pt>
                <c:pt idx="6515">
                  <c:v>-0.71835950916480784</c:v>
                </c:pt>
                <c:pt idx="6516">
                  <c:v>-0.74088507738884979</c:v>
                </c:pt>
                <c:pt idx="6517">
                  <c:v>-0.76316661325490243</c:v>
                </c:pt>
                <c:pt idx="6518">
                  <c:v>-0.78519677768177343</c:v>
                </c:pt>
                <c:pt idx="6519">
                  <c:v>-0.80696831438487082</c:v>
                </c:pt>
                <c:pt idx="6520">
                  <c:v>-0.82847405226627424</c:v>
                </c:pt>
                <c:pt idx="6521">
                  <c:v>-0.84970690777674263</c:v>
                </c:pt>
                <c:pt idx="6522">
                  <c:v>-0.87065988724889853</c:v>
                </c:pt>
                <c:pt idx="6523">
                  <c:v>-0.89132608920079404</c:v>
                </c:pt>
                <c:pt idx="6524">
                  <c:v>-0.91169870660911867</c:v>
                </c:pt>
                <c:pt idx="6525">
                  <c:v>-0.93177102915128851</c:v>
                </c:pt>
                <c:pt idx="6526">
                  <c:v>-0.95153644541569948</c:v>
                </c:pt>
                <c:pt idx="6527">
                  <c:v>-0.97098844507937909</c:v>
                </c:pt>
                <c:pt idx="6528">
                  <c:v>-0.99012062105236209</c:v>
                </c:pt>
                <c:pt idx="6529">
                  <c:v>-1.0089266715880492</c:v>
                </c:pt>
                <c:pt idx="6530">
                  <c:v>-1.0274004023588783</c:v>
                </c:pt>
                <c:pt idx="6531">
                  <c:v>-1.0455357284966014</c:v>
                </c:pt>
                <c:pt idx="6532">
                  <c:v>-1.0633266765965259</c:v>
                </c:pt>
                <c:pt idx="6533">
                  <c:v>-1.0807673866850198</c:v>
                </c:pt>
                <c:pt idx="6534">
                  <c:v>-1.0978521141496786</c:v>
                </c:pt>
                <c:pt idx="6535">
                  <c:v>-1.1145752316314714</c:v>
                </c:pt>
                <c:pt idx="6536">
                  <c:v>-1.1309312308782888</c:v>
                </c:pt>
                <c:pt idx="6537">
                  <c:v>-1.1469147245592406</c:v>
                </c:pt>
                <c:pt idx="6538">
                  <c:v>-1.1625204480391327</c:v>
                </c:pt>
                <c:pt idx="6539">
                  <c:v>-1.1777432611125354</c:v>
                </c:pt>
                <c:pt idx="6540">
                  <c:v>-1.1925781496968555</c:v>
                </c:pt>
                <c:pt idx="6541">
                  <c:v>-1.2070202274838764</c:v>
                </c:pt>
                <c:pt idx="6542">
                  <c:v>-1.2210647375492054</c:v>
                </c:pt>
                <c:pt idx="6543">
                  <c:v>-1.234707053919107</c:v>
                </c:pt>
                <c:pt idx="6544">
                  <c:v>-1.2479426830942077</c:v>
                </c:pt>
                <c:pt idx="6545">
                  <c:v>-1.2607672655295572</c:v>
                </c:pt>
                <c:pt idx="6546">
                  <c:v>-1.2731765770705785</c:v>
                </c:pt>
                <c:pt idx="6547">
                  <c:v>-1.2851665303444133</c:v>
                </c:pt>
                <c:pt idx="6548">
                  <c:v>-1.2967331761062189</c:v>
                </c:pt>
                <c:pt idx="6549">
                  <c:v>-1.3078727045399714</c:v>
                </c:pt>
                <c:pt idx="6550">
                  <c:v>-1.318581446513345</c:v>
                </c:pt>
                <c:pt idx="6551">
                  <c:v>-1.3288558747862342</c:v>
                </c:pt>
                <c:pt idx="6552">
                  <c:v>-1.3386926051725694</c:v>
                </c:pt>
                <c:pt idx="6553">
                  <c:v>-1.3480883976549953</c:v>
                </c:pt>
                <c:pt idx="6554">
                  <c:v>-1.3570401574520585</c:v>
                </c:pt>
                <c:pt idx="6555">
                  <c:v>-1.3655449360375762</c:v>
                </c:pt>
                <c:pt idx="6556">
                  <c:v>-1.3735999321118091</c:v>
                </c:pt>
                <c:pt idx="6557">
                  <c:v>-1.3812024925241595</c:v>
                </c:pt>
                <c:pt idx="6558">
                  <c:v>-1.3883501131470646</c:v>
                </c:pt>
                <c:pt idx="6559">
                  <c:v>-1.3950404397008012</c:v>
                </c:pt>
                <c:pt idx="6560">
                  <c:v>-1.4012712685289384</c:v>
                </c:pt>
                <c:pt idx="6561">
                  <c:v>-1.4070405473241807</c:v>
                </c:pt>
                <c:pt idx="6562">
                  <c:v>-1.4123463758043475</c:v>
                </c:pt>
                <c:pt idx="6563">
                  <c:v>-1.417187006338297</c:v>
                </c:pt>
                <c:pt idx="6564">
                  <c:v>-1.421560844521554</c:v>
                </c:pt>
                <c:pt idx="6565">
                  <c:v>-1.4254664497014726</c:v>
                </c:pt>
                <c:pt idx="6566">
                  <c:v>-1.4289025354517646</c:v>
                </c:pt>
                <c:pt idx="6567">
                  <c:v>-1.4318679699962173</c:v>
                </c:pt>
                <c:pt idx="6568">
                  <c:v>-1.4343617765814733</c:v>
                </c:pt>
                <c:pt idx="6569">
                  <c:v>-1.436383133798762</c:v>
                </c:pt>
                <c:pt idx="6570">
                  <c:v>-1.4379313758544514</c:v>
                </c:pt>
                <c:pt idx="6571">
                  <c:v>-1.4390059927893417</c:v>
                </c:pt>
                <c:pt idx="6572">
                  <c:v>-1.4396066306466422</c:v>
                </c:pt>
                <c:pt idx="6573">
                  <c:v>-1.4397330915885556</c:v>
                </c:pt>
                <c:pt idx="6574">
                  <c:v>-1.4393853339614393</c:v>
                </c:pt>
                <c:pt idx="6575">
                  <c:v>-1.4385634723095262</c:v>
                </c:pt>
                <c:pt idx="6576">
                  <c:v>-1.4372677773371996</c:v>
                </c:pt>
                <c:pt idx="6577">
                  <c:v>-1.4354986758198245</c:v>
                </c:pt>
                <c:pt idx="6578">
                  <c:v>-1.4332567504631759</c:v>
                </c:pt>
                <c:pt idx="6579">
                  <c:v>-1.4305427397115136</c:v>
                </c:pt>
                <c:pt idx="6580">
                  <c:v>-1.4273575375043481</c:v>
                </c:pt>
                <c:pt idx="6581">
                  <c:v>-1.4237021929819971</c:v>
                </c:pt>
                <c:pt idx="6582">
                  <c:v>-1.4195779101400183</c:v>
                </c:pt>
                <c:pt idx="6583">
                  <c:v>-1.414986047432643</c:v>
                </c:pt>
                <c:pt idx="6584">
                  <c:v>-1.4099281173253222</c:v>
                </c:pt>
                <c:pt idx="6585">
                  <c:v>-1.4044057857965586</c:v>
                </c:pt>
                <c:pt idx="6586">
                  <c:v>-1.39842087178916</c:v>
                </c:pt>
                <c:pt idx="6587">
                  <c:v>-1.391975346611126</c:v>
                </c:pt>
                <c:pt idx="6588">
                  <c:v>-1.3850713332863274</c:v>
                </c:pt>
                <c:pt idx="6589">
                  <c:v>-1.3777111058552405</c:v>
                </c:pt>
                <c:pt idx="6590">
                  <c:v>-1.3698970886259101</c:v>
                </c:pt>
                <c:pt idx="6591">
                  <c:v>-1.3616318553754421</c:v>
                </c:pt>
                <c:pt idx="6592">
                  <c:v>-1.3529181285022516</c:v>
                </c:pt>
                <c:pt idx="6593">
                  <c:v>-1.3437587781293561</c:v>
                </c:pt>
                <c:pt idx="6594">
                  <c:v>-1.3341568211590225</c:v>
                </c:pt>
                <c:pt idx="6595">
                  <c:v>-1.3241154202790599</c:v>
                </c:pt>
                <c:pt idx="6596">
                  <c:v>-1.3136378829210906</c:v>
                </c:pt>
                <c:pt idx="6597">
                  <c:v>-1.3027276601711533</c:v>
                </c:pt>
                <c:pt idx="6598">
                  <c:v>-1.2913883456329873</c:v>
                </c:pt>
                <c:pt idx="6599">
                  <c:v>-1.2796236742443694</c:v>
                </c:pt>
                <c:pt idx="6600">
                  <c:v>-1.2674375210469078</c:v>
                </c:pt>
                <c:pt idx="6601">
                  <c:v>-1.2548338999096735</c:v>
                </c:pt>
                <c:pt idx="6602">
                  <c:v>-1.241816962207126</c:v>
                </c:pt>
                <c:pt idx="6603">
                  <c:v>-1.2283909954517229</c:v>
                </c:pt>
                <c:pt idx="6604">
                  <c:v>-1.2145604218817139</c:v>
                </c:pt>
                <c:pt idx="6605">
                  <c:v>-1.2003297970045339</c:v>
                </c:pt>
                <c:pt idx="6606">
                  <c:v>-1.1857038080963238</c:v>
                </c:pt>
                <c:pt idx="6607">
                  <c:v>-1.1706872726580284</c:v>
                </c:pt>
                <c:pt idx="6608">
                  <c:v>-1.1552851368286146</c:v>
                </c:pt>
                <c:pt idx="6609">
                  <c:v>-1.1395024737559167</c:v>
                </c:pt>
                <c:pt idx="6610">
                  <c:v>-1.1233444819256386</c:v>
                </c:pt>
                <c:pt idx="6611">
                  <c:v>-1.1068164834490897</c:v>
                </c:pt>
                <c:pt idx="6612">
                  <c:v>-1.089923922310178</c:v>
                </c:pt>
                <c:pt idx="6613">
                  <c:v>-1.0726723625722823</c:v>
                </c:pt>
                <c:pt idx="6614">
                  <c:v>-1.055067486545564</c:v>
                </c:pt>
                <c:pt idx="6615">
                  <c:v>-1.0371150929153241</c:v>
                </c:pt>
                <c:pt idx="6616">
                  <c:v>-1.01882109483204</c:v>
                </c:pt>
                <c:pt idx="6617">
                  <c:v>-1.0001915179636931</c:v>
                </c:pt>
                <c:pt idx="6618">
                  <c:v>-0.98123249851104033</c:v>
                </c:pt>
                <c:pt idx="6619">
                  <c:v>-0.96195028118647086</c:v>
                </c:pt>
                <c:pt idx="6620">
                  <c:v>-0.94235121715712877</c:v>
                </c:pt>
                <c:pt idx="6621">
                  <c:v>-0.92244176195296701</c:v>
                </c:pt>
                <c:pt idx="6622">
                  <c:v>-0.90222847334043055</c:v>
                </c:pt>
                <c:pt idx="6623">
                  <c:v>-0.8817180091624619</c:v>
                </c:pt>
                <c:pt idx="6624">
                  <c:v>-0.86091712514553997</c:v>
                </c:pt>
                <c:pt idx="6625">
                  <c:v>-0.83983267267449069</c:v>
                </c:pt>
                <c:pt idx="6626">
                  <c:v>-0.81847159653577084</c:v>
                </c:pt>
                <c:pt idx="6627">
                  <c:v>-0.79684093263000655</c:v>
                </c:pt>
                <c:pt idx="6628">
                  <c:v>-0.77494780565450971</c:v>
                </c:pt>
                <c:pt idx="6629">
                  <c:v>-0.75279942675654155</c:v>
                </c:pt>
                <c:pt idx="6630">
                  <c:v>-0.73040309115812274</c:v>
                </c:pt>
                <c:pt idx="6631">
                  <c:v>-0.70776617575312029</c:v>
                </c:pt>
                <c:pt idx="6632">
                  <c:v>-0.68489613667746352</c:v>
                </c:pt>
                <c:pt idx="6633">
                  <c:v>-0.66180050685324021</c:v>
                </c:pt>
                <c:pt idx="6634">
                  <c:v>-0.63848689350750309</c:v>
                </c:pt>
                <c:pt idx="6635">
                  <c:v>-0.61496297566661184</c:v>
                </c:pt>
                <c:pt idx="6636">
                  <c:v>-0.59123650162691455</c:v>
                </c:pt>
                <c:pt idx="6637">
                  <c:v>-0.56731528640261963</c:v>
                </c:pt>
                <c:pt idx="6638">
                  <c:v>-0.54320720915169018</c:v>
                </c:pt>
                <c:pt idx="6639">
                  <c:v>-0.518920210580612</c:v>
                </c:pt>
                <c:pt idx="6640">
                  <c:v>-0.4944622903288835</c:v>
                </c:pt>
                <c:pt idx="6641">
                  <c:v>-0.46984150433410093</c:v>
                </c:pt>
                <c:pt idx="6642">
                  <c:v>-0.44506596217850175</c:v>
                </c:pt>
                <c:pt idx="6643">
                  <c:v>-0.42014382441782827</c:v>
                </c:pt>
                <c:pt idx="6644">
                  <c:v>-0.3950832998934069</c:v>
                </c:pt>
                <c:pt idx="6645">
                  <c:v>-0.36989264302833524</c:v>
                </c:pt>
                <c:pt idx="6646">
                  <c:v>-0.34458015110862888</c:v>
                </c:pt>
                <c:pt idx="6647">
                  <c:v>-0.31915416155027665</c:v>
                </c:pt>
                <c:pt idx="6648">
                  <c:v>-0.29362304915306414</c:v>
                </c:pt>
                <c:pt idx="6649">
                  <c:v>-0.26799522334208253</c:v>
                </c:pt>
                <c:pt idx="6650">
                  <c:v>-0.24227912539784122</c:v>
                </c:pt>
                <c:pt idx="6651">
                  <c:v>-0.21648322567587858</c:v>
                </c:pt>
                <c:pt idx="6652">
                  <c:v>-0.1906160208168039</c:v>
                </c:pt>
                <c:pt idx="6653">
                  <c:v>-0.1646860309476785</c:v>
                </c:pt>
                <c:pt idx="6654">
                  <c:v>-0.1387017968756597</c:v>
                </c:pt>
                <c:pt idx="6655">
                  <c:v>-0.11267187727482865</c:v>
                </c:pt>
                <c:pt idx="6656">
                  <c:v>-8.6604845867146535E-2</c:v>
                </c:pt>
                <c:pt idx="6657">
                  <c:v>-6.0509288598443789E-2</c:v>
                </c:pt>
                <c:pt idx="6658">
                  <c:v>-3.4393800810382645E-2</c:v>
                </c:pt>
                <c:pt idx="6659">
                  <c:v>-8.2669844093319934E-3</c:v>
                </c:pt>
                <c:pt idx="6660">
                  <c:v>1.7862554966928793E-2</c:v>
                </c:pt>
                <c:pt idx="6661">
                  <c:v>4.3986210783725666E-2</c:v>
                </c:pt>
                <c:pt idx="6662">
                  <c:v>7.0095378444311157E-2</c:v>
                </c:pt>
                <c:pt idx="6663">
                  <c:v>9.6181458124035751E-2</c:v>
                </c:pt>
                <c:pt idx="6664">
                  <c:v>0.12223585760296213</c:v>
                </c:pt>
                <c:pt idx="6665">
                  <c:v>0.14824999509595865</c:v>
                </c:pt>
                <c:pt idx="6666">
                  <c:v>0.17421530207936642</c:v>
                </c:pt>
                <c:pt idx="6667">
                  <c:v>0.20012322611329666</c:v>
                </c:pt>
                <c:pt idx="6668">
                  <c:v>0.22596523365862867</c:v>
                </c:pt>
                <c:pt idx="6669">
                  <c:v>0.25173281288778071</c:v>
                </c:pt>
                <c:pt idx="6670">
                  <c:v>0.27741747648833198</c:v>
                </c:pt>
                <c:pt idx="6671">
                  <c:v>0.30301076445857178</c:v>
                </c:pt>
                <c:pt idx="6672">
                  <c:v>0.32850424689404822</c:v>
                </c:pt>
                <c:pt idx="6673">
                  <c:v>0.3538895267642081</c:v>
                </c:pt>
                <c:pt idx="6674">
                  <c:v>0.37915824267820281</c:v>
                </c:pt>
                <c:pt idx="6675">
                  <c:v>0.40430207163896292</c:v>
                </c:pt>
                <c:pt idx="6676">
                  <c:v>0.42931273178462281</c:v>
                </c:pt>
                <c:pt idx="6677">
                  <c:v>0.45418198511639185</c:v>
                </c:pt>
                <c:pt idx="6678">
                  <c:v>0.47890164021198933</c:v>
                </c:pt>
                <c:pt idx="6679">
                  <c:v>0.5034635549237233</c:v>
                </c:pt>
                <c:pt idx="6680">
                  <c:v>0.5278596390603526</c:v>
                </c:pt>
                <c:pt idx="6681">
                  <c:v>0.55208185705182933</c:v>
                </c:pt>
                <c:pt idx="6682">
                  <c:v>0.57612223059604772</c:v>
                </c:pt>
                <c:pt idx="6683">
                  <c:v>0.59997284128673811</c:v>
                </c:pt>
                <c:pt idx="6684">
                  <c:v>0.62362583322162213</c:v>
                </c:pt>
                <c:pt idx="6685">
                  <c:v>0.64707341558999343</c:v>
                </c:pt>
                <c:pt idx="6686">
                  <c:v>0.67030786523883901</c:v>
                </c:pt>
                <c:pt idx="6687">
                  <c:v>0.69332152921670087</c:v>
                </c:pt>
                <c:pt idx="6688">
                  <c:v>0.71610682729439601</c:v>
                </c:pt>
                <c:pt idx="6689">
                  <c:v>0.7386562544617834</c:v>
                </c:pt>
                <c:pt idx="6690">
                  <c:v>0.76096238339976741</c:v>
                </c:pt>
                <c:pt idx="6691">
                  <c:v>0.78301786692670294</c:v>
                </c:pt>
                <c:pt idx="6692">
                  <c:v>0.8048154404184058</c:v>
                </c:pt>
                <c:pt idx="6693">
                  <c:v>0.82634792420096881</c:v>
                </c:pt>
                <c:pt idx="6694">
                  <c:v>0.84760822591560014</c:v>
                </c:pt>
                <c:pt idx="6695">
                  <c:v>0.86858934285470724</c:v>
                </c:pt>
                <c:pt idx="6696">
                  <c:v>0.88928436426843593</c:v>
                </c:pt>
                <c:pt idx="6697">
                  <c:v>0.9096864736409338</c:v>
                </c:pt>
                <c:pt idx="6698">
                  <c:v>0.92978895093557201</c:v>
                </c:pt>
                <c:pt idx="6699">
                  <c:v>0.94958517480838511</c:v>
                </c:pt>
                <c:pt idx="6700">
                  <c:v>0.96906862478901024</c:v>
                </c:pt>
                <c:pt idx="6701">
                  <c:v>0.98823288342838955</c:v>
                </c:pt>
                <c:pt idx="6702">
                  <c:v>1.0070716384125526</c:v>
                </c:pt>
                <c:pt idx="6703">
                  <c:v>1.0255786846417598</c:v>
                </c:pt>
                <c:pt idx="6704">
                  <c:v>1.043747926274339</c:v>
                </c:pt>
                <c:pt idx="6705">
                  <c:v>1.0615733787345234</c:v>
                </c:pt>
                <c:pt idx="6706">
                  <c:v>1.0790491706836558</c:v>
                </c:pt>
                <c:pt idx="6707">
                  <c:v>1.0961695459540797</c:v>
                </c:pt>
                <c:pt idx="6708">
                  <c:v>1.1129288654451168</c:v>
                </c:pt>
                <c:pt idx="6709">
                  <c:v>1.1293216089804539</c:v>
                </c:pt>
                <c:pt idx="6710">
                  <c:v>1.145342377126382</c:v>
                </c:pt>
                <c:pt idx="6711">
                  <c:v>1.1609858929702666</c:v>
                </c:pt>
                <c:pt idx="6712">
                  <c:v>1.176247003858647</c:v>
                </c:pt>
                <c:pt idx="6713">
                  <c:v>1.191120683094413</c:v>
                </c:pt>
                <c:pt idx="6714">
                  <c:v>1.2056020315925047</c:v>
                </c:pt>
                <c:pt idx="6715">
                  <c:v>1.2196862794935612</c:v>
                </c:pt>
                <c:pt idx="6716">
                  <c:v>1.233368787735019</c:v>
                </c:pt>
                <c:pt idx="6717">
                  <c:v>1.2466450495791241</c:v>
                </c:pt>
                <c:pt idx="6718">
                  <c:v>1.2595106920973602</c:v>
                </c:pt>
                <c:pt idx="6719">
                  <c:v>1.2719614776107997</c:v>
                </c:pt>
                <c:pt idx="6720">
                  <c:v>1.2839933050859065</c:v>
                </c:pt>
                <c:pt idx="6721">
                  <c:v>1.2956022114853374</c:v>
                </c:pt>
                <c:pt idx="6722">
                  <c:v>1.3067843730732789</c:v>
                </c:pt>
                <c:pt idx="6723">
                  <c:v>1.3175361066749156</c:v>
                </c:pt>
                <c:pt idx="6724">
                  <c:v>1.3278538708895848</c:v>
                </c:pt>
                <c:pt idx="6725">
                  <c:v>1.3377342672572479</c:v>
                </c:pt>
                <c:pt idx="6726">
                  <c:v>1.3471740413778657</c:v>
                </c:pt>
                <c:pt idx="6727">
                  <c:v>1.3561700839833353</c:v>
                </c:pt>
                <c:pt idx="6728">
                  <c:v>1.3647194319616245</c:v>
                </c:pt>
                <c:pt idx="6729">
                  <c:v>1.3728192693327506</c:v>
                </c:pt>
                <c:pt idx="6730">
                  <c:v>1.3804669281763142</c:v>
                </c:pt>
                <c:pt idx="6731">
                  <c:v>1.3876598895102497</c:v>
                </c:pt>
                <c:pt idx="6732">
                  <c:v>1.3943957841205343</c:v>
                </c:pt>
                <c:pt idx="6733">
                  <c:v>1.4006723933415537</c:v>
                </c:pt>
                <c:pt idx="6734">
                  <c:v>1.4064876497868897</c:v>
                </c:pt>
                <c:pt idx="6735">
                  <c:v>1.4118396380302658</c:v>
                </c:pt>
                <c:pt idx="6736">
                  <c:v>1.4167265952364605</c:v>
                </c:pt>
                <c:pt idx="6737">
                  <c:v>1.4211469117419422</c:v>
                </c:pt>
                <c:pt idx="6738">
                  <c:v>1.4250991315850576</c:v>
                </c:pt>
                <c:pt idx="6739">
                  <c:v>1.4285819529856074</c:v>
                </c:pt>
                <c:pt idx="6740">
                  <c:v>1.4315942287736072</c:v>
                </c:pt>
                <c:pt idx="6741">
                  <c:v>1.4341349667671601</c:v>
                </c:pt>
                <c:pt idx="6742">
                  <c:v>1.4362033300992498</c:v>
                </c:pt>
                <c:pt idx="6743">
                  <c:v>1.4377986374933927</c:v>
                </c:pt>
                <c:pt idx="6744">
                  <c:v>1.4389203634880312</c:v>
                </c:pt>
                <c:pt idx="6745">
                  <c:v>1.4395681386096171</c:v>
                </c:pt>
                <c:pt idx="6746">
                  <c:v>1.4397417494943046</c:v>
                </c:pt>
                <c:pt idx="6747">
                  <c:v>1.439441138958224</c:v>
                </c:pt>
                <c:pt idx="6748">
                  <c:v>1.4386664060163259</c:v>
                </c:pt>
                <c:pt idx="6749">
                  <c:v>1.4374178058497602</c:v>
                </c:pt>
                <c:pt idx="6750">
                  <c:v>1.4356957497218277</c:v>
                </c:pt>
                <c:pt idx="6751">
                  <c:v>1.4335008048425217</c:v>
                </c:pt>
                <c:pt idx="6752">
                  <c:v>1.4308336941816902</c:v>
                </c:pt>
                <c:pt idx="6753">
                  <c:v>1.427695296230918</c:v>
                </c:pt>
                <c:pt idx="6754">
                  <c:v>1.4240866447141571</c:v>
                </c:pt>
                <c:pt idx="6755">
                  <c:v>1.4200089282472497</c:v>
                </c:pt>
                <c:pt idx="6756">
                  <c:v>1.4154634899464147</c:v>
                </c:pt>
                <c:pt idx="6757">
                  <c:v>1.4104518269858588</c:v>
                </c:pt>
                <c:pt idx="6758">
                  <c:v>1.404975590104631</c:v>
                </c:pt>
                <c:pt idx="6759">
                  <c:v>1.3990365830629101</c:v>
                </c:pt>
                <c:pt idx="6760">
                  <c:v>1.392636762047879</c:v>
                </c:pt>
                <c:pt idx="6761">
                  <c:v>1.3857782350293988</c:v>
                </c:pt>
                <c:pt idx="6762">
                  <c:v>1.3784632610656848</c:v>
                </c:pt>
                <c:pt idx="6763">
                  <c:v>1.3706942495592183</c:v>
                </c:pt>
                <c:pt idx="6764">
                  <c:v>1.3624737594631431</c:v>
                </c:pt>
                <c:pt idx="6765">
                  <c:v>1.353804498438395</c:v>
                </c:pt>
                <c:pt idx="6766">
                  <c:v>1.3446893219618543</c:v>
                </c:pt>
                <c:pt idx="6767">
                  <c:v>1.3351312323858113</c:v>
                </c:pt>
                <c:pt idx="6768">
                  <c:v>1.3251333779490546</c:v>
                </c:pt>
                <c:pt idx="6769">
                  <c:v>1.3146990517399006</c:v>
                </c:pt>
                <c:pt idx="6770">
                  <c:v>1.3038316906115204</c:v>
                </c:pt>
                <c:pt idx="6771">
                  <c:v>1.2925348740499152</c:v>
                </c:pt>
                <c:pt idx="6772">
                  <c:v>1.2808123229948996</c:v>
                </c:pt>
                <c:pt idx="6773">
                  <c:v>1.2686678986145048</c:v>
                </c:pt>
                <c:pt idx="6774">
                  <c:v>1.2561056010331884</c:v>
                </c:pt>
                <c:pt idx="6775">
                  <c:v>1.2431295680142753</c:v>
                </c:pt>
                <c:pt idx="6776">
                  <c:v>1.2297440735970597</c:v>
                </c:pt>
                <c:pt idx="6777">
                  <c:v>1.2159535266890302</c:v>
                </c:pt>
                <c:pt idx="6778">
                  <c:v>1.2017624696136635</c:v>
                </c:pt>
                <c:pt idx="6779">
                  <c:v>1.1871755766142751</c:v>
                </c:pt>
                <c:pt idx="6780">
                  <c:v>1.1721976523144193</c:v>
                </c:pt>
                <c:pt idx="6781">
                  <c:v>1.1568336301353468</c:v>
                </c:pt>
                <c:pt idx="6782">
                  <c:v>1.1410885706710348</c:v>
                </c:pt>
                <c:pt idx="6783">
                  <c:v>1.1249676600213314</c:v>
                </c:pt>
                <c:pt idx="6784">
                  <c:v>1.1084762080837622</c:v>
                </c:pt>
                <c:pt idx="6785">
                  <c:v>1.0916196468045576</c:v>
                </c:pt>
                <c:pt idx="6786">
                  <c:v>1.0744035283894797</c:v>
                </c:pt>
                <c:pt idx="6787">
                  <c:v>1.0568335234750428</c:v>
                </c:pt>
                <c:pt idx="6788">
                  <c:v>1.0389154192607197</c:v>
                </c:pt>
                <c:pt idx="6789">
                  <c:v>1.020655117602757</c:v>
                </c:pt>
                <c:pt idx="6790">
                  <c:v>1.0020586330702255</c:v>
                </c:pt>
                <c:pt idx="6791">
                  <c:v>0.98313209096394194</c:v>
                </c:pt>
                <c:pt idx="6792">
                  <c:v>0.96388172529892591</c:v>
                </c:pt>
                <c:pt idx="6793">
                  <c:v>0.94431387675103629</c:v>
                </c:pt>
                <c:pt idx="6794">
                  <c:v>0.92443499056848788</c:v>
                </c:pt>
                <c:pt idx="6795">
                  <c:v>0.90425161444891489</c:v>
                </c:pt>
                <c:pt idx="6796">
                  <c:v>0.88377039638269861</c:v>
                </c:pt>
                <c:pt idx="6797">
                  <c:v>0.86299808246324938</c:v>
                </c:pt>
                <c:pt idx="6798">
                  <c:v>0.8419415146649849</c:v>
                </c:pt>
                <c:pt idx="6799">
                  <c:v>0.82060762858972602</c:v>
                </c:pt>
                <c:pt idx="6800">
                  <c:v>0.79900345118224914</c:v>
                </c:pt>
                <c:pt idx="6801">
                  <c:v>0.77713609841575315</c:v>
                </c:pt>
                <c:pt idx="6802">
                  <c:v>0.75501277294800773</c:v>
                </c:pt>
                <c:pt idx="6803">
                  <c:v>0.7326407617489431</c:v>
                </c:pt>
                <c:pt idx="6804">
                  <c:v>0.71002743370047061</c:v>
                </c:pt>
                <c:pt idx="6805">
                  <c:v>0.68718023716932675</c:v>
                </c:pt>
                <c:pt idx="6806">
                  <c:v>0.66410669755373264</c:v>
                </c:pt>
                <c:pt idx="6807">
                  <c:v>0.64081441480468093</c:v>
                </c:pt>
                <c:pt idx="6808">
                  <c:v>0.61731106092266719</c:v>
                </c:pt>
                <c:pt idx="6809">
                  <c:v>0.59360437743069572</c:v>
                </c:pt>
                <c:pt idx="6810">
                  <c:v>0.56970217282437319</c:v>
                </c:pt>
                <c:pt idx="6811">
                  <c:v>0.54561231999995508</c:v>
                </c:pt>
                <c:pt idx="6812">
                  <c:v>0.52134275366117244</c:v>
                </c:pt>
                <c:pt idx="6813">
                  <c:v>0.49690146770570714</c:v>
                </c:pt>
                <c:pt idx="6814">
                  <c:v>0.47229651259215766</c:v>
                </c:pt>
                <c:pt idx="6815">
                  <c:v>0.44753599268839167</c:v>
                </c:pt>
                <c:pt idx="6816">
                  <c:v>0.42262806360213234</c:v>
                </c:pt>
                <c:pt idx="6817">
                  <c:v>0.39758092949466045</c:v>
                </c:pt>
                <c:pt idx="6818">
                  <c:v>0.37240284037854265</c:v>
                </c:pt>
                <c:pt idx="6819">
                  <c:v>0.34710208940023668</c:v>
                </c:pt>
                <c:pt idx="6820">
                  <c:v>0.32168701010850714</c:v>
                </c:pt>
                <c:pt idx="6821">
                  <c:v>0.29616597370951714</c:v>
                </c:pt>
                <c:pt idx="6822">
                  <c:v>0.27054738630953606</c:v>
                </c:pt>
                <c:pt idx="6823">
                  <c:v>0.24483968614612514</c:v>
                </c:pt>
                <c:pt idx="6824">
                  <c:v>0.21905134080876981</c:v>
                </c:pt>
                <c:pt idx="6825">
                  <c:v>0.19319084444981841</c:v>
                </c:pt>
                <c:pt idx="6826">
                  <c:v>0.16726671498668955</c:v>
                </c:pt>
                <c:pt idx="6827">
                  <c:v>0.14128749129624185</c:v>
                </c:pt>
                <c:pt idx="6828">
                  <c:v>0.11526173040224162</c:v>
                </c:pt>
                <c:pt idx="6829">
                  <c:v>8.9198004656857316E-2</c:v>
                </c:pt>
                <c:pt idx="6830">
                  <c:v>6.3104898917100472E-2</c:v>
                </c:pt>
                <c:pt idx="6831">
                  <c:v>3.6991007717149541E-2</c:v>
                </c:pt>
                <c:pt idx="6832">
                  <c:v>1.0864932437491391E-2</c:v>
                </c:pt>
                <c:pt idx="6833">
                  <c:v>-1.5264721528204255E-2</c:v>
                </c:pt>
                <c:pt idx="6834">
                  <c:v>-4.1389347607521471E-2</c:v>
                </c:pt>
                <c:pt idx="6835">
                  <c:v>-6.7500340884127555E-2</c:v>
                </c:pt>
                <c:pt idx="6836">
                  <c:v>-9.3589100932052707E-2</c:v>
                </c:pt>
                <c:pt idx="6837">
                  <c:v>-0.1196470346485011</c:v>
                </c:pt>
                <c:pt idx="6838">
                  <c:v>-0.1456655590842352</c:v>
                </c:pt>
                <c:pt idx="6839">
                  <c:v>-0.17163610427062798</c:v>
                </c:pt>
                <c:pt idx="6840">
                  <c:v>-0.19755011604243353</c:v>
                </c:pt>
                <c:pt idx="6841">
                  <c:v>-0.22339905885535583</c:v>
                </c:pt>
                <c:pt idx="6842">
                  <c:v>-0.24917441859747522</c:v>
                </c:pt>
                <c:pt idx="6843">
                  <c:v>-0.27486770539363398</c:v>
                </c:pt>
                <c:pt idx="6844">
                  <c:v>-0.30047045640181352</c:v>
                </c:pt>
                <c:pt idx="6845">
                  <c:v>-0.32597423860063529</c:v>
                </c:pt>
                <c:pt idx="6846">
                  <c:v>-0.35137065156700975</c:v>
                </c:pt>
                <c:pt idx="6847">
                  <c:v>-0.37665133024307912</c:v>
                </c:pt>
                <c:pt idx="6848">
                  <c:v>-0.40180794769148431</c:v>
                </c:pt>
                <c:pt idx="6849">
                  <c:v>-0.426832217838094</c:v>
                </c:pt>
                <c:pt idx="6850">
                  <c:v>-0.45171589820126101</c:v>
                </c:pt>
                <c:pt idx="6851">
                  <c:v>-0.47645079260673501</c:v>
                </c:pt>
                <c:pt idx="6852">
                  <c:v>-0.50102875388731238</c:v>
                </c:pt>
                <c:pt idx="6853">
                  <c:v>-0.52544168656633872</c:v>
                </c:pt>
                <c:pt idx="6854">
                  <c:v>-0.54968154952419979</c:v>
                </c:pt>
                <c:pt idx="6855">
                  <c:v>-0.57374035864690143</c:v>
                </c:pt>
                <c:pt idx="6856">
                  <c:v>-0.59761018945587374</c:v>
                </c:pt>
                <c:pt idx="6857">
                  <c:v>-0.6212831797181223</c:v>
                </c:pt>
                <c:pt idx="6858">
                  <c:v>-0.64475153203589997</c:v>
                </c:pt>
                <c:pt idx="6859">
                  <c:v>-0.66800751641500566</c:v>
                </c:pt>
                <c:pt idx="6860">
                  <c:v>-0.69104347281087608</c:v>
                </c:pt>
                <c:pt idx="6861">
                  <c:v>-0.71385181365166528</c:v>
                </c:pt>
                <c:pt idx="6862">
                  <c:v>-0.73642502633741669</c:v>
                </c:pt>
                <c:pt idx="6863">
                  <c:v>-0.75875567571457503</c:v>
                </c:pt>
                <c:pt idx="6864">
                  <c:v>-0.78083640652496444</c:v>
                </c:pt>
                <c:pt idx="6865">
                  <c:v>-0.80265994582846134</c:v>
                </c:pt>
                <c:pt idx="6866">
                  <c:v>-0.82421910539855348</c:v>
                </c:pt>
                <c:pt idx="6867">
                  <c:v>-0.84550678408999191</c:v>
                </c:pt>
                <c:pt idx="6868">
                  <c:v>-0.86651597017776705</c:v>
                </c:pt>
                <c:pt idx="6869">
                  <c:v>-0.88723974366662461</c:v>
                </c:pt>
                <c:pt idx="6870">
                  <c:v>-0.90767127857036789</c:v>
                </c:pt>
                <c:pt idx="6871">
                  <c:v>-0.92780384516020098</c:v>
                </c:pt>
                <c:pt idx="6872">
                  <c:v>-0.94763081218136236</c:v>
                </c:pt>
                <c:pt idx="6873">
                  <c:v>-0.96714564903732203</c:v>
                </c:pt>
                <c:pt idx="6874">
                  <c:v>-0.98634192794083297</c:v>
                </c:pt>
                <c:pt idx="6875">
                  <c:v>-1.0052133260311054</c:v>
                </c:pt>
                <c:pt idx="6876">
                  <c:v>-1.0237536274564303</c:v>
                </c:pt>
                <c:pt idx="6877">
                  <c:v>-1.0419567254215518</c:v>
                </c:pt>
                <c:pt idx="6878">
                  <c:v>-1.0598166241991243</c:v>
                </c:pt>
                <c:pt idx="6879">
                  <c:v>-1.0773274411045786</c:v>
                </c:pt>
                <c:pt idx="6880">
                  <c:v>-1.09448340843376</c:v>
                </c:pt>
                <c:pt idx="6881">
                  <c:v>-1.1112788753626885</c:v>
                </c:pt>
                <c:pt idx="6882">
                  <c:v>-1.1277083098088279</c:v>
                </c:pt>
                <c:pt idx="6883">
                  <c:v>-1.1437663002532397</c:v>
                </c:pt>
                <c:pt idx="6884">
                  <c:v>-1.1594475575230208</c:v>
                </c:pt>
                <c:pt idx="6885">
                  <c:v>-1.1747469165334636</c:v>
                </c:pt>
                <c:pt idx="6886">
                  <c:v>-1.1896593379893079</c:v>
                </c:pt>
                <c:pt idx="6887">
                  <c:v>-1.2041799100446009</c:v>
                </c:pt>
                <c:pt idx="6888">
                  <c:v>-1.2183038499205461</c:v>
                </c:pt>
                <c:pt idx="6889">
                  <c:v>-1.232026505480857</c:v>
                </c:pt>
                <c:pt idx="6890">
                  <c:v>-1.2453433567640773</c:v>
                </c:pt>
                <c:pt idx="6891">
                  <c:v>-1.2582500174723596</c:v>
                </c:pt>
                <c:pt idx="6892">
                  <c:v>-1.2707422364162246</c:v>
                </c:pt>
                <c:pt idx="6893">
                  <c:v>-1.282815898914816</c:v>
                </c:pt>
                <c:pt idx="6894">
                  <c:v>-1.2944670281511881</c:v>
                </c:pt>
                <c:pt idx="6895">
                  <c:v>-1.3056917864821935</c:v>
                </c:pt>
                <c:pt idx="6896">
                  <c:v>-1.3164864767025224</c:v>
                </c:pt>
                <c:pt idx="6897">
                  <c:v>-1.3268475432624829</c:v>
                </c:pt>
                <c:pt idx="6898">
                  <c:v>-1.3367715734391277</c:v>
                </c:pt>
                <c:pt idx="6899">
                  <c:v>-1.3462552984603371</c:v>
                </c:pt>
                <c:pt idx="6900">
                  <c:v>-1.3552955945814853</c:v>
                </c:pt>
                <c:pt idx="6901">
                  <c:v>-1.3638894841143365</c:v>
                </c:pt>
                <c:pt idx="6902">
                  <c:v>-1.3720341364078328</c:v>
                </c:pt>
                <c:pt idx="6903">
                  <c:v>-1.3797268687804576</c:v>
                </c:pt>
                <c:pt idx="6904">
                  <c:v>-1.3869651474038511</c:v>
                </c:pt>
                <c:pt idx="6905">
                  <c:v>-1.3937465881374034</c:v>
                </c:pt>
                <c:pt idx="6906">
                  <c:v>-1.4000689573135392</c:v>
                </c:pt>
                <c:pt idx="6907">
                  <c:v>-1.4059301724734496</c:v>
                </c:pt>
                <c:pt idx="6908">
                  <c:v>-1.4113283030530006</c:v>
                </c:pt>
                <c:pt idx="6909">
                  <c:v>-1.4162615710186317</c:v>
                </c:pt>
                <c:pt idx="6910">
                  <c:v>-1.4207283514529934</c:v>
                </c:pt>
                <c:pt idx="6911">
                  <c:v>-1.4247271730901709</c:v>
                </c:pt>
                <c:pt idx="6912">
                  <c:v>-1.428256718800283</c:v>
                </c:pt>
                <c:pt idx="6913">
                  <c:v>-1.4313158260233207</c:v>
                </c:pt>
                <c:pt idx="6914">
                  <c:v>-1.4339034871520731</c:v>
                </c:pt>
                <c:pt idx="6915">
                  <c:v>-1.4360188498639999</c:v>
                </c:pt>
                <c:pt idx="6916">
                  <c:v>-1.4376612174019878</c:v>
                </c:pt>
                <c:pt idx="6917">
                  <c:v>-1.4388300488038352</c:v>
                </c:pt>
                <c:pt idx="6918">
                  <c:v>-1.439524959080436</c:v>
                </c:pt>
                <c:pt idx="6919">
                  <c:v>-1.439745719342586</c:v>
                </c:pt>
                <c:pt idx="6920">
                  <c:v>-1.4394922568763846</c:v>
                </c:pt>
                <c:pt idx="6921">
                  <c:v>-1.4387646551671704</c:v>
                </c:pt>
                <c:pt idx="6922">
                  <c:v>-1.4375631538720328</c:v>
                </c:pt>
                <c:pt idx="6923">
                  <c:v>-1.4358881487408692</c:v>
                </c:pt>
                <c:pt idx="6924">
                  <c:v>-1.433740191486037</c:v>
                </c:pt>
                <c:pt idx="6925">
                  <c:v>-1.4311199896006275</c:v>
                </c:pt>
                <c:pt idx="6926">
                  <c:v>-1.4280284061254345</c:v>
                </c:pt>
                <c:pt idx="6927">
                  <c:v>-1.4244664593646823</c:v>
                </c:pt>
                <c:pt idx="6928">
                  <c:v>-1.4204353225506217</c:v>
                </c:pt>
                <c:pt idx="6929">
                  <c:v>-1.4159363234570916</c:v>
                </c:pt>
                <c:pt idx="6930">
                  <c:v>-1.4109709439621716</c:v>
                </c:pt>
                <c:pt idx="6931">
                  <c:v>-1.4055408195600898</c:v>
                </c:pt>
                <c:pt idx="6932">
                  <c:v>-1.3996477388225192</c:v>
                </c:pt>
                <c:pt idx="6933">
                  <c:v>-1.3932936428094591</c:v>
                </c:pt>
                <c:pt idx="6934">
                  <c:v>-1.3864806244298906</c:v>
                </c:pt>
                <c:pt idx="6935">
                  <c:v>-1.3792109277524152</c:v>
                </c:pt>
                <c:pt idx="6936">
                  <c:v>-1.3714869472661089</c:v>
                </c:pt>
                <c:pt idx="6937">
                  <c:v>-1.363311227091816</c:v>
                </c:pt>
                <c:pt idx="6938">
                  <c:v>-1.3546864601441799</c:v>
                </c:pt>
                <c:pt idx="6939">
                  <c:v>-1.3456154872446455</c:v>
                </c:pt>
                <c:pt idx="6940">
                  <c:v>-1.3361012961857481</c:v>
                </c:pt>
                <c:pt idx="6941">
                  <c:v>-1.3261470207470047</c:v>
                </c:pt>
                <c:pt idx="6942">
                  <c:v>-1.3157559396627032</c:v>
                </c:pt>
                <c:pt idx="6943">
                  <c:v>-1.3049314755419597</c:v>
                </c:pt>
                <c:pt idx="6944">
                  <c:v>-1.2936771937413774</c:v>
                </c:pt>
                <c:pt idx="6945">
                  <c:v>-1.2819968011906915</c:v>
                </c:pt>
                <c:pt idx="6946">
                  <c:v>-1.2698941451717904</c:v>
                </c:pt>
                <c:pt idx="6947">
                  <c:v>-1.2573732120514858</c:v>
                </c:pt>
                <c:pt idx="6948">
                  <c:v>-1.2444381259684973</c:v>
                </c:pt>
                <c:pt idx="6949">
                  <c:v>-1.2310931474750406</c:v>
                </c:pt>
                <c:pt idx="6950">
                  <c:v>-1.2173426721334872</c:v>
                </c:pt>
                <c:pt idx="6951">
                  <c:v>-1.2031912290685625</c:v>
                </c:pt>
                <c:pt idx="6952">
                  <c:v>-1.1886434794755369</c:v>
                </c:pt>
                <c:pt idx="6953">
                  <c:v>-1.1737042150849293</c:v>
                </c:pt>
                <c:pt idx="6954">
                  <c:v>-1.1583783565842114</c:v>
                </c:pt>
                <c:pt idx="6955">
                  <c:v>-1.1426709519970231</c:v>
                </c:pt>
                <c:pt idx="6956">
                  <c:v>-1.1265871750204721</c:v>
                </c:pt>
                <c:pt idx="6957">
                  <c:v>-1.1101323233210105</c:v>
                </c:pt>
                <c:pt idx="6958">
                  <c:v>-1.0933118167894995</c:v>
                </c:pt>
                <c:pt idx="6959">
                  <c:v>-1.0761311957560094</c:v>
                </c:pt>
                <c:pt idx="6960">
                  <c:v>-1.0585961191649436</c:v>
                </c:pt>
                <c:pt idx="6961">
                  <c:v>-1.0407123627110995</c:v>
                </c:pt>
                <c:pt idx="6962">
                  <c:v>-1.0224858169372766</c:v>
                </c:pt>
                <c:pt idx="6963">
                  <c:v>-1.0039224852940498</c:v>
                </c:pt>
                <c:pt idx="6964">
                  <c:v>-0.98502848216235361</c:v>
                </c:pt>
                <c:pt idx="6965">
                  <c:v>-0.96581003083953509</c:v>
                </c:pt>
                <c:pt idx="6966">
                  <c:v>-0.94627346148952374</c:v>
                </c:pt>
                <c:pt idx="6967">
                  <c:v>-0.92642520905780923</c:v>
                </c:pt>
                <c:pt idx="6968">
                  <c:v>-0.9062718111518947</c:v>
                </c:pt>
                <c:pt idx="6969">
                  <c:v>-0.88581990588795168</c:v>
                </c:pt>
                <c:pt idx="6970">
                  <c:v>-0.86507622970435449</c:v>
                </c:pt>
                <c:pt idx="6971">
                  <c:v>-0.84404761514283966</c:v>
                </c:pt>
                <c:pt idx="6972">
                  <c:v>-0.82274098859800293</c:v>
                </c:pt>
                <c:pt idx="6973">
                  <c:v>-0.80116336803589039</c:v>
                </c:pt>
                <c:pt idx="6974">
                  <c:v>-0.77932186068242071</c:v>
                </c:pt>
                <c:pt idx="6975">
                  <c:v>-0.75722366068241542</c:v>
                </c:pt>
                <c:pt idx="6976">
                  <c:v>-0.73487604672998819</c:v>
                </c:pt>
                <c:pt idx="6977">
                  <c:v>-0.71228637967109809</c:v>
                </c:pt>
                <c:pt idx="6978">
                  <c:v>-0.68946210007903963</c:v>
                </c:pt>
                <c:pt idx="6979">
                  <c:v>-0.66641072580365945</c:v>
                </c:pt>
                <c:pt idx="6980">
                  <c:v>-0.64313984949514258</c:v>
                </c:pt>
                <c:pt idx="6981">
                  <c:v>-0.61965713610314588</c:v>
                </c:pt>
                <c:pt idx="6982">
                  <c:v>-0.59597032035211439</c:v>
                </c:pt>
                <c:pt idx="6983">
                  <c:v>-0.57208720419363124</c:v>
                </c:pt>
                <c:pt idx="6984">
                  <c:v>-0.54801565423660692</c:v>
                </c:pt>
                <c:pt idx="6985">
                  <c:v>-0.52376359915618453</c:v>
                </c:pt>
                <c:pt idx="6986">
                  <c:v>-0.49933902708219363</c:v>
                </c:pt>
                <c:pt idx="6987">
                  <c:v>-0.47474998296802501</c:v>
                </c:pt>
                <c:pt idx="6988">
                  <c:v>-0.45000456594079008</c:v>
                </c:pt>
                <c:pt idx="6989">
                  <c:v>-0.42511092663363143</c:v>
                </c:pt>
                <c:pt idx="6990">
                  <c:v>-0.40007726450107184</c:v>
                </c:pt>
                <c:pt idx="6991">
                  <c:v>-0.37491182511828264</c:v>
                </c:pt>
                <c:pt idx="6992">
                  <c:v>-0.34962289746516267</c:v>
                </c:pt>
                <c:pt idx="6993">
                  <c:v>-0.32421881119611057</c:v>
                </c:pt>
                <c:pt idx="6994">
                  <c:v>-0.29870793389641992</c:v>
                </c:pt>
                <c:pt idx="6995">
                  <c:v>-0.27309866832615465</c:v>
                </c:pt>
                <c:pt idx="6996">
                  <c:v>-0.24739944965245989</c:v>
                </c:pt>
                <c:pt idx="6997">
                  <c:v>-0.22161874267118939</c:v>
                </c:pt>
                <c:pt idx="6998">
                  <c:v>-0.19576503901877768</c:v>
                </c:pt>
                <c:pt idx="6999">
                  <c:v>-0.16984685437526348</c:v>
                </c:pt>
                <c:pt idx="7000">
                  <c:v>-0.14387272565940029</c:v>
                </c:pt>
                <c:pt idx="7001">
                  <c:v>-0.11785120821677859</c:v>
                </c:pt>
                <c:pt idx="7002">
                  <c:v>-9.1790873001858772E-2</c:v>
                </c:pt>
                <c:pt idx="7003">
                  <c:v>-6.57003037548827E-2</c:v>
                </c:pt>
                <c:pt idx="7004">
                  <c:v>-3.958809417455797E-2</c:v>
                </c:pt>
                <c:pt idx="7005">
                  <c:v>-1.3462845087482949E-2</c:v>
                </c:pt>
                <c:pt idx="7006">
                  <c:v>1.2666838384808404E-2</c:v>
                </c:pt>
                <c:pt idx="7007">
                  <c:v>3.8792349660175376E-2</c:v>
                </c:pt>
                <c:pt idx="7008">
                  <c:v>6.490508353072183E-2</c:v>
                </c:pt>
                <c:pt idx="7009">
                  <c:v>9.0996438997164641E-2</c:v>
                </c:pt>
                <c:pt idx="7010">
                  <c:v>0.11705782210182562</c:v>
                </c:pt>
                <c:pt idx="7011">
                  <c:v>0.14308064875931439</c:v>
                </c:pt>
                <c:pt idx="7012">
                  <c:v>0.16905634758393648</c:v>
                </c:pt>
                <c:pt idx="7013">
                  <c:v>0.19497636271294688</c:v>
                </c:pt>
                <c:pt idx="7014">
                  <c:v>0.22083215662466163</c:v>
                </c:pt>
                <c:pt idx="7015">
                  <c:v>0.24661521295055489</c:v>
                </c:pt>
                <c:pt idx="7016">
                  <c:v>0.27231703928036727</c:v>
                </c:pt>
                <c:pt idx="7017">
                  <c:v>0.29792916995933738</c:v>
                </c:pt>
                <c:pt idx="7018">
                  <c:v>0.32344316887661062</c:v>
                </c:pt>
                <c:pt idx="7019">
                  <c:v>0.34885063224392537</c:v>
                </c:pt>
                <c:pt idx="7020">
                  <c:v>0.37414319136364299</c:v>
                </c:pt>
                <c:pt idx="7021">
                  <c:v>0.39931251538523282</c:v>
                </c:pt>
                <c:pt idx="7022">
                  <c:v>0.42435031404927515</c:v>
                </c:pt>
                <c:pt idx="7023">
                  <c:v>0.44924834041811429</c:v>
                </c:pt>
                <c:pt idx="7024">
                  <c:v>0.47399839359221368</c:v>
                </c:pt>
                <c:pt idx="7025">
                  <c:v>0.49859232141138088</c:v>
                </c:pt>
                <c:pt idx="7026">
                  <c:v>0.5230220231399143</c:v>
                </c:pt>
                <c:pt idx="7027">
                  <c:v>0.54727945213481588</c:v>
                </c:pt>
                <c:pt idx="7028">
                  <c:v>0.57135661849620234</c:v>
                </c:pt>
                <c:pt idx="7029">
                  <c:v>0.59524559169900149</c:v>
                </c:pt>
                <c:pt idx="7030">
                  <c:v>0.61893850320511135</c:v>
                </c:pt>
                <c:pt idx="7031">
                  <c:v>0.64242754905513344</c:v>
                </c:pt>
                <c:pt idx="7032">
                  <c:v>0.66570499243883841</c:v>
                </c:pt>
                <c:pt idx="7033">
                  <c:v>0.68876316624351297</c:v>
                </c:pt>
                <c:pt idx="7034">
                  <c:v>0.71159447557934408</c:v>
                </c:pt>
                <c:pt idx="7035">
                  <c:v>0.73419140028103025</c:v>
                </c:pt>
                <c:pt idx="7036">
                  <c:v>0.75654649738476176</c:v>
                </c:pt>
                <c:pt idx="7037">
                  <c:v>0.77865240357978349</c:v>
                </c:pt>
                <c:pt idx="7038">
                  <c:v>0.80050183763371385</c:v>
                </c:pt>
                <c:pt idx="7039">
                  <c:v>0.82208760279084159</c:v>
                </c:pt>
                <c:pt idx="7040">
                  <c:v>0.84340258914258603</c:v>
                </c:pt>
                <c:pt idx="7041">
                  <c:v>0.86443977596935317</c:v>
                </c:pt>
                <c:pt idx="7042">
                  <c:v>0.88519223405301384</c:v>
                </c:pt>
                <c:pt idx="7043">
                  <c:v>0.90565312795925945</c:v>
                </c:pt>
                <c:pt idx="7044">
                  <c:v>0.9258157182890373</c:v>
                </c:pt>
                <c:pt idx="7045">
                  <c:v>0.94567336389838186</c:v>
                </c:pt>
                <c:pt idx="7046">
                  <c:v>0.96521952408586842</c:v>
                </c:pt>
                <c:pt idx="7047">
                  <c:v>0.9844477607469827</c:v>
                </c:pt>
                <c:pt idx="7048">
                  <c:v>1.0033517404947074</c:v>
                </c:pt>
                <c:pt idx="7049">
                  <c:v>1.0219252367455991</c:v>
                </c:pt>
                <c:pt idx="7050">
                  <c:v>1.0401621317707113</c:v>
                </c:pt>
                <c:pt idx="7051">
                  <c:v>1.0580564187106374</c:v>
                </c:pt>
                <c:pt idx="7052">
                  <c:v>1.0756022035540531</c:v>
                </c:pt>
                <c:pt idx="7053">
                  <c:v>1.0927937070790821</c:v>
                </c:pt>
                <c:pt idx="7054">
                  <c:v>1.1096252667568478</c:v>
                </c:pt>
                <c:pt idx="7055">
                  <c:v>1.1260913386166049</c:v>
                </c:pt>
                <c:pt idx="7056">
                  <c:v>1.1421864990717989</c:v>
                </c:pt>
                <c:pt idx="7057">
                  <c:v>1.1579054467064922</c:v>
                </c:pt>
                <c:pt idx="7058">
                  <c:v>1.173243004021538</c:v>
                </c:pt>
                <c:pt idx="7059">
                  <c:v>1.1881941191399403</c:v>
                </c:pt>
                <c:pt idx="7060">
                  <c:v>1.2027538674708469</c:v>
                </c:pt>
                <c:pt idx="7061">
                  <c:v>1.216917453331599</c:v>
                </c:pt>
                <c:pt idx="7062">
                  <c:v>1.2306802115273356</c:v>
                </c:pt>
                <c:pt idx="7063">
                  <c:v>1.2440376088876126</c:v>
                </c:pt>
                <c:pt idx="7064">
                  <c:v>1.2569852457595372</c:v>
                </c:pt>
                <c:pt idx="7065">
                  <c:v>1.2695188574569216</c:v>
                </c:pt>
                <c:pt idx="7066">
                  <c:v>1.2816343156649852</c:v>
                </c:pt>
                <c:pt idx="7067">
                  <c:v>1.293327629800133</c:v>
                </c:pt>
                <c:pt idx="7068">
                  <c:v>1.3045949483243762</c:v>
                </c:pt>
                <c:pt idx="7069">
                  <c:v>1.3154325600139485</c:v>
                </c:pt>
                <c:pt idx="7070">
                  <c:v>1.3258368951817052</c:v>
                </c:pt>
                <c:pt idx="7071">
                  <c:v>1.3358045268529086</c:v>
                </c:pt>
                <c:pt idx="7072">
                  <c:v>1.345332171894001</c:v>
                </c:pt>
                <c:pt idx="7073">
                  <c:v>1.3544166920940002</c:v>
                </c:pt>
                <c:pt idx="7074">
                  <c:v>1.3630550951981679</c:v>
                </c:pt>
                <c:pt idx="7075">
                  <c:v>1.3712445358935856</c:v>
                </c:pt>
                <c:pt idx="7076">
                  <c:v>1.3789823167463546</c:v>
                </c:pt>
                <c:pt idx="7077">
                  <c:v>1.3862658890900728</c:v>
                </c:pt>
                <c:pt idx="7078">
                  <c:v>1.393092853865302</c:v>
                </c:pt>
                <c:pt idx="7079">
                  <c:v>1.3994609624097889</c:v>
                </c:pt>
                <c:pt idx="7080">
                  <c:v>1.4053681171991044</c:v>
                </c:pt>
                <c:pt idx="7081">
                  <c:v>1.4108123725375514</c:v>
                </c:pt>
                <c:pt idx="7082">
                  <c:v>1.41579193519901</c:v>
                </c:pt>
                <c:pt idx="7083">
                  <c:v>1.4203051650176151</c:v>
                </c:pt>
                <c:pt idx="7084">
                  <c:v>1.4243505754279713</c:v>
                </c:pt>
                <c:pt idx="7085">
                  <c:v>1.4279268339548139</c:v>
                </c:pt>
                <c:pt idx="7086">
                  <c:v>1.4310327626518888</c:v>
                </c:pt>
                <c:pt idx="7087">
                  <c:v>1.4336673384899485</c:v>
                </c:pt>
                <c:pt idx="7088">
                  <c:v>1.4358296936937154</c:v>
                </c:pt>
                <c:pt idx="7089">
                  <c:v>1.437519116027705</c:v>
                </c:pt>
                <c:pt idx="7090">
                  <c:v>1.4387350490308346</c:v>
                </c:pt>
                <c:pt idx="7091">
                  <c:v>1.4394770921996951</c:v>
                </c:pt>
                <c:pt idx="7092">
                  <c:v>1.4397450011204764</c:v>
                </c:pt>
                <c:pt idx="7093">
                  <c:v>1.439538687549472</c:v>
                </c:pt>
                <c:pt idx="7094">
                  <c:v>1.4388582194421442</c:v>
                </c:pt>
                <c:pt idx="7095">
                  <c:v>1.4377038209307365</c:v>
                </c:pt>
                <c:pt idx="7096">
                  <c:v>1.4360758722504594</c:v>
                </c:pt>
                <c:pt idx="7097">
                  <c:v>1.4339749096142369</c:v>
                </c:pt>
                <c:pt idx="7098">
                  <c:v>1.4314016250360975</c:v>
                </c:pt>
                <c:pt idx="7099">
                  <c:v>1.4283568661032326</c:v>
                </c:pt>
                <c:pt idx="7100">
                  <c:v>1.4248416356968256</c:v>
                </c:pt>
                <c:pt idx="7101">
                  <c:v>1.4208570916617183</c:v>
                </c:pt>
                <c:pt idx="7102">
                  <c:v>1.4164045464250388</c:v>
                </c:pt>
                <c:pt idx="7103">
                  <c:v>1.4114854665639245</c:v>
                </c:pt>
                <c:pt idx="7104">
                  <c:v>1.406101472322449</c:v>
                </c:pt>
                <c:pt idx="7105">
                  <c:v>1.4002543370779557</c:v>
                </c:pt>
                <c:pt idx="7106">
                  <c:v>1.3939459867569426</c:v>
                </c:pt>
                <c:pt idx="7107">
                  <c:v>1.387178499200695</c:v>
                </c:pt>
                <c:pt idx="7108">
                  <c:v>1.379954103480898</c:v>
                </c:pt>
                <c:pt idx="7109">
                  <c:v>1.3722751791654171</c:v>
                </c:pt>
                <c:pt idx="7110">
                  <c:v>1.3641442555345193</c:v>
                </c:pt>
                <c:pt idx="7111">
                  <c:v>1.355564010747786</c:v>
                </c:pt>
                <c:pt idx="7112">
                  <c:v>1.3465372709619696</c:v>
                </c:pt>
                <c:pt idx="7113">
                  <c:v>1.3370670094001316</c:v>
                </c:pt>
                <c:pt idx="7114">
                  <c:v>1.3271563453723079</c:v>
                </c:pt>
                <c:pt idx="7115">
                  <c:v>1.3168085432480847</c:v>
                </c:pt>
                <c:pt idx="7116">
                  <c:v>1.3060270113813741</c:v>
                </c:pt>
                <c:pt idx="7117">
                  <c:v>1.2948153009877748</c:v>
                </c:pt>
                <c:pt idx="7118">
                  <c:v>1.2831771049748759</c:v>
                </c:pt>
                <c:pt idx="7119">
                  <c:v>1.271116256725886</c:v>
                </c:pt>
                <c:pt idx="7120">
                  <c:v>1.2586367288369991</c:v>
                </c:pt>
                <c:pt idx="7121">
                  <c:v>1.2457426318088978</c:v>
                </c:pt>
                <c:pt idx="7122">
                  <c:v>1.232438212692843</c:v>
                </c:pt>
                <c:pt idx="7123">
                  <c:v>1.2187278536917809</c:v>
                </c:pt>
                <c:pt idx="7124">
                  <c:v>1.204616070716934</c:v>
                </c:pt>
                <c:pt idx="7125">
                  <c:v>1.1901075119003535</c:v>
                </c:pt>
                <c:pt idx="7126">
                  <c:v>1.1752069560639218</c:v>
                </c:pt>
                <c:pt idx="7127">
                  <c:v>1.1599193111453023</c:v>
                </c:pt>
                <c:pt idx="7128">
                  <c:v>1.1442496125813675</c:v>
                </c:pt>
                <c:pt idx="7129">
                  <c:v>1.1282030216496306</c:v>
                </c:pt>
                <c:pt idx="7130">
                  <c:v>1.1117848237682251</c:v>
                </c:pt>
                <c:pt idx="7131">
                  <c:v>1.0950004267549975</c:v>
                </c:pt>
                <c:pt idx="7132">
                  <c:v>1.0778553590462794</c:v>
                </c:pt>
                <c:pt idx="7133">
                  <c:v>1.0603552678759389</c:v>
                </c:pt>
                <c:pt idx="7134">
                  <c:v>1.0425059174152942</c:v>
                </c:pt>
                <c:pt idx="7135">
                  <c:v>1.0243131868745143</c:v>
                </c:pt>
                <c:pt idx="7136">
                  <c:v>1.0057830685661306</c:v>
                </c:pt>
                <c:pt idx="7137">
                  <c:v>0.98692166593128583</c:v>
                </c:pt>
                <c:pt idx="7138">
                  <c:v>0.96773519152939136</c:v>
                </c:pt>
                <c:pt idx="7139">
                  <c:v>0.94822996499183498</c:v>
                </c:pt>
                <c:pt idx="7140">
                  <c:v>0.92841241094042426</c:v>
                </c:pt>
                <c:pt idx="7141">
                  <c:v>0.90828905687124706</c:v>
                </c:pt>
                <c:pt idx="7142">
                  <c:v>0.88786653100465041</c:v>
                </c:pt>
                <c:pt idx="7143">
                  <c:v>0.86715156010203898</c:v>
                </c:pt>
                <c:pt idx="7144">
                  <c:v>0.84615096725021488</c:v>
                </c:pt>
                <c:pt idx="7145">
                  <c:v>0.82487166961399905</c:v>
                </c:pt>
                <c:pt idx="7146">
                  <c:v>0.80332067615785585</c:v>
                </c:pt>
                <c:pt idx="7147">
                  <c:v>0.78150508533727969</c:v>
                </c:pt>
                <c:pt idx="7148">
                  <c:v>0.75943208276071628</c:v>
                </c:pt>
                <c:pt idx="7149">
                  <c:v>0.73710893882276729</c:v>
                </c:pt>
                <c:pt idx="7150">
                  <c:v>0.71454300630947054</c:v>
                </c:pt>
                <c:pt idx="7151">
                  <c:v>0.69174171797644535</c:v>
                </c:pt>
                <c:pt idx="7152">
                  <c:v>0.66871258410069057</c:v>
                </c:pt>
                <c:pt idx="7153">
                  <c:v>0.64546319000685959</c:v>
                </c:pt>
                <c:pt idx="7154">
                  <c:v>0.62200119356880701</c:v>
                </c:pt>
                <c:pt idx="7155">
                  <c:v>0.59833432268723841</c:v>
                </c:pt>
                <c:pt idx="7156">
                  <c:v>0.57447037274430579</c:v>
                </c:pt>
                <c:pt idx="7157">
                  <c:v>0.55041720403596106</c:v>
                </c:pt>
                <c:pt idx="7158">
                  <c:v>0.52618273918293967</c:v>
                </c:pt>
                <c:pt idx="7159">
                  <c:v>0.5017749605212124</c:v>
                </c:pt>
                <c:pt idx="7160">
                  <c:v>0.47720190747276553</c:v>
                </c:pt>
                <c:pt idx="7161">
                  <c:v>0.45247167389757909</c:v>
                </c:pt>
                <c:pt idx="7162">
                  <c:v>0.42759240542767701</c:v>
                </c:pt>
                <c:pt idx="7163">
                  <c:v>0.40257229678412343</c:v>
                </c:pt>
                <c:pt idx="7164">
                  <c:v>0.3774195890778505</c:v>
                </c:pt>
                <c:pt idx="7165">
                  <c:v>0.35214256709520064</c:v>
                </c:pt>
                <c:pt idx="7166">
                  <c:v>0.32674955656909249</c:v>
                </c:pt>
                <c:pt idx="7167">
                  <c:v>0.30124892143669374</c:v>
                </c:pt>
                <c:pt idx="7168">
                  <c:v>0.27564906108450793</c:v>
                </c:pt>
                <c:pt idx="7169">
                  <c:v>0.24995840758179616</c:v>
                </c:pt>
                <c:pt idx="7170">
                  <c:v>0.22418542290322116</c:v>
                </c:pt>
                <c:pt idx="7171">
                  <c:v>0.19833859614164703</c:v>
                </c:pt>
                <c:pt idx="7172">
                  <c:v>0.17242644071200425</c:v>
                </c:pt>
                <c:pt idx="7173">
                  <c:v>0.14645749154715193</c:v>
                </c:pt>
                <c:pt idx="7174">
                  <c:v>0.12044030228663734</c:v>
                </c:pt>
                <c:pt idx="7175">
                  <c:v>9.4383442459308881E-2</c:v>
                </c:pt>
                <c:pt idx="7176">
                  <c:v>6.8295494660686795E-2</c:v>
                </c:pt>
                <c:pt idx="7177">
                  <c:v>4.2185051726028627E-2</c:v>
                </c:pt>
                <c:pt idx="7178">
                  <c:v>1.6060713900033774E-2</c:v>
                </c:pt>
                <c:pt idx="7179">
                  <c:v>-1.0068913995911463E-2</c:v>
                </c:pt>
                <c:pt idx="7180">
                  <c:v>-3.6195225397977981E-2</c:v>
                </c:pt>
                <c:pt idx="7181">
                  <c:v>-6.2309614834719362E-2</c:v>
                </c:pt>
                <c:pt idx="7182">
                  <c:v>-8.8403480761543543E-2</c:v>
                </c:pt>
                <c:pt idx="7183">
                  <c:v>-0.11446822839387946</c:v>
                </c:pt>
                <c:pt idx="7184">
                  <c:v>-0.1404952725381286</c:v>
                </c:pt>
                <c:pt idx="7185">
                  <c:v>-0.16647604041944478</c:v>
                </c:pt>
                <c:pt idx="7186">
                  <c:v>-0.19240197450543761</c:v>
                </c:pt>
                <c:pt idx="7187">
                  <c:v>-0.21826453532484241</c:v>
                </c:pt>
                <c:pt idx="7188">
                  <c:v>-0.24405520428025104</c:v>
                </c:pt>
                <c:pt idx="7189">
                  <c:v>-0.26976548645396103</c:v>
                </c:pt>
                <c:pt idx="7190">
                  <c:v>-0.29538691340602763</c:v>
                </c:pt>
                <c:pt idx="7191">
                  <c:v>-0.32091104596359527</c:v>
                </c:pt>
                <c:pt idx="7192">
                  <c:v>-0.34632947700058758</c:v>
                </c:pt>
                <c:pt idx="7193">
                  <c:v>-0.37163383420684459</c:v>
                </c:pt>
                <c:pt idx="7194">
                  <c:v>-0.39681578284578406</c:v>
                </c:pt>
                <c:pt idx="7195">
                  <c:v>-0.42186702849969859</c:v>
                </c:pt>
                <c:pt idx="7196">
                  <c:v>-0.4467793198017635</c:v>
                </c:pt>
                <c:pt idx="7197">
                  <c:v>-0.47154445115387289</c:v>
                </c:pt>
                <c:pt idx="7198">
                  <c:v>-0.49615426542939001</c:v>
                </c:pt>
                <c:pt idx="7199">
                  <c:v>-0.52060065665993627</c:v>
                </c:pt>
                <c:pt idx="7200">
                  <c:v>-0.54487557270534015</c:v>
                </c:pt>
                <c:pt idx="7201">
                  <c:v>-0.56897101790583693</c:v>
                </c:pt>
                <c:pt idx="7202">
                  <c:v>-0.59287905571568156</c:v>
                </c:pt>
                <c:pt idx="7203">
                  <c:v>-0.61659181131728169</c:v>
                </c:pt>
                <c:pt idx="7204">
                  <c:v>-0.64010147421499797</c:v>
                </c:pt>
                <c:pt idx="7205">
                  <c:v>-0.66340030080777113</c:v>
                </c:pt>
                <c:pt idx="7206">
                  <c:v>-0.68648061693969586</c:v>
                </c:pt>
                <c:pt idx="7207">
                  <c:v>-0.70933482042773166</c:v>
                </c:pt>
                <c:pt idx="7208">
                  <c:v>-0.73195538356571144</c:v>
                </c:pt>
                <c:pt idx="7209">
                  <c:v>-0.75433485560380775</c:v>
                </c:pt>
                <c:pt idx="7210">
                  <c:v>-0.77646586520266281</c:v>
                </c:pt>
                <c:pt idx="7211">
                  <c:v>-0.79834112286135006</c:v>
                </c:pt>
                <c:pt idx="7212">
                  <c:v>-0.81995342331839216</c:v>
                </c:pt>
                <c:pt idx="7213">
                  <c:v>-0.84129564792502221</c:v>
                </c:pt>
                <c:pt idx="7214">
                  <c:v>-0.86236076698992259</c:v>
                </c:pt>
                <c:pt idx="7215">
                  <c:v>-0.88314184209466251</c:v>
                </c:pt>
                <c:pt idx="7216">
                  <c:v>-0.90363202837906687</c:v>
                </c:pt>
                <c:pt idx="7217">
                  <c:v>-0.92382457679577856</c:v>
                </c:pt>
                <c:pt idx="7218">
                  <c:v>-0.94371283633325065</c:v>
                </c:pt>
                <c:pt idx="7219">
                  <c:v>-0.96329025620645747</c:v>
                </c:pt>
                <c:pt idx="7220">
                  <c:v>-0.98255038801458761</c:v>
                </c:pt>
                <c:pt idx="7221">
                  <c:v>-1.0014868878650112</c:v>
                </c:pt>
                <c:pt idx="7222">
                  <c:v>-1.020093518462835</c:v>
                </c:pt>
                <c:pt idx="7223">
                  <c:v>-1.0383641511653348</c:v>
                </c:pt>
                <c:pt idx="7224">
                  <c:v>-1.0562927680006067</c:v>
                </c:pt>
                <c:pt idx="7225">
                  <c:v>-1.0738734636497596</c:v>
                </c:pt>
                <c:pt idx="7226">
                  <c:v>-1.0911004473920138</c:v>
                </c:pt>
                <c:pt idx="7227">
                  <c:v>-1.1079680450120415</c:v>
                </c:pt>
                <c:pt idx="7228">
                  <c:v>-1.1244707006689296</c:v>
                </c:pt>
                <c:pt idx="7229">
                  <c:v>-1.1406029787261787</c:v>
                </c:pt>
                <c:pt idx="7230">
                  <c:v>-1.1563595655420695</c:v>
                </c:pt>
                <c:pt idx="7231">
                  <c:v>-1.1717352712198785</c:v>
                </c:pt>
                <c:pt idx="7232">
                  <c:v>-1.1867250313173276</c:v>
                </c:pt>
                <c:pt idx="7233">
                  <c:v>-1.2013239085146936</c:v>
                </c:pt>
                <c:pt idx="7234">
                  <c:v>-1.2155270942410745</c:v>
                </c:pt>
                <c:pt idx="7235">
                  <c:v>-1.2293299102582251</c:v>
                </c:pt>
                <c:pt idx="7236">
                  <c:v>-1.2427278102014763</c:v>
                </c:pt>
                <c:pt idx="7237">
                  <c:v>-1.2557163810772165</c:v>
                </c:pt>
                <c:pt idx="7238">
                  <c:v>-1.268291344716433</c:v>
                </c:pt>
                <c:pt idx="7239">
                  <c:v>-1.2804485591838632</c:v>
                </c:pt>
                <c:pt idx="7240">
                  <c:v>-1.2921840201422568</c:v>
                </c:pt>
                <c:pt idx="7241">
                  <c:v>-1.3034938621713266</c:v>
                </c:pt>
                <c:pt idx="7242">
                  <c:v>-1.3143743600409326</c:v>
                </c:pt>
                <c:pt idx="7243">
                  <c:v>-1.3248219299381065</c:v>
                </c:pt>
                <c:pt idx="7244">
                  <c:v>-1.3348331306474717</c:v>
                </c:pt>
                <c:pt idx="7245">
                  <c:v>-1.3444046646847236</c:v>
                </c:pt>
                <c:pt idx="7246">
                  <c:v>-1.353533379382748</c:v>
                </c:pt>
                <c:pt idx="7247">
                  <c:v>-1.3622162679300385</c:v>
                </c:pt>
                <c:pt idx="7248">
                  <c:v>-1.3704504703610887</c:v>
                </c:pt>
                <c:pt idx="7249">
                  <c:v>-1.3782332744984025</c:v>
                </c:pt>
                <c:pt idx="7250">
                  <c:v>-1.3855621168458241</c:v>
                </c:pt>
                <c:pt idx="7251">
                  <c:v>-1.392434583432911</c:v>
                </c:pt>
                <c:pt idx="7252">
                  <c:v>-1.3988484106100414</c:v>
                </c:pt>
                <c:pt idx="7253">
                  <c:v>-1.4048014857940092</c:v>
                </c:pt>
                <c:pt idx="7254">
                  <c:v>-1.4102918481638766</c:v>
                </c:pt>
                <c:pt idx="7255">
                  <c:v>-1.4153176893068171</c:v>
                </c:pt>
                <c:pt idx="7256">
                  <c:v>-1.4198773538137766</c:v>
                </c:pt>
                <c:pt idx="7257">
                  <c:v>-1.4239693398247313</c:v>
                </c:pt>
                <c:pt idx="7258">
                  <c:v>-1.4275922995233654</c:v>
                </c:pt>
                <c:pt idx="7259">
                  <c:v>-1.4307450395810164</c:v>
                </c:pt>
                <c:pt idx="7260">
                  <c:v>-1.4334265215497317</c:v>
                </c:pt>
                <c:pt idx="7261">
                  <c:v>-1.4356358622043188</c:v>
                </c:pt>
                <c:pt idx="7262">
                  <c:v>-1.43737233383325</c:v>
                </c:pt>
                <c:pt idx="7263">
                  <c:v>-1.4386353644783665</c:v>
                </c:pt>
                <c:pt idx="7264">
                  <c:v>-1.4394245381232613</c:v>
                </c:pt>
                <c:pt idx="7265">
                  <c:v>-1.4397395948303131</c:v>
                </c:pt>
                <c:pt idx="7266">
                  <c:v>-1.4395804308263012</c:v>
                </c:pt>
                <c:pt idx="7267">
                  <c:v>-1.438947098536584</c:v>
                </c:pt>
                <c:pt idx="7268">
                  <c:v>-1.4378398065678382</c:v>
                </c:pt>
                <c:pt idx="7269">
                  <c:v>-1.4362589196393385</c:v>
                </c:pt>
                <c:pt idx="7270">
                  <c:v>-1.4342049584628378</c:v>
                </c:pt>
                <c:pt idx="7271">
                  <c:v>-1.4316785995710435</c:v>
                </c:pt>
                <c:pt idx="7272">
                  <c:v>-1.4286806750947896</c:v>
                </c:pt>
                <c:pt idx="7273">
                  <c:v>-1.425212172488949</c:v>
                </c:pt>
                <c:pt idx="7274">
                  <c:v>-1.4212742342071845</c:v>
                </c:pt>
                <c:pt idx="7275">
                  <c:v>-1.4168681573256448</c:v>
                </c:pt>
                <c:pt idx="7276">
                  <c:v>-1.4119953931157401</c:v>
                </c:pt>
                <c:pt idx="7277">
                  <c:v>-1.4066575465661206</c:v>
                </c:pt>
                <c:pt idx="7278">
                  <c:v>-1.4008563758540276</c:v>
                </c:pt>
                <c:pt idx="7279">
                  <c:v>-1.3945937917661808</c:v>
                </c:pt>
                <c:pt idx="7280">
                  <c:v>-1.38787185706941</c:v>
                </c:pt>
                <c:pt idx="7281">
                  <c:v>-1.3806927858312188</c:v>
                </c:pt>
                <c:pt idx="7282">
                  <c:v>-1.3730589426905178</c:v>
                </c:pt>
                <c:pt idx="7283">
                  <c:v>-1.3649728420787628</c:v>
                </c:pt>
                <c:pt idx="7284">
                  <c:v>-1.356437147391746</c:v>
                </c:pt>
                <c:pt idx="7285">
                  <c:v>-1.3474546701123358</c:v>
                </c:pt>
                <c:pt idx="7286">
                  <c:v>-1.3380283688844259</c:v>
                </c:pt>
                <c:pt idx="7287">
                  <c:v>-1.3281613485384243</c:v>
                </c:pt>
                <c:pt idx="7288">
                  <c:v>-1.3178568590685784</c:v>
                </c:pt>
                <c:pt idx="7289">
                  <c:v>-1.3071182945625031</c:v>
                </c:pt>
                <c:pt idx="7290">
                  <c:v>-1.295949192083228</c:v>
                </c:pt>
                <c:pt idx="7291">
                  <c:v>-1.2843532305041678</c:v>
                </c:pt>
                <c:pt idx="7292">
                  <c:v>-1.2723342292973774</c:v>
                </c:pt>
                <c:pt idx="7293">
                  <c:v>-1.2598961472754886</c:v>
                </c:pt>
                <c:pt idx="7294">
                  <c:v>-1.2470430812877675</c:v>
                </c:pt>
                <c:pt idx="7295">
                  <c:v>-1.233779264870692</c:v>
                </c:pt>
                <c:pt idx="7296">
                  <c:v>-1.2201090668535093</c:v>
                </c:pt>
                <c:pt idx="7297">
                  <c:v>-1.206036989919238</c:v>
                </c:pt>
                <c:pt idx="7298">
                  <c:v>-1.1915676691215751</c:v>
                </c:pt>
                <c:pt idx="7299">
                  <c:v>-1.1767058703582005</c:v>
                </c:pt>
                <c:pt idx="7300">
                  <c:v>-1.1614564888009951</c:v>
                </c:pt>
                <c:pt idx="7301">
                  <c:v>-1.1458245472836632</c:v>
                </c:pt>
                <c:pt idx="7302">
                  <c:v>-1.1298151946473203</c:v>
                </c:pt>
                <c:pt idx="7303">
                  <c:v>-1.1134337040445708</c:v>
                </c:pt>
                <c:pt idx="7304">
                  <c:v>-1.0966854712026324</c:v>
                </c:pt>
                <c:pt idx="7305">
                  <c:v>-1.0795760126461034</c:v>
                </c:pt>
                <c:pt idx="7306">
                  <c:v>-1.0621109638799267</c:v>
                </c:pt>
                <c:pt idx="7307">
                  <c:v>-1.0442960775331678</c:v>
                </c:pt>
                <c:pt idx="7308">
                  <c:v>-1.0261372214642279</c:v>
                </c:pt>
                <c:pt idx="7309">
                  <c:v>-1.0076403768280766</c:v>
                </c:pt>
                <c:pt idx="7310">
                  <c:v>-0.98881163610619438</c:v>
                </c:pt>
                <c:pt idx="7311">
                  <c:v>-0.96965720109982745</c:v>
                </c:pt>
                <c:pt idx="7312">
                  <c:v>-0.95018338088724197</c:v>
                </c:pt>
                <c:pt idx="7313">
                  <c:v>-0.93039658974564765</c:v>
                </c:pt>
                <c:pt idx="7314">
                  <c:v>-0.91030334503845933</c:v>
                </c:pt>
                <c:pt idx="7315">
                  <c:v>-0.88991026506861814</c:v>
                </c:pt>
                <c:pt idx="7316">
                  <c:v>-0.86922406689865261</c:v>
                </c:pt>
                <c:pt idx="7317">
                  <c:v>-0.84825156413821812</c:v>
                </c:pt>
                <c:pt idx="7318">
                  <c:v>-0.82699966469983532</c:v>
                </c:pt>
                <c:pt idx="7319">
                  <c:v>-0.80547536852356161</c:v>
                </c:pt>
                <c:pt idx="7320">
                  <c:v>-0.78368576527135714</c:v>
                </c:pt>
                <c:pt idx="7321">
                  <c:v>-0.76163803199189339</c:v>
                </c:pt>
                <c:pt idx="7322">
                  <c:v>-0.73933943075658526</c:v>
                </c:pt>
                <c:pt idx="7323">
                  <c:v>-0.71679730626760607</c:v>
                </c:pt>
                <c:pt idx="7324">
                  <c:v>-0.69401908343869956</c:v>
                </c:pt>
                <c:pt idx="7325">
                  <c:v>-0.67101226494956268</c:v>
                </c:pt>
                <c:pt idx="7326">
                  <c:v>-0.64778442877461584</c:v>
                </c:pt>
                <c:pt idx="7327">
                  <c:v>-0.62434322568697653</c:v>
                </c:pt>
                <c:pt idx="7328">
                  <c:v>-0.60069637673845022</c:v>
                </c:pt>
                <c:pt idx="7329">
                  <c:v>-0.57685167071637011</c:v>
                </c:pt>
                <c:pt idx="7330">
                  <c:v>-0.55281696157813753</c:v>
                </c:pt>
                <c:pt idx="7331">
                  <c:v>-0.52860016586428482</c:v>
                </c:pt>
                <c:pt idx="7332">
                  <c:v>-0.50420926009092903</c:v>
                </c:pt>
                <c:pt idx="7333">
                  <c:v>-0.47965227812247235</c:v>
                </c:pt>
                <c:pt idx="7334">
                  <c:v>-0.45493730852541103</c:v>
                </c:pt>
                <c:pt idx="7335">
                  <c:v>-0.4300724919041275</c:v>
                </c:pt>
                <c:pt idx="7336">
                  <c:v>-0.40506601821954441</c:v>
                </c:pt>
                <c:pt idx="7337">
                  <c:v>-0.37992612409151877</c:v>
                </c:pt>
                <c:pt idx="7338">
                  <c:v>-0.35466109008585789</c:v>
                </c:pt>
                <c:pt idx="7339">
                  <c:v>-0.32927923798689218</c:v>
                </c:pt>
                <c:pt idx="7340">
                  <c:v>-0.30378892805642699</c:v>
                </c:pt>
                <c:pt idx="7341">
                  <c:v>-0.27819855628005963</c:v>
                </c:pt>
                <c:pt idx="7342">
                  <c:v>-0.25251655160170816</c:v>
                </c:pt>
                <c:pt idx="7343">
                  <c:v>-0.22675137314729138</c:v>
                </c:pt>
                <c:pt idx="7344">
                  <c:v>-0.20091150743845712</c:v>
                </c:pt>
                <c:pt idx="7345">
                  <c:v>-0.175005465597316</c:v>
                </c:pt>
                <c:pt idx="7346">
                  <c:v>-0.14904178054303036</c:v>
                </c:pt>
                <c:pt idx="7347">
                  <c:v>-0.12302900418126161</c:v>
                </c:pt>
                <c:pt idx="7348">
                  <c:v>-9.6975704587335801E-2</c:v>
                </c:pt>
                <c:pt idx="7349">
                  <c:v>-7.0890463184107522E-2</c:v>
                </c:pt>
                <c:pt idx="7350">
                  <c:v>-4.478187191540229E-2</c:v>
                </c:pt>
                <c:pt idx="7351">
                  <c:v>-1.8658530416019128E-2</c:v>
                </c:pt>
                <c:pt idx="7352">
                  <c:v>7.4709568208254588E-3</c:v>
                </c:pt>
                <c:pt idx="7353">
                  <c:v>3.3597983277630916E-2</c:v>
                </c:pt>
                <c:pt idx="7354">
                  <c:v>5.9713943247429291E-2</c:v>
                </c:pt>
                <c:pt idx="7355">
                  <c:v>8.5810234668326907E-2</c:v>
                </c:pt>
                <c:pt idx="7356">
                  <c:v>0.11187826195684243</c:v>
                </c:pt>
                <c:pt idx="7357">
                  <c:v>0.13790943883912671</c:v>
                </c:pt>
                <c:pt idx="7358">
                  <c:v>0.16389519117909587</c:v>
                </c:pt>
                <c:pt idx="7359">
                  <c:v>0.18982695980257805</c:v>
                </c:pt>
                <c:pt idx="7360">
                  <c:v>0.2156962033165335</c:v>
                </c:pt>
                <c:pt idx="7361">
                  <c:v>0.24149440092241151</c:v>
                </c:pt>
                <c:pt idx="7362">
                  <c:v>0.26721305522272654</c:v>
                </c:pt>
                <c:pt idx="7363">
                  <c:v>0.29284369501992613</c:v>
                </c:pt>
                <c:pt idx="7364">
                  <c:v>0.31837787810663276</c:v>
                </c:pt>
                <c:pt idx="7365">
                  <c:v>0.34380719404633242</c:v>
                </c:pt>
                <c:pt idx="7366">
                  <c:v>0.36912326694359943</c:v>
                </c:pt>
                <c:pt idx="7367">
                  <c:v>0.39431775820294568</c:v>
                </c:pt>
                <c:pt idx="7368">
                  <c:v>0.41938236927537825</c:v>
                </c:pt>
                <c:pt idx="7369">
                  <c:v>0.44430884439178231</c:v>
                </c:pt>
                <c:pt idx="7370">
                  <c:v>0.46908897328219135</c:v>
                </c:pt>
                <c:pt idx="7371">
                  <c:v>0.49371459388008665</c:v>
                </c:pt>
                <c:pt idx="7372">
                  <c:v>0.51817759501081251</c:v>
                </c:pt>
                <c:pt idx="7373">
                  <c:v>0.5424699190632335</c:v>
                </c:pt>
                <c:pt idx="7374">
                  <c:v>0.56658356464374793</c:v>
                </c:pt>
                <c:pt idx="7375">
                  <c:v>0.59051058921177724</c:v>
                </c:pt>
                <c:pt idx="7376">
                  <c:v>0.61424311169587975</c:v>
                </c:pt>
                <c:pt idx="7377">
                  <c:v>0.63777331508961121</c:v>
                </c:pt>
                <c:pt idx="7378">
                  <c:v>0.66109344902629219</c:v>
                </c:pt>
                <c:pt idx="7379">
                  <c:v>0.68419583233181647</c:v>
                </c:pt>
                <c:pt idx="7380">
                  <c:v>0.70707285555466881</c:v>
                </c:pt>
                <c:pt idx="7381">
                  <c:v>0.72971698347232905</c:v>
                </c:pt>
                <c:pt idx="7382">
                  <c:v>0.75212075757321573</c:v>
                </c:pt>
                <c:pt idx="7383">
                  <c:v>0.77427679851336673</c:v>
                </c:pt>
                <c:pt idx="7384">
                  <c:v>0.79617780854704756</c:v>
                </c:pt>
                <c:pt idx="7385">
                  <c:v>0.81781657393047424</c:v>
                </c:pt>
                <c:pt idx="7386">
                  <c:v>0.83918596729787664</c:v>
                </c:pt>
                <c:pt idx="7387">
                  <c:v>0.86027895000910259</c:v>
                </c:pt>
                <c:pt idx="7388">
                  <c:v>0.88108857446801081</c:v>
                </c:pt>
                <c:pt idx="7389">
                  <c:v>0.90160798641085349</c:v>
                </c:pt>
                <c:pt idx="7390">
                  <c:v>0.9218304271639377</c:v>
                </c:pt>
                <c:pt idx="7391">
                  <c:v>0.94174923586979609</c:v>
                </c:pt>
                <c:pt idx="7392">
                  <c:v>0.96135785168113208</c:v>
                </c:pt>
                <c:pt idx="7393">
                  <c:v>0.98064981592183154</c:v>
                </c:pt>
                <c:pt idx="7394">
                  <c:v>0.99961877421431511</c:v>
                </c:pt>
                <c:pt idx="7395">
                  <c:v>1.0182584785725433</c:v>
                </c:pt>
                <c:pt idx="7396">
                  <c:v>1.0365627894599723</c:v>
                </c:pt>
                <c:pt idx="7397">
                  <c:v>1.0545256778117948</c:v>
                </c:pt>
                <c:pt idx="7398">
                  <c:v>1.0721412270207862</c:v>
                </c:pt>
                <c:pt idx="7399">
                  <c:v>1.0894036348861185</c:v>
                </c:pt>
                <c:pt idx="7400">
                  <c:v>1.1063072155244797</c:v>
                </c:pt>
                <c:pt idx="7401">
                  <c:v>1.1228464012428938</c:v>
                </c:pt>
                <c:pt idx="7402">
                  <c:v>1.1390157443726054</c:v>
                </c:pt>
                <c:pt idx="7403">
                  <c:v>1.154809919063418</c:v>
                </c:pt>
                <c:pt idx="7404">
                  <c:v>1.170223723037936</c:v>
                </c:pt>
                <c:pt idx="7405">
                  <c:v>1.18525207930508</c:v>
                </c:pt>
                <c:pt idx="7406">
                  <c:v>1.1998900378323449</c:v>
                </c:pt>
                <c:pt idx="7407">
                  <c:v>1.2141327771762338</c:v>
                </c:pt>
                <c:pt idx="7408">
                  <c:v>1.2279756060703542</c:v>
                </c:pt>
                <c:pt idx="7409">
                  <c:v>1.2414139649706128</c:v>
                </c:pt>
                <c:pt idx="7410">
                  <c:v>1.2544434275570486</c:v>
                </c:pt>
                <c:pt idx="7411">
                  <c:v>1.2670597021917593</c:v>
                </c:pt>
                <c:pt idx="7412">
                  <c:v>1.2792586333324849</c:v>
                </c:pt>
                <c:pt idx="7413">
                  <c:v>1.2910362029013582</c:v>
                </c:pt>
                <c:pt idx="7414">
                  <c:v>1.3023885316083785</c:v>
                </c:pt>
                <c:pt idx="7415">
                  <c:v>1.3133118802291681</c:v>
                </c:pt>
                <c:pt idx="7416">
                  <c:v>1.323802650836593</c:v>
                </c:pt>
                <c:pt idx="7417">
                  <c:v>1.3338573879858544</c:v>
                </c:pt>
                <c:pt idx="7418">
                  <c:v>1.3434727798526369</c:v>
                </c:pt>
                <c:pt idx="7419">
                  <c:v>1.3526456593239504</c:v>
                </c:pt>
                <c:pt idx="7420">
                  <c:v>1.3613730050413229</c:v>
                </c:pt>
                <c:pt idx="7421">
                  <c:v>1.3696519423959665</c:v>
                </c:pt>
                <c:pt idx="7422">
                  <c:v>1.3774797444756148</c:v>
                </c:pt>
                <c:pt idx="7423">
                  <c:v>1.3848538329627178</c:v>
                </c:pt>
                <c:pt idx="7424">
                  <c:v>1.3917717789836774</c:v>
                </c:pt>
                <c:pt idx="7425">
                  <c:v>1.3982313039088787</c:v>
                </c:pt>
                <c:pt idx="7426">
                  <c:v>1.4042302801032172</c:v>
                </c:pt>
                <c:pt idx="7427">
                  <c:v>1.4097667316269005</c:v>
                </c:pt>
                <c:pt idx="7428">
                  <c:v>1.4148388348862806</c:v>
                </c:pt>
                <c:pt idx="7429">
                  <c:v>1.41944491923451</c:v>
                </c:pt>
                <c:pt idx="7430">
                  <c:v>1.423583467521822</c:v>
                </c:pt>
                <c:pt idx="7431">
                  <c:v>1.4272531165952398</c:v>
                </c:pt>
                <c:pt idx="7432">
                  <c:v>1.4304526577475773</c:v>
                </c:pt>
                <c:pt idx="7433">
                  <c:v>1.4331810371155667</c:v>
                </c:pt>
                <c:pt idx="7434">
                  <c:v>1.435437356026964</c:v>
                </c:pt>
                <c:pt idx="7435">
                  <c:v>1.4372208712965726</c:v>
                </c:pt>
                <c:pt idx="7436">
                  <c:v>1.438530995471021</c:v>
                </c:pt>
                <c:pt idx="7437">
                  <c:v>1.4393672970222604</c:v>
                </c:pt>
                <c:pt idx="7438">
                  <c:v>1.4397295004897015</c:v>
                </c:pt>
                <c:pt idx="7439">
                  <c:v>1.4396174865709472</c:v>
                </c:pt>
                <c:pt idx="7440">
                  <c:v>1.4390312921610864</c:v>
                </c:pt>
                <c:pt idx="7441">
                  <c:v>1.4379711103405413</c:v>
                </c:pt>
                <c:pt idx="7442">
                  <c:v>1.4364372903114719</c:v>
                </c:pt>
                <c:pt idx="7443">
                  <c:v>1.4344303372827576</c:v>
                </c:pt>
                <c:pt idx="7444">
                  <c:v>1.4319509123035863</c:v>
                </c:pt>
                <c:pt idx="7445">
                  <c:v>1.4289998320457249</c:v>
                </c:pt>
                <c:pt idx="7446">
                  <c:v>1.4255780685345165</c:v>
                </c:pt>
                <c:pt idx="7447">
                  <c:v>1.4216867488287279</c:v>
                </c:pt>
                <c:pt idx="7448">
                  <c:v>1.4173271546493038</c:v>
                </c:pt>
                <c:pt idx="7449">
                  <c:v>1.412500721957205</c:v>
                </c:pt>
                <c:pt idx="7450">
                  <c:v>1.4072090404804298</c:v>
                </c:pt>
                <c:pt idx="7451">
                  <c:v>1.4014538531903884</c:v>
                </c:pt>
                <c:pt idx="7452">
                  <c:v>1.3952370557278051</c:v>
                </c:pt>
                <c:pt idx="7453">
                  <c:v>1.3885606957783347</c:v>
                </c:pt>
                <c:pt idx="7454">
                  <c:v>1.3814269723980936</c:v>
                </c:pt>
                <c:pt idx="7455">
                  <c:v>1.3738382352893377</c:v>
                </c:pt>
                <c:pt idx="7456">
                  <c:v>1.3657969840265185</c:v>
                </c:pt>
                <c:pt idx="7457">
                  <c:v>1.3573058672329736</c:v>
                </c:pt>
                <c:pt idx="7458">
                  <c:v>1.3483676817085257</c:v>
                </c:pt>
                <c:pt idx="7459">
                  <c:v>1.3389853715082727</c:v>
                </c:pt>
                <c:pt idx="7460">
                  <c:v>1.3291620269728806</c:v>
                </c:pt>
                <c:pt idx="7461">
                  <c:v>1.3189008837106806</c:v>
                </c:pt>
                <c:pt idx="7462">
                  <c:v>1.3082053215319316</c:v>
                </c:pt>
                <c:pt idx="7463">
                  <c:v>1.2970788633355825</c:v>
                </c:pt>
                <c:pt idx="7464">
                  <c:v>1.2855251739488949</c:v>
                </c:pt>
                <c:pt idx="7465">
                  <c:v>1.2735480589203256</c:v>
                </c:pt>
                <c:pt idx="7466">
                  <c:v>1.2611514632660625</c:v>
                </c:pt>
                <c:pt idx="7467">
                  <c:v>1.2483394701706123</c:v>
                </c:pt>
                <c:pt idx="7468">
                  <c:v>1.235116299641881</c:v>
                </c:pt>
                <c:pt idx="7469">
                  <c:v>1.2214863071211954</c:v>
                </c:pt>
                <c:pt idx="7470">
                  <c:v>1.2074539820487082</c:v>
                </c:pt>
                <c:pt idx="7471">
                  <c:v>1.1930239463846666</c:v>
                </c:pt>
                <c:pt idx="7472">
                  <c:v>1.178200953087033</c:v>
                </c:pt>
                <c:pt idx="7473">
                  <c:v>1.1629898845459634</c:v>
                </c:pt>
                <c:pt idx="7474">
                  <c:v>1.1473957509756401</c:v>
                </c:pt>
                <c:pt idx="7475">
                  <c:v>1.1314236887640168</c:v>
                </c:pt>
                <c:pt idx="7476">
                  <c:v>1.1150789587809946</c:v>
                </c:pt>
                <c:pt idx="7477">
                  <c:v>1.0983669446455986</c:v>
                </c:pt>
                <c:pt idx="7478">
                  <c:v>1.0812931509527259</c:v>
                </c:pt>
                <c:pt idx="7479">
                  <c:v>1.0638632014600429</c:v>
                </c:pt>
                <c:pt idx="7480">
                  <c:v>1.0460828372356386</c:v>
                </c:pt>
                <c:pt idx="7481">
                  <c:v>1.0279579147670306</c:v>
                </c:pt>
                <c:pt idx="7482">
                  <c:v>1.0094944040321574</c:v>
                </c:pt>
                <c:pt idx="7483">
                  <c:v>0.99069838653299613</c:v>
                </c:pt>
                <c:pt idx="7484">
                  <c:v>0.97157605329243302</c:v>
                </c:pt>
                <c:pt idx="7485">
                  <c:v>0.95213370281507159</c:v>
                </c:pt>
                <c:pt idx="7486">
                  <c:v>0.93237773901263643</c:v>
                </c:pt>
                <c:pt idx="7487">
                  <c:v>0.91231466909464654</c:v>
                </c:pt>
                <c:pt idx="7488">
                  <c:v>0.89195110142508849</c:v>
                </c:pt>
                <c:pt idx="7489">
                  <c:v>0.87129374334574272</c:v>
                </c:pt>
                <c:pt idx="7490">
                  <c:v>0.8503493989669294</c:v>
                </c:pt>
                <c:pt idx="7491">
                  <c:v>0.82912496692637683</c:v>
                </c:pt>
                <c:pt idx="7492">
                  <c:v>0.80762743811694337</c:v>
                </c:pt>
                <c:pt idx="7493">
                  <c:v>0.78586389338396767</c:v>
                </c:pt>
                <c:pt idx="7494">
                  <c:v>0.76384150119298078</c:v>
                </c:pt>
                <c:pt idx="7495">
                  <c:v>0.74156751526856013</c:v>
                </c:pt>
                <c:pt idx="7496">
                  <c:v>0.71904927220510073</c:v>
                </c:pt>
                <c:pt idx="7497">
                  <c:v>0.69629418905029372</c:v>
                </c:pt>
                <c:pt idx="7498">
                  <c:v>0.67330976086210281</c:v>
                </c:pt>
                <c:pt idx="7499">
                  <c:v>0.65010355824004262</c:v>
                </c:pt>
                <c:pt idx="7500">
                  <c:v>0.62668322483158068</c:v>
                </c:pt>
                <c:pt idx="7501">
                  <c:v>0.60305647481447744</c:v>
                </c:pt>
                <c:pt idx="7502">
                  <c:v>0.57923109035589215</c:v>
                </c:pt>
                <c:pt idx="7503">
                  <c:v>0.55521491904909903</c:v>
                </c:pt>
                <c:pt idx="7504">
                  <c:v>0.53101587132864536</c:v>
                </c:pt>
                <c:pt idx="7505">
                  <c:v>0.5066419178648266</c:v>
                </c:pt>
                <c:pt idx="7506">
                  <c:v>0.48210108693829939</c:v>
                </c:pt>
                <c:pt idx="7507">
                  <c:v>0.45740146179573948</c:v>
                </c:pt>
                <c:pt idx="7508">
                  <c:v>0.43255117798738013</c:v>
                </c:pt>
                <c:pt idx="7509">
                  <c:v>0.40755842068733367</c:v>
                </c:pt>
                <c:pt idx="7510">
                  <c:v>0.38243142199755698</c:v>
                </c:pt>
                <c:pt idx="7511">
                  <c:v>0.35717845823637179</c:v>
                </c:pt>
                <c:pt idx="7512">
                  <c:v>0.33180784721240975</c:v>
                </c:pt>
                <c:pt idx="7513">
                  <c:v>0.3063279454849035</c:v>
                </c:pt>
                <c:pt idx="7514">
                  <c:v>0.28074714561119712</c:v>
                </c:pt>
                <c:pt idx="7515">
                  <c:v>0.25507387338242171</c:v>
                </c:pt>
                <c:pt idx="7516">
                  <c:v>0.22931658504820407</c:v>
                </c:pt>
                <c:pt idx="7517">
                  <c:v>0.20348376453135339</c:v>
                </c:pt>
                <c:pt idx="7518">
                  <c:v>0.17758392063343265</c:v>
                </c:pt>
                <c:pt idx="7519">
                  <c:v>0.15162558423213116</c:v>
                </c:pt>
                <c:pt idx="7520">
                  <c:v>0.12561730547137367</c:v>
                </c:pt>
                <c:pt idx="7521">
                  <c:v>9.9567650945069308E-2</c:v>
                </c:pt>
                <c:pt idx="7522">
                  <c:v>7.3485200875460149E-2</c:v>
                </c:pt>
                <c:pt idx="7523">
                  <c:v>4.7378546286968345E-2</c:v>
                </c:pt>
                <c:pt idx="7524">
                  <c:v>2.125628617648203E-2</c:v>
                </c:pt>
                <c:pt idx="7525">
                  <c:v>-4.8729753189625203E-3</c:v>
                </c:pt>
                <c:pt idx="7526">
                  <c:v>-3.1000631756222124E-2</c:v>
                </c:pt>
                <c:pt idx="7527">
                  <c:v>-5.7118077220826714E-2</c:v>
                </c:pt>
                <c:pt idx="7528">
                  <c:v>-8.3216709161588312E-2</c:v>
                </c:pt>
                <c:pt idx="7529">
                  <c:v>-0.10928793122410942</c:v>
                </c:pt>
                <c:pt idx="7530">
                  <c:v>-0.13532315608224643</c:v>
                </c:pt>
                <c:pt idx="7531">
                  <c:v>-0.16131380826659528</c:v>
                </c:pt>
                <c:pt idx="7532">
                  <c:v>-0.18725132698907665</c:v>
                </c:pt>
                <c:pt idx="7533">
                  <c:v>-0.21312716896268499</c:v>
                </c:pt>
                <c:pt idx="7534">
                  <c:v>-0.23893281121547136</c:v>
                </c:pt>
                <c:pt idx="7535">
                  <c:v>-0.26465975389783702</c:v>
                </c:pt>
                <c:pt idx="7536">
                  <c:v>-0.29029952308220847</c:v>
                </c:pt>
                <c:pt idx="7537">
                  <c:v>-0.31584367355417353</c:v>
                </c:pt>
                <c:pt idx="7538">
                  <c:v>-0.3412837915941645</c:v>
                </c:pt>
                <c:pt idx="7539">
                  <c:v>-0.36661149774876672</c:v>
                </c:pt>
                <c:pt idx="7540">
                  <c:v>-0.39181844959073436</c:v>
                </c:pt>
                <c:pt idx="7541">
                  <c:v>-0.41689634446681662</c:v>
                </c:pt>
                <c:pt idx="7542">
                  <c:v>-0.44183692223248389</c:v>
                </c:pt>
                <c:pt idx="7543">
                  <c:v>-0.46663196797264567</c:v>
                </c:pt>
                <c:pt idx="7544">
                  <c:v>-0.49127331470747776</c:v>
                </c:pt>
                <c:pt idx="7545">
                  <c:v>-0.51575284608246141</c:v>
                </c:pt>
                <c:pt idx="7546">
                  <c:v>-0.54006249904173675</c:v>
                </c:pt>
                <c:pt idx="7547">
                  <c:v>-0.56419426648391124</c:v>
                </c:pt>
                <c:pt idx="7548">
                  <c:v>-0.58814019989944011</c:v>
                </c:pt>
                <c:pt idx="7549">
                  <c:v>-0.61189241198869226</c:v>
                </c:pt>
                <c:pt idx="7550">
                  <c:v>-0.63544307925987542</c:v>
                </c:pt>
                <c:pt idx="7551">
                  <c:v>-0.65878444460592511</c:v>
                </c:pt>
                <c:pt idx="7552">
                  <c:v>-0.68190881985954344</c:v>
                </c:pt>
                <c:pt idx="7553">
                  <c:v>-0.70480858832552118</c:v>
                </c:pt>
                <c:pt idx="7554">
                  <c:v>-0.72747620728951801</c:v>
                </c:pt>
                <c:pt idx="7555">
                  <c:v>-0.74990421050248635</c:v>
                </c:pt>
                <c:pt idx="7556">
                  <c:v>-0.77208521063988866</c:v>
                </c:pt>
                <c:pt idx="7557">
                  <c:v>-0.79401190173494329</c:v>
                </c:pt>
                <c:pt idx="7558">
                  <c:v>-0.81567706158505082</c:v>
                </c:pt>
                <c:pt idx="7559">
                  <c:v>-0.83707355413064688</c:v>
                </c:pt>
                <c:pt idx="7560">
                  <c:v>-0.85819433180566451</c:v>
                </c:pt>
                <c:pt idx="7561">
                  <c:v>-0.87903243785886875</c:v>
                </c:pt>
                <c:pt idx="7562">
                  <c:v>-0.89958100864526169</c:v>
                </c:pt>
                <c:pt idx="7563">
                  <c:v>-0.91983327588682418</c:v>
                </c:pt>
                <c:pt idx="7564">
                  <c:v>-0.9397825689018523</c:v>
                </c:pt>
                <c:pt idx="7565">
                  <c:v>-0.95942231680214718</c:v>
                </c:pt>
                <c:pt idx="7566">
                  <c:v>-0.97874605065731868</c:v>
                </c:pt>
                <c:pt idx="7567">
                  <c:v>-0.99774740562552966</c:v>
                </c:pt>
                <c:pt idx="7568">
                  <c:v>-1.016420123049941</c:v>
                </c:pt>
                <c:pt idx="7569">
                  <c:v>-1.0347580525201785</c:v>
                </c:pt>
                <c:pt idx="7570">
                  <c:v>-1.052755153898165</c:v>
                </c:pt>
                <c:pt idx="7571">
                  <c:v>-1.0704054993076062</c:v>
                </c:pt>
                <c:pt idx="7572">
                  <c:v>-1.0877032750865165</c:v>
                </c:pt>
                <c:pt idx="7573">
                  <c:v>-1.104642783702122</c:v>
                </c:pt>
                <c:pt idx="7574">
                  <c:v>-1.1212184456275061</c:v>
                </c:pt>
                <c:pt idx="7575">
                  <c:v>-1.1374248011793942</c:v>
                </c:pt>
                <c:pt idx="7576">
                  <c:v>-1.1532565123164635</c:v>
                </c:pt>
                <c:pt idx="7577">
                  <c:v>-1.1687083643975793</c:v>
                </c:pt>
                <c:pt idx="7578">
                  <c:v>-1.1837752678993967</c:v>
                </c:pt>
                <c:pt idx="7579">
                  <c:v>-1.1984522600927365</c:v>
                </c:pt>
                <c:pt idx="7580">
                  <c:v>-1.212734506677219</c:v>
                </c:pt>
                <c:pt idx="7581">
                  <c:v>-1.2266173033735741</c:v>
                </c:pt>
                <c:pt idx="7582">
                  <c:v>-1.2400960774731353</c:v>
                </c:pt>
                <c:pt idx="7583">
                  <c:v>-1.2531663893440008</c:v>
                </c:pt>
                <c:pt idx="7584">
                  <c:v>-1.2658239338933495</c:v>
                </c:pt>
                <c:pt idx="7585">
                  <c:v>-1.2780645419854606</c:v>
                </c:pt>
                <c:pt idx="7586">
                  <c:v>-1.2898841818149351</c:v>
                </c:pt>
                <c:pt idx="7587">
                  <c:v>-1.3012789602346873</c:v>
                </c:pt>
                <c:pt idx="7588">
                  <c:v>-1.3122451240382753</c:v>
                </c:pt>
                <c:pt idx="7589">
                  <c:v>-1.3227790611961208</c:v>
                </c:pt>
                <c:pt idx="7590">
                  <c:v>-1.3328773020452509</c:v>
                </c:pt>
                <c:pt idx="7591">
                  <c:v>-1.3425365204321213</c:v>
                </c:pt>
                <c:pt idx="7592">
                  <c:v>-1.3517535348081844</c:v>
                </c:pt>
                <c:pt idx="7593">
                  <c:v>-1.3605253092778344</c:v>
                </c:pt>
                <c:pt idx="7594">
                  <c:v>-1.3688489545983655</c:v>
                </c:pt>
                <c:pt idx="7595">
                  <c:v>-1.3767217291316214</c:v>
                </c:pt>
                <c:pt idx="7596">
                  <c:v>-1.3841410397470486</c:v>
                </c:pt>
                <c:pt idx="7597">
                  <c:v>-1.3911044426758075</c:v>
                </c:pt>
                <c:pt idx="7598">
                  <c:v>-1.3976096443157087</c:v>
                </c:pt>
                <c:pt idx="7599">
                  <c:v>-1.4036545019866746</c:v>
                </c:pt>
                <c:pt idx="7600">
                  <c:v>-1.4092370246364938</c:v>
                </c:pt>
                <c:pt idx="7601">
                  <c:v>-1.4143553734966356</c:v>
                </c:pt>
                <c:pt idx="7602">
                  <c:v>-1.4190078626878992</c:v>
                </c:pt>
                <c:pt idx="7603">
                  <c:v>-1.4231929597757111</c:v>
                </c:pt>
                <c:pt idx="7604">
                  <c:v>-1.426909286274878</c:v>
                </c:pt>
                <c:pt idx="7605">
                  <c:v>-1.4301556181036248</c:v>
                </c:pt>
                <c:pt idx="7606">
                  <c:v>-1.4329308859867897</c:v>
                </c:pt>
                <c:pt idx="7607">
                  <c:v>-1.4352341758080192</c:v>
                </c:pt>
                <c:pt idx="7608">
                  <c:v>-1.4370647289108616</c:v>
                </c:pt>
                <c:pt idx="7609">
                  <c:v>-1.4384219423486413</c:v>
                </c:pt>
                <c:pt idx="7610">
                  <c:v>-1.4393053690830775</c:v>
                </c:pt>
                <c:pt idx="7611">
                  <c:v>-1.4397147181315075</c:v>
                </c:pt>
                <c:pt idx="7612">
                  <c:v>-1.4396498546627494</c:v>
                </c:pt>
                <c:pt idx="7613">
                  <c:v>-1.4391108000414969</c:v>
                </c:pt>
                <c:pt idx="7614">
                  <c:v>-1.4380977318212962</c:v>
                </c:pt>
                <c:pt idx="7615">
                  <c:v>-1.4366109836860508</c:v>
                </c:pt>
                <c:pt idx="7616">
                  <c:v>-1.4346510453401211</c:v>
                </c:pt>
                <c:pt idx="7617">
                  <c:v>-1.4322185623470272</c:v>
                </c:pt>
                <c:pt idx="7618">
                  <c:v>-1.4293143359168035</c:v>
                </c:pt>
                <c:pt idx="7619">
                  <c:v>-1.4259393226421047</c:v>
                </c:pt>
                <c:pt idx="7620">
                  <c:v>-1.4220946341831275</c:v>
                </c:pt>
                <c:pt idx="7621">
                  <c:v>-1.4177815369014399</c:v>
                </c:pt>
                <c:pt idx="7622">
                  <c:v>-1.4130014514428768</c:v>
                </c:pt>
                <c:pt idx="7623">
                  <c:v>-1.4077559522696093</c:v>
                </c:pt>
                <c:pt idx="7624">
                  <c:v>-1.402046767141542</c:v>
                </c:pt>
                <c:pt idx="7625">
                  <c:v>-1.3958757765472329</c:v>
                </c:pt>
                <c:pt idx="7626">
                  <c:v>-1.3892450130844891</c:v>
                </c:pt>
                <c:pt idx="7627">
                  <c:v>-1.382156660790882</c:v>
                </c:pt>
                <c:pt idx="7628">
                  <c:v>-1.3746130544243584</c:v>
                </c:pt>
                <c:pt idx="7629">
                  <c:v>-1.3666166786942318</c:v>
                </c:pt>
                <c:pt idx="7630">
                  <c:v>-1.3581701674427582</c:v>
                </c:pt>
                <c:pt idx="7631">
                  <c:v>-1.3492763027776085</c:v>
                </c:pt>
                <c:pt idx="7632">
                  <c:v>-1.3399380141554991</c:v>
                </c:pt>
                <c:pt idx="7633">
                  <c:v>-1.3301583774172876</c:v>
                </c:pt>
                <c:pt idx="7634">
                  <c:v>-1.3199406137748564</c:v>
                </c:pt>
                <c:pt idx="7635">
                  <c:v>-1.3092880887501064</c:v>
                </c:pt>
                <c:pt idx="7636">
                  <c:v>-1.2982043110664276</c:v>
                </c:pt>
                <c:pt idx="7637">
                  <c:v>-1.2866929314929956</c:v>
                </c:pt>
                <c:pt idx="7638">
                  <c:v>-1.2747577416422851</c:v>
                </c:pt>
                <c:pt idx="7639">
                  <c:v>-1.2624026727211879</c:v>
                </c:pt>
                <c:pt idx="7640">
                  <c:v>-1.2496317942361543</c:v>
                </c:pt>
                <c:pt idx="7641">
                  <c:v>-1.2364493126527833</c:v>
                </c:pt>
                <c:pt idx="7642">
                  <c:v>-1.2228595700102971</c:v>
                </c:pt>
                <c:pt idx="7643">
                  <c:v>-1.2088670424913621</c:v>
                </c:pt>
                <c:pt idx="7644">
                  <c:v>-1.1944763389477262</c:v>
                </c:pt>
                <c:pt idx="7645">
                  <c:v>-1.1796921993821607</c:v>
                </c:pt>
                <c:pt idx="7646">
                  <c:v>-1.1645194933871954</c:v>
                </c:pt>
                <c:pt idx="7647">
                  <c:v>-1.1489632185411778</c:v>
                </c:pt>
                <c:pt idx="7648">
                  <c:v>-1.133028498762175</c:v>
                </c:pt>
                <c:pt idx="7649">
                  <c:v>-1.1167205826202538</c:v>
                </c:pt>
                <c:pt idx="7650">
                  <c:v>-1.1000448416087152</c:v>
                </c:pt>
                <c:pt idx="7651">
                  <c:v>-1.0830067683748337</c:v>
                </c:pt>
                <c:pt idx="7652">
                  <c:v>-1.0656119749106896</c:v>
                </c:pt>
                <c:pt idx="7653">
                  <c:v>-1.0478661907046951</c:v>
                </c:pt>
                <c:pt idx="7654">
                  <c:v>-1.029775260854418</c:v>
                </c:pt>
                <c:pt idx="7655">
                  <c:v>-1.0113451441413284</c:v>
                </c:pt>
                <c:pt idx="7656">
                  <c:v>-0.99258191106809224</c:v>
                </c:pt>
                <c:pt idx="7657">
                  <c:v>-0.97349174185908138</c:v>
                </c:pt>
                <c:pt idx="7658">
                  <c:v>-0.95408092442472692</c:v>
                </c:pt>
                <c:pt idx="7659">
                  <c:v>-0.93435585229041129</c:v>
                </c:pt>
                <c:pt idx="7660">
                  <c:v>-0.91432302249057729</c:v>
                </c:pt>
                <c:pt idx="7661">
                  <c:v>-0.89398903342873226</c:v>
                </c:pt>
                <c:pt idx="7662">
                  <c:v>-0.87336058270406991</c:v>
                </c:pt>
                <c:pt idx="7663">
                  <c:v>-0.85244446490542169</c:v>
                </c:pt>
                <c:pt idx="7664">
                  <c:v>-0.8312475693732585</c:v>
                </c:pt>
                <c:pt idx="7665">
                  <c:v>-0.8097768779304767</c:v>
                </c:pt>
                <c:pt idx="7666">
                  <c:v>-0.78803946258273627</c:v>
                </c:pt>
                <c:pt idx="7667">
                  <c:v>-0.76604248318908508</c:v>
                </c:pt>
                <c:pt idx="7668">
                  <c:v>-0.74379318510364567</c:v>
                </c:pt>
                <c:pt idx="7669">
                  <c:v>-0.72129889678914649</c:v>
                </c:pt>
                <c:pt idx="7670">
                  <c:v>-0.6985670274030733</c:v>
                </c:pt>
                <c:pt idx="7671">
                  <c:v>-0.67560506435725198</c:v>
                </c:pt>
                <c:pt idx="7672">
                  <c:v>-0.65242057085163696</c:v>
                </c:pt>
                <c:pt idx="7673">
                  <c:v>-0.62902118338316038</c:v>
                </c:pt>
                <c:pt idx="7674">
                  <c:v>-0.6054146092304189</c:v>
                </c:pt>
                <c:pt idx="7675">
                  <c:v>-0.58160862391505397</c:v>
                </c:pt>
                <c:pt idx="7676">
                  <c:v>-0.55761106864066057</c:v>
                </c:pt>
                <c:pt idx="7677">
                  <c:v>-0.53342984771004953</c:v>
                </c:pt>
                <c:pt idx="7678">
                  <c:v>-0.50907292592173259</c:v>
                </c:pt>
                <c:pt idx="7679">
                  <c:v>-0.48454832594648434</c:v>
                </c:pt>
                <c:pt idx="7680">
                  <c:v>-0.45986412568483676</c:v>
                </c:pt>
                <c:pt idx="7681">
                  <c:v>-0.4350284556063837</c:v>
                </c:pt>
                <c:pt idx="7682">
                  <c:v>-0.41004949607177454</c:v>
                </c:pt>
                <c:pt idx="7683">
                  <c:v>-0.38493547463826655</c:v>
                </c:pt>
                <c:pt idx="7684">
                  <c:v>-0.35969466334973577</c:v>
                </c:pt>
                <c:pt idx="7685">
                  <c:v>-0.33433537601204161</c:v>
                </c:pt>
                <c:pt idx="7686">
                  <c:v>-0.30886596545462403</c:v>
                </c:pt>
                <c:pt idx="7687">
                  <c:v>-0.28329482077925494</c:v>
                </c:pt>
                <c:pt idx="7688">
                  <c:v>-0.25763036459683586</c:v>
                </c:pt>
                <c:pt idx="7689">
                  <c:v>-0.23188105025317038</c:v>
                </c:pt>
                <c:pt idx="7690">
                  <c:v>-0.20605535904460009</c:v>
                </c:pt>
                <c:pt idx="7691">
                  <c:v>-0.18016179742443794</c:v>
                </c:pt>
                <c:pt idx="7692">
                  <c:v>-0.15420889420112366</c:v>
                </c:pt>
                <c:pt idx="7693">
                  <c:v>-0.12820519772899897</c:v>
                </c:pt>
                <c:pt idx="7694">
                  <c:v>-0.10215927309266526</c:v>
                </c:pt>
                <c:pt idx="7695">
                  <c:v>-7.6079699285814373E-2</c:v>
                </c:pt>
                <c:pt idx="7696">
                  <c:v>-4.9975066385483206E-2</c:v>
                </c:pt>
                <c:pt idx="7697">
                  <c:v>-2.3853972722663288E-2</c:v>
                </c:pt>
                <c:pt idx="7698">
                  <c:v>2.2749779498180589E-3</c:v>
                </c:pt>
                <c:pt idx="7699">
                  <c:v>2.8403179291194569E-2</c:v>
                </c:pt>
                <c:pt idx="7700">
                  <c:v>5.4522025207515042E-2</c:v>
                </c:pt>
                <c:pt idx="7701">
                  <c:v>8.0622912686314233E-2</c:v>
                </c:pt>
                <c:pt idx="7702">
                  <c:v>0.10669724463026387</c:v>
                </c:pt>
                <c:pt idx="7703">
                  <c:v>0.13273643268888977</c:v>
                </c:pt>
                <c:pt idx="7704">
                  <c:v>0.15873190008739099</c:v>
                </c:pt>
                <c:pt idx="7705">
                  <c:v>0.18467508445165637</c:v>
                </c:pt>
                <c:pt idx="7706">
                  <c:v>0.21055744062853299</c:v>
                </c:pt>
                <c:pt idx="7707">
                  <c:v>0.23637044350042782</c:v>
                </c:pt>
                <c:pt idx="7708">
                  <c:v>0.26210559079330431</c:v>
                </c:pt>
                <c:pt idx="7709">
                  <c:v>0.2877544058771565</c:v>
                </c:pt>
                <c:pt idx="7710">
                  <c:v>0.31330844055804119</c:v>
                </c:pt>
                <c:pt idx="7711">
                  <c:v>0.33875927786073518</c:v>
                </c:pt>
                <c:pt idx="7712">
                  <c:v>0.36409853480111665</c:v>
                </c:pt>
                <c:pt idx="7713">
                  <c:v>0.3893178651473484</c:v>
                </c:pt>
                <c:pt idx="7714">
                  <c:v>0.41440896216895551</c:v>
                </c:pt>
                <c:pt idx="7715">
                  <c:v>0.43936356137288701</c:v>
                </c:pt>
                <c:pt idx="7716">
                  <c:v>0.46417344322568388</c:v>
                </c:pt>
                <c:pt idx="7717">
                  <c:v>0.48883043586081049</c:v>
                </c:pt>
                <c:pt idx="7718">
                  <c:v>0.51332641777030463</c:v>
                </c:pt>
                <c:pt idx="7719">
                  <c:v>0.5376533204798396</c:v>
                </c:pt>
                <c:pt idx="7720">
                  <c:v>0.56180313120631065</c:v>
                </c:pt>
                <c:pt idx="7721">
                  <c:v>0.58576789549708175</c:v>
                </c:pt>
                <c:pt idx="7722">
                  <c:v>0.60953971985002153</c:v>
                </c:pt>
                <c:pt idx="7723">
                  <c:v>0.63311077431345697</c:v>
                </c:pt>
                <c:pt idx="7724">
                  <c:v>0.65647329506520102</c:v>
                </c:pt>
                <c:pt idx="7725">
                  <c:v>0.67961958696979907</c:v>
                </c:pt>
                <c:pt idx="7726">
                  <c:v>0.70254202611314642</c:v>
                </c:pt>
                <c:pt idx="7727">
                  <c:v>0.7252330623136467</c:v>
                </c:pt>
                <c:pt idx="7728">
                  <c:v>0.74768522160909145</c:v>
                </c:pt>
                <c:pt idx="7729">
                  <c:v>0.76989110871843058</c:v>
                </c:pt>
                <c:pt idx="7730">
                  <c:v>0.79184340947761844</c:v>
                </c:pt>
                <c:pt idx="7731">
                  <c:v>0.81353489324876127</c:v>
                </c:pt>
                <c:pt idx="7732">
                  <c:v>0.83495841530173209</c:v>
                </c:pt>
                <c:pt idx="7733">
                  <c:v>0.85610691916749859</c:v>
                </c:pt>
                <c:pt idx="7734">
                  <c:v>0.87697343896238888</c:v>
                </c:pt>
                <c:pt idx="7735">
                  <c:v>0.89755110168249652</c:v>
                </c:pt>
                <c:pt idx="7736">
                  <c:v>0.91783312946752038</c:v>
                </c:pt>
                <c:pt idx="7737">
                  <c:v>0.93781284183324287</c:v>
                </c:pt>
                <c:pt idx="7738">
                  <c:v>0.957483657871952</c:v>
                </c:pt>
                <c:pt idx="7739">
                  <c:v>0.97683909842005234</c:v>
                </c:pt>
                <c:pt idx="7740">
                  <c:v>0.99587278819217051</c:v>
                </c:pt>
                <c:pt idx="7741">
                  <c:v>1.0145784578810444</c:v>
                </c:pt>
                <c:pt idx="7742">
                  <c:v>1.0329499462225022</c:v>
                </c:pt>
                <c:pt idx="7743">
                  <c:v>1.0509812020248612</c:v>
                </c:pt>
                <c:pt idx="7744">
                  <c:v>1.0686662861620606</c:v>
                </c:pt>
                <c:pt idx="7745">
                  <c:v>1.0859993735298896</c:v>
                </c:pt>
                <c:pt idx="7746">
                  <c:v>1.1029747549646582</c:v>
                </c:pt>
                <c:pt idx="7747">
                  <c:v>1.1195868391236823</c:v>
                </c:pt>
                <c:pt idx="7748">
                  <c:v>1.1358301543269487</c:v>
                </c:pt>
                <c:pt idx="7749">
                  <c:v>1.1516993503593818</c:v>
                </c:pt>
                <c:pt idx="7750">
                  <c:v>1.1671892002330921</c:v>
                </c:pt>
                <c:pt idx="7751">
                  <c:v>1.1822946019090379</c:v>
                </c:pt>
                <c:pt idx="7752">
                  <c:v>1.1970105799775366</c:v>
                </c:pt>
                <c:pt idx="7753">
                  <c:v>1.2113322872970564</c:v>
                </c:pt>
                <c:pt idx="7754">
                  <c:v>1.2252550065907681</c:v>
                </c:pt>
                <c:pt idx="7755">
                  <c:v>1.238774152000323</c:v>
                </c:pt>
                <c:pt idx="7756">
                  <c:v>1.251885270596335</c:v>
                </c:pt>
                <c:pt idx="7757">
                  <c:v>1.2645840438450877</c:v>
                </c:pt>
                <c:pt idx="7758">
                  <c:v>1.2768662890309692</c:v>
                </c:pt>
                <c:pt idx="7759">
                  <c:v>1.2887279606341755</c:v>
                </c:pt>
                <c:pt idx="7760">
                  <c:v>1.3001651516632169</c:v>
                </c:pt>
                <c:pt idx="7761">
                  <c:v>1.3111740949418054</c:v>
                </c:pt>
                <c:pt idx="7762">
                  <c:v>1.3217511643496855</c:v>
                </c:pt>
                <c:pt idx="7763">
                  <c:v>1.3318928760170006</c:v>
                </c:pt>
                <c:pt idx="7764">
                  <c:v>1.3415958894718083</c:v>
                </c:pt>
                <c:pt idx="7765">
                  <c:v>1.3508570087403671</c:v>
                </c:pt>
                <c:pt idx="7766">
                  <c:v>1.3596731833998252</c:v>
                </c:pt>
                <c:pt idx="7767">
                  <c:v>1.3680415095829592</c:v>
                </c:pt>
                <c:pt idx="7768">
                  <c:v>1.375959230934656</c:v>
                </c:pt>
                <c:pt idx="7769">
                  <c:v>1.3834237395197999</c:v>
                </c:pt>
                <c:pt idx="7770">
                  <c:v>1.3904325766822685</c:v>
                </c:pt>
                <c:pt idx="7771">
                  <c:v>1.3969834338547673</c:v>
                </c:pt>
                <c:pt idx="7772">
                  <c:v>1.4030741533192186</c:v>
                </c:pt>
                <c:pt idx="7773">
                  <c:v>1.4087027289174801</c:v>
                </c:pt>
                <c:pt idx="7774">
                  <c:v>1.4138673067121219</c:v>
                </c:pt>
                <c:pt idx="7775">
                  <c:v>1.4185661855970779</c:v>
                </c:pt>
                <c:pt idx="7776">
                  <c:v>1.4227978178579652</c:v>
                </c:pt>
                <c:pt idx="7777">
                  <c:v>1.4265608096818527</c:v>
                </c:pt>
                <c:pt idx="7778">
                  <c:v>1.4298539216163684</c:v>
                </c:pt>
                <c:pt idx="7779">
                  <c:v>1.4326760689779428</c:v>
                </c:pt>
                <c:pt idx="7780">
                  <c:v>1.4350263222090789</c:v>
                </c:pt>
                <c:pt idx="7781">
                  <c:v>1.4369039071845437</c:v>
                </c:pt>
                <c:pt idx="7782">
                  <c:v>1.4383082054663254</c:v>
                </c:pt>
                <c:pt idx="7783">
                  <c:v>1.4392387545073615</c:v>
                </c:pt>
                <c:pt idx="7784">
                  <c:v>1.4396952478038685</c:v>
                </c:pt>
                <c:pt idx="7785">
                  <c:v>1.4396775349963129</c:v>
                </c:pt>
                <c:pt idx="7786">
                  <c:v>1.4391856219189298</c:v>
                </c:pt>
                <c:pt idx="7787">
                  <c:v>1.438219670597803</c:v>
                </c:pt>
                <c:pt idx="7788">
                  <c:v>1.4367799991974992</c:v>
                </c:pt>
                <c:pt idx="7789">
                  <c:v>1.4348670819162672</c:v>
                </c:pt>
                <c:pt idx="7790">
                  <c:v>1.4324815488298497</c:v>
                </c:pt>
                <c:pt idx="7791">
                  <c:v>1.4296241856839456</c:v>
                </c:pt>
                <c:pt idx="7792">
                  <c:v>1.4262959336354071</c:v>
                </c:pt>
                <c:pt idx="7793">
                  <c:v>1.4224978889422357</c:v>
                </c:pt>
                <c:pt idx="7794">
                  <c:v>1.4182313026025017</c:v>
                </c:pt>
                <c:pt idx="7795">
                  <c:v>1.4134975799422917</c:v>
                </c:pt>
                <c:pt idx="7796">
                  <c:v>1.4082982801528174</c:v>
                </c:pt>
                <c:pt idx="7797">
                  <c:v>1.4026351157768566</c:v>
                </c:pt>
                <c:pt idx="7798">
                  <c:v>1.3965099521446716</c:v>
                </c:pt>
                <c:pt idx="7799">
                  <c:v>1.3899248067596113</c:v>
                </c:pt>
                <c:pt idx="7800">
                  <c:v>1.3828818486335837</c:v>
                </c:pt>
                <c:pt idx="7801">
                  <c:v>1.3753833975726304</c:v>
                </c:pt>
                <c:pt idx="7802">
                  <c:v>1.3674319234128309</c:v>
                </c:pt>
                <c:pt idx="7803">
                  <c:v>1.3590300452067843</c:v>
                </c:pt>
                <c:pt idx="7804">
                  <c:v>1.3501805303609518</c:v>
                </c:pt>
                <c:pt idx="7805">
                  <c:v>1.3408862937241279</c:v>
                </c:pt>
                <c:pt idx="7806">
                  <c:v>1.3311503966273515</c:v>
                </c:pt>
                <c:pt idx="7807">
                  <c:v>1.3209760458755604</c:v>
                </c:pt>
                <c:pt idx="7808">
                  <c:v>1.3103665926913401</c:v>
                </c:pt>
                <c:pt idx="7809">
                  <c:v>1.2993255316111001</c:v>
                </c:pt>
                <c:pt idx="7810">
                  <c:v>1.2878564993340429</c:v>
                </c:pt>
                <c:pt idx="7811">
                  <c:v>1.2759632735243103</c:v>
                </c:pt>
                <c:pt idx="7812">
                  <c:v>1.2636497715666988</c:v>
                </c:pt>
                <c:pt idx="7813">
                  <c:v>1.2509200492763559</c:v>
                </c:pt>
                <c:pt idx="7814">
                  <c:v>1.2377782995628706</c:v>
                </c:pt>
                <c:pt idx="7815">
                  <c:v>1.2242288510492236</c:v>
                </c:pt>
                <c:pt idx="7816">
                  <c:v>1.2102761666460204</c:v>
                </c:pt>
                <c:pt idx="7817">
                  <c:v>1.1959248420815038</c:v>
                </c:pt>
                <c:pt idx="7818">
                  <c:v>1.1811796043878162</c:v>
                </c:pt>
                <c:pt idx="7819">
                  <c:v>1.1660453103440083</c:v>
                </c:pt>
                <c:pt idx="7820">
                  <c:v>1.1505269448763205</c:v>
                </c:pt>
                <c:pt idx="7821">
                  <c:v>1.134629619416242</c:v>
                </c:pt>
                <c:pt idx="7822">
                  <c:v>1.1183585702169232</c:v>
                </c:pt>
                <c:pt idx="7823">
                  <c:v>1.1017191566284488</c:v>
                </c:pt>
                <c:pt idx="7824">
                  <c:v>1.0847168593325831</c:v>
                </c:pt>
                <c:pt idx="7825">
                  <c:v>1.0673572785375454</c:v>
                </c:pt>
                <c:pt idx="7826">
                  <c:v>1.049646132133417</c:v>
                </c:pt>
                <c:pt idx="7827">
                  <c:v>1.0315892538087859</c:v>
                </c:pt>
                <c:pt idx="7828">
                  <c:v>1.0131925911292439</c:v>
                </c:pt>
                <c:pt idx="7829">
                  <c:v>0.99446220357838866</c:v>
                </c:pt>
                <c:pt idx="7830">
                  <c:v>0.97540426056194574</c:v>
                </c:pt>
                <c:pt idx="7831">
                  <c:v>0.95602503937570105</c:v>
                </c:pt>
                <c:pt idx="7832">
                  <c:v>0.93633092313788158</c:v>
                </c:pt>
                <c:pt idx="7833">
                  <c:v>0.91632839868669103</c:v>
                </c:pt>
                <c:pt idx="7834">
                  <c:v>0.89602405444367572</c:v>
                </c:pt>
                <c:pt idx="7835">
                  <c:v>0.87542457824363384</c:v>
                </c:pt>
                <c:pt idx="7836">
                  <c:v>0.85453675513178307</c:v>
                </c:pt>
                <c:pt idx="7837">
                  <c:v>0.83336746512890381</c:v>
                </c:pt>
                <c:pt idx="7838">
                  <c:v>0.81192368096519729</c:v>
                </c:pt>
                <c:pt idx="7839">
                  <c:v>0.79021246578361848</c:v>
                </c:pt>
                <c:pt idx="7840">
                  <c:v>0.76824097081341447</c:v>
                </c:pt>
                <c:pt idx="7841">
                  <c:v>0.74601643301466347</c:v>
                </c:pt>
                <c:pt idx="7842">
                  <c:v>0.72354617269456201</c:v>
                </c:pt>
                <c:pt idx="7843">
                  <c:v>0.7008375910962682</c:v>
                </c:pt>
                <c:pt idx="7844">
                  <c:v>0.67789816796108604</c:v>
                </c:pt>
                <c:pt idx="7845">
                  <c:v>0.65473545906478881</c:v>
                </c:pt>
                <c:pt idx="7846">
                  <c:v>0.6313570937289017</c:v>
                </c:pt>
                <c:pt idx="7847">
                  <c:v>0.60777077230776277</c:v>
                </c:pt>
                <c:pt idx="7848">
                  <c:v>0.58398426365217915</c:v>
                </c:pt>
                <c:pt idx="7849">
                  <c:v>0.56000540255053233</c:v>
                </c:pt>
                <c:pt idx="7850">
                  <c:v>0.53584208714815695</c:v>
                </c:pt>
                <c:pt idx="7851">
                  <c:v>0.51150227634584922</c:v>
                </c:pt>
                <c:pt idx="7852">
                  <c:v>0.48699398717837783</c:v>
                </c:pt>
                <c:pt idx="7853">
                  <c:v>0.46232529217382784</c:v>
                </c:pt>
                <c:pt idx="7854">
                  <c:v>0.43750431669468021</c:v>
                </c:pt>
                <c:pt idx="7855">
                  <c:v>0.41253923626148276</c:v>
                </c:pt>
                <c:pt idx="7856">
                  <c:v>0.38743827386000018</c:v>
                </c:pt>
                <c:pt idx="7857">
                  <c:v>0.36220969723273627</c:v>
                </c:pt>
                <c:pt idx="7858">
                  <c:v>0.33686181615569977</c:v>
                </c:pt>
                <c:pt idx="7859">
                  <c:v>0.31140297970134295</c:v>
                </c:pt>
                <c:pt idx="7860">
                  <c:v>0.2858415734885425</c:v>
                </c:pt>
                <c:pt idx="7861">
                  <c:v>0.26018601692055465</c:v>
                </c:pt>
                <c:pt idx="7862">
                  <c:v>0.23444476041183124</c:v>
                </c:pt>
                <c:pt idx="7863">
                  <c:v>0.20862628260462565</c:v>
                </c:pt>
                <c:pt idx="7864">
                  <c:v>0.18273908757630641</c:v>
                </c:pt>
                <c:pt idx="7865">
                  <c:v>0.15679170203828732</c:v>
                </c:pt>
                <c:pt idx="7866">
                  <c:v>0.13079267252749752</c:v>
                </c:pt>
                <c:pt idx="7867">
                  <c:v>0.10475056259133822</c:v>
                </c:pt>
                <c:pt idx="7868">
                  <c:v>7.8673949967015072E-2</c:v>
                </c:pt>
                <c:pt idx="7869">
                  <c:v>5.2571423756215763E-2</c:v>
                </c:pt>
                <c:pt idx="7870">
                  <c:v>2.6451581596028721E-2</c:v>
                </c:pt>
                <c:pt idx="7871">
                  <c:v>3.2302682706182866E-4</c:v>
                </c:pt>
                <c:pt idx="7872">
                  <c:v>-2.5805634340320325E-2</c:v>
                </c:pt>
                <c:pt idx="7873">
                  <c:v>-5.1925795660707534E-2</c:v>
                </c:pt>
                <c:pt idx="7874">
                  <c:v>-7.8028853688370509E-2</c:v>
                </c:pt>
              </c:numCache>
            </c:numRef>
          </c:yVal>
          <c:smooth val="0"/>
          <c:extLst>
            <c:ext xmlns:c16="http://schemas.microsoft.com/office/drawing/2014/chart" uri="{C3380CC4-5D6E-409C-BE32-E72D297353CC}">
              <c16:uniqueId val="{00000000-A31B-4BDB-8172-92CB0203DA2D}"/>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max val="1.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 in Displac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C$5:$C$7879</c:f>
              <c:numCache>
                <c:formatCode>General</c:formatCode>
                <c:ptCount val="7875"/>
                <c:pt idx="0">
                  <c:v>-5.3333333333333304</c:v>
                </c:pt>
                <c:pt idx="1">
                  <c:v>-5.3319446250000002</c:v>
                </c:pt>
                <c:pt idx="2" formatCode="0.00E+00">
                  <c:v>-5.3305559166666701</c:v>
                </c:pt>
                <c:pt idx="3" formatCode="0.00E+00">
                  <c:v>-5.3291672083333301</c:v>
                </c:pt>
                <c:pt idx="4" formatCode="0.00E+00">
                  <c:v>-5.3277785</c:v>
                </c:pt>
                <c:pt idx="5" formatCode="0.00E+00">
                  <c:v>-5.3263897916666698</c:v>
                </c:pt>
                <c:pt idx="6" formatCode="0.00E+00">
                  <c:v>-5.3250010833333299</c:v>
                </c:pt>
                <c:pt idx="7" formatCode="0.00E+00">
                  <c:v>-5.3236123749999997</c:v>
                </c:pt>
                <c:pt idx="8" formatCode="0.00E+00">
                  <c:v>-5.3222236666666696</c:v>
                </c:pt>
                <c:pt idx="9" formatCode="0.00E+00">
                  <c:v>-5.3208349583333296</c:v>
                </c:pt>
                <c:pt idx="10" formatCode="0.00E+00">
                  <c:v>-5.3194462500000004</c:v>
                </c:pt>
                <c:pt idx="11" formatCode="0.00E+00">
                  <c:v>-5.3180575416666702</c:v>
                </c:pt>
                <c:pt idx="12" formatCode="0.00E+00">
                  <c:v>-5.3166688333333303</c:v>
                </c:pt>
                <c:pt idx="13" formatCode="0.00E+00">
                  <c:v>-5.3152801250000001</c:v>
                </c:pt>
                <c:pt idx="14" formatCode="0.00E+00">
                  <c:v>-5.31389141666667</c:v>
                </c:pt>
                <c:pt idx="15" formatCode="0.00E+00">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formatCode="0.00E+00">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formatCode="0.00E+00">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M$5:$M$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4.049653012799804E-12</c:v>
                </c:pt>
                <c:pt idx="3844">
                  <c:v>-3.6911223758761861E-11</c:v>
                </c:pt>
                <c:pt idx="3845">
                  <c:v>-1.7221776512197587E-10</c:v>
                </c:pt>
                <c:pt idx="3846">
                  <c:v>-5.4876463722064498E-10</c:v>
                </c:pt>
                <c:pt idx="3847">
                  <c:v>-1.3471834382105055E-9</c:v>
                </c:pt>
                <c:pt idx="3848">
                  <c:v>-2.7820858018185596E-9</c:v>
                </c:pt>
                <c:pt idx="3849">
                  <c:v>-5.1696133961250593E-9</c:v>
                </c:pt>
                <c:pt idx="3850">
                  <c:v>-9.0041557533179273E-9</c:v>
                </c:pt>
                <c:pt idx="3851">
                  <c:v>-1.4924402271024657E-8</c:v>
                </c:pt>
                <c:pt idx="3852">
                  <c:v>-2.3585649712117884E-8</c:v>
                </c:pt>
                <c:pt idx="3853">
                  <c:v>-3.5577397824648671E-8</c:v>
                </c:pt>
                <c:pt idx="3854">
                  <c:v>-5.1444446961749191E-8</c:v>
                </c:pt>
                <c:pt idx="3855">
                  <c:v>-7.1729509989631659E-8</c:v>
                </c:pt>
                <c:pt idx="3856">
                  <c:v>-9.6978767910615501E-8</c:v>
                </c:pt>
                <c:pt idx="3857">
                  <c:v>-1.2778375900916821E-7</c:v>
                </c:pt>
                <c:pt idx="3858">
                  <c:v>-1.6495441996543872E-7</c:v>
                </c:pt>
                <c:pt idx="3859">
                  <c:v>-2.0977454227909515E-7</c:v>
                </c:pt>
                <c:pt idx="3860">
                  <c:v>-2.6413090723108417E-7</c:v>
                </c:pt>
                <c:pt idx="3861">
                  <c:v>-3.3035069289936975E-7</c:v>
                </c:pt>
                <c:pt idx="3862">
                  <c:v>-4.1085674699864392E-7</c:v>
                </c:pt>
                <c:pt idx="3863">
                  <c:v>-5.0798166476451767E-7</c:v>
                </c:pt>
                <c:pt idx="3864">
                  <c:v>-6.240946916498261E-7</c:v>
                </c:pt>
                <c:pt idx="3865">
                  <c:v>-7.6178190979828279E-7</c:v>
                </c:pt>
                <c:pt idx="3866">
                  <c:v>-9.2380814710887419E-7</c:v>
                </c:pt>
                <c:pt idx="3867">
                  <c:v>-1.1130327514636225E-6</c:v>
                </c:pt>
                <c:pt idx="3868">
                  <c:v>-1.3325350073827145E-6</c:v>
                </c:pt>
                <c:pt idx="3869">
                  <c:v>-1.5856649421242943E-6</c:v>
                </c:pt>
                <c:pt idx="3870">
                  <c:v>-1.8756317064126231E-6</c:v>
                </c:pt>
                <c:pt idx="3871">
                  <c:v>-2.2051433836299873E-6</c:v>
                </c:pt>
                <c:pt idx="3872">
                  <c:v>-2.5771045054701486E-6</c:v>
                </c:pt>
                <c:pt idx="3873">
                  <c:v>-2.9961430391976691E-6</c:v>
                </c:pt>
                <c:pt idx="3874">
                  <c:v>-3.4692610284122658E-6</c:v>
                </c:pt>
                <c:pt idx="3875">
                  <c:v>-4.0046687300963989E-6</c:v>
                </c:pt>
                <c:pt idx="3876">
                  <c:v>-4.6101366623227402E-6</c:v>
                </c:pt>
                <c:pt idx="3877">
                  <c:v>-5.2926569012566218E-6</c:v>
                </c:pt>
                <c:pt idx="3878">
                  <c:v>-6.0591171151728545E-6</c:v>
                </c:pt>
                <c:pt idx="3879">
                  <c:v>-6.9162683778271549E-6</c:v>
                </c:pt>
                <c:pt idx="3880">
                  <c:v>-7.8697188285046329E-6</c:v>
                </c:pt>
                <c:pt idx="3881">
                  <c:v>-8.9236521833978163E-6</c:v>
                </c:pt>
                <c:pt idx="3882">
                  <c:v>-1.0082441590080879E-5</c:v>
                </c:pt>
                <c:pt idx="3883">
                  <c:v>-1.1352957920398549E-5</c:v>
                </c:pt>
                <c:pt idx="3884">
                  <c:v>-1.2745356018117784E-5</c:v>
                </c:pt>
                <c:pt idx="3885">
                  <c:v>-1.4271559773609609E-5</c:v>
                </c:pt>
                <c:pt idx="3886">
                  <c:v>-1.5942863872466834E-5</c:v>
                </c:pt>
                <c:pt idx="3887">
                  <c:v>-1.776891291536847E-5</c:v>
                </c:pt>
                <c:pt idx="3888">
                  <c:v>-1.9759049358813801E-5</c:v>
                </c:pt>
                <c:pt idx="3889">
                  <c:v>-2.1924588816031498E-5</c:v>
                </c:pt>
                <c:pt idx="3890">
                  <c:v>-2.4279481034262328E-5</c:v>
                </c:pt>
                <c:pt idx="3891">
                  <c:v>-2.6838617331455872E-5</c:v>
                </c:pt>
                <c:pt idx="3892">
                  <c:v>-2.9615961721357001E-5</c:v>
                </c:pt>
                <c:pt idx="3893">
                  <c:v>-3.2624755246193477E-5</c:v>
                </c:pt>
                <c:pt idx="3894">
                  <c:v>-3.5879084458414905E-5</c:v>
                </c:pt>
                <c:pt idx="3895">
                  <c:v>-3.9394287009582952E-5</c:v>
                </c:pt>
                <c:pt idx="3896">
                  <c:v>-4.3185719814012649E-5</c:v>
                </c:pt>
                <c:pt idx="3897">
                  <c:v>-4.7268293171424483E-5</c:v>
                </c:pt>
                <c:pt idx="3898">
                  <c:v>-5.1658350699394986E-5</c:v>
                </c:pt>
                <c:pt idx="3899">
                  <c:v>-5.6376033317407851E-5</c:v>
                </c:pt>
                <c:pt idx="3900">
                  <c:v>-6.1445116142739691E-5</c:v>
                </c:pt>
                <c:pt idx="3901">
                  <c:v>-6.6890540469863882E-5</c:v>
                </c:pt>
                <c:pt idx="3902">
                  <c:v>-7.273701454325155E-5</c:v>
                </c:pt>
                <c:pt idx="3903">
                  <c:v>-7.9010503457863809E-5</c:v>
                </c:pt>
                <c:pt idx="3904">
                  <c:v>-8.5739777862625888E-5</c:v>
                </c:pt>
                <c:pt idx="3905">
                  <c:v>-9.2954425088748671E-5</c:v>
                </c:pt>
                <c:pt idx="3906">
                  <c:v>-1.0068108710273745E-4</c:v>
                </c:pt>
                <c:pt idx="3907">
                  <c:v>-1.0894401055438979E-4</c:v>
                </c:pt>
                <c:pt idx="3908">
                  <c:v>-1.1777148686823798E-4</c:v>
                </c:pt>
                <c:pt idx="3909">
                  <c:v>-1.2720128697984488E-4</c:v>
                </c:pt>
                <c:pt idx="3910">
                  <c:v>-1.3727815831800056E-4</c:v>
                </c:pt>
                <c:pt idx="3911">
                  <c:v>-1.4804623826045061E-4</c:v>
                </c:pt>
                <c:pt idx="3912">
                  <c:v>-1.5954493744969382E-4</c:v>
                </c:pt>
                <c:pt idx="3913">
                  <c:v>-1.7181044374372942E-4</c:v>
                </c:pt>
                <c:pt idx="3914">
                  <c:v>-1.84877331725762E-4</c:v>
                </c:pt>
                <c:pt idx="3915">
                  <c:v>-1.9877803755340013E-4</c:v>
                </c:pt>
                <c:pt idx="3916">
                  <c:v>-2.1354498969803389E-4</c:v>
                </c:pt>
                <c:pt idx="3917">
                  <c:v>-2.2921679569541992E-4</c:v>
                </c:pt>
                <c:pt idx="3918">
                  <c:v>-2.4584068732556744E-4</c:v>
                </c:pt>
                <c:pt idx="3919">
                  <c:v>-2.6346567308783384E-4</c:v>
                </c:pt>
                <c:pt idx="3920">
                  <c:v>-2.8213435210428992E-4</c:v>
                </c:pt>
                <c:pt idx="3921">
                  <c:v>-3.0188542281597044E-4</c:v>
                </c:pt>
                <c:pt idx="3922">
                  <c:v>-3.2276516559618697E-4</c:v>
                </c:pt>
                <c:pt idx="3923">
                  <c:v>-3.4483282391414887E-4</c:v>
                </c:pt>
                <c:pt idx="3924">
                  <c:v>-3.6815116527090009E-4</c:v>
                </c:pt>
                <c:pt idx="3925">
                  <c:v>-3.9277203456960369E-4</c:v>
                </c:pt>
                <c:pt idx="3926">
                  <c:v>-4.1873382103657018E-4</c:v>
                </c:pt>
                <c:pt idx="3927">
                  <c:v>-4.4607484512675138E-4</c:v>
                </c:pt>
                <c:pt idx="3928">
                  <c:v>-4.7484933155472243E-4</c:v>
                </c:pt>
                <c:pt idx="3929">
                  <c:v>-5.0513055063609663E-4</c:v>
                </c:pt>
                <c:pt idx="3930">
                  <c:v>-5.3700011800351542E-4</c:v>
                </c:pt>
                <c:pt idx="3931">
                  <c:v>-5.7053581720581262E-4</c:v>
                </c:pt>
                <c:pt idx="3932">
                  <c:v>-6.0580802081109915E-4</c:v>
                </c:pt>
                <c:pt idx="3933">
                  <c:v>-6.4288336036932901E-4</c:v>
                </c:pt>
                <c:pt idx="3934">
                  <c:v>-6.8182997386632526E-4</c:v>
                </c:pt>
                <c:pt idx="3935">
                  <c:v>-7.2272287654438034E-4</c:v>
                </c:pt>
                <c:pt idx="3936">
                  <c:v>-7.6564779617430134E-4</c:v>
                </c:pt>
                <c:pt idx="3937">
                  <c:v>-8.1069763055279323E-4</c:v>
                </c:pt>
                <c:pt idx="3938">
                  <c:v>-8.5796214345105527E-4</c:v>
                </c:pt>
                <c:pt idx="3939">
                  <c:v>-9.075251372868419E-4</c:v>
                </c:pt>
                <c:pt idx="3940">
                  <c:v>-9.5947812842860861E-4</c:v>
                </c:pt>
                <c:pt idx="3941">
                  <c:v>-1.0139335622002179E-3</c:v>
                </c:pt>
                <c:pt idx="3942">
                  <c:v>-1.0710137342329993E-3</c:v>
                </c:pt>
                <c:pt idx="3943">
                  <c:v>-1.1308239937838048E-3</c:v>
                </c:pt>
                <c:pt idx="3944">
                  <c:v>-1.1934460474112836E-3</c:v>
                </c:pt>
                <c:pt idx="3945">
                  <c:v>-1.258962495221005E-3</c:v>
                </c:pt>
                <c:pt idx="3946">
                  <c:v>-1.3274793237588285E-3</c:v>
                </c:pt>
                <c:pt idx="3947">
                  <c:v>-1.399116619907224E-3</c:v>
                </c:pt>
                <c:pt idx="3948">
                  <c:v>-1.4739850375689713E-3</c:v>
                </c:pt>
                <c:pt idx="3949">
                  <c:v>-1.5521838776454242E-3</c:v>
                </c:pt>
                <c:pt idx="3950">
                  <c:v>-1.6338208811676148E-3</c:v>
                </c:pt>
                <c:pt idx="3951">
                  <c:v>-1.7190231224972592E-3</c:v>
                </c:pt>
                <c:pt idx="3952">
                  <c:v>-1.807927185915214E-3</c:v>
                </c:pt>
                <c:pt idx="3953">
                  <c:v>-1.9006676312644177E-3</c:v>
                </c:pt>
                <c:pt idx="3954">
                  <c:v>-1.9973767341811117E-3</c:v>
                </c:pt>
                <c:pt idx="3955">
                  <c:v>-2.0981847222407389E-3</c:v>
                </c:pt>
                <c:pt idx="3956">
                  <c:v>-2.2032126547954114E-3</c:v>
                </c:pt>
                <c:pt idx="3957">
                  <c:v>-2.3125704407907836E-3</c:v>
                </c:pt>
                <c:pt idx="3958">
                  <c:v>-2.4263695125099185E-3</c:v>
                </c:pt>
                <c:pt idx="3959">
                  <c:v>-2.5447364866349573E-3</c:v>
                </c:pt>
                <c:pt idx="3960">
                  <c:v>-2.6678111833383063E-3</c:v>
                </c:pt>
                <c:pt idx="3961">
                  <c:v>-2.7957357427545152E-3</c:v>
                </c:pt>
                <c:pt idx="3962">
                  <c:v>-2.9286524360897723E-3</c:v>
                </c:pt>
                <c:pt idx="3963">
                  <c:v>-3.0667092524801604E-3</c:v>
                </c:pt>
                <c:pt idx="3964">
                  <c:v>-3.2100574024319264E-3</c:v>
                </c:pt>
                <c:pt idx="3965">
                  <c:v>-3.3588396486180835E-3</c:v>
                </c:pt>
                <c:pt idx="3966">
                  <c:v>-3.5131873842496586E-3</c:v>
                </c:pt>
                <c:pt idx="3967">
                  <c:v>-3.6732329345356661E-3</c:v>
                </c:pt>
                <c:pt idx="3968">
                  <c:v>-3.8391178317104184E-3</c:v>
                </c:pt>
                <c:pt idx="3969">
                  <c:v>-4.0109821716826704E-3</c:v>
                </c:pt>
                <c:pt idx="3970">
                  <c:v>-4.1889526323785698E-3</c:v>
                </c:pt>
                <c:pt idx="3971">
                  <c:v>-4.3731550757982341E-3</c:v>
                </c:pt>
                <c:pt idx="3972">
                  <c:v>-4.5637418652001395E-3</c:v>
                </c:pt>
                <c:pt idx="3973">
                  <c:v>-4.7608960612291074E-3</c:v>
                </c:pt>
                <c:pt idx="3974">
                  <c:v>-4.9648019295762133E-3</c:v>
                </c:pt>
                <c:pt idx="3975">
                  <c:v>-5.1756169212228559E-3</c:v>
                </c:pt>
                <c:pt idx="3976">
                  <c:v>-5.3934770056206375E-3</c:v>
                </c:pt>
                <c:pt idx="3977">
                  <c:v>-5.6185213821904056E-3</c:v>
                </c:pt>
                <c:pt idx="3978">
                  <c:v>-5.8509028023000023E-3</c:v>
                </c:pt>
                <c:pt idx="3979">
                  <c:v>-6.0907768611332819E-3</c:v>
                </c:pt>
                <c:pt idx="3980">
                  <c:v>-6.3382881462872151E-3</c:v>
                </c:pt>
                <c:pt idx="3981">
                  <c:v>-6.5935643221398154E-3</c:v>
                </c:pt>
                <c:pt idx="3982">
                  <c:v>-6.8567195616954044E-3</c:v>
                </c:pt>
                <c:pt idx="3983">
                  <c:v>-7.1278705293065731E-3</c:v>
                </c:pt>
                <c:pt idx="3984">
                  <c:v>-7.4071561968712864E-3</c:v>
                </c:pt>
                <c:pt idx="3985">
                  <c:v>-7.694734349944196E-3</c:v>
                </c:pt>
                <c:pt idx="3986">
                  <c:v>-7.9907493998678577E-3</c:v>
                </c:pt>
                <c:pt idx="3987">
                  <c:v>-8.2953146897485203E-3</c:v>
                </c:pt>
                <c:pt idx="3988">
                  <c:v>-8.6085432799475423E-3</c:v>
                </c:pt>
                <c:pt idx="3989">
                  <c:v>-8.9305865497681467E-3</c:v>
                </c:pt>
                <c:pt idx="3990">
                  <c:v>-9.2616151615815458E-3</c:v>
                </c:pt>
                <c:pt idx="3991">
                  <c:v>-9.6017581962779906E-3</c:v>
                </c:pt>
                <c:pt idx="3992">
                  <c:v>-9.9510850174998385E-3</c:v>
                </c:pt>
                <c:pt idx="3993">
                  <c:v>-1.0309656131497761E-2</c:v>
                </c:pt>
                <c:pt idx="3994">
                  <c:v>-1.067756975592476E-2</c:v>
                </c:pt>
                <c:pt idx="3995">
                  <c:v>-1.1054944754763076E-2</c:v>
                </c:pt>
                <c:pt idx="3996">
                  <c:v>-1.1441879937839782E-2</c:v>
                </c:pt>
                <c:pt idx="3997">
                  <c:v>-1.1838454605415891E-2</c:v>
                </c:pt>
                <c:pt idx="3998">
                  <c:v>-1.2244758021419822E-2</c:v>
                </c:pt>
                <c:pt idx="3999">
                  <c:v>-1.2660892185862211E-2</c:v>
                </c:pt>
                <c:pt idx="4000">
                  <c:v>-1.308694496989312E-2</c:v>
                </c:pt>
                <c:pt idx="4001">
                  <c:v>-1.352297869553744E-2</c:v>
                </c:pt>
                <c:pt idx="4002">
                  <c:v>-1.396904726257093E-2</c:v>
                </c:pt>
                <c:pt idx="4003">
                  <c:v>-1.4425210351067183E-2</c:v>
                </c:pt>
                <c:pt idx="4004">
                  <c:v>-1.4891530716400331E-2</c:v>
                </c:pt>
                <c:pt idx="4005">
                  <c:v>-1.5368074341928035E-2</c:v>
                </c:pt>
                <c:pt idx="4006">
                  <c:v>-1.5854918738040239E-2</c:v>
                </c:pt>
                <c:pt idx="4007">
                  <c:v>-1.6352145569867169E-2</c:v>
                </c:pt>
                <c:pt idx="4008">
                  <c:v>-1.6859814449272075E-2</c:v>
                </c:pt>
                <c:pt idx="4009">
                  <c:v>-1.7377953919371206E-2</c:v>
                </c:pt>
                <c:pt idx="4010">
                  <c:v>-1.7906591595120265E-2</c:v>
                </c:pt>
                <c:pt idx="4011">
                  <c:v>-1.8445789910823886E-2</c:v>
                </c:pt>
                <c:pt idx="4012">
                  <c:v>-1.8995640109391615E-2</c:v>
                </c:pt>
                <c:pt idx="4013">
                  <c:v>-1.9556219044238286E-2</c:v>
                </c:pt>
                <c:pt idx="4014">
                  <c:v>-2.0127559011979119E-2</c:v>
                </c:pt>
                <c:pt idx="4015">
                  <c:v>-2.0709659915719252E-2</c:v>
                </c:pt>
                <c:pt idx="4016">
                  <c:v>-2.1302520807221198E-2</c:v>
                </c:pt>
                <c:pt idx="4017">
                  <c:v>-2.1906154120036846E-2</c:v>
                </c:pt>
                <c:pt idx="4018">
                  <c:v>-2.2520578042347576E-2</c:v>
                </c:pt>
                <c:pt idx="4019">
                  <c:v>-2.3145803740488032E-2</c:v>
                </c:pt>
                <c:pt idx="4020">
                  <c:v>-2.3781823094516839E-2</c:v>
                </c:pt>
                <c:pt idx="4021">
                  <c:v>-2.442859683070403E-2</c:v>
                </c:pt>
                <c:pt idx="4022">
                  <c:v>-2.5086060089109869E-2</c:v>
                </c:pt>
                <c:pt idx="4023">
                  <c:v>-2.5754156468350605E-2</c:v>
                </c:pt>
                <c:pt idx="4024">
                  <c:v>-2.6432866528309389E-2</c:v>
                </c:pt>
                <c:pt idx="4025">
                  <c:v>-2.7122184853149441E-2</c:v>
                </c:pt>
                <c:pt idx="4026">
                  <c:v>-2.7822065932817622E-2</c:v>
                </c:pt>
                <c:pt idx="4027">
                  <c:v>-2.8532414082702212E-2</c:v>
                </c:pt>
                <c:pt idx="4028">
                  <c:v>-2.9253136932066333E-2</c:v>
                </c:pt>
                <c:pt idx="4029">
                  <c:v>-2.9984188938550458E-2</c:v>
                </c:pt>
                <c:pt idx="4030">
                  <c:v>-3.0725547762723824E-2</c:v>
                </c:pt>
                <c:pt idx="4031">
                  <c:v>-3.1477167408972002E-2</c:v>
                </c:pt>
                <c:pt idx="4032">
                  <c:v>-3.2238972487912174E-2</c:v>
                </c:pt>
                <c:pt idx="4033">
                  <c:v>-3.3010875331512209E-2</c:v>
                </c:pt>
                <c:pt idx="4034">
                  <c:v>-3.3792764399338295E-2</c:v>
                </c:pt>
                <c:pt idx="4035">
                  <c:v>-3.4584480648509441E-2</c:v>
                </c:pt>
                <c:pt idx="4036">
                  <c:v>-3.5385831467681074E-2</c:v>
                </c:pt>
                <c:pt idx="4037">
                  <c:v>-3.6196625962734014E-2</c:v>
                </c:pt>
                <c:pt idx="4038">
                  <c:v>-3.7016680558609426E-2</c:v>
                </c:pt>
                <c:pt idx="4039">
                  <c:v>-3.7845809208249363E-2</c:v>
                </c:pt>
                <c:pt idx="4040">
                  <c:v>-3.8683845019869711E-2</c:v>
                </c:pt>
                <c:pt idx="4041">
                  <c:v>-3.9530663003709041E-2</c:v>
                </c:pt>
                <c:pt idx="4042">
                  <c:v>-4.0386136106956967E-2</c:v>
                </c:pt>
                <c:pt idx="4043">
                  <c:v>-4.1250061209923826E-2</c:v>
                </c:pt>
                <c:pt idx="4044">
                  <c:v>-4.2122170103870926E-2</c:v>
                </c:pt>
                <c:pt idx="4045">
                  <c:v>-4.3002231242304977E-2</c:v>
                </c:pt>
                <c:pt idx="4046">
                  <c:v>-4.3890104821658116E-2</c:v>
                </c:pt>
                <c:pt idx="4047">
                  <c:v>-4.4785668924810125E-2</c:v>
                </c:pt>
                <c:pt idx="4048">
                  <c:v>-4.568871032731095E-2</c:v>
                </c:pt>
                <c:pt idx="4049">
                  <c:v>-4.6598910509084698E-2</c:v>
                </c:pt>
                <c:pt idx="4050">
                  <c:v>-4.7515925924275434E-2</c:v>
                </c:pt>
                <c:pt idx="4051">
                  <c:v>-4.8439464558492844E-2</c:v>
                </c:pt>
                <c:pt idx="4052">
                  <c:v>-4.9369293783911826E-2</c:v>
                </c:pt>
                <c:pt idx="4053">
                  <c:v>-5.03051864552682E-2</c:v>
                </c:pt>
                <c:pt idx="4054">
                  <c:v>-5.1246853205507759E-2</c:v>
                </c:pt>
                <c:pt idx="4055">
                  <c:v>-5.2193923576655712E-2</c:v>
                </c:pt>
                <c:pt idx="4056">
                  <c:v>-5.3145999933086892E-2</c:v>
                </c:pt>
                <c:pt idx="4057">
                  <c:v>-5.4102716634059397E-2</c:v>
                </c:pt>
                <c:pt idx="4058">
                  <c:v>-5.5063716511872626E-2</c:v>
                </c:pt>
                <c:pt idx="4059">
                  <c:v>-5.6028574249808075E-2</c:v>
                </c:pt>
                <c:pt idx="4060">
                  <c:v>-5.6996786331297879E-2</c:v>
                </c:pt>
                <c:pt idx="4061">
                  <c:v>-5.7967851620672785E-2</c:v>
                </c:pt>
                <c:pt idx="4062">
                  <c:v>-5.8941331741496843E-2</c:v>
                </c:pt>
                <c:pt idx="4063">
                  <c:v>-5.9916830635105833E-2</c:v>
                </c:pt>
                <c:pt idx="4064">
                  <c:v>-6.0893973154698348E-2</c:v>
                </c:pt>
                <c:pt idx="4065">
                  <c:v>-6.1872438702261195E-2</c:v>
                </c:pt>
                <c:pt idx="4066">
                  <c:v>-6.2851969954994993E-2</c:v>
                </c:pt>
                <c:pt idx="4067">
                  <c:v>-6.3832295689317239E-2</c:v>
                </c:pt>
                <c:pt idx="4068">
                  <c:v>-6.4813059779186194E-2</c:v>
                </c:pt>
                <c:pt idx="4069">
                  <c:v>-6.579384939292901E-2</c:v>
                </c:pt>
                <c:pt idx="4070">
                  <c:v>-6.6774246666064879E-2</c:v>
                </c:pt>
                <c:pt idx="4071">
                  <c:v>-6.7753795394699445E-2</c:v>
                </c:pt>
                <c:pt idx="4072">
                  <c:v>-6.8731948446010008E-2</c:v>
                </c:pt>
                <c:pt idx="4073">
                  <c:v>-6.9708125521843398E-2</c:v>
                </c:pt>
                <c:pt idx="4074">
                  <c:v>-7.0681830026511933E-2</c:v>
                </c:pt>
                <c:pt idx="4075">
                  <c:v>-7.1652656636742668E-2</c:v>
                </c:pt>
                <c:pt idx="4076">
                  <c:v>-7.2620182834069749E-2</c:v>
                </c:pt>
                <c:pt idx="4077">
                  <c:v>-7.3583912418889383E-2</c:v>
                </c:pt>
                <c:pt idx="4078">
                  <c:v>-7.4543337031591106E-2</c:v>
                </c:pt>
                <c:pt idx="4079">
                  <c:v>-7.5497991231422784E-2</c:v>
                </c:pt>
                <c:pt idx="4080">
                  <c:v>-7.6447416311622926E-2</c:v>
                </c:pt>
                <c:pt idx="4081">
                  <c:v>-7.7391120090398655E-2</c:v>
                </c:pt>
                <c:pt idx="4082">
                  <c:v>-7.8328612815551979E-2</c:v>
                </c:pt>
                <c:pt idx="4083">
                  <c:v>-7.9259443891376305E-2</c:v>
                </c:pt>
                <c:pt idx="4084">
                  <c:v>-8.0183153279398622E-2</c:v>
                </c:pt>
                <c:pt idx="4085">
                  <c:v>-8.1099202260930064E-2</c:v>
                </c:pt>
                <c:pt idx="4086">
                  <c:v>-8.2006993531187011E-2</c:v>
                </c:pt>
                <c:pt idx="4087">
                  <c:v>-8.2905952615684148E-2</c:v>
                </c:pt>
                <c:pt idx="4088">
                  <c:v>-8.3795557314341199E-2</c:v>
                </c:pt>
                <c:pt idx="4089">
                  <c:v>-8.4675295825608038E-2</c:v>
                </c:pt>
                <c:pt idx="4090">
                  <c:v>-8.554463364836308E-2</c:v>
                </c:pt>
                <c:pt idx="4091">
                  <c:v>-8.6403027021164716E-2</c:v>
                </c:pt>
                <c:pt idx="4092">
                  <c:v>-8.7249940824625116E-2</c:v>
                </c:pt>
                <c:pt idx="4093">
                  <c:v>-8.8084843708545885E-2</c:v>
                </c:pt>
                <c:pt idx="4094">
                  <c:v>-8.8907204608461798E-2</c:v>
                </c:pt>
                <c:pt idx="4095">
                  <c:v>-8.9716498733010477E-2</c:v>
                </c:pt>
                <c:pt idx="4096">
                  <c:v>-9.0512193600832708E-2</c:v>
                </c:pt>
                <c:pt idx="4097">
                  <c:v>-9.1293712661341925E-2</c:v>
                </c:pt>
                <c:pt idx="4098">
                  <c:v>-9.2060425283362696E-2</c:v>
                </c:pt>
                <c:pt idx="4099">
                  <c:v>-9.2811692525170311E-2</c:v>
                </c:pt>
                <c:pt idx="4100">
                  <c:v>-9.3546926531829402E-2</c:v>
                </c:pt>
                <c:pt idx="4101">
                  <c:v>-9.4265594908380157E-2</c:v>
                </c:pt>
                <c:pt idx="4102">
                  <c:v>-9.4967158506192847E-2</c:v>
                </c:pt>
                <c:pt idx="4103">
                  <c:v>-9.5651007088247295E-2</c:v>
                </c:pt>
                <c:pt idx="4104">
                  <c:v>-9.6316469398960075E-2</c:v>
                </c:pt>
                <c:pt idx="4105">
                  <c:v>-9.6962899165357816E-2</c:v>
                </c:pt>
                <c:pt idx="4106">
                  <c:v>-9.7589748912675883E-2</c:v>
                </c:pt>
                <c:pt idx="4107">
                  <c:v>-9.8196548304826603E-2</c:v>
                </c:pt>
                <c:pt idx="4108">
                  <c:v>-9.8782817642936824E-2</c:v>
                </c:pt>
                <c:pt idx="4109">
                  <c:v>-9.9348026667216149E-2</c:v>
                </c:pt>
                <c:pt idx="4110">
                  <c:v>-9.9891635616952065E-2</c:v>
                </c:pt>
                <c:pt idx="4111">
                  <c:v>-0.10041313129899897</c:v>
                </c:pt>
                <c:pt idx="4112">
                  <c:v>-0.10091198524074826</c:v>
                </c:pt>
                <c:pt idx="4113">
                  <c:v>-0.10138759188923555</c:v>
                </c:pt>
                <c:pt idx="4114">
                  <c:v>-0.101839283529968</c:v>
                </c:pt>
                <c:pt idx="4115">
                  <c:v>-0.10226640582620335</c:v>
                </c:pt>
                <c:pt idx="4116">
                  <c:v>-0.10266836083239891</c:v>
                </c:pt>
                <c:pt idx="4117">
                  <c:v>-0.10304459322939082</c:v>
                </c:pt>
                <c:pt idx="4118">
                  <c:v>-0.10339457485181695</c:v>
                </c:pt>
                <c:pt idx="4119">
                  <c:v>-0.10371780020326737</c:v>
                </c:pt>
                <c:pt idx="4120">
                  <c:v>-0.10401375140412754</c:v>
                </c:pt>
                <c:pt idx="4121">
                  <c:v>-0.10428184355859579</c:v>
                </c:pt>
                <c:pt idx="4122">
                  <c:v>-0.10452142254840673</c:v>
                </c:pt>
                <c:pt idx="4123">
                  <c:v>-0.10473182523742781</c:v>
                </c:pt>
                <c:pt idx="4124">
                  <c:v>-0.10491242595088425</c:v>
                </c:pt>
                <c:pt idx="4125">
                  <c:v>-0.10506263118616968</c:v>
                </c:pt>
                <c:pt idx="4126">
                  <c:v>-0.10518187033458934</c:v>
                </c:pt>
                <c:pt idx="4127">
                  <c:v>-0.10526960399196961</c:v>
                </c:pt>
                <c:pt idx="4128">
                  <c:v>-0.105325303178102</c:v>
                </c:pt>
                <c:pt idx="4129">
                  <c:v>-0.10534840068894585</c:v>
                </c:pt>
                <c:pt idx="4130">
                  <c:v>-0.10533829792847316</c:v>
                </c:pt>
                <c:pt idx="4131">
                  <c:v>-0.10529444418221788</c:v>
                </c:pt>
                <c:pt idx="4132">
                  <c:v>-0.10521637368949882</c:v>
                </c:pt>
                <c:pt idx="4133">
                  <c:v>-0.1051036391714347</c:v>
                </c:pt>
                <c:pt idx="4134">
                  <c:v>-0.10495575355435677</c:v>
                </c:pt>
                <c:pt idx="4135">
                  <c:v>-0.10477224755807972</c:v>
                </c:pt>
                <c:pt idx="4136">
                  <c:v>-0.10455275218962679</c:v>
                </c:pt>
                <c:pt idx="4137">
                  <c:v>-0.1042969604519063</c:v>
                </c:pt>
                <c:pt idx="4138">
                  <c:v>-0.10400451843056278</c:v>
                </c:pt>
                <c:pt idx="4139">
                  <c:v>-0.10367502084989644</c:v>
                </c:pt>
                <c:pt idx="4140">
                  <c:v>-0.10330812640506358</c:v>
                </c:pt>
                <c:pt idx="4141">
                  <c:v>-0.10290362224209904</c:v>
                </c:pt>
                <c:pt idx="4142">
                  <c:v>-0.10246134201665152</c:v>
                </c:pt>
                <c:pt idx="4143">
                  <c:v>-0.101981036438706</c:v>
                </c:pt>
                <c:pt idx="4144">
                  <c:v>-0.10146232324740773</c:v>
                </c:pt>
                <c:pt idx="4145">
                  <c:v>-0.10090472472001463</c:v>
                </c:pt>
                <c:pt idx="4146">
                  <c:v>-0.10030774341177848</c:v>
                </c:pt>
                <c:pt idx="4147">
                  <c:v>-9.9670948554783728E-2</c:v>
                </c:pt>
                <c:pt idx="4148">
                  <c:v>-9.8994037146474409E-2</c:v>
                </c:pt>
                <c:pt idx="4149">
                  <c:v>-9.8276823108182018E-2</c:v>
                </c:pt>
                <c:pt idx="4150">
                  <c:v>-9.7519174854498958E-2</c:v>
                </c:pt>
                <c:pt idx="4151">
                  <c:v>-9.6720979171120686E-2</c:v>
                </c:pt>
                <c:pt idx="4152">
                  <c:v>-9.5882148467569747E-2</c:v>
                </c:pt>
                <c:pt idx="4153">
                  <c:v>-9.5002606889532201E-2</c:v>
                </c:pt>
                <c:pt idx="4154">
                  <c:v>-9.4082233206490715E-2</c:v>
                </c:pt>
                <c:pt idx="4155">
                  <c:v>-9.3120829771738911E-2</c:v>
                </c:pt>
                <c:pt idx="4156">
                  <c:v>-9.2118159500671468E-2</c:v>
                </c:pt>
                <c:pt idx="4157">
                  <c:v>-9.1074002040372831E-2</c:v>
                </c:pt>
                <c:pt idx="4158">
                  <c:v>-8.99881855192428E-2</c:v>
                </c:pt>
                <c:pt idx="4159">
                  <c:v>-8.8860621471791509E-2</c:v>
                </c:pt>
                <c:pt idx="4160">
                  <c:v>-8.7691358608610714E-2</c:v>
                </c:pt>
                <c:pt idx="4161">
                  <c:v>-8.6480591504413507E-2</c:v>
                </c:pt>
                <c:pt idx="4162">
                  <c:v>-8.5228568907968427E-2</c:v>
                </c:pt>
                <c:pt idx="4163">
                  <c:v>-8.3935459464763371E-2</c:v>
                </c:pt>
                <c:pt idx="4164">
                  <c:v>-8.260129856700775E-2</c:v>
                </c:pt>
                <c:pt idx="4165">
                  <c:v>-8.1226083035212032E-2</c:v>
                </c:pt>
                <c:pt idx="4166">
                  <c:v>-7.9809951046777919E-2</c:v>
                </c:pt>
                <c:pt idx="4167">
                  <c:v>-7.8353286311933806E-2</c:v>
                </c:pt>
                <c:pt idx="4168">
                  <c:v>-7.6856620112806667E-2</c:v>
                </c:pt>
                <c:pt idx="4169">
                  <c:v>-7.5320403363280539E-2</c:v>
                </c:pt>
                <c:pt idx="4170">
                  <c:v>-7.3744896100457105E-2</c:v>
                </c:pt>
                <c:pt idx="4171">
                  <c:v>-7.2130302766919591E-2</c:v>
                </c:pt>
                <c:pt idx="4172">
                  <c:v>-7.0476955739956951E-2</c:v>
                </c:pt>
                <c:pt idx="4173">
                  <c:v>-6.8785279933145177E-2</c:v>
                </c:pt>
                <c:pt idx="4174">
                  <c:v>-6.7055609569672853E-2</c:v>
                </c:pt>
                <c:pt idx="4175">
                  <c:v>-6.5288180845204477E-2</c:v>
                </c:pt>
                <c:pt idx="4176">
                  <c:v>-6.3483366455976492E-2</c:v>
                </c:pt>
                <c:pt idx="4177">
                  <c:v>-6.1641828963504508E-2</c:v>
                </c:pt>
                <c:pt idx="4178">
                  <c:v>-5.9764373094602329E-2</c:v>
                </c:pt>
                <c:pt idx="4179">
                  <c:v>-5.7851719129421879E-2</c:v>
                </c:pt>
                <c:pt idx="4180">
                  <c:v>-5.5904500309017273E-2</c:v>
                </c:pt>
                <c:pt idx="4181">
                  <c:v>-5.3923405189041367E-2</c:v>
                </c:pt>
                <c:pt idx="4182">
                  <c:v>-5.1909184444365285E-2</c:v>
                </c:pt>
                <c:pt idx="4183">
                  <c:v>-4.9862523201636956E-2</c:v>
                </c:pt>
                <c:pt idx="4184">
                  <c:v>-4.7784034358666384E-2</c:v>
                </c:pt>
                <c:pt idx="4185">
                  <c:v>-4.5674427339340594E-2</c:v>
                </c:pt>
                <c:pt idx="4186">
                  <c:v>-4.3534617798076929E-2</c:v>
                </c:pt>
                <c:pt idx="4187">
                  <c:v>-4.136564258362313E-2</c:v>
                </c:pt>
                <c:pt idx="4188">
                  <c:v>-3.9168538377357648E-2</c:v>
                </c:pt>
                <c:pt idx="4189">
                  <c:v>-3.6944338667318631E-2</c:v>
                </c:pt>
                <c:pt idx="4190">
                  <c:v>-3.4694105473801265E-2</c:v>
                </c:pt>
                <c:pt idx="4191">
                  <c:v>-3.241887275505969E-2</c:v>
                </c:pt>
                <c:pt idx="4192">
                  <c:v>-3.0119579621678744E-2</c:v>
                </c:pt>
                <c:pt idx="4193">
                  <c:v>-2.7797138909001675E-2</c:v>
                </c:pt>
                <c:pt idx="4194">
                  <c:v>-2.5452591993204987E-2</c:v>
                </c:pt>
                <c:pt idx="4195">
                  <c:v>-2.3087156839550402E-2</c:v>
                </c:pt>
                <c:pt idx="4196">
                  <c:v>-2.0702104872756449E-2</c:v>
                </c:pt>
                <c:pt idx="4197">
                  <c:v>-1.8298613770109304E-2</c:v>
                </c:pt>
                <c:pt idx="4198">
                  <c:v>-1.5877762355077828E-2</c:v>
                </c:pt>
                <c:pt idx="4199">
                  <c:v>-1.3440665101993094E-2</c:v>
                </c:pt>
                <c:pt idx="4200">
                  <c:v>-1.0988596758500582E-2</c:v>
                </c:pt>
                <c:pt idx="4201">
                  <c:v>-8.5229786455710346E-3</c:v>
                </c:pt>
                <c:pt idx="4202">
                  <c:v>-6.0452492328796782E-3</c:v>
                </c:pt>
                <c:pt idx="4203">
                  <c:v>-3.5567622783911155E-3</c:v>
                </c:pt>
                <c:pt idx="4204">
                  <c:v>-1.0588104832098778E-3</c:v>
                </c:pt>
                <c:pt idx="4205">
                  <c:v>1.4472781429188813E-3</c:v>
                </c:pt>
                <c:pt idx="4206">
                  <c:v>3.9600888836592799E-3</c:v>
                </c:pt>
                <c:pt idx="4207">
                  <c:v>6.4781384179130649E-3</c:v>
                </c:pt>
                <c:pt idx="4208">
                  <c:v>8.999900736156103E-3</c:v>
                </c:pt>
                <c:pt idx="4209">
                  <c:v>1.1523820704576731E-2</c:v>
                </c:pt>
                <c:pt idx="4210">
                  <c:v>1.4048347805152857E-2</c:v>
                </c:pt>
                <c:pt idx="4211">
                  <c:v>1.6571962815184364E-2</c:v>
                </c:pt>
                <c:pt idx="4212">
                  <c:v>1.909312165532645E-2</c:v>
                </c:pt>
                <c:pt idx="4213">
                  <c:v>2.1610143028918206E-2</c:v>
                </c:pt>
                <c:pt idx="4214">
                  <c:v>2.4121181656142389E-2</c:v>
                </c:pt>
                <c:pt idx="4215">
                  <c:v>2.6624342230801012E-2</c:v>
                </c:pt>
                <c:pt idx="4216">
                  <c:v>2.9117802204291787E-2</c:v>
                </c:pt>
                <c:pt idx="4217">
                  <c:v>3.159980815457529E-2</c:v>
                </c:pt>
                <c:pt idx="4218">
                  <c:v>3.406859401864859E-2</c:v>
                </c:pt>
                <c:pt idx="4219">
                  <c:v>3.6522354454026261E-2</c:v>
                </c:pt>
                <c:pt idx="4220">
                  <c:v>3.895928712419388E-2</c:v>
                </c:pt>
                <c:pt idx="4221">
                  <c:v>4.137760457348022E-2</c:v>
                </c:pt>
                <c:pt idx="4222">
                  <c:v>4.3775472722953165E-2</c:v>
                </c:pt>
                <c:pt idx="4223">
                  <c:v>4.6150949569465569E-2</c:v>
                </c:pt>
                <c:pt idx="4224">
                  <c:v>4.8502013607436056E-2</c:v>
                </c:pt>
                <c:pt idx="4225">
                  <c:v>5.0826682730969318E-2</c:v>
                </c:pt>
                <c:pt idx="4226">
                  <c:v>5.3123123020254327E-2</c:v>
                </c:pt>
                <c:pt idx="4227">
                  <c:v>5.5389617270688009E-2</c:v>
                </c:pt>
                <c:pt idx="4228">
                  <c:v>5.762437643405674E-2</c:v>
                </c:pt>
                <c:pt idx="4229">
                  <c:v>5.9825375330246615E-2</c:v>
                </c:pt>
                <c:pt idx="4230">
                  <c:v>6.1990431360628338E-2</c:v>
                </c:pt>
                <c:pt idx="4231">
                  <c:v>6.4117475442332136E-2</c:v>
                </c:pt>
                <c:pt idx="4232">
                  <c:v>6.6204687072418278E-2</c:v>
                </c:pt>
                <c:pt idx="4233">
                  <c:v>6.8250302124945039E-2</c:v>
                </c:pt>
                <c:pt idx="4234">
                  <c:v>7.0252328258048849E-2</c:v>
                </c:pt>
                <c:pt idx="4235">
                  <c:v>7.2208527451410251E-2</c:v>
                </c:pt>
                <c:pt idx="4236">
                  <c:v>7.4116659224572223E-2</c:v>
                </c:pt>
                <c:pt idx="4237">
                  <c:v>7.597464735026789E-2</c:v>
                </c:pt>
                <c:pt idx="4238">
                  <c:v>7.7780505854671278E-2</c:v>
                </c:pt>
                <c:pt idx="4239">
                  <c:v>7.9532226255536298E-2</c:v>
                </c:pt>
                <c:pt idx="4240">
                  <c:v>8.1227826557875235E-2</c:v>
                </c:pt>
                <c:pt idx="4241">
                  <c:v>8.2865436504649087E-2</c:v>
                </c:pt>
                <c:pt idx="4242">
                  <c:v>8.4443185648643976E-2</c:v>
                </c:pt>
                <c:pt idx="4243">
                  <c:v>8.5958945218135616E-2</c:v>
                </c:pt>
                <c:pt idx="4244">
                  <c:v>8.7410229173910226E-2</c:v>
                </c:pt>
                <c:pt idx="4245">
                  <c:v>8.8794411426377243E-2</c:v>
                </c:pt>
                <c:pt idx="4246">
                  <c:v>9.010906390718508E-2</c:v>
                </c:pt>
                <c:pt idx="4247">
                  <c:v>9.1352084959840943E-2</c:v>
                </c:pt>
                <c:pt idx="4248">
                  <c:v>9.2521507726889968E-2</c:v>
                </c:pt>
                <c:pt idx="4249">
                  <c:v>9.3615200080719455E-2</c:v>
                </c:pt>
                <c:pt idx="4250">
                  <c:v>9.4630769190628836E-2</c:v>
                </c:pt>
                <c:pt idx="4251">
                  <c:v>9.55657709405449E-2</c:v>
                </c:pt>
                <c:pt idx="4252">
                  <c:v>9.6418009369538329E-2</c:v>
                </c:pt>
                <c:pt idx="4253">
                  <c:v>9.718561753940784E-2</c:v>
                </c:pt>
                <c:pt idx="4254">
                  <c:v>9.7866853900101192E-2</c:v>
                </c:pt>
                <c:pt idx="4255">
                  <c:v>9.8459847481571702E-2</c:v>
                </c:pt>
                <c:pt idx="4256">
                  <c:v>9.8962536063741599E-2</c:v>
                </c:pt>
                <c:pt idx="4257">
                  <c:v>9.9372785195576047E-2</c:v>
                </c:pt>
                <c:pt idx="4258">
                  <c:v>9.9688498024411432E-2</c:v>
                </c:pt>
                <c:pt idx="4259">
                  <c:v>9.9907627644046773E-2</c:v>
                </c:pt>
                <c:pt idx="4260">
                  <c:v>0.10002817648812458</c:v>
                </c:pt>
                <c:pt idx="4261">
                  <c:v>0.1000482512755059</c:v>
                </c:pt>
                <c:pt idx="4262">
                  <c:v>9.9966093433279904E-2</c:v>
                </c:pt>
                <c:pt idx="4263">
                  <c:v>9.9780000751405085E-2</c:v>
                </c:pt>
                <c:pt idx="4264">
                  <c:v>9.948821191973381E-2</c:v>
                </c:pt>
                <c:pt idx="4265">
                  <c:v>9.908889323340421E-2</c:v>
                </c:pt>
                <c:pt idx="4266">
                  <c:v>9.8580222163200268E-2</c:v>
                </c:pt>
                <c:pt idx="4267">
                  <c:v>9.7960434163239213E-2</c:v>
                </c:pt>
                <c:pt idx="4268">
                  <c:v>9.7227786091662535E-2</c:v>
                </c:pt>
                <c:pt idx="4269">
                  <c:v>9.6380549942591334E-2</c:v>
                </c:pt>
                <c:pt idx="4270">
                  <c:v>9.5417102505205853E-2</c:v>
                </c:pt>
                <c:pt idx="4271">
                  <c:v>9.4336001670115827E-2</c:v>
                </c:pt>
                <c:pt idx="4272">
                  <c:v>9.3135934899311171E-2</c:v>
                </c:pt>
                <c:pt idx="4273">
                  <c:v>9.1815608122678846E-2</c:v>
                </c:pt>
                <c:pt idx="4274">
                  <c:v>9.037371017735496E-2</c:v>
                </c:pt>
                <c:pt idx="4275">
                  <c:v>8.8808933472247317E-2</c:v>
                </c:pt>
                <c:pt idx="4276">
                  <c:v>8.7119941978774068E-2</c:v>
                </c:pt>
                <c:pt idx="4277">
                  <c:v>8.5305308050221421E-2</c:v>
                </c:pt>
                <c:pt idx="4278">
                  <c:v>8.3363554186083447E-2</c:v>
                </c:pt>
                <c:pt idx="4279">
                  <c:v>8.1293315939690067E-2</c:v>
                </c:pt>
                <c:pt idx="4280">
                  <c:v>7.9093491923295151E-2</c:v>
                </c:pt>
                <c:pt idx="4281">
                  <c:v>7.6763291406282283E-2</c:v>
                </c:pt>
                <c:pt idx="4282">
                  <c:v>7.4302183315167566E-2</c:v>
                </c:pt>
                <c:pt idx="4283">
                  <c:v>7.1709731754500364E-2</c:v>
                </c:pt>
                <c:pt idx="4284">
                  <c:v>6.8985333939314733E-2</c:v>
                </c:pt>
                <c:pt idx="4285">
                  <c:v>6.6128082975989946E-2</c:v>
                </c:pt>
                <c:pt idx="4286">
                  <c:v>6.3136988707930788E-2</c:v>
                </c:pt>
                <c:pt idx="4287">
                  <c:v>6.001137583761549E-2</c:v>
                </c:pt>
                <c:pt idx="4288">
                  <c:v>5.6750959241536898E-2</c:v>
                </c:pt>
                <c:pt idx="4289">
                  <c:v>5.3355473126615642E-2</c:v>
                </c:pt>
                <c:pt idx="4290">
                  <c:v>4.9824376483151502E-2</c:v>
                </c:pt>
                <c:pt idx="4291">
                  <c:v>4.6157084612616174E-2</c:v>
                </c:pt>
                <c:pt idx="4292">
                  <c:v>4.2353422526443432E-2</c:v>
                </c:pt>
                <c:pt idx="4293">
                  <c:v>3.8413663216128352E-2</c:v>
                </c:pt>
                <c:pt idx="4294">
                  <c:v>3.4338103774637939E-2</c:v>
                </c:pt>
                <c:pt idx="4295">
                  <c:v>3.0126754963790796E-2</c:v>
                </c:pt>
                <c:pt idx="4296">
                  <c:v>2.5779493264122336E-2</c:v>
                </c:pt>
                <c:pt idx="4297">
                  <c:v>2.1296379044199558E-2</c:v>
                </c:pt>
                <c:pt idx="4298">
                  <c:v>1.6677730270623536E-2</c:v>
                </c:pt>
                <c:pt idx="4299">
                  <c:v>1.1923968194125542E-2</c:v>
                </c:pt>
                <c:pt idx="4300">
                  <c:v>7.0355066768501024E-3</c:v>
                </c:pt>
                <c:pt idx="4301">
                  <c:v>2.0127937639111177E-3</c:v>
                </c:pt>
                <c:pt idx="4302">
                  <c:v>-3.1435724890323136E-3</c:v>
                </c:pt>
                <c:pt idx="4303">
                  <c:v>-8.4327282043823969E-3</c:v>
                </c:pt>
                <c:pt idx="4304">
                  <c:v>-1.3853511217185062E-2</c:v>
                </c:pt>
                <c:pt idx="4305">
                  <c:v>-1.9404627510018296E-2</c:v>
                </c:pt>
                <c:pt idx="4306">
                  <c:v>-2.5084955210046889E-2</c:v>
                </c:pt>
                <c:pt idx="4307">
                  <c:v>-3.0893659544435109E-2</c:v>
                </c:pt>
                <c:pt idx="4308">
                  <c:v>-3.6829908579866164E-2</c:v>
                </c:pt>
                <c:pt idx="4309">
                  <c:v>-4.2892479187540439E-2</c:v>
                </c:pt>
                <c:pt idx="4310">
                  <c:v>-4.9079749853733569E-2</c:v>
                </c:pt>
                <c:pt idx="4311">
                  <c:v>-5.539009858267642E-2</c:v>
                </c:pt>
                <c:pt idx="4312">
                  <c:v>-6.1822164089051876E-2</c:v>
                </c:pt>
                <c:pt idx="4313">
                  <c:v>-6.8374589295973745E-2</c:v>
                </c:pt>
                <c:pt idx="4314">
                  <c:v>-7.5045573357838846E-2</c:v>
                </c:pt>
                <c:pt idx="4315">
                  <c:v>-8.1832835622568628E-2</c:v>
                </c:pt>
                <c:pt idx="4316">
                  <c:v>-8.873404441522445E-2</c:v>
                </c:pt>
                <c:pt idx="4317">
                  <c:v>-9.5747151880389306E-2</c:v>
                </c:pt>
                <c:pt idx="4318">
                  <c:v>-0.10287024723880052</c:v>
                </c:pt>
                <c:pt idx="4319">
                  <c:v>-0.11010120977540211</c:v>
                </c:pt>
                <c:pt idx="4320">
                  <c:v>-0.11743764519513847</c:v>
                </c:pt>
                <c:pt idx="4321">
                  <c:v>-0.12487708492144838</c:v>
                </c:pt>
                <c:pt idx="4322">
                  <c:v>-0.13241703862756088</c:v>
                </c:pt>
                <c:pt idx="4323">
                  <c:v>-0.14005479707658702</c:v>
                </c:pt>
                <c:pt idx="4324">
                  <c:v>-0.14778735428555001</c:v>
                </c:pt>
                <c:pt idx="4325">
                  <c:v>-0.1556116666799347</c:v>
                </c:pt>
                <c:pt idx="4326">
                  <c:v>-0.16352491823746276</c:v>
                </c:pt>
                <c:pt idx="4327">
                  <c:v>-0.17152438810940848</c:v>
                </c:pt>
                <c:pt idx="4328">
                  <c:v>-0.17960708362442696</c:v>
                </c:pt>
                <c:pt idx="4329">
                  <c:v>-0.18776965596859671</c:v>
                </c:pt>
                <c:pt idx="4330">
                  <c:v>-0.19600872135875055</c:v>
                </c:pt>
                <c:pt idx="4331">
                  <c:v>-0.20432113748495681</c:v>
                </c:pt>
                <c:pt idx="4332">
                  <c:v>-0.21270385140011791</c:v>
                </c:pt>
                <c:pt idx="4333">
                  <c:v>-0.22115351889043103</c:v>
                </c:pt>
                <c:pt idx="4334">
                  <c:v>-0.22966636851318087</c:v>
                </c:pt>
                <c:pt idx="4335">
                  <c:v>-0.23823842998110933</c:v>
                </c:pt>
                <c:pt idx="4336">
                  <c:v>-0.24686579653176188</c:v>
                </c:pt>
                <c:pt idx="4337">
                  <c:v>-0.25554461670184819</c:v>
                </c:pt>
                <c:pt idx="4338">
                  <c:v>-0.2642708909298811</c:v>
                </c:pt>
                <c:pt idx="4339">
                  <c:v>-0.27304038370310896</c:v>
                </c:pt>
                <c:pt idx="4340">
                  <c:v>-0.28184881080231677</c:v>
                </c:pt>
                <c:pt idx="4341">
                  <c:v>-0.29069213834148644</c:v>
                </c:pt>
                <c:pt idx="4342">
                  <c:v>-0.29956666663108344</c:v>
                </c:pt>
                <c:pt idx="4343">
                  <c:v>-0.30846874053442208</c:v>
                </c:pt>
                <c:pt idx="4344">
                  <c:v>-0.3173943164351925</c:v>
                </c:pt>
                <c:pt idx="4345">
                  <c:v>-0.32633884543467973</c:v>
                </c:pt>
                <c:pt idx="4346">
                  <c:v>-0.33529764235149317</c:v>
                </c:pt>
                <c:pt idx="4347">
                  <c:v>-0.34426632572438548</c:v>
                </c:pt>
                <c:pt idx="4348">
                  <c:v>-0.35324076531611803</c:v>
                </c:pt>
                <c:pt idx="4349">
                  <c:v>-0.36221658639915555</c:v>
                </c:pt>
                <c:pt idx="4350">
                  <c:v>-0.37118889109828551</c:v>
                </c:pt>
                <c:pt idx="4351">
                  <c:v>-0.38015257182628515</c:v>
                </c:pt>
                <c:pt idx="4352">
                  <c:v>-0.38910275325211657</c:v>
                </c:pt>
                <c:pt idx="4353">
                  <c:v>-0.39803474455341409</c:v>
                </c:pt>
                <c:pt idx="4354">
                  <c:v>-0.40694364019408669</c:v>
                </c:pt>
                <c:pt idx="4355">
                  <c:v>-0.41582419900192985</c:v>
                </c:pt>
                <c:pt idx="4356">
                  <c:v>-0.42467113043650234</c:v>
                </c:pt>
                <c:pt idx="4357">
                  <c:v>-0.43347930200020962</c:v>
                </c:pt>
                <c:pt idx="4358">
                  <c:v>-0.44224364084811052</c:v>
                </c:pt>
                <c:pt idx="4359">
                  <c:v>-0.45095906293593463</c:v>
                </c:pt>
                <c:pt idx="4360">
                  <c:v>-0.45962059480475792</c:v>
                </c:pt>
                <c:pt idx="4361">
                  <c:v>-0.46822333695198026</c:v>
                </c:pt>
                <c:pt idx="4362">
                  <c:v>-0.47676210902806082</c:v>
                </c:pt>
                <c:pt idx="4363">
                  <c:v>-0.48523125304534176</c:v>
                </c:pt>
                <c:pt idx="4364">
                  <c:v>-0.49362496362543146</c:v>
                </c:pt>
                <c:pt idx="4365">
                  <c:v>-0.50193774710496075</c:v>
                </c:pt>
                <c:pt idx="4366">
                  <c:v>-0.5101644473598167</c:v>
                </c:pt>
                <c:pt idx="4367">
                  <c:v>-0.51829995522435057</c:v>
                </c:pt>
                <c:pt idx="4368">
                  <c:v>-0.52633905537517045</c:v>
                </c:pt>
                <c:pt idx="4369">
                  <c:v>-0.53427643794042612</c:v>
                </c:pt>
                <c:pt idx="4370">
                  <c:v>-0.5421066621166063</c:v>
                </c:pt>
                <c:pt idx="4371">
                  <c:v>-0.54982420255879338</c:v>
                </c:pt>
                <c:pt idx="4372">
                  <c:v>-0.55742375052479209</c:v>
                </c:pt>
                <c:pt idx="4373">
                  <c:v>-0.5649003977548771</c:v>
                </c:pt>
                <c:pt idx="4374">
                  <c:v>-0.57224929528128277</c:v>
                </c:pt>
                <c:pt idx="4375">
                  <c:v>-0.57946519193629853</c:v>
                </c:pt>
                <c:pt idx="4376">
                  <c:v>-0.58654256340850197</c:v>
                </c:pt>
                <c:pt idx="4377">
                  <c:v>-0.59347615374852103</c:v>
                </c:pt>
                <c:pt idx="4378">
                  <c:v>-0.60026108972561454</c:v>
                </c:pt>
                <c:pt idx="4379">
                  <c:v>-0.60689246573899092</c:v>
                </c:pt>
                <c:pt idx="4380">
                  <c:v>-0.61336518603194701</c:v>
                </c:pt>
                <c:pt idx="4381">
                  <c:v>-0.61967435623772171</c:v>
                </c:pt>
                <c:pt idx="4382">
                  <c:v>-0.62581551944629521</c:v>
                </c:pt>
                <c:pt idx="4383">
                  <c:v>-0.631784267725642</c:v>
                </c:pt>
                <c:pt idx="4384">
                  <c:v>-0.63757580639767508</c:v>
                </c:pt>
                <c:pt idx="4385">
                  <c:v>-0.64318512363207403</c:v>
                </c:pt>
                <c:pt idx="4386">
                  <c:v>-0.64860747419777365</c:v>
                </c:pt>
                <c:pt idx="4387">
                  <c:v>-0.65383852166772383</c:v>
                </c:pt>
                <c:pt idx="4388">
                  <c:v>-0.65887410834785032</c:v>
                </c:pt>
                <c:pt idx="4389">
                  <c:v>-0.66371004881830709</c:v>
                </c:pt>
                <c:pt idx="4390">
                  <c:v>-0.66834206417652486</c:v>
                </c:pt>
                <c:pt idx="4391">
                  <c:v>-0.67276577498196355</c:v>
                </c:pt>
                <c:pt idx="4392">
                  <c:v>-0.67697683855601731</c:v>
                </c:pt>
                <c:pt idx="4393">
                  <c:v>-0.68097122083917094</c:v>
                </c:pt>
                <c:pt idx="4394">
                  <c:v>-0.68474523662165643</c:v>
                </c:pt>
                <c:pt idx="4395">
                  <c:v>-0.68829518626506536</c:v>
                </c:pt>
                <c:pt idx="4396">
                  <c:v>-0.69161705859354949</c:v>
                </c:pt>
                <c:pt idx="4397">
                  <c:v>-0.6947067517961597</c:v>
                </c:pt>
                <c:pt idx="4398">
                  <c:v>-0.69756049294657152</c:v>
                </c:pt>
                <c:pt idx="4399">
                  <c:v>-0.70017485587983042</c:v>
                </c:pt>
                <c:pt idx="4400">
                  <c:v>-0.70254645137453831</c:v>
                </c:pt>
                <c:pt idx="4401">
                  <c:v>-0.70467183396438382</c:v>
                </c:pt>
                <c:pt idx="4402">
                  <c:v>-0.70654769550487195</c:v>
                </c:pt>
                <c:pt idx="4403">
                  <c:v>-0.70817090465374266</c:v>
                </c:pt>
                <c:pt idx="4404">
                  <c:v>-0.70953827607741859</c:v>
                </c:pt>
                <c:pt idx="4405">
                  <c:v>-0.71064646860153857</c:v>
                </c:pt>
                <c:pt idx="4406">
                  <c:v>-0.71149221249185424</c:v>
                </c:pt>
                <c:pt idx="4407">
                  <c:v>-0.71207256572987521</c:v>
                </c:pt>
                <c:pt idx="4408">
                  <c:v>-0.71238494479712899</c:v>
                </c:pt>
                <c:pt idx="4409">
                  <c:v>-0.71242706317920557</c:v>
                </c:pt>
                <c:pt idx="4410">
                  <c:v>-0.71219692141666191</c:v>
                </c:pt>
                <c:pt idx="4411">
                  <c:v>-0.7116927216522404</c:v>
                </c:pt>
                <c:pt idx="4412">
                  <c:v>-0.71091264116748065</c:v>
                </c:pt>
                <c:pt idx="4413">
                  <c:v>-0.70985469546681712</c:v>
                </c:pt>
                <c:pt idx="4414">
                  <c:v>-0.70851686391029944</c:v>
                </c:pt>
                <c:pt idx="4415">
                  <c:v>-0.70689727731198038</c:v>
                </c:pt>
                <c:pt idx="4416">
                  <c:v>-0.70499420132716473</c:v>
                </c:pt>
                <c:pt idx="4417">
                  <c:v>-0.70280590742844296</c:v>
                </c:pt>
                <c:pt idx="4418">
                  <c:v>-0.700330730145026</c:v>
                </c:pt>
                <c:pt idx="4419">
                  <c:v>-0.6975673457807946</c:v>
                </c:pt>
                <c:pt idx="4420">
                  <c:v>-0.69451497573748866</c:v>
                </c:pt>
                <c:pt idx="4421">
                  <c:v>-0.69117327929477057</c:v>
                </c:pt>
                <c:pt idx="4422">
                  <c:v>-0.68754204925988893</c:v>
                </c:pt>
                <c:pt idx="4423">
                  <c:v>-0.68362099932978959</c:v>
                </c:pt>
                <c:pt idx="4424">
                  <c:v>-0.67940977139860137</c:v>
                </c:pt>
                <c:pt idx="4425">
                  <c:v>-0.67490803197637861</c:v>
                </c:pt>
                <c:pt idx="4426">
                  <c:v>-0.67011550992425661</c:v>
                </c:pt>
                <c:pt idx="4427">
                  <c:v>-0.66503203437580227</c:v>
                </c:pt>
                <c:pt idx="4428">
                  <c:v>-0.65965772029415282</c:v>
                </c:pt>
                <c:pt idx="4429">
                  <c:v>-0.6539932228703178</c:v>
                </c:pt>
                <c:pt idx="4430">
                  <c:v>-0.64803974066025538</c:v>
                </c:pt>
                <c:pt idx="4431">
                  <c:v>-0.64179862750229477</c:v>
                </c:pt>
                <c:pt idx="4432">
                  <c:v>-0.63527095203118178</c:v>
                </c:pt>
                <c:pt idx="4433">
                  <c:v>-0.62845746719706408</c:v>
                </c:pt>
                <c:pt idx="4434">
                  <c:v>-0.62135899335208611</c:v>
                </c:pt>
                <c:pt idx="4435">
                  <c:v>-0.61397676758305331</c:v>
                </c:pt>
                <c:pt idx="4436">
                  <c:v>-0.60631245670777922</c:v>
                </c:pt>
                <c:pt idx="4437">
                  <c:v>-0.59836800520290212</c:v>
                </c:pt>
                <c:pt idx="4438">
                  <c:v>-0.59014558341476087</c:v>
                </c:pt>
                <c:pt idx="4439">
                  <c:v>-0.58164759405409094</c:v>
                </c:pt>
                <c:pt idx="4440">
                  <c:v>-0.57287657085078347</c:v>
                </c:pt>
                <c:pt idx="4441">
                  <c:v>-0.56383504433432108</c:v>
                </c:pt>
                <c:pt idx="4442">
                  <c:v>-0.5545255715896189</c:v>
                </c:pt>
                <c:pt idx="4443">
                  <c:v>-0.54495087898214145</c:v>
                </c:pt>
                <c:pt idx="4444">
                  <c:v>-0.53511391603167524</c:v>
                </c:pt>
                <c:pt idx="4445">
                  <c:v>-0.52501784901967019</c:v>
                </c:pt>
                <c:pt idx="4446">
                  <c:v>-0.51466616937707665</c:v>
                </c:pt>
                <c:pt idx="4447">
                  <c:v>-0.50406281199136338</c:v>
                </c:pt>
                <c:pt idx="4448">
                  <c:v>-0.4932119771196819</c:v>
                </c:pt>
                <c:pt idx="4449">
                  <c:v>-0.48211774927090317</c:v>
                </c:pt>
                <c:pt idx="4450">
                  <c:v>-0.47078401327530112</c:v>
                </c:pt>
                <c:pt idx="4451">
                  <c:v>-0.45921479440043012</c:v>
                </c:pt>
                <c:pt idx="4452">
                  <c:v>-0.44741448234130132</c:v>
                </c:pt>
                <c:pt idx="4453">
                  <c:v>-0.43538757230861319</c:v>
                </c:pt>
                <c:pt idx="4454">
                  <c:v>-0.42313835001719552</c:v>
                </c:pt>
                <c:pt idx="4455">
                  <c:v>-0.41067105685534205</c:v>
                </c:pt>
                <c:pt idx="4456">
                  <c:v>-0.39799029368978867</c:v>
                </c:pt>
                <c:pt idx="4457">
                  <c:v>-0.38510107988674275</c:v>
                </c:pt>
                <c:pt idx="4458">
                  <c:v>-0.37200861033861155</c:v>
                </c:pt>
                <c:pt idx="4459">
                  <c:v>-0.35871821228214013</c:v>
                </c:pt>
                <c:pt idx="4460">
                  <c:v>-0.34523550457846225</c:v>
                </c:pt>
                <c:pt idx="4461">
                  <c:v>-0.33156632075850972</c:v>
                </c:pt>
                <c:pt idx="4462">
                  <c:v>-0.31771642514135046</c:v>
                </c:pt>
                <c:pt idx="4463">
                  <c:v>-0.30369153811222771</c:v>
                </c:pt>
                <c:pt idx="4464">
                  <c:v>-0.28949766836941127</c:v>
                </c:pt>
                <c:pt idx="4465">
                  <c:v>-0.27514110879105913</c:v>
                </c:pt>
                <c:pt idx="4466">
                  <c:v>-0.26062794836516751</c:v>
                </c:pt>
                <c:pt idx="4467">
                  <c:v>-0.24596385203804033</c:v>
                </c:pt>
                <c:pt idx="4468">
                  <c:v>-0.23115457753874483</c:v>
                </c:pt>
                <c:pt idx="4469">
                  <c:v>-0.21620660577336764</c:v>
                </c:pt>
                <c:pt idx="4470">
                  <c:v>-0.20112710522347105</c:v>
                </c:pt>
                <c:pt idx="4471">
                  <c:v>-0.18592344322089394</c:v>
                </c:pt>
                <c:pt idx="4472">
                  <c:v>-0.17060296269674155</c:v>
                </c:pt>
                <c:pt idx="4473">
                  <c:v>-0.15517311332277445</c:v>
                </c:pt>
                <c:pt idx="4474">
                  <c:v>-0.13964147117786016</c:v>
                </c:pt>
                <c:pt idx="4475">
                  <c:v>-0.1240155444831645</c:v>
                </c:pt>
                <c:pt idx="4476">
                  <c:v>-0.10830271896735204</c:v>
                </c:pt>
                <c:pt idx="4477">
                  <c:v>-9.2510451652632691E-2</c:v>
                </c:pt>
                <c:pt idx="4478">
                  <c:v>-7.6646397143800629E-2</c:v>
                </c:pt>
                <c:pt idx="4479">
                  <c:v>-6.0718303232963872E-2</c:v>
                </c:pt>
                <c:pt idx="4480">
                  <c:v>-4.4733890455075268E-2</c:v>
                </c:pt>
                <c:pt idx="4481">
                  <c:v>-2.8700896461783545E-2</c:v>
                </c:pt>
                <c:pt idx="4482">
                  <c:v>-1.262716809548297E-2</c:v>
                </c:pt>
                <c:pt idx="4483">
                  <c:v>3.4793628709886577E-3</c:v>
                </c:pt>
                <c:pt idx="4484">
                  <c:v>1.9610759717967403E-2</c:v>
                </c:pt>
                <c:pt idx="4485">
                  <c:v>3.5759031760703337E-2</c:v>
                </c:pt>
                <c:pt idx="4486">
                  <c:v>5.19159103126604E-2</c:v>
                </c:pt>
                <c:pt idx="4487">
                  <c:v>6.8072675226190704E-2</c:v>
                </c:pt>
                <c:pt idx="4488">
                  <c:v>8.4220351343313793E-2</c:v>
                </c:pt>
                <c:pt idx="4489">
                  <c:v>0.10035023147439717</c:v>
                </c:pt>
                <c:pt idx="4490">
                  <c:v>0.11645416324893146</c:v>
                </c:pt>
                <c:pt idx="4491">
                  <c:v>0.13252413366384808</c:v>
                </c:pt>
                <c:pt idx="4492">
                  <c:v>0.14855155624184743</c:v>
                </c:pt>
                <c:pt idx="4493">
                  <c:v>0.16452715045477759</c:v>
                </c:pt>
                <c:pt idx="4494">
                  <c:v>0.18044153254791614</c:v>
                </c:pt>
                <c:pt idx="4495">
                  <c:v>0.19628563748886274</c:v>
                </c:pt>
                <c:pt idx="4496">
                  <c:v>0.2120504470647645</c:v>
                </c:pt>
                <c:pt idx="4497">
                  <c:v>0.22772670780340079</c:v>
                </c:pt>
                <c:pt idx="4498">
                  <c:v>0.24330536964500507</c:v>
                </c:pt>
                <c:pt idx="4499">
                  <c:v>0.25877815539045301</c:v>
                </c:pt>
                <c:pt idx="4500">
                  <c:v>0.274137154321272</c:v>
                </c:pt>
                <c:pt idx="4501">
                  <c:v>0.28937369417707015</c:v>
                </c:pt>
                <c:pt idx="4502">
                  <c:v>0.30447800350580184</c:v>
                </c:pt>
                <c:pt idx="4503">
                  <c:v>0.31944025374217155</c:v>
                </c:pt>
                <c:pt idx="4504">
                  <c:v>0.33425165915157096</c:v>
                </c:pt>
                <c:pt idx="4505">
                  <c:v>0.34890422093467838</c:v>
                </c:pt>
                <c:pt idx="4506">
                  <c:v>0.36338958054861542</c:v>
                </c:pt>
                <c:pt idx="4507">
                  <c:v>0.37769860243263204</c:v>
                </c:pt>
                <c:pt idx="4508">
                  <c:v>0.3918221697518065</c:v>
                </c:pt>
                <c:pt idx="4509">
                  <c:v>0.40575200155102575</c:v>
                </c:pt>
                <c:pt idx="4510">
                  <c:v>0.4194804180609546</c:v>
                </c:pt>
                <c:pt idx="4511">
                  <c:v>0.43299949296758511</c:v>
                </c:pt>
                <c:pt idx="4512">
                  <c:v>0.44630071487941925</c:v>
                </c:pt>
                <c:pt idx="4513">
                  <c:v>0.4593753998233186</c:v>
                </c:pt>
                <c:pt idx="4514">
                  <c:v>0.47221513777993473</c:v>
                </c:pt>
                <c:pt idx="4515">
                  <c:v>0.48481178083905319</c:v>
                </c:pt>
                <c:pt idx="4516">
                  <c:v>0.49715723121709959</c:v>
                </c:pt>
                <c:pt idx="4517">
                  <c:v>0.50924340232640064</c:v>
                </c:pt>
                <c:pt idx="4518">
                  <c:v>0.5210623134368022</c:v>
                </c:pt>
                <c:pt idx="4519">
                  <c:v>0.53260613693575332</c:v>
                </c:pt>
                <c:pt idx="4520">
                  <c:v>0.54386723205258358</c:v>
                </c:pt>
                <c:pt idx="4521">
                  <c:v>0.55483822748957112</c:v>
                </c:pt>
                <c:pt idx="4522">
                  <c:v>0.56551203789439386</c:v>
                </c:pt>
                <c:pt idx="4523">
                  <c:v>0.5758817401858789</c:v>
                </c:pt>
                <c:pt idx="4524">
                  <c:v>0.58594044274499602</c:v>
                </c:pt>
                <c:pt idx="4525">
                  <c:v>0.59568125933543725</c:v>
                </c:pt>
                <c:pt idx="4526">
                  <c:v>0.60509732573821406</c:v>
                </c:pt>
                <c:pt idx="4527">
                  <c:v>0.61418182345081174</c:v>
                </c:pt>
                <c:pt idx="4528">
                  <c:v>0.62292808887847639</c:v>
                </c:pt>
                <c:pt idx="4529">
                  <c:v>0.63132974495429195</c:v>
                </c:pt>
                <c:pt idx="4530">
                  <c:v>0.63938066087001744</c:v>
                </c:pt>
                <c:pt idx="4531">
                  <c:v>0.64707478827910581</c:v>
                </c:pt>
                <c:pt idx="4532">
                  <c:v>0.65440617055940464</c:v>
                </c:pt>
                <c:pt idx="4533">
                  <c:v>0.66136914511702838</c:v>
                </c:pt>
                <c:pt idx="4534">
                  <c:v>0.66795838799251195</c:v>
                </c:pt>
                <c:pt idx="4535">
                  <c:v>0.67416868243036476</c:v>
                </c:pt>
                <c:pt idx="4536">
                  <c:v>0.67999475180973201</c:v>
                </c:pt>
                <c:pt idx="4537">
                  <c:v>0.68543135295560997</c:v>
                </c:pt>
                <c:pt idx="4538">
                  <c:v>0.69047337986742863</c:v>
                </c:pt>
                <c:pt idx="4539">
                  <c:v>0.69511585174746704</c:v>
                </c:pt>
                <c:pt idx="4540">
                  <c:v>0.69935404809978774</c:v>
                </c:pt>
                <c:pt idx="4541">
                  <c:v>0.70318379955939936</c:v>
                </c:pt>
                <c:pt idx="4542">
                  <c:v>0.7066014489591067</c:v>
                </c:pt>
                <c:pt idx="4543">
                  <c:v>0.70960337826015318</c:v>
                </c:pt>
                <c:pt idx="4544">
                  <c:v>0.7121858008170181</c:v>
                </c:pt>
                <c:pt idx="4545">
                  <c:v>0.71434520696686399</c:v>
                </c:pt>
                <c:pt idx="4546">
                  <c:v>0.71607874328704701</c:v>
                </c:pt>
                <c:pt idx="4547">
                  <c:v>0.71738380349580944</c:v>
                </c:pt>
                <c:pt idx="4548">
                  <c:v>0.71825740625560641</c:v>
                </c:pt>
                <c:pt idx="4549">
                  <c:v>0.71869638446079542</c:v>
                </c:pt>
                <c:pt idx="4550">
                  <c:v>0.71869817252022461</c:v>
                </c:pt>
                <c:pt idx="4551">
                  <c:v>0.71826105002968343</c:v>
                </c:pt>
                <c:pt idx="4552">
                  <c:v>0.7173835896525913</c:v>
                </c:pt>
                <c:pt idx="4553">
                  <c:v>0.7160642723968389</c:v>
                </c:pt>
                <c:pt idx="4554">
                  <c:v>0.71430185892262466</c:v>
                </c:pt>
                <c:pt idx="4555">
                  <c:v>0.71209587456591883</c:v>
                </c:pt>
                <c:pt idx="4556">
                  <c:v>0.7094464077437812</c:v>
                </c:pt>
                <c:pt idx="4557">
                  <c:v>0.70635339328661317</c:v>
                </c:pt>
                <c:pt idx="4558">
                  <c:v>0.70281615823128285</c:v>
                </c:pt>
                <c:pt idx="4559">
                  <c:v>0.69883364534639458</c:v>
                </c:pt>
                <c:pt idx="4560">
                  <c:v>0.69440509328121292</c:v>
                </c:pt>
                <c:pt idx="4561">
                  <c:v>0.68953064442786272</c:v>
                </c:pt>
                <c:pt idx="4562">
                  <c:v>0.68421143143635299</c:v>
                </c:pt>
                <c:pt idx="4563">
                  <c:v>0.67844910945430736</c:v>
                </c:pt>
                <c:pt idx="4564">
                  <c:v>0.67224528746729639</c:v>
                </c:pt>
                <c:pt idx="4565">
                  <c:v>0.66560133854449743</c:v>
                </c:pt>
                <c:pt idx="4566">
                  <c:v>0.65851858688266718</c:v>
                </c:pt>
                <c:pt idx="4567">
                  <c:v>0.65099851890081584</c:v>
                </c:pt>
                <c:pt idx="4568">
                  <c:v>0.64304280549067705</c:v>
                </c:pt>
                <c:pt idx="4569">
                  <c:v>0.6346531873406186</c:v>
                </c:pt>
                <c:pt idx="4570">
                  <c:v>0.6258313803438007</c:v>
                </c:pt>
                <c:pt idx="4571">
                  <c:v>0.61657922792661812</c:v>
                </c:pt>
                <c:pt idx="4572">
                  <c:v>0.60689923680126134</c:v>
                </c:pt>
                <c:pt idx="4573">
                  <c:v>0.59679514243152765</c:v>
                </c:pt>
                <c:pt idx="4574">
                  <c:v>0.58627180201945917</c:v>
                </c:pt>
                <c:pt idx="4575">
                  <c:v>0.57533428982726331</c:v>
                </c:pt>
                <c:pt idx="4576">
                  <c:v>0.5639870467376713</c:v>
                </c:pt>
                <c:pt idx="4577">
                  <c:v>0.55223390884812484</c:v>
                </c:pt>
                <c:pt idx="4578">
                  <c:v>0.54007879062458242</c:v>
                </c:pt>
                <c:pt idx="4579">
                  <c:v>0.52752619238680609</c:v>
                </c:pt>
                <c:pt idx="4580">
                  <c:v>0.51458118335145042</c:v>
                </c:pt>
                <c:pt idx="4581">
                  <c:v>0.50124910879922169</c:v>
                </c:pt>
                <c:pt idx="4582">
                  <c:v>0.48753529642159732</c:v>
                </c:pt>
                <c:pt idx="4583">
                  <c:v>0.47344495373744727</c:v>
                </c:pt>
                <c:pt idx="4584">
                  <c:v>0.45898345105502864</c:v>
                </c:pt>
                <c:pt idx="4585">
                  <c:v>0.44415680665312363</c:v>
                </c:pt>
                <c:pt idx="4586">
                  <c:v>0.42897171678312307</c:v>
                </c:pt>
                <c:pt idx="4587">
                  <c:v>0.41343492021264466</c:v>
                </c:pt>
                <c:pt idx="4588">
                  <c:v>0.39755269028427059</c:v>
                </c:pt>
                <c:pt idx="4589">
                  <c:v>0.38133119182779796</c:v>
                </c:pt>
                <c:pt idx="4590">
                  <c:v>0.36477720274833975</c:v>
                </c:pt>
                <c:pt idx="4591">
                  <c:v>0.34789820071634203</c:v>
                </c:pt>
                <c:pt idx="4592">
                  <c:v>0.33070185702197408</c:v>
                </c:pt>
                <c:pt idx="4593">
                  <c:v>0.31319584570291459</c:v>
                </c:pt>
                <c:pt idx="4594">
                  <c:v>0.29538821643974605</c:v>
                </c:pt>
                <c:pt idx="4595">
                  <c:v>0.27728762782049005</c:v>
                </c:pt>
                <c:pt idx="4596">
                  <c:v>0.25890306263603435</c:v>
                </c:pt>
                <c:pt idx="4597">
                  <c:v>0.24024355153563939</c:v>
                </c:pt>
                <c:pt idx="4598">
                  <c:v>0.22131834673909451</c:v>
                </c:pt>
                <c:pt idx="4599">
                  <c:v>0.20213714696756457</c:v>
                </c:pt>
                <c:pt idx="4600">
                  <c:v>0.18270979748263186</c:v>
                </c:pt>
                <c:pt idx="4601">
                  <c:v>0.16304565986928307</c:v>
                </c:pt>
                <c:pt idx="4602">
                  <c:v>0.14315341395872722</c:v>
                </c:pt>
                <c:pt idx="4603">
                  <c:v>0.12304164964669158</c:v>
                </c:pt>
                <c:pt idx="4604">
                  <c:v>0.10271972302067355</c:v>
                </c:pt>
                <c:pt idx="4605">
                  <c:v>8.2198001730831943E-2</c:v>
                </c:pt>
                <c:pt idx="4606">
                  <c:v>6.1487264497757897E-2</c:v>
                </c:pt>
                <c:pt idx="4607">
                  <c:v>4.059797192287358E-2</c:v>
                </c:pt>
                <c:pt idx="4608">
                  <c:v>1.9540214175954151E-2</c:v>
                </c:pt>
                <c:pt idx="4609">
                  <c:v>-1.6757868023565762E-3</c:v>
                </c:pt>
                <c:pt idx="4610">
                  <c:v>-2.3039405968754437E-2</c:v>
                </c:pt>
                <c:pt idx="4611">
                  <c:v>-4.4539834685024052E-2</c:v>
                </c:pt>
                <c:pt idx="4612">
                  <c:v>-6.6166283779404644E-2</c:v>
                </c:pt>
                <c:pt idx="4613">
                  <c:v>-8.7907876023719994E-2</c:v>
                </c:pt>
                <c:pt idx="4614">
                  <c:v>-0.10975359922043294</c:v>
                </c:pt>
                <c:pt idx="4615">
                  <c:v>-0.13169253329420605</c:v>
                </c:pt>
                <c:pt idx="4616">
                  <c:v>-0.15371395589428502</c:v>
                </c:pt>
                <c:pt idx="4617">
                  <c:v>-0.17580708503503706</c:v>
                </c:pt>
                <c:pt idx="4618">
                  <c:v>-0.19796084285353374</c:v>
                </c:pt>
                <c:pt idx="4619">
                  <c:v>-0.22016393603545176</c:v>
                </c:pt>
                <c:pt idx="4620">
                  <c:v>-0.24240498598333005</c:v>
                </c:pt>
                <c:pt idx="4621">
                  <c:v>-0.26467253963705301</c:v>
                </c:pt>
                <c:pt idx="4622">
                  <c:v>-0.28695522574935373</c:v>
                </c:pt>
                <c:pt idx="4623">
                  <c:v>-0.30924199883603687</c:v>
                </c:pt>
                <c:pt idx="4624">
                  <c:v>-0.33152193364807792</c:v>
                </c:pt>
                <c:pt idx="4625">
                  <c:v>-0.35378363943414098</c:v>
                </c:pt>
                <c:pt idx="4626">
                  <c:v>-0.3760151787252286</c:v>
                </c:pt>
                <c:pt idx="4627">
                  <c:v>-0.39820471132813851</c:v>
                </c:pt>
                <c:pt idx="4628">
                  <c:v>-0.4203408441689826</c:v>
                </c:pt>
                <c:pt idx="4629">
                  <c:v>-0.44241214084623143</c:v>
                </c:pt>
                <c:pt idx="4630">
                  <c:v>-0.4644067476045935</c:v>
                </c:pt>
                <c:pt idx="4631">
                  <c:v>-0.48631289695979951</c:v>
                </c:pt>
                <c:pt idx="4632">
                  <c:v>-0.50811940266373001</c:v>
                </c:pt>
                <c:pt idx="4633">
                  <c:v>-0.52981518403958661</c:v>
                </c:pt>
                <c:pt idx="4634">
                  <c:v>-0.55138862994959337</c:v>
                </c:pt>
                <c:pt idx="4635">
                  <c:v>-0.5728280241498781</c:v>
                </c:pt>
                <c:pt idx="4636">
                  <c:v>-0.59412241246643249</c:v>
                </c:pt>
                <c:pt idx="4637">
                  <c:v>-0.61526144297570129</c:v>
                </c:pt>
                <c:pt idx="4638">
                  <c:v>-0.6362343957883847</c:v>
                </c:pt>
                <c:pt idx="4639">
                  <c:v>-0.6570299250857714</c:v>
                </c:pt>
                <c:pt idx="4640">
                  <c:v>-0.67763677977706782</c:v>
                </c:pt>
                <c:pt idx="4641">
                  <c:v>-0.69804427693898996</c:v>
                </c:pt>
                <c:pt idx="4642">
                  <c:v>-0.71824204389584023</c:v>
                </c:pt>
                <c:pt idx="4643">
                  <c:v>-0.7382198178955528</c:v>
                </c:pt>
                <c:pt idx="4644">
                  <c:v>-0.75796760357027382</c:v>
                </c:pt>
                <c:pt idx="4645">
                  <c:v>-0.77747551662301639</c:v>
                </c:pt>
                <c:pt idx="4646">
                  <c:v>-0.79673327568313668</c:v>
                </c:pt>
                <c:pt idx="4647">
                  <c:v>-0.81573028750361043</c:v>
                </c:pt>
                <c:pt idx="4648">
                  <c:v>-0.8344565026185734</c:v>
                </c:pt>
                <c:pt idx="4649">
                  <c:v>-0.85290289231667482</c:v>
                </c:pt>
                <c:pt idx="4650">
                  <c:v>-0.87106089017998145</c:v>
                </c:pt>
                <c:pt idx="4651">
                  <c:v>-0.88892164960065145</c:v>
                </c:pt>
                <c:pt idx="4652">
                  <c:v>-0.9064760363000699</c:v>
                </c:pt>
                <c:pt idx="4653">
                  <c:v>-0.92371508365986277</c:v>
                </c:pt>
                <c:pt idx="4654">
                  <c:v>-0.94063025671225364</c:v>
                </c:pt>
                <c:pt idx="4655">
                  <c:v>-0.95721346259322571</c:v>
                </c:pt>
                <c:pt idx="4656">
                  <c:v>-0.97345691245636501</c:v>
                </c:pt>
                <c:pt idx="4657">
                  <c:v>-0.98935276660761473</c:v>
                </c:pt>
                <c:pt idx="4658">
                  <c:v>-1.0048928885759498</c:v>
                </c:pt>
                <c:pt idx="4659">
                  <c:v>-1.0200692848121122</c:v>
                </c:pt>
                <c:pt idx="4660">
                  <c:v>-1.0348748523886953</c:v>
                </c:pt>
                <c:pt idx="4661">
                  <c:v>-1.0493032476623949</c:v>
                </c:pt>
                <c:pt idx="4662">
                  <c:v>-1.0633478215582999</c:v>
                </c:pt>
                <c:pt idx="4663">
                  <c:v>-1.0770011455379707</c:v>
                </c:pt>
                <c:pt idx="4664">
                  <c:v>-1.0902559061244619</c:v>
                </c:pt>
                <c:pt idx="4665">
                  <c:v>-1.1031058105639437</c:v>
                </c:pt>
                <c:pt idx="4666">
                  <c:v>-1.1155451396554885</c:v>
                </c:pt>
                <c:pt idx="4667">
                  <c:v>-1.1275678378550311</c:v>
                </c:pt>
                <c:pt idx="4668">
                  <c:v>-1.1391678041187325</c:v>
                </c:pt>
                <c:pt idx="4669">
                  <c:v>-1.1503400016365084</c:v>
                </c:pt>
                <c:pt idx="4670">
                  <c:v>-1.161080539957049</c:v>
                </c:pt>
                <c:pt idx="4671">
                  <c:v>-1.1713854378659678</c:v>
                </c:pt>
                <c:pt idx="4672">
                  <c:v>-1.1812498154686264</c:v>
                </c:pt>
                <c:pt idx="4673">
                  <c:v>-1.1906685393113094</c:v>
                </c:pt>
                <c:pt idx="4674">
                  <c:v>-1.1996371855432708</c:v>
                </c:pt>
                <c:pt idx="4675">
                  <c:v>-1.2081520043132234</c:v>
                </c:pt>
                <c:pt idx="4676">
                  <c:v>-1.2162093170649328</c:v>
                </c:pt>
                <c:pt idx="4677">
                  <c:v>-1.2238054763547397</c:v>
                </c:pt>
                <c:pt idx="4678">
                  <c:v>-1.2309373227468061</c:v>
                </c:pt>
                <c:pt idx="4679">
                  <c:v>-1.2376022513779819</c:v>
                </c:pt>
                <c:pt idx="4680">
                  <c:v>-1.2437978115588475</c:v>
                </c:pt>
                <c:pt idx="4681">
                  <c:v>-1.2495215685830559</c:v>
                </c:pt>
                <c:pt idx="4682">
                  <c:v>-1.2547713628319122</c:v>
                </c:pt>
                <c:pt idx="4683">
                  <c:v>-1.2595453308714173</c:v>
                </c:pt>
                <c:pt idx="4684">
                  <c:v>-1.2638415489481158</c:v>
                </c:pt>
                <c:pt idx="4685">
                  <c:v>-1.2676580297819471</c:v>
                </c:pt>
                <c:pt idx="4686">
                  <c:v>-1.2709933821167072</c:v>
                </c:pt>
                <c:pt idx="4687">
                  <c:v>-1.2738473080891914</c:v>
                </c:pt>
                <c:pt idx="4688">
                  <c:v>-1.2762201668091055</c:v>
                </c:pt>
                <c:pt idx="4689">
                  <c:v>-1.2781121339697248</c:v>
                </c:pt>
                <c:pt idx="4690">
                  <c:v>-1.2795230398678623</c:v>
                </c:pt>
                <c:pt idx="4691">
                  <c:v>-1.2804529593429474</c:v>
                </c:pt>
                <c:pt idx="4692">
                  <c:v>-1.2809026349333406</c:v>
                </c:pt>
                <c:pt idx="4693">
                  <c:v>-1.2808732497761608</c:v>
                </c:pt>
                <c:pt idx="4694">
                  <c:v>-1.2803660814413065</c:v>
                </c:pt>
                <c:pt idx="4695">
                  <c:v>-1.2793825966289505</c:v>
                </c:pt>
                <c:pt idx="4696">
                  <c:v>-1.277924758329013</c:v>
                </c:pt>
                <c:pt idx="4697">
                  <c:v>-1.2759950131008897</c:v>
                </c:pt>
                <c:pt idx="4698">
                  <c:v>-1.2735959263732926</c:v>
                </c:pt>
                <c:pt idx="4699">
                  <c:v>-1.2707298878761466</c:v>
                </c:pt>
                <c:pt idx="4700">
                  <c:v>-1.2673991866584089</c:v>
                </c:pt>
                <c:pt idx="4701">
                  <c:v>-1.2636063907923907</c:v>
                </c:pt>
                <c:pt idx="4702">
                  <c:v>-1.2593547283481299</c:v>
                </c:pt>
                <c:pt idx="4703">
                  <c:v>-1.2546481285370221</c:v>
                </c:pt>
                <c:pt idx="4704">
                  <c:v>-1.2494908401046816</c:v>
                </c:pt>
                <c:pt idx="4705">
                  <c:v>-1.2438870023939728</c:v>
                </c:pt>
                <c:pt idx="4706">
                  <c:v>-1.2378406452162567</c:v>
                </c:pt>
                <c:pt idx="4707">
                  <c:v>-1.2313560515500996</c:v>
                </c:pt>
                <c:pt idx="4708">
                  <c:v>-1.2244379450176852</c:v>
                </c:pt>
                <c:pt idx="4709">
                  <c:v>-1.2170913052425418</c:v>
                </c:pt>
                <c:pt idx="4710">
                  <c:v>-1.2093212394157282</c:v>
                </c:pt>
                <c:pt idx="4711">
                  <c:v>-1.2011332098080747</c:v>
                </c:pt>
                <c:pt idx="4712">
                  <c:v>-1.192533214791976</c:v>
                </c:pt>
                <c:pt idx="4713">
                  <c:v>-1.1835274496800745</c:v>
                </c:pt>
                <c:pt idx="4714">
                  <c:v>-1.1741217468643541</c:v>
                </c:pt>
                <c:pt idx="4715">
                  <c:v>-1.1643215396867532</c:v>
                </c:pt>
                <c:pt idx="4716">
                  <c:v>-1.1541324903426351</c:v>
                </c:pt>
                <c:pt idx="4717">
                  <c:v>-1.1435610907126421</c:v>
                </c:pt>
                <c:pt idx="4718">
                  <c:v>-1.1326145823611036</c:v>
                </c:pt>
                <c:pt idx="4719">
                  <c:v>-1.1213003263132275</c:v>
                </c:pt>
                <c:pt idx="4720">
                  <c:v>-1.1096252932170958</c:v>
                </c:pt>
                <c:pt idx="4721">
                  <c:v>-1.0975961343586107</c:v>
                </c:pt>
                <c:pt idx="4722">
                  <c:v>-1.0852196694795062</c:v>
                </c:pt>
                <c:pt idx="4723">
                  <c:v>-1.0725032633108462</c:v>
                </c:pt>
                <c:pt idx="4724">
                  <c:v>-1.059454812253976</c:v>
                </c:pt>
                <c:pt idx="4725">
                  <c:v>-1.0460825837448136</c:v>
                </c:pt>
                <c:pt idx="4726">
                  <c:v>-1.0323952315035354</c:v>
                </c:pt>
                <c:pt idx="4727">
                  <c:v>-1.0184018128539198</c:v>
                </c:pt>
                <c:pt idx="4728">
                  <c:v>-1.0041113809318667</c:v>
                </c:pt>
                <c:pt idx="4729">
                  <c:v>-0.98953233197607282</c:v>
                </c:pt>
                <c:pt idx="4730">
                  <c:v>-0.97467235204434843</c:v>
                </c:pt>
                <c:pt idx="4731">
                  <c:v>-0.95953930395588583</c:v>
                </c:pt>
                <c:pt idx="4732">
                  <c:v>-0.94414215151328718</c:v>
                </c:pt>
                <c:pt idx="4733">
                  <c:v>-0.92849079129530265</c:v>
                </c:pt>
                <c:pt idx="4734">
                  <c:v>-0.91259497231434883</c:v>
                </c:pt>
                <c:pt idx="4735">
                  <c:v>-0.89646360827124882</c:v>
                </c:pt>
                <c:pt idx="4736">
                  <c:v>-0.88010518102097024</c:v>
                </c:pt>
                <c:pt idx="4737">
                  <c:v>-0.86352848632190693</c:v>
                </c:pt>
                <c:pt idx="4738">
                  <c:v>-0.84674269449273498</c:v>
                </c:pt>
                <c:pt idx="4739">
                  <c:v>-0.82975681831209946</c:v>
                </c:pt>
                <c:pt idx="4740">
                  <c:v>-0.81257951636326364</c:v>
                </c:pt>
                <c:pt idx="4741">
                  <c:v>-0.79521960289365956</c:v>
                </c:pt>
                <c:pt idx="4742">
                  <c:v>-0.77768662834946523</c:v>
                </c:pt>
                <c:pt idx="4743">
                  <c:v>-0.75999081912389488</c:v>
                </c:pt>
                <c:pt idx="4744">
                  <c:v>-0.74214248661676818</c:v>
                </c:pt>
                <c:pt idx="4745">
                  <c:v>-0.72415157540180652</c:v>
                </c:pt>
                <c:pt idx="4746">
                  <c:v>-0.70602772594491947</c:v>
                </c:pt>
                <c:pt idx="4747">
                  <c:v>-0.68778062393267614</c:v>
                </c:pt>
                <c:pt idx="4748">
                  <c:v>-0.6694202085448987</c:v>
                </c:pt>
                <c:pt idx="4749">
                  <c:v>-0.65095656172785599</c:v>
                </c:pt>
                <c:pt idx="4750">
                  <c:v>-0.63239963160647394</c:v>
                </c:pt>
                <c:pt idx="4751">
                  <c:v>-0.61375909615745039</c:v>
                </c:pt>
                <c:pt idx="4752">
                  <c:v>-0.59504453778841726</c:v>
                </c:pt>
                <c:pt idx="4753">
                  <c:v>-0.57626573147685245</c:v>
                </c:pt>
                <c:pt idx="4754">
                  <c:v>-0.55743262843645525</c:v>
                </c:pt>
                <c:pt idx="4755">
                  <c:v>-0.53855495508854156</c:v>
                </c:pt>
                <c:pt idx="4756">
                  <c:v>-0.51964193769155775</c:v>
                </c:pt>
                <c:pt idx="4757">
                  <c:v>-0.50070260957788848</c:v>
                </c:pt>
                <c:pt idx="4758">
                  <c:v>-0.48174634321248549</c:v>
                </c:pt>
                <c:pt idx="4759">
                  <c:v>-0.46278283005710835</c:v>
                </c:pt>
                <c:pt idx="4760">
                  <c:v>-0.4438214904220622</c:v>
                </c:pt>
                <c:pt idx="4761">
                  <c:v>-0.42487119818180485</c:v>
                </c:pt>
                <c:pt idx="4762">
                  <c:v>-0.40594078302054448</c:v>
                </c:pt>
                <c:pt idx="4763">
                  <c:v>-0.38703956933200551</c:v>
                </c:pt>
                <c:pt idx="4764">
                  <c:v>-0.36817712211021658</c:v>
                </c:pt>
                <c:pt idx="4765">
                  <c:v>-0.34936259682403836</c:v>
                </c:pt>
                <c:pt idx="4766">
                  <c:v>-0.33060470084780352</c:v>
                </c:pt>
                <c:pt idx="4767">
                  <c:v>-0.31191227597045518</c:v>
                </c:pt>
                <c:pt idx="4768">
                  <c:v>-0.29329452242806081</c:v>
                </c:pt>
                <c:pt idx="4769">
                  <c:v>-0.27476048342054182</c:v>
                </c:pt>
                <c:pt idx="4770">
                  <c:v>-0.25631857968498023</c:v>
                </c:pt>
                <c:pt idx="4771">
                  <c:v>-0.23797684945723924</c:v>
                </c:pt>
                <c:pt idx="4772">
                  <c:v>-0.21974344736257603</c:v>
                </c:pt>
                <c:pt idx="4773">
                  <c:v>-0.20162667779434082</c:v>
                </c:pt>
                <c:pt idx="4774">
                  <c:v>-0.18363464915355879</c:v>
                </c:pt>
                <c:pt idx="4775">
                  <c:v>-0.16577506543775025</c:v>
                </c:pt>
                <c:pt idx="4776">
                  <c:v>-0.14805522388746031</c:v>
                </c:pt>
                <c:pt idx="4777">
                  <c:v>-0.1304819738455702</c:v>
                </c:pt>
                <c:pt idx="4778">
                  <c:v>-0.11306174838399777</c:v>
                </c:pt>
                <c:pt idx="4779">
                  <c:v>-9.5800938320593693E-2</c:v>
                </c:pt>
                <c:pt idx="4780">
                  <c:v>-7.8706398990008794E-2</c:v>
                </c:pt>
                <c:pt idx="4781">
                  <c:v>-6.1785563786382738E-2</c:v>
                </c:pt>
                <c:pt idx="4782">
                  <c:v>-4.5046063027942826E-2</c:v>
                </c:pt>
                <c:pt idx="4783">
                  <c:v>-2.849524842283279E-2</c:v>
                </c:pt>
                <c:pt idx="4784">
                  <c:v>-1.2139957067719871E-2</c:v>
                </c:pt>
                <c:pt idx="4785">
                  <c:v>4.0134503246536529E-3</c:v>
                </c:pt>
                <c:pt idx="4786">
                  <c:v>1.9958853077928673E-2</c:v>
                </c:pt>
                <c:pt idx="4787">
                  <c:v>3.5690126394992049E-2</c:v>
                </c:pt>
                <c:pt idx="4788">
                  <c:v>5.1201204066007956E-2</c:v>
                </c:pt>
                <c:pt idx="4789">
                  <c:v>6.6486454183514135E-2</c:v>
                </c:pt>
                <c:pt idx="4790">
                  <c:v>8.1540847285391987E-2</c:v>
                </c:pt>
                <c:pt idx="4791">
                  <c:v>9.6359594014595026E-2</c:v>
                </c:pt>
                <c:pt idx="4792">
                  <c:v>0.11093776189757572</c:v>
                </c:pt>
                <c:pt idx="4793">
                  <c:v>0.12527047867508873</c:v>
                </c:pt>
                <c:pt idx="4794">
                  <c:v>0.13935334829678181</c:v>
                </c:pt>
                <c:pt idx="4795">
                  <c:v>0.15318226525759671</c:v>
                </c:pt>
                <c:pt idx="4796">
                  <c:v>0.16675283034141525</c:v>
                </c:pt>
                <c:pt idx="4797">
                  <c:v>0.18006040334427856</c:v>
                </c:pt>
                <c:pt idx="4798">
                  <c:v>0.19310089386278587</c:v>
                </c:pt>
                <c:pt idx="4799">
                  <c:v>0.20587108270854462</c:v>
                </c:pt>
                <c:pt idx="4800">
                  <c:v>0.21836785988177629</c:v>
                </c:pt>
                <c:pt idx="4801">
                  <c:v>0.23058749337678519</c:v>
                </c:pt>
                <c:pt idx="4802">
                  <c:v>0.24252611000425417</c:v>
                </c:pt>
                <c:pt idx="4803">
                  <c:v>0.25418072617701221</c:v>
                </c:pt>
                <c:pt idx="4804">
                  <c:v>0.26554926538307516</c:v>
                </c:pt>
                <c:pt idx="4805">
                  <c:v>0.27662947138423299</c:v>
                </c:pt>
                <c:pt idx="4806">
                  <c:v>0.28741822913214277</c:v>
                </c:pt>
                <c:pt idx="4807">
                  <c:v>0.29791218914279566</c:v>
                </c:pt>
                <c:pt idx="4808">
                  <c:v>0.30810881275535756</c:v>
                </c:pt>
                <c:pt idx="4809">
                  <c:v>0.31800659021676808</c:v>
                </c:pt>
                <c:pt idx="4810">
                  <c:v>0.32760445534707039</c:v>
                </c:pt>
                <c:pt idx="4811">
                  <c:v>0.33690131483567731</c:v>
                </c:pt>
                <c:pt idx="4812">
                  <c:v>0.34589609414014028</c:v>
                </c:pt>
                <c:pt idx="4813">
                  <c:v>0.35458788860778717</c:v>
                </c:pt>
                <c:pt idx="4814">
                  <c:v>0.36297587991019198</c:v>
                </c:pt>
                <c:pt idx="4815">
                  <c:v>0.37105924454431582</c:v>
                </c:pt>
                <c:pt idx="4816">
                  <c:v>0.37883735014897452</c:v>
                </c:pt>
                <c:pt idx="4817">
                  <c:v>0.38631003991362833</c:v>
                </c:pt>
                <c:pt idx="4818">
                  <c:v>0.3934775687950382</c:v>
                </c:pt>
                <c:pt idx="4819">
                  <c:v>0.40034018571527369</c:v>
                </c:pt>
                <c:pt idx="4820">
                  <c:v>0.40689787148974066</c:v>
                </c:pt>
                <c:pt idx="4821">
                  <c:v>0.41315059403595406</c:v>
                </c:pt>
                <c:pt idx="4822">
                  <c:v>0.41909878253239985</c:v>
                </c:pt>
                <c:pt idx="4823">
                  <c:v>0.42474344057576729</c:v>
                </c:pt>
                <c:pt idx="4824">
                  <c:v>0.43008579668122715</c:v>
                </c:pt>
                <c:pt idx="4825">
                  <c:v>0.43512694659008394</c:v>
                </c:pt>
                <c:pt idx="4826">
                  <c:v>0.43986783780022665</c:v>
                </c:pt>
                <c:pt idx="4827">
                  <c:v>0.44430944701741565</c:v>
                </c:pt>
                <c:pt idx="4828">
                  <c:v>0.44845286272053403</c:v>
                </c:pt>
                <c:pt idx="4829">
                  <c:v>0.45229927195935149</c:v>
                </c:pt>
                <c:pt idx="4830">
                  <c:v>0.45585000366158923</c:v>
                </c:pt>
                <c:pt idx="4831">
                  <c:v>0.45910662955328679</c:v>
                </c:pt>
                <c:pt idx="4832">
                  <c:v>0.4620710287618871</c:v>
                </c:pt>
                <c:pt idx="4833">
                  <c:v>0.46474540260263675</c:v>
                </c:pt>
                <c:pt idx="4834">
                  <c:v>0.46713223064165599</c:v>
                </c:pt>
                <c:pt idx="4835">
                  <c:v>0.46923409699715873</c:v>
                </c:pt>
                <c:pt idx="4836">
                  <c:v>0.47105344636862911</c:v>
                </c:pt>
                <c:pt idx="4837">
                  <c:v>0.47259253140853807</c:v>
                </c:pt>
                <c:pt idx="4838">
                  <c:v>0.4738536754731229</c:v>
                </c:pt>
                <c:pt idx="4839">
                  <c:v>0.47483959043544649</c:v>
                </c:pt>
                <c:pt idx="4840">
                  <c:v>0.47555342815470097</c:v>
                </c:pt>
                <c:pt idx="4841">
                  <c:v>0.47599857470888257</c:v>
                </c:pt>
                <c:pt idx="4842">
                  <c:v>0.47617842946310579</c:v>
                </c:pt>
                <c:pt idx="4843">
                  <c:v>0.4760962779955995</c:v>
                </c:pt>
                <c:pt idx="4844">
                  <c:v>0.47575522879277626</c:v>
                </c:pt>
                <c:pt idx="4845">
                  <c:v>0.47515823775398475</c:v>
                </c:pt>
                <c:pt idx="4846">
                  <c:v>0.47430828940226882</c:v>
                </c:pt>
                <c:pt idx="4847">
                  <c:v>0.47320869159423062</c:v>
                </c:pt>
                <c:pt idx="4848">
                  <c:v>0.47186332643535833</c:v>
                </c:pt>
                <c:pt idx="4849">
                  <c:v>0.47027668555116414</c:v>
                </c:pt>
                <c:pt idx="4850">
                  <c:v>0.46845356730196458</c:v>
                </c:pt>
                <c:pt idx="4851">
                  <c:v>0.46639851819185818</c:v>
                </c:pt>
                <c:pt idx="4852">
                  <c:v>0.46411543341019712</c:v>
                </c:pt>
                <c:pt idx="4853">
                  <c:v>0.46160776061049635</c:v>
                </c:pt>
                <c:pt idx="4854">
                  <c:v>0.4588792043466588</c:v>
                </c:pt>
                <c:pt idx="4855">
                  <c:v>0.45593427501772305</c:v>
                </c:pt>
                <c:pt idx="4856">
                  <c:v>0.45277821167241489</c:v>
                </c:pt>
                <c:pt idx="4857">
                  <c:v>0.44941648088739788</c:v>
                </c:pt>
                <c:pt idx="4858">
                  <c:v>0.44585433022166332</c:v>
                </c:pt>
                <c:pt idx="4859">
                  <c:v>0.44209660172557685</c:v>
                </c:pt>
                <c:pt idx="4860">
                  <c:v>0.4381477856388809</c:v>
                </c:pt>
                <c:pt idx="4861">
                  <c:v>0.4340123180866754</c:v>
                </c:pt>
                <c:pt idx="4862">
                  <c:v>0.42969499468882644</c:v>
                </c:pt>
                <c:pt idx="4863">
                  <c:v>0.42520113977806223</c:v>
                </c:pt>
                <c:pt idx="4864">
                  <c:v>0.4205363252387902</c:v>
                </c:pt>
                <c:pt idx="4865">
                  <c:v>0.41570594048504622</c:v>
                </c:pt>
                <c:pt idx="4866">
                  <c:v>0.41071504845626539</c:v>
                </c:pt>
                <c:pt idx="4867">
                  <c:v>0.40556856017907478</c:v>
                </c:pt>
                <c:pt idx="4868">
                  <c:v>0.40027144082338706</c:v>
                </c:pt>
                <c:pt idx="4869">
                  <c:v>0.39482878972095881</c:v>
                </c:pt>
                <c:pt idx="4870">
                  <c:v>0.38924584497004455</c:v>
                </c:pt>
                <c:pt idx="4871">
                  <c:v>0.38352794687321223</c:v>
                </c:pt>
                <c:pt idx="4872">
                  <c:v>0.37768044933543726</c:v>
                </c:pt>
                <c:pt idx="4873">
                  <c:v>0.37170862736740257</c:v>
                </c:pt>
                <c:pt idx="4874">
                  <c:v>0.36561763042627493</c:v>
                </c:pt>
                <c:pt idx="4875">
                  <c:v>0.3594124731251846</c:v>
                </c:pt>
                <c:pt idx="4876">
                  <c:v>0.35309809495197891</c:v>
                </c:pt>
                <c:pt idx="4877">
                  <c:v>0.34667953329872314</c:v>
                </c:pt>
                <c:pt idx="4878">
                  <c:v>0.34016206812213468</c:v>
                </c:pt>
                <c:pt idx="4879">
                  <c:v>0.3335511213577339</c:v>
                </c:pt>
                <c:pt idx="4880">
                  <c:v>0.32685202369439381</c:v>
                </c:pt>
                <c:pt idx="4881">
                  <c:v>0.32007002200151519</c:v>
                </c:pt>
                <c:pt idx="4882">
                  <c:v>0.31321054237486851</c:v>
                </c:pt>
                <c:pt idx="4883">
                  <c:v>0.30627923933832268</c:v>
                </c:pt>
                <c:pt idx="4884">
                  <c:v>0.29928161048543334</c:v>
                </c:pt>
                <c:pt idx="4885">
                  <c:v>0.29222261978607827</c:v>
                </c:pt>
                <c:pt idx="4886">
                  <c:v>0.28510678529105515</c:v>
                </c:pt>
                <c:pt idx="4887">
                  <c:v>0.27793853987877953</c:v>
                </c:pt>
                <c:pt idx="4888">
                  <c:v>0.2707224055709006</c:v>
                </c:pt>
                <c:pt idx="4889">
                  <c:v>0.26346294756947208</c:v>
                </c:pt>
                <c:pt idx="4890">
                  <c:v>0.25616476499662133</c:v>
                </c:pt>
                <c:pt idx="4891">
                  <c:v>0.24883254068753904</c:v>
                </c:pt>
                <c:pt idx="4892">
                  <c:v>0.24147098945282303</c:v>
                </c:pt>
                <c:pt idx="4893">
                  <c:v>0.23408472476734832</c:v>
                </c:pt>
                <c:pt idx="4894">
                  <c:v>0.22667816475719779</c:v>
                </c:pt>
                <c:pt idx="4895">
                  <c:v>0.21925545032140178</c:v>
                </c:pt>
                <c:pt idx="4896">
                  <c:v>0.21182038300782202</c:v>
                </c:pt>
                <c:pt idx="4897">
                  <c:v>0.2043765896987296</c:v>
                </c:pt>
                <c:pt idx="4898">
                  <c:v>0.19692794523100821</c:v>
                </c:pt>
                <c:pt idx="4899">
                  <c:v>0.1894788365199242</c:v>
                </c:pt>
                <c:pt idx="4900">
                  <c:v>0.18203392877910979</c:v>
                </c:pt>
                <c:pt idx="4901">
                  <c:v>0.17459770947023368</c:v>
                </c:pt>
                <c:pt idx="4902">
                  <c:v>0.16717429989766242</c:v>
                </c:pt>
                <c:pt idx="4903">
                  <c:v>0.15976752166657776</c:v>
                </c:pt>
                <c:pt idx="4904">
                  <c:v>0.15238089198476137</c:v>
                </c:pt>
                <c:pt idx="4905">
                  <c:v>0.1450175758041907</c:v>
                </c:pt>
                <c:pt idx="4906">
                  <c:v>0.13768059750566713</c:v>
                </c:pt>
                <c:pt idx="4907">
                  <c:v>0.13037322543008639</c:v>
                </c:pt>
                <c:pt idx="4908">
                  <c:v>0.12309903936508064</c:v>
                </c:pt>
                <c:pt idx="4909">
                  <c:v>0.11586153341454582</c:v>
                </c:pt>
                <c:pt idx="4910">
                  <c:v>0.108663726812672</c:v>
                </c:pt>
                <c:pt idx="4911">
                  <c:v>0.10150826143310765</c:v>
                </c:pt>
                <c:pt idx="4912">
                  <c:v>9.4397875706756271E-2</c:v>
                </c:pt>
                <c:pt idx="4913">
                  <c:v>8.7335743548831876E-2</c:v>
                </c:pt>
                <c:pt idx="4914">
                  <c:v>8.032535858760137E-2</c:v>
                </c:pt>
                <c:pt idx="4915">
                  <c:v>7.3370105168077446E-2</c:v>
                </c:pt>
                <c:pt idx="4916">
                  <c:v>6.6472882702793334E-2</c:v>
                </c:pt>
                <c:pt idx="4917">
                  <c:v>5.9635975201261397E-2</c:v>
                </c:pt>
                <c:pt idx="4918">
                  <c:v>5.2861085498342432E-2</c:v>
                </c:pt>
                <c:pt idx="4919">
                  <c:v>4.6149461973503537E-2</c:v>
                </c:pt>
                <c:pt idx="4920">
                  <c:v>3.9502225453287944E-2</c:v>
                </c:pt>
                <c:pt idx="4921">
                  <c:v>3.2920866837486101E-2</c:v>
                </c:pt>
                <c:pt idx="4922">
                  <c:v>2.6407474152723515E-2</c:v>
                </c:pt>
                <c:pt idx="4923">
                  <c:v>1.996433242808681E-2</c:v>
                </c:pt>
                <c:pt idx="4924">
                  <c:v>1.3593294004765782E-2</c:v>
                </c:pt>
                <c:pt idx="4925">
                  <c:v>7.2956926550675951E-3</c:v>
                </c:pt>
                <c:pt idx="4926">
                  <c:v>1.072834437124846E-3</c:v>
                </c:pt>
                <c:pt idx="4927">
                  <c:v>-5.0737335434224654E-3</c:v>
                </c:pt>
                <c:pt idx="4928">
                  <c:v>-1.1142597147867214E-2</c:v>
                </c:pt>
                <c:pt idx="4929">
                  <c:v>-1.713289376862898E-2</c:v>
                </c:pt>
                <c:pt idx="4930">
                  <c:v>-2.3044137078310684E-2</c:v>
                </c:pt>
                <c:pt idx="4931">
                  <c:v>-2.887574006072419E-2</c:v>
                </c:pt>
                <c:pt idx="4932">
                  <c:v>-3.4626895435274009E-2</c:v>
                </c:pt>
                <c:pt idx="4933">
                  <c:v>-4.029680380286986E-2</c:v>
                </c:pt>
                <c:pt idx="4934">
                  <c:v>-4.5884770914250486E-2</c:v>
                </c:pt>
                <c:pt idx="4935">
                  <c:v>-5.1390119340521748E-2</c:v>
                </c:pt>
                <c:pt idx="4936">
                  <c:v>-5.6812265080952613E-2</c:v>
                </c:pt>
                <c:pt idx="4937">
                  <c:v>-6.2150954010502649E-2</c:v>
                </c:pt>
                <c:pt idx="4938">
                  <c:v>-6.7406248887927581E-2</c:v>
                </c:pt>
                <c:pt idx="4939">
                  <c:v>-7.2578177044795231E-2</c:v>
                </c:pt>
                <c:pt idx="4940">
                  <c:v>-7.766648357407073E-2</c:v>
                </c:pt>
                <c:pt idx="4941">
                  <c:v>-8.2670827842096284E-2</c:v>
                </c:pt>
                <c:pt idx="4942">
                  <c:v>-8.7591199593540323E-2</c:v>
                </c:pt>
                <c:pt idx="4943">
                  <c:v>-9.2428101274210597E-2</c:v>
                </c:pt>
                <c:pt idx="4944">
                  <c:v>-9.7182335206389733E-2</c:v>
                </c:pt>
                <c:pt idx="4945">
                  <c:v>-0.10185462398233691</c:v>
                </c:pt>
                <c:pt idx="4946">
                  <c:v>-0.10644541148065745</c:v>
                </c:pt>
                <c:pt idx="4947">
                  <c:v>-0.11095498569230741</c:v>
                </c:pt>
                <c:pt idx="4948">
                  <c:v>-0.11538372298929148</c:v>
                </c:pt>
                <c:pt idx="4949">
                  <c:v>-0.11973214900935676</c:v>
                </c:pt>
                <c:pt idx="4950">
                  <c:v>-0.12400080628607436</c:v>
                </c:pt>
                <c:pt idx="4951">
                  <c:v>-0.12819022485432949</c:v>
                </c:pt>
                <c:pt idx="4952">
                  <c:v>-0.13230113992914086</c:v>
                </c:pt>
                <c:pt idx="4953">
                  <c:v>-0.13633470662787167</c:v>
                </c:pt>
                <c:pt idx="4954">
                  <c:v>-0.14029244276269781</c:v>
                </c:pt>
                <c:pt idx="4955">
                  <c:v>-0.14417599250957036</c:v>
                </c:pt>
                <c:pt idx="4956">
                  <c:v>-0.14798697310052059</c:v>
                </c:pt>
                <c:pt idx="4957">
                  <c:v>-0.15172696973770378</c:v>
                </c:pt>
                <c:pt idx="4958">
                  <c:v>-0.15539756092202614</c:v>
                </c:pt>
                <c:pt idx="4959">
                  <c:v>-0.15900030864378778</c:v>
                </c:pt>
                <c:pt idx="4960">
                  <c:v>-0.1625367356632651</c:v>
                </c:pt>
                <c:pt idx="4961">
                  <c:v>-0.16600832785697631</c:v>
                </c:pt>
                <c:pt idx="4962">
                  <c:v>-0.16941661920273768</c:v>
                </c:pt>
                <c:pt idx="4963">
                  <c:v>-0.17276336361194283</c:v>
                </c:pt>
                <c:pt idx="4964">
                  <c:v>-0.17605060281904478</c:v>
                </c:pt>
                <c:pt idx="4965">
                  <c:v>-0.17928043928766618</c:v>
                </c:pt>
                <c:pt idx="4966">
                  <c:v>-0.18245471443454911</c:v>
                </c:pt>
                <c:pt idx="4967">
                  <c:v>-0.18557504740197886</c:v>
                </c:pt>
                <c:pt idx="4968">
                  <c:v>-0.18864327927840652</c:v>
                </c:pt>
                <c:pt idx="4969">
                  <c:v>-0.19166178072564696</c:v>
                </c:pt>
                <c:pt idx="4970">
                  <c:v>-0.19463321023396091</c:v>
                </c:pt>
                <c:pt idx="4971">
                  <c:v>-0.19756001982303351</c:v>
                </c:pt>
                <c:pt idx="4972">
                  <c:v>-0.20044427176558577</c:v>
                </c:pt>
                <c:pt idx="4973">
                  <c:v>-0.20328786417555497</c:v>
                </c:pt>
                <c:pt idx="4974">
                  <c:v>-0.20609280203918767</c:v>
                </c:pt>
                <c:pt idx="4975">
                  <c:v>-0.20886126590465956</c:v>
                </c:pt>
                <c:pt idx="4976">
                  <c:v>-0.21159553517687585</c:v>
                </c:pt>
                <c:pt idx="4977">
                  <c:v>-0.21429786388244712</c:v>
                </c:pt>
                <c:pt idx="4978">
                  <c:v>-0.21697036930172886</c:v>
                </c:pt>
                <c:pt idx="4979">
                  <c:v>-0.21961498614985739</c:v>
                </c:pt>
                <c:pt idx="4980">
                  <c:v>-0.22223356102383368</c:v>
                </c:pt>
                <c:pt idx="4981">
                  <c:v>-0.22482803422319275</c:v>
                </c:pt>
                <c:pt idx="4982">
                  <c:v>-0.22740054533649148</c:v>
                </c:pt>
                <c:pt idx="4983">
                  <c:v>-0.22995335542602754</c:v>
                </c:pt>
                <c:pt idx="4984">
                  <c:v>-0.2324886419572017</c:v>
                </c:pt>
                <c:pt idx="4985">
                  <c:v>-0.23500835212302956</c:v>
                </c:pt>
                <c:pt idx="4986">
                  <c:v>-0.23751428018341192</c:v>
                </c:pt>
                <c:pt idx="4987">
                  <c:v>-0.24000830971705173</c:v>
                </c:pt>
                <c:pt idx="4988">
                  <c:v>-0.2424925377450011</c:v>
                </c:pt>
                <c:pt idx="4989">
                  <c:v>-0.24496911244941344</c:v>
                </c:pt>
                <c:pt idx="4990">
                  <c:v>-0.2474399971508561</c:v>
                </c:pt>
                <c:pt idx="4991">
                  <c:v>-0.24990697482451235</c:v>
                </c:pt>
                <c:pt idx="4992">
                  <c:v>-0.252371847392801</c:v>
                </c:pt>
                <c:pt idx="4993">
                  <c:v>-0.25483649691250104</c:v>
                </c:pt>
                <c:pt idx="4994">
                  <c:v>-0.25730270070151007</c:v>
                </c:pt>
                <c:pt idx="4995">
                  <c:v>-0.25977195154817911</c:v>
                </c:pt>
                <c:pt idx="4996">
                  <c:v>-0.26224550978046435</c:v>
                </c:pt>
                <c:pt idx="4997">
                  <c:v>-0.2647246182855047</c:v>
                </c:pt>
                <c:pt idx="4998">
                  <c:v>-0.26721066418151601</c:v>
                </c:pt>
                <c:pt idx="4999">
                  <c:v>-0.26970513815731828</c:v>
                </c:pt>
                <c:pt idx="5000">
                  <c:v>-0.27220939416378886</c:v>
                </c:pt>
                <c:pt idx="5001">
                  <c:v>-0.27472443730237989</c:v>
                </c:pt>
                <c:pt idx="5002">
                  <c:v>-0.27725106109709008</c:v>
                </c:pt>
                <c:pt idx="5003">
                  <c:v>-0.27979029001917682</c:v>
                </c:pt>
                <c:pt idx="5004">
                  <c:v>-0.28234357558793799</c:v>
                </c:pt>
                <c:pt idx="5005">
                  <c:v>-0.28491238137079389</c:v>
                </c:pt>
                <c:pt idx="5006">
                  <c:v>-0.28749762162349712</c:v>
                </c:pt>
                <c:pt idx="5007">
                  <c:v>-0.2900996798784079</c:v>
                </c:pt>
                <c:pt idx="5008">
                  <c:v>-0.29271892920454634</c:v>
                </c:pt>
                <c:pt idx="5009">
                  <c:v>-0.29535600097553938</c:v>
                </c:pt>
                <c:pt idx="5010">
                  <c:v>-0.29801154353079334</c:v>
                </c:pt>
                <c:pt idx="5011">
                  <c:v>-0.30068601060358896</c:v>
                </c:pt>
                <c:pt idx="5012">
                  <c:v>-0.30337982470825908</c:v>
                </c:pt>
                <c:pt idx="5013">
                  <c:v>-0.3060935263240443</c:v>
                </c:pt>
                <c:pt idx="5014">
                  <c:v>-0.30882757358959889</c:v>
                </c:pt>
                <c:pt idx="5015">
                  <c:v>-0.31158215121771737</c:v>
                </c:pt>
                <c:pt idx="5016">
                  <c:v>-0.3143573830028491</c:v>
                </c:pt>
                <c:pt idx="5017">
                  <c:v>-0.31715361950994458</c:v>
                </c:pt>
                <c:pt idx="5018">
                  <c:v>-0.31997126540250759</c:v>
                </c:pt>
                <c:pt idx="5019">
                  <c:v>-0.3228103251607658</c:v>
                </c:pt>
                <c:pt idx="5020">
                  <c:v>-0.32567031888251274</c:v>
                </c:pt>
                <c:pt idx="5021">
                  <c:v>-0.32855068628257078</c:v>
                </c:pt>
                <c:pt idx="5022">
                  <c:v>-0.33145110405583078</c:v>
                </c:pt>
                <c:pt idx="5023">
                  <c:v>-0.33437131239135953</c:v>
                </c:pt>
                <c:pt idx="5024">
                  <c:v>-0.33731074373352843</c:v>
                </c:pt>
                <c:pt idx="5025">
                  <c:v>-0.34026846393352328</c:v>
                </c:pt>
                <c:pt idx="5026">
                  <c:v>-0.3432434861022679</c:v>
                </c:pt>
                <c:pt idx="5027">
                  <c:v>-0.34623508573029604</c:v>
                </c:pt>
                <c:pt idx="5028">
                  <c:v>-0.34924281077483632</c:v>
                </c:pt>
                <c:pt idx="5029">
                  <c:v>-0.3522662486207524</c:v>
                </c:pt>
                <c:pt idx="5030">
                  <c:v>-0.35530481798796093</c:v>
                </c:pt>
                <c:pt idx="5031">
                  <c:v>-0.35835774999972625</c:v>
                </c:pt>
                <c:pt idx="5032">
                  <c:v>-0.36142419504177009</c:v>
                </c:pt>
                <c:pt idx="5033">
                  <c:v>-0.36450330869817787</c:v>
                </c:pt>
                <c:pt idx="5034">
                  <c:v>-0.36759425246521538</c:v>
                </c:pt>
                <c:pt idx="5035">
                  <c:v>-0.3706961312968271</c:v>
                </c:pt>
                <c:pt idx="5036">
                  <c:v>-0.37380791449116652</c:v>
                </c:pt>
                <c:pt idx="5037">
                  <c:v>-0.37692839659512045</c:v>
                </c:pt>
                <c:pt idx="5038">
                  <c:v>-0.38005623600441463</c:v>
                </c:pt>
                <c:pt idx="5039">
                  <c:v>-0.38319000603868658</c:v>
                </c:pt>
                <c:pt idx="5040">
                  <c:v>-0.38632815607460613</c:v>
                </c:pt>
                <c:pt idx="5041">
                  <c:v>-0.38946895834816236</c:v>
                </c:pt>
                <c:pt idx="5042">
                  <c:v>-0.39261065375039905</c:v>
                </c:pt>
                <c:pt idx="5043">
                  <c:v>-0.39575176672066875</c:v>
                </c:pt>
                <c:pt idx="5044">
                  <c:v>-0.39889120569542852</c:v>
                </c:pt>
                <c:pt idx="5045">
                  <c:v>-0.40202791063807919</c:v>
                </c:pt>
                <c:pt idx="5046">
                  <c:v>-0.40516037749978634</c:v>
                </c:pt>
                <c:pt idx="5047">
                  <c:v>-0.40828657319672096</c:v>
                </c:pt>
                <c:pt idx="5048">
                  <c:v>-0.41140428454057926</c:v>
                </c:pt>
                <c:pt idx="5049">
                  <c:v>-0.41451149459520192</c:v>
                </c:pt>
                <c:pt idx="5050">
                  <c:v>-0.41760649736702971</c:v>
                </c:pt>
                <c:pt idx="5051">
                  <c:v>-0.42068780007862028</c:v>
                </c:pt>
                <c:pt idx="5052">
                  <c:v>-0.42375394881026446</c:v>
                </c:pt>
                <c:pt idx="5053">
                  <c:v>-0.42680336682075948</c:v>
                </c:pt>
                <c:pt idx="5054">
                  <c:v>-0.42983431922024401</c:v>
                </c:pt>
                <c:pt idx="5055">
                  <c:v>-0.43284503042409544</c:v>
                </c:pt>
                <c:pt idx="5056">
                  <c:v>-0.43583375468361263</c:v>
                </c:pt>
                <c:pt idx="5057">
                  <c:v>-0.43879864096950072</c:v>
                </c:pt>
                <c:pt idx="5058">
                  <c:v>-0.44173758356483994</c:v>
                </c:pt>
                <c:pt idx="5059">
                  <c:v>-0.44464832283232408</c:v>
                </c:pt>
                <c:pt idx="5060">
                  <c:v>-0.44752865638525469</c:v>
                </c:pt>
                <c:pt idx="5061">
                  <c:v>-0.45037642958308788</c:v>
                </c:pt>
                <c:pt idx="5062">
                  <c:v>-0.45318936955909916</c:v>
                </c:pt>
                <c:pt idx="5063">
                  <c:v>-0.45596511937422879</c:v>
                </c:pt>
                <c:pt idx="5064">
                  <c:v>-0.45870145640554405</c:v>
                </c:pt>
                <c:pt idx="5065">
                  <c:v>-0.46139629282498129</c:v>
                </c:pt>
                <c:pt idx="5066">
                  <c:v>-0.46404739267381589</c:v>
                </c:pt>
                <c:pt idx="5067">
                  <c:v>-0.46665225582284342</c:v>
                </c:pt>
                <c:pt idx="5068">
                  <c:v>-0.46920839269638176</c:v>
                </c:pt>
                <c:pt idx="5069">
                  <c:v>-0.47171359210517888</c:v>
                </c:pt>
                <c:pt idx="5070">
                  <c:v>-0.47416580525832053</c:v>
                </c:pt>
                <c:pt idx="5071">
                  <c:v>-0.47656286871504705</c:v>
                </c:pt>
                <c:pt idx="5072">
                  <c:v>-0.47890246393730357</c:v>
                </c:pt>
                <c:pt idx="5073">
                  <c:v>-0.48118225704191769</c:v>
                </c:pt>
                <c:pt idx="5074">
                  <c:v>-0.48339992596857206</c:v>
                </c:pt>
                <c:pt idx="5075">
                  <c:v>-0.48555310392680584</c:v>
                </c:pt>
                <c:pt idx="5076">
                  <c:v>-0.48763946121664892</c:v>
                </c:pt>
                <c:pt idx="5077">
                  <c:v>-0.48965683445139985</c:v>
                </c:pt>
                <c:pt idx="5078">
                  <c:v>-0.4916031066038003</c:v>
                </c:pt>
                <c:pt idx="5079">
                  <c:v>-0.49347589914876455</c:v>
                </c:pt>
                <c:pt idx="5080">
                  <c:v>-0.49527249474519675</c:v>
                </c:pt>
                <c:pt idx="5081">
                  <c:v>-0.49699013526279662</c:v>
                </c:pt>
                <c:pt idx="5082">
                  <c:v>-0.49862632758557279</c:v>
                </c:pt>
                <c:pt idx="5083">
                  <c:v>-0.5001788189762395</c:v>
                </c:pt>
                <c:pt idx="5084">
                  <c:v>-0.50164538959503879</c:v>
                </c:pt>
                <c:pt idx="5085">
                  <c:v>-0.50302379967085009</c:v>
                </c:pt>
                <c:pt idx="5086">
                  <c:v>-0.50431189427756484</c:v>
                </c:pt>
                <c:pt idx="5087">
                  <c:v>-0.50550760448271514</c:v>
                </c:pt>
                <c:pt idx="5088">
                  <c:v>-0.50660878713603386</c:v>
                </c:pt>
                <c:pt idx="5089">
                  <c:v>-0.50761313707162548</c:v>
                </c:pt>
                <c:pt idx="5090">
                  <c:v>-0.50851831027144834</c:v>
                </c:pt>
                <c:pt idx="5091">
                  <c:v>-0.50932209384839289</c:v>
                </c:pt>
                <c:pt idx="5092">
                  <c:v>-0.51002243143192127</c:v>
                </c:pt>
                <c:pt idx="5093">
                  <c:v>-0.51061735075228964</c:v>
                </c:pt>
                <c:pt idx="5094">
                  <c:v>-0.51110491948404768</c:v>
                </c:pt>
                <c:pt idx="5095">
                  <c:v>-0.51148321234933958</c:v>
                </c:pt>
                <c:pt idx="5096">
                  <c:v>-0.51175024515191148</c:v>
                </c:pt>
                <c:pt idx="5097">
                  <c:v>-0.51190398700011142</c:v>
                </c:pt>
                <c:pt idx="5098">
                  <c:v>-0.51194252529086492</c:v>
                </c:pt>
                <c:pt idx="5099">
                  <c:v>-0.51186417378405669</c:v>
                </c:pt>
                <c:pt idx="5100">
                  <c:v>-0.51166730065729493</c:v>
                </c:pt>
                <c:pt idx="5101">
                  <c:v>-0.5113500740956306</c:v>
                </c:pt>
                <c:pt idx="5102">
                  <c:v>-0.51091052677293769</c:v>
                </c:pt>
                <c:pt idx="5103">
                  <c:v>-0.51034688563850528</c:v>
                </c:pt>
                <c:pt idx="5104">
                  <c:v>-0.50965765759005022</c:v>
                </c:pt>
                <c:pt idx="5105">
                  <c:v>-0.5088413061979572</c:v>
                </c:pt>
                <c:pt idx="5106">
                  <c:v>-0.50789602562096425</c:v>
                </c:pt>
                <c:pt idx="5107">
                  <c:v>-0.5068200249327488</c:v>
                </c:pt>
                <c:pt idx="5108">
                  <c:v>-0.50561195592166863</c:v>
                </c:pt>
                <c:pt idx="5109">
                  <c:v>-0.5042708619441425</c:v>
                </c:pt>
                <c:pt idx="5110">
                  <c:v>-0.50279570403036722</c:v>
                </c:pt>
                <c:pt idx="5111">
                  <c:v>-0.50118510419891615</c:v>
                </c:pt>
                <c:pt idx="5112">
                  <c:v>-0.49943759229550239</c:v>
                </c:pt>
                <c:pt idx="5113">
                  <c:v>-0.4975519612545688</c:v>
                </c:pt>
                <c:pt idx="5114">
                  <c:v>-0.49552730726103378</c:v>
                </c:pt>
                <c:pt idx="5115">
                  <c:v>-0.49336283838606154</c:v>
                </c:pt>
                <c:pt idx="5116">
                  <c:v>-0.49105776831884151</c:v>
                </c:pt>
                <c:pt idx="5117">
                  <c:v>-0.48861137316309017</c:v>
                </c:pt>
                <c:pt idx="5118">
                  <c:v>-0.4860230705493252</c:v>
                </c:pt>
                <c:pt idx="5119">
                  <c:v>-0.48329243481615303</c:v>
                </c:pt>
                <c:pt idx="5120">
                  <c:v>-0.48041916277234198</c:v>
                </c:pt>
                <c:pt idx="5121">
                  <c:v>-0.4774030031398987</c:v>
                </c:pt>
                <c:pt idx="5122">
                  <c:v>-0.47424367563445308</c:v>
                </c:pt>
                <c:pt idx="5123">
                  <c:v>-0.47094085764801341</c:v>
                </c:pt>
                <c:pt idx="5124">
                  <c:v>-0.46749427789583786</c:v>
                </c:pt>
                <c:pt idx="5125">
                  <c:v>-0.46390383320660078</c:v>
                </c:pt>
                <c:pt idx="5126">
                  <c:v>-0.46016960572137849</c:v>
                </c:pt>
                <c:pt idx="5127">
                  <c:v>-0.45629176206361743</c:v>
                </c:pt>
                <c:pt idx="5128">
                  <c:v>-0.45227044312498382</c:v>
                </c:pt>
                <c:pt idx="5129">
                  <c:v>-0.44810577363056026</c:v>
                </c:pt>
                <c:pt idx="5130">
                  <c:v>-0.44379801735652324</c:v>
                </c:pt>
                <c:pt idx="5131">
                  <c:v>-0.43934773250442893</c:v>
                </c:pt>
                <c:pt idx="5132">
                  <c:v>-0.43475571432400489</c:v>
                </c:pt>
                <c:pt idx="5133">
                  <c:v>-0.43002270516276125</c:v>
                </c:pt>
                <c:pt idx="5134">
                  <c:v>-0.42514915718040219</c:v>
                </c:pt>
                <c:pt idx="5135">
                  <c:v>-0.42013534475523701</c:v>
                </c:pt>
                <c:pt idx="5136">
                  <c:v>-0.41498174540009858</c:v>
                </c:pt>
                <c:pt idx="5137">
                  <c:v>-0.40968928875052463</c:v>
                </c:pt>
                <c:pt idx="5138">
                  <c:v>-0.40425924037659611</c:v>
                </c:pt>
                <c:pt idx="5139">
                  <c:v>-0.39869292182395305</c:v>
                </c:pt>
                <c:pt idx="5140">
                  <c:v>-0.3929915972552126</c:v>
                </c:pt>
                <c:pt idx="5141">
                  <c:v>-0.38715657092860467</c:v>
                </c:pt>
                <c:pt idx="5142">
                  <c:v>-0.38118927766042909</c:v>
                </c:pt>
                <c:pt idx="5143">
                  <c:v>-0.37509124071911998</c:v>
                </c:pt>
                <c:pt idx="5144">
                  <c:v>-0.36886399961714889</c:v>
                </c:pt>
                <c:pt idx="5145">
                  <c:v>-0.36250912085833603</c:v>
                </c:pt>
                <c:pt idx="5146">
                  <c:v>-0.3560282291757233</c:v>
                </c:pt>
                <c:pt idx="5147">
                  <c:v>-0.3494229532849582</c:v>
                </c:pt>
                <c:pt idx="5148">
                  <c:v>-0.34269485619521112</c:v>
                </c:pt>
                <c:pt idx="5149">
                  <c:v>-0.3358455226054935</c:v>
                </c:pt>
                <c:pt idx="5150">
                  <c:v>-0.32887679416027343</c:v>
                </c:pt>
                <c:pt idx="5151">
                  <c:v>-0.32179088629209507</c:v>
                </c:pt>
                <c:pt idx="5152">
                  <c:v>-0.31459019047562736</c:v>
                </c:pt>
                <c:pt idx="5153">
                  <c:v>-0.30727694287395302</c:v>
                </c:pt>
                <c:pt idx="5154">
                  <c:v>-0.29985314255259116</c:v>
                </c:pt>
                <c:pt idx="5155">
                  <c:v>-0.29232082805735693</c:v>
                </c:pt>
                <c:pt idx="5156">
                  <c:v>-0.28468238952051328</c:v>
                </c:pt>
                <c:pt idx="5157">
                  <c:v>-0.27694056477423679</c:v>
                </c:pt>
                <c:pt idx="5158">
                  <c:v>-0.26909816151815646</c:v>
                </c:pt>
                <c:pt idx="5159">
                  <c:v>-0.2611578456062445</c:v>
                </c:pt>
                <c:pt idx="5160">
                  <c:v>-0.25312219402230068</c:v>
                </c:pt>
                <c:pt idx="5161">
                  <c:v>-0.24499387055502614</c:v>
                </c:pt>
                <c:pt idx="5162">
                  <c:v>-0.23677568501223792</c:v>
                </c:pt>
                <c:pt idx="5163">
                  <c:v>-0.22847050319557599</c:v>
                </c:pt>
                <c:pt idx="5164">
                  <c:v>-0.22008117399945581</c:v>
                </c:pt>
                <c:pt idx="5165">
                  <c:v>-0.21161059620234898</c:v>
                </c:pt>
                <c:pt idx="5166">
                  <c:v>-0.20306184289492063</c:v>
                </c:pt>
                <c:pt idx="5167">
                  <c:v>-0.19443816653856597</c:v>
                </c:pt>
                <c:pt idx="5168">
                  <c:v>-0.1857428540339689</c:v>
                </c:pt>
                <c:pt idx="5169">
                  <c:v>-0.17697911495484184</c:v>
                </c:pt>
                <c:pt idx="5170">
                  <c:v>-0.16815017571557131</c:v>
                </c:pt>
                <c:pt idx="5171">
                  <c:v>-0.15925948548104094</c:v>
                </c:pt>
                <c:pt idx="5172">
                  <c:v>-0.15031075961429965</c:v>
                </c:pt>
                <c:pt idx="5173">
                  <c:v>-0.14130777032300765</c:v>
                </c:pt>
                <c:pt idx="5174">
                  <c:v>-0.13225411718867389</c:v>
                </c:pt>
                <c:pt idx="5175">
                  <c:v>-0.12315322342121016</c:v>
                </c:pt>
                <c:pt idx="5176">
                  <c:v>-0.11400849721882195</c:v>
                </c:pt>
                <c:pt idx="5177">
                  <c:v>-0.10482343159176612</c:v>
                </c:pt>
                <c:pt idx="5178">
                  <c:v>-9.5601595332267267E-2</c:v>
                </c:pt>
                <c:pt idx="5179">
                  <c:v>-8.6346650675606887E-2</c:v>
                </c:pt>
                <c:pt idx="5180">
                  <c:v>-7.7062410525343947E-2</c:v>
                </c:pt>
                <c:pt idx="5181">
                  <c:v>-6.7752781847186E-2</c:v>
                </c:pt>
                <c:pt idx="5182">
                  <c:v>-5.8421583633246309E-2</c:v>
                </c:pt>
                <c:pt idx="5183">
                  <c:v>-4.9072469927491091E-2</c:v>
                </c:pt>
                <c:pt idx="5184">
                  <c:v>-3.9709086550286411E-2</c:v>
                </c:pt>
                <c:pt idx="5185">
                  <c:v>-3.0335245852637967E-2</c:v>
                </c:pt>
                <c:pt idx="5186">
                  <c:v>-2.0954867071162137E-2</c:v>
                </c:pt>
                <c:pt idx="5187">
                  <c:v>-1.157178309574209E-2</c:v>
                </c:pt>
                <c:pt idx="5188">
                  <c:v>-2.1897030641691135E-3</c:v>
                </c:pt>
                <c:pt idx="5189">
                  <c:v>7.1876494371649604E-3</c:v>
                </c:pt>
                <c:pt idx="5190">
                  <c:v>1.6556476808516078E-2</c:v>
                </c:pt>
                <c:pt idx="5191">
                  <c:v>2.5913010692325777E-2</c:v>
                </c:pt>
                <c:pt idx="5192">
                  <c:v>3.5253557445349422E-2</c:v>
                </c:pt>
                <c:pt idx="5193">
                  <c:v>4.4574359204032583E-2</c:v>
                </c:pt>
                <c:pt idx="5194">
                  <c:v>5.3871478258359563E-2</c:v>
                </c:pt>
                <c:pt idx="5195">
                  <c:v>6.3140904859579572E-2</c:v>
                </c:pt>
                <c:pt idx="5196">
                  <c:v>7.2378734201028125E-2</c:v>
                </c:pt>
                <c:pt idx="5197">
                  <c:v>8.1581149762257846E-2</c:v>
                </c:pt>
                <c:pt idx="5198">
                  <c:v>9.0744271260612797E-2</c:v>
                </c:pt>
                <c:pt idx="5199">
                  <c:v>9.9864136662190239E-2</c:v>
                </c:pt>
                <c:pt idx="5200">
                  <c:v>0.10893684469608153</c:v>
                </c:pt>
                <c:pt idx="5201">
                  <c:v>0.11795861731136519</c:v>
                </c:pt>
                <c:pt idx="5202">
                  <c:v>0.12692570081153356</c:v>
                </c:pt>
                <c:pt idx="5203">
                  <c:v>0.13583430767064686</c:v>
                </c:pt>
                <c:pt idx="5204">
                  <c:v>0.14468070006677225</c:v>
                </c:pt>
                <c:pt idx="5205">
                  <c:v>0.15346121959690767</c:v>
                </c:pt>
                <c:pt idx="5206">
                  <c:v>0.1621721308205597</c:v>
                </c:pt>
                <c:pt idx="5207">
                  <c:v>0.1708094952909813</c:v>
                </c:pt>
                <c:pt idx="5208">
                  <c:v>0.17936931582971613</c:v>
                </c:pt>
                <c:pt idx="5209">
                  <c:v>0.18784779872312174</c:v>
                </c:pt>
                <c:pt idx="5210">
                  <c:v>0.1962413983601104</c:v>
                </c:pt>
                <c:pt idx="5211">
                  <c:v>0.20454663937093689</c:v>
                </c:pt>
                <c:pt idx="5212">
                  <c:v>0.21276001917789908</c:v>
                </c:pt>
                <c:pt idx="5213">
                  <c:v>0.22087809993590882</c:v>
                </c:pt>
                <c:pt idx="5214">
                  <c:v>0.22889756405114078</c:v>
                </c:pt>
                <c:pt idx="5215">
                  <c:v>0.23681509386758257</c:v>
                </c:pt>
                <c:pt idx="5216">
                  <c:v>0.2446272726472454</c:v>
                </c:pt>
                <c:pt idx="5217">
                  <c:v>0.25233070106426231</c:v>
                </c:pt>
                <c:pt idx="5218">
                  <c:v>0.25992218371054154</c:v>
                </c:pt>
                <c:pt idx="5219">
                  <c:v>0.2673987242399869</c:v>
                </c:pt>
                <c:pt idx="5220">
                  <c:v>0.27475735263667134</c:v>
                </c:pt>
                <c:pt idx="5221">
                  <c:v>0.28199502352146788</c:v>
                </c:pt>
                <c:pt idx="5222">
                  <c:v>0.28910866747192615</c:v>
                </c:pt>
                <c:pt idx="5223">
                  <c:v>0.29609525738910625</c:v>
                </c:pt>
                <c:pt idx="5224">
                  <c:v>0.30295181116575404</c:v>
                </c:pt>
                <c:pt idx="5225">
                  <c:v>0.309675413179826</c:v>
                </c:pt>
                <c:pt idx="5226">
                  <c:v>0.31626329178025842</c:v>
                </c:pt>
                <c:pt idx="5227">
                  <c:v>0.32271284369305597</c:v>
                </c:pt>
                <c:pt idx="5228">
                  <c:v>0.3290215406261921</c:v>
                </c:pt>
                <c:pt idx="5229">
                  <c:v>0.33518683097030999</c:v>
                </c:pt>
                <c:pt idx="5230">
                  <c:v>0.34120616340668242</c:v>
                </c:pt>
                <c:pt idx="5231">
                  <c:v>0.34707708743997645</c:v>
                </c:pt>
                <c:pt idx="5232">
                  <c:v>0.35279729718865033</c:v>
                </c:pt>
                <c:pt idx="5233">
                  <c:v>0.35836458815147632</c:v>
                </c:pt>
                <c:pt idx="5234">
                  <c:v>0.36377680241466509</c:v>
                </c:pt>
                <c:pt idx="5235">
                  <c:v>0.36903180904329314</c:v>
                </c:pt>
                <c:pt idx="5236">
                  <c:v>0.37412750288807139</c:v>
                </c:pt>
                <c:pt idx="5237">
                  <c:v>0.3790618089151544</c:v>
                </c:pt>
                <c:pt idx="5238">
                  <c:v>0.38383270106483214</c:v>
                </c:pt>
                <c:pt idx="5239">
                  <c:v>0.38843822910463499</c:v>
                </c:pt>
                <c:pt idx="5240">
                  <c:v>0.39287653645063958</c:v>
                </c:pt>
                <c:pt idx="5241">
                  <c:v>0.39714587222145481</c:v>
                </c:pt>
                <c:pt idx="5242">
                  <c:v>0.40124459363683729</c:v>
                </c:pt>
                <c:pt idx="5243">
                  <c:v>0.40517112996739885</c:v>
                </c:pt>
                <c:pt idx="5244">
                  <c:v>0.40892391678273071</c:v>
                </c:pt>
                <c:pt idx="5245">
                  <c:v>0.41250138870292952</c:v>
                </c:pt>
                <c:pt idx="5246">
                  <c:v>0.4159020823265599</c:v>
                </c:pt>
                <c:pt idx="5247">
                  <c:v>0.41912474562759333</c:v>
                </c:pt>
                <c:pt idx="5248">
                  <c:v>0.42216830402493594</c:v>
                </c:pt>
                <c:pt idx="5249">
                  <c:v>0.42503171056148448</c:v>
                </c:pt>
                <c:pt idx="5250">
                  <c:v>0.42771387009487954</c:v>
                </c:pt>
                <c:pt idx="5251">
                  <c:v>0.43021372640110594</c:v>
                </c:pt>
                <c:pt idx="5252">
                  <c:v>0.43253037871230021</c:v>
                </c:pt>
                <c:pt idx="5253">
                  <c:v>0.43466308101627477</c:v>
                </c:pt>
                <c:pt idx="5254">
                  <c:v>0.43661117219163925</c:v>
                </c:pt>
                <c:pt idx="5255">
                  <c:v>0.43837406887187841</c:v>
                </c:pt>
                <c:pt idx="5256">
                  <c:v>0.4399513097515747</c:v>
                </c:pt>
                <c:pt idx="5257">
                  <c:v>0.44134253385284788</c:v>
                </c:pt>
                <c:pt idx="5258">
                  <c:v>0.44254738781268482</c:v>
                </c:pt>
                <c:pt idx="5259">
                  <c:v>0.44356548981506255</c:v>
                </c:pt>
                <c:pt idx="5260">
                  <c:v>0.44439649849590246</c:v>
                </c:pt>
                <c:pt idx="5261">
                  <c:v>0.4450401781375069</c:v>
                </c:pt>
                <c:pt idx="5262">
                  <c:v>0.44549637845619289</c:v>
                </c:pt>
                <c:pt idx="5263">
                  <c:v>0.44576500572747807</c:v>
                </c:pt>
                <c:pt idx="5264">
                  <c:v>0.4458460752413001</c:v>
                </c:pt>
                <c:pt idx="5265">
                  <c:v>0.44573978061133146</c:v>
                </c:pt>
                <c:pt idx="5266">
                  <c:v>0.44544646489739048</c:v>
                </c:pt>
                <c:pt idx="5267">
                  <c:v>0.44496652174049439</c:v>
                </c:pt>
                <c:pt idx="5268">
                  <c:v>0.44430035728425366</c:v>
                </c:pt>
                <c:pt idx="5269">
                  <c:v>0.44344843626429592</c:v>
                </c:pt>
                <c:pt idx="5270">
                  <c:v>0.44241130605030954</c:v>
                </c:pt>
                <c:pt idx="5271">
                  <c:v>0.44118955100481089</c:v>
                </c:pt>
                <c:pt idx="5272">
                  <c:v>0.43978376671934899</c:v>
                </c:pt>
                <c:pt idx="5273">
                  <c:v>0.43819462507889739</c:v>
                </c:pt>
                <c:pt idx="5274">
                  <c:v>0.43642296572828493</c:v>
                </c:pt>
                <c:pt idx="5275">
                  <c:v>0.43446981602394652</c:v>
                </c:pt>
                <c:pt idx="5276">
                  <c:v>0.43233634221787404</c:v>
                </c:pt>
                <c:pt idx="5277">
                  <c:v>0.43002379578168953</c:v>
                </c:pt>
                <c:pt idx="5278">
                  <c:v>0.42753347508692013</c:v>
                </c:pt>
                <c:pt idx="5279">
                  <c:v>0.42486669355847601</c:v>
                </c:pt>
                <c:pt idx="5280">
                  <c:v>0.42202477383386383</c:v>
                </c:pt>
                <c:pt idx="5281">
                  <c:v>0.41900908731582925</c:v>
                </c:pt>
                <c:pt idx="5282">
                  <c:v>0.41582110315412718</c:v>
                </c:pt>
                <c:pt idx="5283">
                  <c:v>0.41246240140349794</c:v>
                </c:pt>
                <c:pt idx="5284">
                  <c:v>0.40893466222947111</c:v>
                </c:pt>
                <c:pt idx="5285">
                  <c:v>0.40523965908290943</c:v>
                </c:pt>
                <c:pt idx="5286">
                  <c:v>0.40137923578755735</c:v>
                </c:pt>
                <c:pt idx="5287">
                  <c:v>0.39735525010074196</c:v>
                </c:pt>
                <c:pt idx="5288">
                  <c:v>0.39316954251724989</c:v>
                </c:pt>
                <c:pt idx="5289">
                  <c:v>0.38882399468561341</c:v>
                </c:pt>
                <c:pt idx="5290">
                  <c:v>0.38432062586824955</c:v>
                </c:pt>
                <c:pt idx="5291">
                  <c:v>0.37966161114339408</c:v>
                </c:pt>
                <c:pt idx="5292">
                  <c:v>0.37484920846028774</c:v>
                </c:pt>
                <c:pt idx="5293">
                  <c:v>0.36988570194787351</c:v>
                </c:pt>
                <c:pt idx="5294">
                  <c:v>0.36477342627573101</c:v>
                </c:pt>
                <c:pt idx="5295">
                  <c:v>0.35951480957528503</c:v>
                </c:pt>
                <c:pt idx="5296">
                  <c:v>0.35411236155893444</c:v>
                </c:pt>
                <c:pt idx="5297">
                  <c:v>0.34856862970173924</c:v>
                </c:pt>
                <c:pt idx="5298">
                  <c:v>0.34288618646837138</c:v>
                </c:pt>
                <c:pt idx="5299">
                  <c:v>0.33706764944894585</c:v>
                </c:pt>
                <c:pt idx="5300">
                  <c:v>0.33111569285229608</c:v>
                </c:pt>
                <c:pt idx="5301">
                  <c:v>0.3250330400542904</c:v>
                </c:pt>
                <c:pt idx="5302">
                  <c:v>0.31882246046593404</c:v>
                </c:pt>
                <c:pt idx="5303">
                  <c:v>0.31248677991585905</c:v>
                </c:pt>
                <c:pt idx="5304">
                  <c:v>0.30602888999725453</c:v>
                </c:pt>
                <c:pt idx="5305">
                  <c:v>0.2994517431086689</c:v>
                </c:pt>
                <c:pt idx="5306">
                  <c:v>0.29275833110637672</c:v>
                </c:pt>
                <c:pt idx="5307">
                  <c:v>0.28595165708998421</c:v>
                </c:pt>
                <c:pt idx="5308">
                  <c:v>0.27903472622673342</c:v>
                </c:pt>
                <c:pt idx="5309">
                  <c:v>0.2720105722377904</c:v>
                </c:pt>
                <c:pt idx="5310">
                  <c:v>0.26488229435904842</c:v>
                </c:pt>
                <c:pt idx="5311">
                  <c:v>0.25765306033227608</c:v>
                </c:pt>
                <c:pt idx="5312">
                  <c:v>0.25032607776225102</c:v>
                </c:pt>
                <c:pt idx="5313">
                  <c:v>0.24290458106439047</c:v>
                </c:pt>
                <c:pt idx="5314">
                  <c:v>0.23539184776686659</c:v>
                </c:pt>
                <c:pt idx="5315">
                  <c:v>0.22779120714874904</c:v>
                </c:pt>
                <c:pt idx="5316">
                  <c:v>0.22010602125344478</c:v>
                </c:pt>
                <c:pt idx="5317">
                  <c:v>0.21233966943689553</c:v>
                </c:pt>
                <c:pt idx="5318">
                  <c:v>0.20449555886780021</c:v>
                </c:pt>
                <c:pt idx="5319">
                  <c:v>0.19657712487410314</c:v>
                </c:pt>
                <c:pt idx="5320">
                  <c:v>0.18858780268611852</c:v>
                </c:pt>
                <c:pt idx="5321">
                  <c:v>0.18053101843725167</c:v>
                </c:pt>
                <c:pt idx="5322">
                  <c:v>0.17241023225864474</c:v>
                </c:pt>
                <c:pt idx="5323">
                  <c:v>0.16422897997919836</c:v>
                </c:pt>
                <c:pt idx="5324">
                  <c:v>0.15599084661355228</c:v>
                </c:pt>
                <c:pt idx="5325">
                  <c:v>0.14769940524304359</c:v>
                </c:pt>
                <c:pt idx="5326">
                  <c:v>0.13935821070828125</c:v>
                </c:pt>
                <c:pt idx="5327">
                  <c:v>0.13097084767670258</c:v>
                </c:pt>
                <c:pt idx="5328">
                  <c:v>0.12254095144624727</c:v>
                </c:pt>
                <c:pt idx="5329">
                  <c:v>0.11407216449478151</c:v>
                </c:pt>
                <c:pt idx="5330">
                  <c:v>0.10556809477633675</c:v>
                </c:pt>
                <c:pt idx="5331">
                  <c:v>9.7032328121520114E-2</c:v>
                </c:pt>
                <c:pt idx="5332">
                  <c:v>8.8468462357213604E-2</c:v>
                </c:pt>
                <c:pt idx="5333">
                  <c:v>7.9880112603349471E-2</c:v>
                </c:pt>
                <c:pt idx="5334">
                  <c:v>7.1270898781031364E-2</c:v>
                </c:pt>
                <c:pt idx="5335">
                  <c:v>6.2644448135018585E-2</c:v>
                </c:pt>
                <c:pt idx="5336">
                  <c:v>5.4004402086554049E-2</c:v>
                </c:pt>
                <c:pt idx="5337">
                  <c:v>4.5354401118692149E-2</c:v>
                </c:pt>
                <c:pt idx="5338">
                  <c:v>3.6698060960915345E-2</c:v>
                </c:pt>
                <c:pt idx="5339">
                  <c:v>2.803896930035614E-2</c:v>
                </c:pt>
                <c:pt idx="5340">
                  <c:v>1.938069451655703E-2</c:v>
                </c:pt>
                <c:pt idx="5341">
                  <c:v>1.0726781900749842E-2</c:v>
                </c:pt>
                <c:pt idx="5342">
                  <c:v>2.0807506764497627E-3</c:v>
                </c:pt>
                <c:pt idx="5343">
                  <c:v>-6.5538820562925813E-3</c:v>
                </c:pt>
                <c:pt idx="5344">
                  <c:v>-1.5173572261131994E-2</c:v>
                </c:pt>
                <c:pt idx="5345">
                  <c:v>-2.3774761895338906E-2</c:v>
                </c:pt>
                <c:pt idx="5346">
                  <c:v>-3.2353924167136637E-2</c:v>
                </c:pt>
                <c:pt idx="5347">
                  <c:v>-4.0907577823588684E-2</c:v>
                </c:pt>
                <c:pt idx="5348">
                  <c:v>-4.9432251517508859E-2</c:v>
                </c:pt>
                <c:pt idx="5349">
                  <c:v>-5.7924459262517797E-2</c:v>
                </c:pt>
                <c:pt idx="5350">
                  <c:v>-6.6380734732677485E-2</c:v>
                </c:pt>
                <c:pt idx="5351">
                  <c:v>-7.4797682236152838E-2</c:v>
                </c:pt>
                <c:pt idx="5352">
                  <c:v>-8.3171973892338324E-2</c:v>
                </c:pt>
                <c:pt idx="5353">
                  <c:v>-9.1500298289870233E-2</c:v>
                </c:pt>
                <c:pt idx="5354">
                  <c:v>-9.9779331824655246E-2</c:v>
                </c:pt>
                <c:pt idx="5355">
                  <c:v>-0.10800576654409701</c:v>
                </c:pt>
                <c:pt idx="5356">
                  <c:v>-0.1161763518975454</c:v>
                </c:pt>
                <c:pt idx="5357">
                  <c:v>-0.12428789954065024</c:v>
                </c:pt>
                <c:pt idx="5358">
                  <c:v>-0.13233725801612603</c:v>
                </c:pt>
                <c:pt idx="5359">
                  <c:v>-0.14032129765967066</c:v>
                </c:pt>
                <c:pt idx="5360">
                  <c:v>-0.14823691907887152</c:v>
                </c:pt>
                <c:pt idx="5361">
                  <c:v>-0.15608106497592297</c:v>
                </c:pt>
                <c:pt idx="5362">
                  <c:v>-0.16385072078315147</c:v>
                </c:pt>
                <c:pt idx="5363">
                  <c:v>-0.17154291423260237</c:v>
                </c:pt>
                <c:pt idx="5364">
                  <c:v>-0.17915472302008428</c:v>
                </c:pt>
                <c:pt idx="5365">
                  <c:v>-0.18668328005679286</c:v>
                </c:pt>
                <c:pt idx="5366">
                  <c:v>-0.19412576426491335</c:v>
                </c:pt>
                <c:pt idx="5367">
                  <c:v>-0.20147938756914011</c:v>
                </c:pt>
                <c:pt idx="5368">
                  <c:v>-0.20874139765660765</c:v>
                </c:pt>
                <c:pt idx="5369">
                  <c:v>-0.2159090929554314</c:v>
                </c:pt>
                <c:pt idx="5370">
                  <c:v>-0.22297982746738224</c:v>
                </c:pt>
                <c:pt idx="5371">
                  <c:v>-0.22995100209354422</c:v>
                </c:pt>
                <c:pt idx="5372">
                  <c:v>-0.23682006579071513</c:v>
                </c:pt>
                <c:pt idx="5373">
                  <c:v>-0.24358453379438835</c:v>
                </c:pt>
                <c:pt idx="5374">
                  <c:v>-0.25024199146251447</c:v>
                </c:pt>
                <c:pt idx="5375">
                  <c:v>-0.25679006156288042</c:v>
                </c:pt>
                <c:pt idx="5376">
                  <c:v>-0.26322637166506779</c:v>
                </c:pt>
                <c:pt idx="5377">
                  <c:v>-0.26954857731850734</c:v>
                </c:pt>
                <c:pt idx="5378">
                  <c:v>-0.27575442985178505</c:v>
                </c:pt>
                <c:pt idx="5379">
                  <c:v>-0.28184181105460698</c:v>
                </c:pt>
                <c:pt idx="5380">
                  <c:v>-0.28780869012207128</c:v>
                </c:pt>
                <c:pt idx="5381">
                  <c:v>-0.29365305389072766</c:v>
                </c:pt>
                <c:pt idx="5382">
                  <c:v>-0.29937289184220611</c:v>
                </c:pt>
                <c:pt idx="5383">
                  <c:v>-0.30496624688574608</c:v>
                </c:pt>
                <c:pt idx="5384">
                  <c:v>-0.31043126764911161</c:v>
                </c:pt>
                <c:pt idx="5385">
                  <c:v>-0.31576620728064181</c:v>
                </c:pt>
                <c:pt idx="5386">
                  <c:v>-0.32096937963857664</c:v>
                </c:pt>
                <c:pt idx="5387">
                  <c:v>-0.32603912368375765</c:v>
                </c:pt>
                <c:pt idx="5388">
                  <c:v>-0.33097380875106575</c:v>
                </c:pt>
                <c:pt idx="5389">
                  <c:v>-0.33577187039433165</c:v>
                </c:pt>
                <c:pt idx="5390">
                  <c:v>-0.3404318409524062</c:v>
                </c:pt>
                <c:pt idx="5391">
                  <c:v>-0.34495234858401536</c:v>
                </c:pt>
                <c:pt idx="5392">
                  <c:v>-0.34933209069585064</c:v>
                </c:pt>
                <c:pt idx="5393">
                  <c:v>-0.35356981207362143</c:v>
                </c:pt>
                <c:pt idx="5394">
                  <c:v>-0.35766430948727751</c:v>
                </c:pt>
                <c:pt idx="5395">
                  <c:v>-0.36161445341823423</c:v>
                </c:pt>
                <c:pt idx="5396">
                  <c:v>-0.36541919952388302</c:v>
                </c:pt>
                <c:pt idx="5397">
                  <c:v>-0.36907757581367301</c:v>
                </c:pt>
                <c:pt idx="5398">
                  <c:v>-0.37258865962943227</c:v>
                </c:pt>
                <c:pt idx="5399">
                  <c:v>-0.37595157097591886</c:v>
                </c:pt>
                <c:pt idx="5400">
                  <c:v>-0.37916549208096428</c:v>
                </c:pt>
                <c:pt idx="5401">
                  <c:v>-0.38222969312139143</c:v>
                </c:pt>
                <c:pt idx="5402">
                  <c:v>-0.38514353369247983</c:v>
                </c:pt>
                <c:pt idx="5403">
                  <c:v>-0.3879064365014297</c:v>
                </c:pt>
                <c:pt idx="5404">
                  <c:v>-0.39051786526047039</c:v>
                </c:pt>
                <c:pt idx="5405">
                  <c:v>-0.39297733495763681</c:v>
                </c:pt>
                <c:pt idx="5406">
                  <c:v>-0.39528443990792433</c:v>
                </c:pt>
                <c:pt idx="5407">
                  <c:v>-0.39743886268829293</c:v>
                </c:pt>
                <c:pt idx="5408">
                  <c:v>-0.3994403574614806</c:v>
                </c:pt>
                <c:pt idx="5409">
                  <c:v>-0.40128873729631687</c:v>
                </c:pt>
                <c:pt idx="5410">
                  <c:v>-0.40298388191168499</c:v>
                </c:pt>
                <c:pt idx="5411">
                  <c:v>-0.40452574490861071</c:v>
                </c:pt>
                <c:pt idx="5412">
                  <c:v>-0.40591434111861219</c:v>
                </c:pt>
                <c:pt idx="5413">
                  <c:v>-0.40714973127430781</c:v>
                </c:pt>
                <c:pt idx="5414">
                  <c:v>-0.40823202970338646</c:v>
                </c:pt>
                <c:pt idx="5415">
                  <c:v>-0.40916142633312308</c:v>
                </c:pt>
                <c:pt idx="5416">
                  <c:v>-0.4099381935512329</c:v>
                </c:pt>
                <c:pt idx="5417">
                  <c:v>-0.41056267311046007</c:v>
                </c:pt>
                <c:pt idx="5418">
                  <c:v>-0.41103526590651523</c:v>
                </c:pt>
                <c:pt idx="5419">
                  <c:v>-0.41135643615166428</c:v>
                </c:pt>
                <c:pt idx="5420">
                  <c:v>-0.41152671525917789</c:v>
                </c:pt>
                <c:pt idx="5421">
                  <c:v>-0.41154669371698177</c:v>
                </c:pt>
                <c:pt idx="5422">
                  <c:v>-0.41141701152720989</c:v>
                </c:pt>
                <c:pt idx="5423">
                  <c:v>-0.41113836066307208</c:v>
                </c:pt>
                <c:pt idx="5424">
                  <c:v>-0.41071149398053824</c:v>
                </c:pt>
                <c:pt idx="5425">
                  <c:v>-0.41013722699902999</c:v>
                </c:pt>
                <c:pt idx="5426">
                  <c:v>-0.40941643223537644</c:v>
                </c:pt>
                <c:pt idx="5427">
                  <c:v>-0.40855003626287512</c:v>
                </c:pt>
                <c:pt idx="5428">
                  <c:v>-0.40753902214842258</c:v>
                </c:pt>
                <c:pt idx="5429">
                  <c:v>-0.40638443061626567</c:v>
                </c:pt>
                <c:pt idx="5430">
                  <c:v>-0.40508735749481861</c:v>
                </c:pt>
                <c:pt idx="5431">
                  <c:v>-0.40364895364167164</c:v>
                </c:pt>
                <c:pt idx="5432">
                  <c:v>-0.40207042997127218</c:v>
                </c:pt>
                <c:pt idx="5433">
                  <c:v>-0.40035305991589398</c:v>
                </c:pt>
                <c:pt idx="5434">
                  <c:v>-0.39849817245727276</c:v>
                </c:pt>
                <c:pt idx="5435">
                  <c:v>-0.39650714139939258</c:v>
                </c:pt>
                <c:pt idx="5436">
                  <c:v>-0.39438138272689</c:v>
                </c:pt>
                <c:pt idx="5437">
                  <c:v>-0.39212236163889896</c:v>
                </c:pt>
                <c:pt idx="5438">
                  <c:v>-0.38973159884266367</c:v>
                </c:pt>
                <c:pt idx="5439">
                  <c:v>-0.38721066816852673</c:v>
                </c:pt>
                <c:pt idx="5440">
                  <c:v>-0.3845611894668548</c:v>
                </c:pt>
                <c:pt idx="5441">
                  <c:v>-0.38178482432680971</c:v>
                </c:pt>
                <c:pt idx="5442">
                  <c:v>-0.37888327505592212</c:v>
                </c:pt>
                <c:pt idx="5443">
                  <c:v>-0.3758582828681486</c:v>
                </c:pt>
                <c:pt idx="5444">
                  <c:v>-0.37271162557182785</c:v>
                </c:pt>
                <c:pt idx="5445">
                  <c:v>-0.36944511907402411</c:v>
                </c:pt>
                <c:pt idx="5446">
                  <c:v>-0.36606062315493149</c:v>
                </c:pt>
                <c:pt idx="5447">
                  <c:v>-0.36256004599820651</c:v>
                </c:pt>
                <c:pt idx="5448">
                  <c:v>-0.35894534231370018</c:v>
                </c:pt>
                <c:pt idx="5449">
                  <c:v>-0.35521850584803943</c:v>
                </c:pt>
                <c:pt idx="5450">
                  <c:v>-0.35138156237276019</c:v>
                </c:pt>
                <c:pt idx="5451">
                  <c:v>-0.34743656899985759</c:v>
                </c:pt>
                <c:pt idx="5452">
                  <c:v>-0.34338561926941902</c:v>
                </c:pt>
                <c:pt idx="5453">
                  <c:v>-0.33923084609778809</c:v>
                </c:pt>
                <c:pt idx="5454">
                  <c:v>-0.33497441580229986</c:v>
                </c:pt>
                <c:pt idx="5455">
                  <c:v>-0.33061851750514382</c:v>
                </c:pt>
                <c:pt idx="5456">
                  <c:v>-0.32616535952995157</c:v>
                </c:pt>
                <c:pt idx="5457">
                  <c:v>-0.32161717643081927</c:v>
                </c:pt>
                <c:pt idx="5458">
                  <c:v>-0.31697623681846193</c:v>
                </c:pt>
                <c:pt idx="5459">
                  <c:v>-0.31224484233111471</c:v>
                </c:pt>
                <c:pt idx="5460">
                  <c:v>-0.30742532050890975</c:v>
                </c:pt>
                <c:pt idx="5461">
                  <c:v>-0.30252001999173778</c:v>
                </c:pt>
                <c:pt idx="5462">
                  <c:v>-0.29753130945958178</c:v>
                </c:pt>
                <c:pt idx="5463">
                  <c:v>-0.29246157645542475</c:v>
                </c:pt>
                <c:pt idx="5464">
                  <c:v>-0.28731322641040952</c:v>
                </c:pt>
                <c:pt idx="5465">
                  <c:v>-0.28208868485588878</c:v>
                </c:pt>
                <c:pt idx="5466">
                  <c:v>-0.27679040018125278</c:v>
                </c:pt>
                <c:pt idx="5467">
                  <c:v>-0.2714208409513974</c:v>
                </c:pt>
                <c:pt idx="5468">
                  <c:v>-0.26598248867624119</c:v>
                </c:pt>
                <c:pt idx="5469">
                  <c:v>-0.26047783349010606</c:v>
                </c:pt>
                <c:pt idx="5470">
                  <c:v>-0.2549093754965423</c:v>
                </c:pt>
                <c:pt idx="5471">
                  <c:v>-0.24927962646218504</c:v>
                </c:pt>
                <c:pt idx="5472">
                  <c:v>-0.24359110788176336</c:v>
                </c:pt>
                <c:pt idx="5473">
                  <c:v>-0.23784634846147781</c:v>
                </c:pt>
                <c:pt idx="5474">
                  <c:v>-0.23204788458821121</c:v>
                </c:pt>
                <c:pt idx="5475">
                  <c:v>-0.22619826169817009</c:v>
                </c:pt>
                <c:pt idx="5476">
                  <c:v>-0.22030003294892375</c:v>
                </c:pt>
                <c:pt idx="5477">
                  <c:v>-0.21435575609736066</c:v>
                </c:pt>
                <c:pt idx="5478">
                  <c:v>-0.20836799183916971</c:v>
                </c:pt>
                <c:pt idx="5479">
                  <c:v>-0.2023393037333652</c:v>
                </c:pt>
                <c:pt idx="5480">
                  <c:v>-0.19627225731036793</c:v>
                </c:pt>
                <c:pt idx="5481">
                  <c:v>-0.19016941778029725</c:v>
                </c:pt>
                <c:pt idx="5482">
                  <c:v>-0.18403334815989783</c:v>
                </c:pt>
                <c:pt idx="5483">
                  <c:v>-0.1778666087894793</c:v>
                </c:pt>
                <c:pt idx="5484">
                  <c:v>-0.17167175701209575</c:v>
                </c:pt>
                <c:pt idx="5485">
                  <c:v>-0.16545134571265788</c:v>
                </c:pt>
                <c:pt idx="5486">
                  <c:v>-0.15920792114016177</c:v>
                </c:pt>
                <c:pt idx="5487">
                  <c:v>-0.15294402139754959</c:v>
                </c:pt>
                <c:pt idx="5488">
                  <c:v>-0.1466621762014815</c:v>
                </c:pt>
                <c:pt idx="5489">
                  <c:v>-0.14036490709761978</c:v>
                </c:pt>
                <c:pt idx="5490">
                  <c:v>-0.13405472673580002</c:v>
                </c:pt>
                <c:pt idx="5491">
                  <c:v>-0.12773413667517941</c:v>
                </c:pt>
                <c:pt idx="5492">
                  <c:v>-0.12140562476203705</c:v>
                </c:pt>
                <c:pt idx="5493">
                  <c:v>-0.11507166370001823</c:v>
                </c:pt>
                <c:pt idx="5494">
                  <c:v>-0.1087347113052138</c:v>
                </c:pt>
                <c:pt idx="5495">
                  <c:v>-0.10239721122907873</c:v>
                </c:pt>
                <c:pt idx="5496">
                  <c:v>-9.6061592522948172E-2</c:v>
                </c:pt>
                <c:pt idx="5497">
                  <c:v>-8.9730267681071715E-2</c:v>
                </c:pt>
                <c:pt idx="5498">
                  <c:v>-8.3405630306767717E-2</c:v>
                </c:pt>
                <c:pt idx="5499">
                  <c:v>-7.7090053716737147E-2</c:v>
                </c:pt>
                <c:pt idx="5500">
                  <c:v>-7.0785890660144082E-2</c:v>
                </c:pt>
                <c:pt idx="5501">
                  <c:v>-6.449547325124956E-2</c:v>
                </c:pt>
                <c:pt idx="5502">
                  <c:v>-5.8221112307182112E-2</c:v>
                </c:pt>
                <c:pt idx="5503">
                  <c:v>-5.1965096129697533E-2</c:v>
                </c:pt>
                <c:pt idx="5504">
                  <c:v>-4.5729689234219911E-2</c:v>
                </c:pt>
                <c:pt idx="5505">
                  <c:v>-3.9517131322942808E-2</c:v>
                </c:pt>
                <c:pt idx="5506">
                  <c:v>-3.332963651712046E-2</c:v>
                </c:pt>
                <c:pt idx="5507">
                  <c:v>-2.7169392817024521E-2</c:v>
                </c:pt>
                <c:pt idx="5508">
                  <c:v>-2.1038561651441148E-2</c:v>
                </c:pt>
                <c:pt idx="5509">
                  <c:v>-1.4939277214600191E-2</c:v>
                </c:pt>
                <c:pt idx="5510">
                  <c:v>-8.873645463285753E-3</c:v>
                </c:pt>
                <c:pt idx="5511">
                  <c:v>-2.8437430685463198E-3</c:v>
                </c:pt>
                <c:pt idx="5512">
                  <c:v>3.1483833282522542E-3</c:v>
                </c:pt>
                <c:pt idx="5513">
                  <c:v>9.1007176145975095E-3</c:v>
                </c:pt>
                <c:pt idx="5514">
                  <c:v>1.5011274767891158E-2</c:v>
                </c:pt>
                <c:pt idx="5515">
                  <c:v>2.0878101569323251E-2</c:v>
                </c:pt>
                <c:pt idx="5516">
                  <c:v>2.6699277305200692E-2</c:v>
                </c:pt>
                <c:pt idx="5517">
                  <c:v>3.2472914355266898E-2</c:v>
                </c:pt>
                <c:pt idx="5518">
                  <c:v>3.8197158739270584E-2</c:v>
                </c:pt>
                <c:pt idx="5519">
                  <c:v>4.3870190692740174E-2</c:v>
                </c:pt>
                <c:pt idx="5520">
                  <c:v>4.9490225247947356E-2</c:v>
                </c:pt>
                <c:pt idx="5521">
                  <c:v>5.5433018151752285E-2</c:v>
                </c:pt>
                <c:pt idx="5522">
                  <c:v>6.2252545035548647E-2</c:v>
                </c:pt>
                <c:pt idx="5523">
                  <c:v>6.9012828178015628E-2</c:v>
                </c:pt>
                <c:pt idx="5524">
                  <c:v>7.5710915796588674E-2</c:v>
                </c:pt>
                <c:pt idx="5525">
                  <c:v>8.2343898488137487E-2</c:v>
                </c:pt>
                <c:pt idx="5526">
                  <c:v>8.8908910425742685E-2</c:v>
                </c:pt>
                <c:pt idx="5527">
                  <c:v>9.5403130529721408E-2</c:v>
                </c:pt>
                <c:pt idx="5528">
                  <c:v>0.10182378361220192</c:v>
                </c:pt>
                <c:pt idx="5529">
                  <c:v>0.10816814149496234</c:v>
                </c:pt>
                <c:pt idx="5530">
                  <c:v>0.11443352410011916</c:v>
                </c:pt>
                <c:pt idx="5531">
                  <c:v>0.1206173005131964</c:v>
                </c:pt>
                <c:pt idx="5532">
                  <c:v>0.12671689001814346</c:v>
                </c:pt>
                <c:pt idx="5533">
                  <c:v>0.13272976310421153</c:v>
                </c:pt>
                <c:pt idx="5534">
                  <c:v>0.138653442443925</c:v>
                </c:pt>
                <c:pt idx="5535">
                  <c:v>0.14448550384218711</c:v>
                </c:pt>
                <c:pt idx="5536">
                  <c:v>0.15022357715588325</c:v>
                </c:pt>
                <c:pt idx="5537">
                  <c:v>0.15586534718397921</c:v>
                </c:pt>
                <c:pt idx="5538">
                  <c:v>0.16140855452746775</c:v>
                </c:pt>
                <c:pt idx="5539">
                  <c:v>0.16685099641925449</c:v>
                </c:pt>
                <c:pt idx="5540">
                  <c:v>0.17219052752341432</c:v>
                </c:pt>
                <c:pt idx="5541">
                  <c:v>0.17742506070380615</c:v>
                </c:pt>
                <c:pt idx="5542">
                  <c:v>0.18255256776161774</c:v>
                </c:pt>
                <c:pt idx="5543">
                  <c:v>0.18757108014176349</c:v>
                </c:pt>
                <c:pt idx="5544">
                  <c:v>0.19247868960790229</c:v>
                </c:pt>
                <c:pt idx="5545">
                  <c:v>0.19727354888581677</c:v>
                </c:pt>
                <c:pt idx="5546">
                  <c:v>0.20195387227514311</c:v>
                </c:pt>
                <c:pt idx="5547">
                  <c:v>0.20651793622910478</c:v>
                </c:pt>
                <c:pt idx="5548">
                  <c:v>0.21096407990227664</c:v>
                </c:pt>
                <c:pt idx="5549">
                  <c:v>0.21529070566616604</c:v>
                </c:pt>
                <c:pt idx="5550">
                  <c:v>0.21949627959257045</c:v>
                </c:pt>
                <c:pt idx="5551">
                  <c:v>0.22357933190452481</c:v>
                </c:pt>
                <c:pt idx="5552">
                  <c:v>0.2275384573948806</c:v>
                </c:pt>
                <c:pt idx="5553">
                  <c:v>0.23137231581240394</c:v>
                </c:pt>
                <c:pt idx="5554">
                  <c:v>0.23507963221531508</c:v>
                </c:pt>
                <c:pt idx="5555">
                  <c:v>0.23865919729232044</c:v>
                </c:pt>
                <c:pt idx="5556">
                  <c:v>0.24210986765104778</c:v>
                </c:pt>
                <c:pt idx="5557">
                  <c:v>0.24543056607398267</c:v>
                </c:pt>
                <c:pt idx="5558">
                  <c:v>0.24862028174180897</c:v>
                </c:pt>
                <c:pt idx="5559">
                  <c:v>0.25167807042430007</c:v>
                </c:pt>
                <c:pt idx="5560">
                  <c:v>0.25460305463876931</c:v>
                </c:pt>
                <c:pt idx="5561">
                  <c:v>0.25739442377605226</c:v>
                </c:pt>
                <c:pt idx="5562">
                  <c:v>0.26005143419431864</c:v>
                </c:pt>
                <c:pt idx="5563">
                  <c:v>0.26257340928058742</c:v>
                </c:pt>
                <c:pt idx="5564">
                  <c:v>0.26495973948018731</c:v>
                </c:pt>
                <c:pt idx="5565">
                  <c:v>0.26720988229423703</c:v>
                </c:pt>
                <c:pt idx="5566">
                  <c:v>0.26932336224531334</c:v>
                </c:pt>
                <c:pt idx="5567">
                  <c:v>0.27129977081143125</c:v>
                </c:pt>
                <c:pt idx="5568">
                  <c:v>0.27313876632853484</c:v>
                </c:pt>
                <c:pt idx="5569">
                  <c:v>0.27484007386166565</c:v>
                </c:pt>
                <c:pt idx="5570">
                  <c:v>0.27640348504500889</c:v>
                </c:pt>
                <c:pt idx="5571">
                  <c:v>0.27782885789102929</c:v>
                </c:pt>
                <c:pt idx="5572">
                  <c:v>0.27911611656892171</c:v>
                </c:pt>
                <c:pt idx="5573">
                  <c:v>0.28026525115260292</c:v>
                </c:pt>
                <c:pt idx="5574">
                  <c:v>0.28127631733858421</c:v>
                </c:pt>
                <c:pt idx="5575">
                  <c:v>0.28214943613376797</c:v>
                </c:pt>
                <c:pt idx="5576">
                  <c:v>0.28288479351374934</c:v>
                </c:pt>
                <c:pt idx="5577">
                  <c:v>0.28348264005166285</c:v>
                </c:pt>
                <c:pt idx="5578">
                  <c:v>0.2839432905180152</c:v>
                </c:pt>
                <c:pt idx="5579">
                  <c:v>0.28426712345176247</c:v>
                </c:pt>
                <c:pt idx="5580">
                  <c:v>0.28445458070299279</c:v>
                </c:pt>
                <c:pt idx="5581">
                  <c:v>0.2845061669475239</c:v>
                </c:pt>
                <c:pt idx="5582">
                  <c:v>0.28442244917380011</c:v>
                </c:pt>
                <c:pt idx="5583">
                  <c:v>0.2842040561424331</c:v>
                </c:pt>
                <c:pt idx="5584">
                  <c:v>0.28385167781875731</c:v>
                </c:pt>
                <c:pt idx="5585">
                  <c:v>0.28336606477881454</c:v>
                </c:pt>
                <c:pt idx="5586">
                  <c:v>0.28274802758913209</c:v>
                </c:pt>
                <c:pt idx="5587">
                  <c:v>0.28199843616072284</c:v>
                </c:pt>
                <c:pt idx="5588">
                  <c:v>0.28111821907772533</c:v>
                </c:pt>
                <c:pt idx="5589">
                  <c:v>0.2801083629011033</c:v>
                </c:pt>
                <c:pt idx="5590">
                  <c:v>0.27896991144785666</c:v>
                </c:pt>
                <c:pt idx="5591">
                  <c:v>0.27770396504618095</c:v>
                </c:pt>
                <c:pt idx="5592">
                  <c:v>0.27631167976703619</c:v>
                </c:pt>
                <c:pt idx="5593">
                  <c:v>0.27479426663260387</c:v>
                </c:pt>
                <c:pt idx="5594">
                  <c:v>0.27315299080208888</c:v>
                </c:pt>
                <c:pt idx="5595">
                  <c:v>0.27138917073537255</c:v>
                </c:pt>
                <c:pt idx="5596">
                  <c:v>0.26950417733499443</c:v>
                </c:pt>
                <c:pt idx="5597">
                  <c:v>0.26749943306697277</c:v>
                </c:pt>
                <c:pt idx="5598">
                  <c:v>0.26537641106096244</c:v>
                </c:pt>
                <c:pt idx="5599">
                  <c:v>0.26313663419028843</c:v>
                </c:pt>
                <c:pt idx="5600">
                  <c:v>0.26078167413236164</c:v>
                </c:pt>
                <c:pt idx="5601">
                  <c:v>0.25831315041000669</c:v>
                </c:pt>
                <c:pt idx="5602">
                  <c:v>0.2557327294142599</c:v>
                </c:pt>
                <c:pt idx="5603">
                  <c:v>0.25304212340915605</c:v>
                </c:pt>
                <c:pt idx="5604">
                  <c:v>0.25024308951907198</c:v>
                </c:pt>
                <c:pt idx="5605">
                  <c:v>0.24733742869918668</c:v>
                </c:pt>
                <c:pt idx="5606">
                  <c:v>0.24432698468960348</c:v>
                </c:pt>
                <c:pt idx="5607">
                  <c:v>0.24121364295371389</c:v>
                </c:pt>
                <c:pt idx="5608">
                  <c:v>0.23799932960137701</c:v>
                </c:pt>
                <c:pt idx="5609">
                  <c:v>0.23468601029748454</c:v>
                </c:pt>
                <c:pt idx="5610">
                  <c:v>0.23127568915649901</c:v>
                </c:pt>
                <c:pt idx="5611">
                  <c:v>0.22777040762354889</c:v>
                </c:pt>
                <c:pt idx="5612">
                  <c:v>0.22417224334266359</c:v>
                </c:pt>
                <c:pt idx="5613">
                  <c:v>0.2204833090127685</c:v>
                </c:pt>
                <c:pt idx="5614">
                  <c:v>0.21670575123198646</c:v>
                </c:pt>
                <c:pt idx="5615">
                  <c:v>0.21284174933090469</c:v>
                </c:pt>
                <c:pt idx="5616">
                  <c:v>0.20889351419536256</c:v>
                </c:pt>
                <c:pt idx="5617">
                  <c:v>0.2048632870793817</c:v>
                </c:pt>
                <c:pt idx="5618">
                  <c:v>0.20075333840886386</c:v>
                </c:pt>
                <c:pt idx="5619">
                  <c:v>0.19656596657661618</c:v>
                </c:pt>
                <c:pt idx="5620">
                  <c:v>0.19230349672937269</c:v>
                </c:pt>
                <c:pt idx="5621">
                  <c:v>0.18796827954737499</c:v>
                </c:pt>
                <c:pt idx="5622">
                  <c:v>0.18356269001715142</c:v>
                </c:pt>
                <c:pt idx="5623">
                  <c:v>0.17908912619809628</c:v>
                </c:pt>
                <c:pt idx="5624">
                  <c:v>0.17455000798345849</c:v>
                </c:pt>
                <c:pt idx="5625">
                  <c:v>0.16994777585637544</c:v>
                </c:pt>
                <c:pt idx="5626">
                  <c:v>0.16528488964151883</c:v>
                </c:pt>
                <c:pt idx="5627">
                  <c:v>0.1605638272530148</c:v>
                </c:pt>
                <c:pt idx="5628">
                  <c:v>0.1557870834392136</c:v>
                </c:pt>
                <c:pt idx="5629">
                  <c:v>0.15095716852494501</c:v>
                </c:pt>
                <c:pt idx="5630">
                  <c:v>0.14607660715182727</c:v>
                </c:pt>
                <c:pt idx="5631">
                  <c:v>0.14114793701729439</c:v>
                </c:pt>
                <c:pt idx="5632">
                  <c:v>0.13617370761288805</c:v>
                </c:pt>
                <c:pt idx="5633">
                  <c:v>0.13115647896245952</c:v>
                </c:pt>
                <c:pt idx="5634">
                  <c:v>0.12609882036085354</c:v>
                </c:pt>
                <c:pt idx="5635">
                  <c:v>0.12100330911368462</c:v>
                </c:pt>
                <c:pt idx="5636">
                  <c:v>0.11587252927880028</c:v>
                </c:pt>
                <c:pt idx="5637">
                  <c:v>0.11070907041000959</c:v>
                </c:pt>
                <c:pt idx="5638">
                  <c:v>0.1055155263036735</c:v>
                </c:pt>
                <c:pt idx="5639">
                  <c:v>0.10029449374874563</c:v>
                </c:pt>
                <c:pt idx="5640">
                  <c:v>9.5048571280818075E-2</c:v>
                </c:pt>
                <c:pt idx="5641">
                  <c:v>8.9780357940775726E-2</c:v>
                </c:pt>
                <c:pt idx="5642">
                  <c:v>8.4492452038608876E-2</c:v>
                </c:pt>
                <c:pt idx="5643">
                  <c:v>7.9187449922950584E-2</c:v>
                </c:pt>
                <c:pt idx="5644">
                  <c:v>7.3867944756914175E-2</c:v>
                </c:pt>
                <c:pt idx="5645">
                  <c:v>6.8536525300748524E-2</c:v>
                </c:pt>
                <c:pt idx="5646">
                  <c:v>6.3195774701921822E-2</c:v>
                </c:pt>
                <c:pt idx="5647">
                  <c:v>5.7848269293090948E-2</c:v>
                </c:pt>
                <c:pt idx="5648">
                  <c:v>5.2496577398575515E-2</c:v>
                </c:pt>
                <c:pt idx="5649">
                  <c:v>4.7143258149812191E-2</c:v>
                </c:pt>
                <c:pt idx="5650">
                  <c:v>4.1790860310339566E-2</c:v>
                </c:pt>
                <c:pt idx="5651">
                  <c:v>3.6441921110807032E-2</c:v>
                </c:pt>
                <c:pt idx="5652">
                  <c:v>3.1098965094545343E-2</c:v>
                </c:pt>
                <c:pt idx="5653">
                  <c:v>2.5764502974184776E-2</c:v>
                </c:pt>
                <c:pt idx="5654">
                  <c:v>2.0441030499803153E-2</c:v>
                </c:pt>
                <c:pt idx="5655">
                  <c:v>1.5131027339121696E-2</c:v>
                </c:pt>
                <c:pt idx="5656">
                  <c:v>9.8369559702051468E-3</c:v>
                </c:pt>
                <c:pt idx="5657">
                  <c:v>4.5612605871442179E-3</c:v>
                </c:pt>
                <c:pt idx="5658">
                  <c:v>-6.9363398082572926E-4</c:v>
                </c:pt>
                <c:pt idx="5659">
                  <c:v>-5.9253233362907528E-3</c:v>
                </c:pt>
                <c:pt idx="5660">
                  <c:v>-1.113142456628493E-2</c:v>
                </c:pt>
                <c:pt idx="5661">
                  <c:v>-1.6309577280146991E-2</c:v>
                </c:pt>
                <c:pt idx="5662">
                  <c:v>-2.1457444632143025E-2</c:v>
                </c:pt>
                <c:pt idx="5663">
                  <c:v>-2.6572714328479109E-2</c:v>
                </c:pt>
                <c:pt idx="5664">
                  <c:v>-3.1653099618257415E-2</c:v>
                </c:pt>
                <c:pt idx="5665">
                  <c:v>-3.6696340268004786E-2</c:v>
                </c:pt>
                <c:pt idx="5666">
                  <c:v>-4.1700203519354287E-2</c:v>
                </c:pt>
                <c:pt idx="5667">
                  <c:v>-4.666248502952873E-2</c:v>
                </c:pt>
                <c:pt idx="5668">
                  <c:v>-5.1581009794226737E-2</c:v>
                </c:pt>
                <c:pt idx="5669">
                  <c:v>-5.6453633052564685E-2</c:v>
                </c:pt>
                <c:pt idx="5670">
                  <c:v>-6.1278241173725163E-2</c:v>
                </c:pt>
                <c:pt idx="5671">
                  <c:v>-6.605275252495714E-2</c:v>
                </c:pt>
                <c:pt idx="5672">
                  <c:v>-7.0775118320612937E-2</c:v>
                </c:pt>
                <c:pt idx="5673">
                  <c:v>-7.544332345188684E-2</c:v>
                </c:pt>
                <c:pt idx="5674">
                  <c:v>-8.0055387296964473E-2</c:v>
                </c:pt>
                <c:pt idx="5675">
                  <c:v>-8.4609364511249952E-2</c:v>
                </c:pt>
                <c:pt idx="5676">
                  <c:v>-8.9103345797428096E-2</c:v>
                </c:pt>
                <c:pt idx="5677">
                  <c:v>-9.3535458655045575E-2</c:v>
                </c:pt>
                <c:pt idx="5678">
                  <c:v>-9.790386810935664E-2</c:v>
                </c:pt>
                <c:pt idx="5679">
                  <c:v>-0.10220677741918982</c:v>
                </c:pt>
                <c:pt idx="5680">
                  <c:v>-0.10644242876357453</c:v>
                </c:pt>
                <c:pt idx="5681">
                  <c:v>-0.11060910390689088</c:v>
                </c:pt>
                <c:pt idx="5682">
                  <c:v>-0.11470512484235158</c:v>
                </c:pt>
                <c:pt idx="5683">
                  <c:v>-0.11872885441355777</c:v>
                </c:pt>
                <c:pt idx="5684">
                  <c:v>-0.1226786969139721</c:v>
                </c:pt>
                <c:pt idx="5685">
                  <c:v>-0.12655309866409384</c:v>
                </c:pt>
                <c:pt idx="5686">
                  <c:v>-0.13035054856616721</c:v>
                </c:pt>
                <c:pt idx="5687">
                  <c:v>-0.13406957863626487</c:v>
                </c:pt>
                <c:pt idx="5688">
                  <c:v>-0.1377087645135745</c:v>
                </c:pt>
                <c:pt idx="5689">
                  <c:v>-0.14126672594676493</c:v>
                </c:pt>
                <c:pt idx="5690">
                  <c:v>-0.14474212725728969</c:v>
                </c:pt>
                <c:pt idx="5691">
                  <c:v>-0.14813367777951511</c:v>
                </c:pt>
                <c:pt idx="5692">
                  <c:v>-0.15144013227754935</c:v>
                </c:pt>
                <c:pt idx="5693">
                  <c:v>-0.15466029133870099</c:v>
                </c:pt>
                <c:pt idx="5694">
                  <c:v>-0.15779300174346514</c:v>
                </c:pt>
                <c:pt idx="5695">
                  <c:v>-0.16083715681195443</c:v>
                </c:pt>
                <c:pt idx="5696">
                  <c:v>-0.16379169672676056</c:v>
                </c:pt>
                <c:pt idx="5697">
                  <c:v>-0.16665560883209865</c:v>
                </c:pt>
                <c:pt idx="5698">
                  <c:v>-0.16942792790932165</c:v>
                </c:pt>
                <c:pt idx="5699">
                  <c:v>-0.17210773642868496</c:v>
                </c:pt>
                <c:pt idx="5700">
                  <c:v>-0.17469416477736799</c:v>
                </c:pt>
                <c:pt idx="5701">
                  <c:v>-0.17718639146376097</c:v>
                </c:pt>
                <c:pt idx="5702">
                  <c:v>-0.17958364329801202</c:v>
                </c:pt>
                <c:pt idx="5703">
                  <c:v>-0.1818851955488642</c:v>
                </c:pt>
                <c:pt idx="5704">
                  <c:v>-0.18409037207678269</c:v>
                </c:pt>
                <c:pt idx="5705">
                  <c:v>-0.18619854544344586</c:v>
                </c:pt>
                <c:pt idx="5706">
                  <c:v>-0.18820913699766381</c:v>
                </c:pt>
                <c:pt idx="5707">
                  <c:v>-0.19012161693769331</c:v>
                </c:pt>
                <c:pt idx="5708">
                  <c:v>-0.19193550435012557</c:v>
                </c:pt>
                <c:pt idx="5709">
                  <c:v>-0.19365036722543064</c:v>
                </c:pt>
                <c:pt idx="5710">
                  <c:v>-0.19526582245014509</c:v>
                </c:pt>
                <c:pt idx="5711">
                  <c:v>-0.19678153577592786</c:v>
                </c:pt>
                <c:pt idx="5712">
                  <c:v>-0.19819722176552623</c:v>
                </c:pt>
                <c:pt idx="5713">
                  <c:v>-0.19951264371581481</c:v>
                </c:pt>
                <c:pt idx="5714">
                  <c:v>-0.20072761355803176</c:v>
                </c:pt>
                <c:pt idx="5715">
                  <c:v>-0.20184199173532463</c:v>
                </c:pt>
                <c:pt idx="5716">
                  <c:v>-0.20285568705787901</c:v>
                </c:pt>
                <c:pt idx="5717">
                  <c:v>-0.20376865653561332</c:v>
                </c:pt>
                <c:pt idx="5718">
                  <c:v>-0.20458090518877603</c:v>
                </c:pt>
                <c:pt idx="5719">
                  <c:v>-0.20529248583657433</c:v>
                </c:pt>
                <c:pt idx="5720">
                  <c:v>-0.20590349886400056</c:v>
                </c:pt>
                <c:pt idx="5721">
                  <c:v>-0.20641409196711263</c:v>
                </c:pt>
                <c:pt idx="5722">
                  <c:v>-0.20682445987695622</c:v>
                </c:pt>
                <c:pt idx="5723">
                  <c:v>-0.20713484406233001</c:v>
                </c:pt>
                <c:pt idx="5724">
                  <c:v>-0.20734553241171755</c:v>
                </c:pt>
                <c:pt idx="5725">
                  <c:v>-0.20745685889449325</c:v>
                </c:pt>
                <c:pt idx="5726">
                  <c:v>-0.20746920320179235</c:v>
                </c:pt>
                <c:pt idx="5727">
                  <c:v>-0.20738299036712951</c:v>
                </c:pt>
                <c:pt idx="5728">
                  <c:v>-0.20719869036731076</c:v>
                </c:pt>
                <c:pt idx="5729">
                  <c:v>-0.20691681770354067</c:v>
                </c:pt>
                <c:pt idx="5730">
                  <c:v>-0.20653793096345419</c:v>
                </c:pt>
                <c:pt idx="5731">
                  <c:v>-0.20606263236378847</c:v>
                </c:pt>
                <c:pt idx="5732">
                  <c:v>-0.20549156727478068</c:v>
                </c:pt>
                <c:pt idx="5733">
                  <c:v>-0.20482542372564691</c:v>
                </c:pt>
                <c:pt idx="5734">
                  <c:v>-0.20406493189238264</c:v>
                </c:pt>
                <c:pt idx="5735">
                  <c:v>-0.20321086356760071</c:v>
                </c:pt>
                <c:pt idx="5736">
                  <c:v>-0.20226403161278056</c:v>
                </c:pt>
                <c:pt idx="5737">
                  <c:v>-0.20122528939372969</c:v>
                </c:pt>
                <c:pt idx="5738">
                  <c:v>-0.20009553019898205</c:v>
                </c:pt>
                <c:pt idx="5739">
                  <c:v>-0.19887568664192276</c:v>
                </c:pt>
                <c:pt idx="5740">
                  <c:v>-0.19756673004682854</c:v>
                </c:pt>
                <c:pt idx="5741">
                  <c:v>-0.19616966981907066</c:v>
                </c:pt>
                <c:pt idx="5742">
                  <c:v>-0.1946855528002667</c:v>
                </c:pt>
                <c:pt idx="5743">
                  <c:v>-0.19311546260809664</c:v>
                </c:pt>
                <c:pt idx="5744">
                  <c:v>-0.19146051896186109</c:v>
                </c:pt>
                <c:pt idx="5745">
                  <c:v>-0.18972187699361542</c:v>
                </c:pt>
                <c:pt idx="5746">
                  <c:v>-0.18790072654564993</c:v>
                </c:pt>
                <c:pt idx="5747">
                  <c:v>-0.18599829145433708</c:v>
                </c:pt>
                <c:pt idx="5748">
                  <c:v>-0.18401582882119466</c:v>
                </c:pt>
                <c:pt idx="5749">
                  <c:v>-0.18195462827123229</c:v>
                </c:pt>
                <c:pt idx="5750">
                  <c:v>-0.17981601119896909</c:v>
                </c:pt>
                <c:pt idx="5751">
                  <c:v>-0.17760133000282316</c:v>
                </c:pt>
                <c:pt idx="5752">
                  <c:v>-0.17531196730808846</c:v>
                </c:pt>
                <c:pt idx="5753">
                  <c:v>-0.17294933517877936</c:v>
                </c:pt>
                <c:pt idx="5754">
                  <c:v>-0.17051487431917434</c:v>
                </c:pt>
                <c:pt idx="5755">
                  <c:v>-0.16801005326500293</c:v>
                </c:pt>
                <c:pt idx="5756">
                  <c:v>-0.16543636756511454</c:v>
                </c:pt>
                <c:pt idx="5757">
                  <c:v>-0.16279533895384501</c:v>
                </c:pt>
                <c:pt idx="5758">
                  <c:v>-0.16008851451441361</c:v>
                </c:pt>
                <c:pt idx="5759">
                  <c:v>-0.15731746583417094</c:v>
                </c:pt>
                <c:pt idx="5760">
                  <c:v>-0.15448378815167438</c:v>
                </c:pt>
                <c:pt idx="5761">
                  <c:v>-0.15158909949633526</c:v>
                </c:pt>
                <c:pt idx="5762">
                  <c:v>-0.14863503982106507</c:v>
                </c:pt>
                <c:pt idx="5763">
                  <c:v>-0.14562327012810469</c:v>
                </c:pt>
                <c:pt idx="5764">
                  <c:v>-0.14255547158883938</c:v>
                </c:pt>
                <c:pt idx="5765">
                  <c:v>-0.13943334465779997</c:v>
                </c:pt>
                <c:pt idx="5766">
                  <c:v>-0.13625860818130492</c:v>
                </c:pt>
                <c:pt idx="5767">
                  <c:v>-0.13303299850141159</c:v>
                </c:pt>
                <c:pt idx="5768">
                  <c:v>-0.12975826855525899</c:v>
                </c:pt>
                <c:pt idx="5769">
                  <c:v>-0.1264361869706544</c:v>
                </c:pt>
                <c:pt idx="5770">
                  <c:v>-0.12306853715798137</c:v>
                </c:pt>
                <c:pt idx="5771">
                  <c:v>-0.11965711639909084</c:v>
                </c:pt>
                <c:pt idx="5772">
                  <c:v>-0.11620373493369426</c:v>
                </c:pt>
                <c:pt idx="5773">
                  <c:v>-0.11271021504337067</c:v>
                </c:pt>
                <c:pt idx="5774">
                  <c:v>-0.10917839013399736</c:v>
                </c:pt>
                <c:pt idx="5775">
                  <c:v>-0.10561010381688196</c:v>
                </c:pt>
                <c:pt idx="5776">
                  <c:v>-0.10200720898892751</c:v>
                </c:pt>
                <c:pt idx="5777">
                  <c:v>-9.8371566912572206E-2</c:v>
                </c:pt>
                <c:pt idx="5778">
                  <c:v>-9.4705046295604708E-2</c:v>
                </c:pt>
                <c:pt idx="5779">
                  <c:v>-9.1009522371584231E-2</c:v>
                </c:pt>
                <c:pt idx="5780">
                  <c:v>-8.7286875980988818E-2</c:v>
                </c:pt>
                <c:pt idx="5781">
                  <c:v>-8.3538992653979599E-2</c:v>
                </c:pt>
                <c:pt idx="5782">
                  <c:v>-7.9767761694579095E-2</c:v>
                </c:pt>
                <c:pt idx="5783">
                  <c:v>-7.5975075267359901E-2</c:v>
                </c:pt>
                <c:pt idx="5784">
                  <c:v>-7.2162827486518782E-2</c:v>
                </c:pt>
                <c:pt idx="5785">
                  <c:v>-6.8332913508223597E-2</c:v>
                </c:pt>
                <c:pt idx="5786">
                  <c:v>-6.4487228626136289E-2</c:v>
                </c:pt>
                <c:pt idx="5787">
                  <c:v>-6.0627667371053434E-2</c:v>
                </c:pt>
                <c:pt idx="5788">
                  <c:v>-5.6756122614714168E-2</c:v>
                </c:pt>
                <c:pt idx="5789">
                  <c:v>-5.2874484678287668E-2</c:v>
                </c:pt>
                <c:pt idx="5790">
                  <c:v>-4.8984640445996791E-2</c:v>
                </c:pt>
                <c:pt idx="5791">
                  <c:v>-4.5088472484200712E-2</c:v>
                </c:pt>
                <c:pt idx="5792">
                  <c:v>-4.1187858166399201E-2</c:v>
                </c:pt>
                <c:pt idx="5793">
                  <c:v>-3.7284668804501368E-2</c:v>
                </c:pt>
                <c:pt idx="5794">
                  <c:v>-3.3380768786668631E-2</c:v>
                </c:pt>
                <c:pt idx="5795">
                  <c:v>-2.9478014722331577E-2</c:v>
                </c:pt>
                <c:pt idx="5796">
                  <c:v>-2.5578254594576254E-2</c:v>
                </c:pt>
                <c:pt idx="5797">
                  <c:v>-2.168332692023869E-2</c:v>
                </c:pt>
                <c:pt idx="5798">
                  <c:v>-1.7795059918283236E-2</c:v>
                </c:pt>
                <c:pt idx="5799">
                  <c:v>-1.3915270686536894E-2</c:v>
                </c:pt>
                <c:pt idx="5800">
                  <c:v>-1.0045764387448424E-2</c:v>
                </c:pt>
                <c:pt idx="5801">
                  <c:v>-6.188333442953671E-3</c:v>
                </c:pt>
                <c:pt idx="5802">
                  <c:v>-2.3447567388950401E-3</c:v>
                </c:pt>
                <c:pt idx="5803">
                  <c:v>1.4832011606100528E-3</c:v>
                </c:pt>
                <c:pt idx="5804">
                  <c:v>5.2937907886241196E-3</c:v>
                </c:pt>
                <c:pt idx="5805">
                  <c:v>9.0852785402885678E-3</c:v>
                </c:pt>
                <c:pt idx="5806">
                  <c:v>1.2855947426869505E-2</c:v>
                </c:pt>
                <c:pt idx="5807">
                  <c:v>1.6604097818578561E-2</c:v>
                </c:pt>
                <c:pt idx="5808">
                  <c:v>2.03280481760587E-2</c:v>
                </c:pt>
                <c:pt idx="5809">
                  <c:v>2.4026135769924004E-2</c:v>
                </c:pt>
                <c:pt idx="5810">
                  <c:v>2.7696717388316354E-2</c:v>
                </c:pt>
                <c:pt idx="5811">
                  <c:v>3.1338170032194614E-2</c:v>
                </c:pt>
                <c:pt idx="5812">
                  <c:v>3.4948891597813961E-2</c:v>
                </c:pt>
                <c:pt idx="5813">
                  <c:v>3.8527301546478827E-2</c:v>
                </c:pt>
                <c:pt idx="5814">
                  <c:v>4.2071841561060988E-2</c:v>
                </c:pt>
                <c:pt idx="5815">
                  <c:v>4.5580976189191727E-2</c:v>
                </c:pt>
                <c:pt idx="5816">
                  <c:v>4.905319347262313E-2</c:v>
                </c:pt>
                <c:pt idx="5817">
                  <c:v>5.2487005562886789E-2</c:v>
                </c:pt>
                <c:pt idx="5818">
                  <c:v>5.5880949322735553E-2</c:v>
                </c:pt>
                <c:pt idx="5819">
                  <c:v>5.9233586913271602E-2</c:v>
                </c:pt>
                <c:pt idx="5820">
                  <c:v>6.2543506366404281E-2</c:v>
                </c:pt>
                <c:pt idx="5821">
                  <c:v>6.5809322142661178E-2</c:v>
                </c:pt>
                <c:pt idx="5822">
                  <c:v>6.9029675674000909E-2</c:v>
                </c:pt>
                <c:pt idx="5823">
                  <c:v>7.2203235891346654E-2</c:v>
                </c:pt>
                <c:pt idx="5824">
                  <c:v>7.5328699736939564E-2</c:v>
                </c:pt>
                <c:pt idx="5825">
                  <c:v>7.8404792661011441E-2</c:v>
                </c:pt>
                <c:pt idx="5826">
                  <c:v>8.1430269102851519E-2</c:v>
                </c:pt>
                <c:pt idx="5827">
                  <c:v>8.4403912955939089E-2</c:v>
                </c:pt>
                <c:pt idx="5828">
                  <c:v>8.7324538017164444E-2</c:v>
                </c:pt>
                <c:pt idx="5829">
                  <c:v>9.0190988419824522E-2</c:v>
                </c:pt>
                <c:pt idx="5830">
                  <c:v>9.3002139050324895E-2</c:v>
                </c:pt>
                <c:pt idx="5831">
                  <c:v>9.5756895948574089E-2</c:v>
                </c:pt>
                <c:pt idx="5832">
                  <c:v>9.8454196691600382E-2</c:v>
                </c:pt>
                <c:pt idx="5833">
                  <c:v>0.10109301076088481</c:v>
                </c:pt>
                <c:pt idx="5834">
                  <c:v>0.10367233989261433</c:v>
                </c:pt>
                <c:pt idx="5835">
                  <c:v>0.10619121841123962</c:v>
                </c:pt>
                <c:pt idx="5836">
                  <c:v>0.10864871354615496</c:v>
                </c:pt>
                <c:pt idx="5837">
                  <c:v>0.11104392573130628</c:v>
                </c:pt>
                <c:pt idx="5838">
                  <c:v>0.11337598888768177</c:v>
                </c:pt>
                <c:pt idx="5839">
                  <c:v>0.11564407068884185</c:v>
                </c:pt>
                <c:pt idx="5840">
                  <c:v>0.1178473728090548</c:v>
                </c:pt>
                <c:pt idx="5841">
                  <c:v>0.11998513115439009</c:v>
                </c:pt>
                <c:pt idx="5842">
                  <c:v>0.12205661607646136</c:v>
                </c:pt>
                <c:pt idx="5843">
                  <c:v>0.12406113256888543</c:v>
                </c:pt>
                <c:pt idx="5844">
                  <c:v>0.12599802044646979</c:v>
                </c:pt>
                <c:pt idx="5845">
                  <c:v>0.12786665450709037</c:v>
                </c:pt>
                <c:pt idx="5846">
                  <c:v>0.1296664446761869</c:v>
                </c:pt>
                <c:pt idx="5847">
                  <c:v>0.13139683613406197</c:v>
                </c:pt>
                <c:pt idx="5848">
                  <c:v>0.13305730942579322</c:v>
                </c:pt>
                <c:pt idx="5849">
                  <c:v>0.13464738055392009</c:v>
                </c:pt>
                <c:pt idx="5850">
                  <c:v>0.13616660105388381</c:v>
                </c:pt>
                <c:pt idx="5851">
                  <c:v>0.13761455805226885</c:v>
                </c:pt>
                <c:pt idx="5852">
                  <c:v>0.13899087430789198</c:v>
                </c:pt>
                <c:pt idx="5853">
                  <c:v>0.14029520823579344</c:v>
                </c:pt>
                <c:pt idx="5854">
                  <c:v>0.14152725391419227</c:v>
                </c:pt>
                <c:pt idx="5855">
                  <c:v>0.1426867410744955</c:v>
                </c:pt>
                <c:pt idx="5856">
                  <c:v>0.14377343507439583</c:v>
                </c:pt>
                <c:pt idx="5857">
                  <c:v>0.14478713685419459</c:v>
                </c:pt>
                <c:pt idx="5858">
                  <c:v>0.14572768287640969</c:v>
                </c:pt>
                <c:pt idx="5859">
                  <c:v>0.14659494504878529</c:v>
                </c:pt>
                <c:pt idx="5860">
                  <c:v>0.14738883063080244</c:v>
                </c:pt>
                <c:pt idx="5861">
                  <c:v>0.14810928212382224</c:v>
                </c:pt>
                <c:pt idx="5862">
                  <c:v>0.14875627714496495</c:v>
                </c:pt>
                <c:pt idx="5863">
                  <c:v>0.14932982828486235</c:v>
                </c:pt>
                <c:pt idx="5864">
                  <c:v>0.14982998294944697</c:v>
                </c:pt>
                <c:pt idx="5865">
                  <c:v>0.15025682318587127</c:v>
                </c:pt>
                <c:pt idx="5866">
                  <c:v>0.15061046549275425</c:v>
                </c:pt>
                <c:pt idx="5867">
                  <c:v>0.15089106061489804</c:v>
                </c:pt>
                <c:pt idx="5868">
                  <c:v>0.15109879332263079</c:v>
                </c:pt>
                <c:pt idx="5869">
                  <c:v>0.15123388217595513</c:v>
                </c:pt>
                <c:pt idx="5870">
                  <c:v>0.15129657927369008</c:v>
                </c:pt>
                <c:pt idx="5871">
                  <c:v>0.1512871699877732</c:v>
                </c:pt>
                <c:pt idx="5872">
                  <c:v>0.15120597268292146</c:v>
                </c:pt>
                <c:pt idx="5873">
                  <c:v>0.15105333842185462</c:v>
                </c:pt>
                <c:pt idx="5874">
                  <c:v>0.15082965065626902</c:v>
                </c:pt>
                <c:pt idx="5875">
                  <c:v>0.15053532490378344</c:v>
                </c:pt>
                <c:pt idx="5876">
                  <c:v>0.15017080841106867</c:v>
                </c:pt>
                <c:pt idx="5877">
                  <c:v>0.14973657980337537</c:v>
                </c:pt>
                <c:pt idx="5878">
                  <c:v>0.14923314872068819</c:v>
                </c:pt>
                <c:pt idx="5879">
                  <c:v>0.1486610554407467</c:v>
                </c:pt>
                <c:pt idx="5880">
                  <c:v>0.14802087048914825</c:v>
                </c:pt>
                <c:pt idx="5881">
                  <c:v>0.14731319423679998</c:v>
                </c:pt>
                <c:pt idx="5882">
                  <c:v>0.14653865648494496</c:v>
                </c:pt>
                <c:pt idx="5883">
                  <c:v>0.14569791603802351</c:v>
                </c:pt>
                <c:pt idx="5884">
                  <c:v>0.14479166026462223</c:v>
                </c:pt>
                <c:pt idx="5885">
                  <c:v>0.14382060464678054</c:v>
                </c:pt>
                <c:pt idx="5886">
                  <c:v>0.14278549231789875</c:v>
                </c:pt>
                <c:pt idx="5887">
                  <c:v>0.14168709358953613</c:v>
                </c:pt>
                <c:pt idx="5888">
                  <c:v>0.14052620546736785</c:v>
                </c:pt>
                <c:pt idx="5889">
                  <c:v>0.13930365115657309</c:v>
                </c:pt>
                <c:pt idx="5890">
                  <c:v>0.13802027955692844</c:v>
                </c:pt>
                <c:pt idx="5891">
                  <c:v>0.13667696474791499</c:v>
                </c:pt>
                <c:pt idx="5892">
                  <c:v>0.13527460546410075</c:v>
                </c:pt>
                <c:pt idx="5893">
                  <c:v>0.13381412456110464</c:v>
                </c:pt>
                <c:pt idx="5894">
                  <c:v>0.13229646847243465</c:v>
                </c:pt>
                <c:pt idx="5895">
                  <c:v>0.13072260665749241</c:v>
                </c:pt>
                <c:pt idx="5896">
                  <c:v>0.12909353104105054</c:v>
                </c:pt>
                <c:pt idx="5897">
                  <c:v>0.12741025544450388</c:v>
                </c:pt>
                <c:pt idx="5898">
                  <c:v>0.12567381500920125</c:v>
                </c:pt>
                <c:pt idx="5899">
                  <c:v>0.12388526561216115</c:v>
                </c:pt>
                <c:pt idx="5900">
                  <c:v>0.12204568327449172</c:v>
                </c:pt>
                <c:pt idx="5901">
                  <c:v>0.12015616356281542</c:v>
                </c:pt>
                <c:pt idx="5902">
                  <c:v>0.11821782098403144</c:v>
                </c:pt>
                <c:pt idx="5903">
                  <c:v>0.11623178837369916</c:v>
                </c:pt>
                <c:pt idx="5904">
                  <c:v>0.11419921627840529</c:v>
                </c:pt>
                <c:pt idx="5905">
                  <c:v>0.11212127233239533</c:v>
                </c:pt>
                <c:pt idx="5906">
                  <c:v>0.10999914062881452</c:v>
                </c:pt>
                <c:pt idx="5907">
                  <c:v>0.10783402108586407</c:v>
                </c:pt>
                <c:pt idx="5908">
                  <c:v>0.10562712880820574</c:v>
                </c:pt>
                <c:pt idx="5909">
                  <c:v>0.10337969344394023</c:v>
                </c:pt>
                <c:pt idx="5910">
                  <c:v>0.10109295853747739</c:v>
                </c:pt>
                <c:pt idx="5911">
                  <c:v>9.8768180878620271E-2</c:v>
                </c:pt>
                <c:pt idx="5912">
                  <c:v>9.6406629848202474E-2</c:v>
                </c:pt>
                <c:pt idx="5913">
                  <c:v>9.4009586760594718E-2</c:v>
                </c:pt>
                <c:pt idx="5914">
                  <c:v>9.157834420339564E-2</c:v>
                </c:pt>
                <c:pt idx="5915">
                  <c:v>8.9114205374667813E-2</c:v>
                </c:pt>
                <c:pt idx="5916">
                  <c:v>8.6618483417998784E-2</c:v>
                </c:pt>
                <c:pt idx="5917">
                  <c:v>8.4092500755744842E-2</c:v>
                </c:pt>
                <c:pt idx="5918">
                  <c:v>8.1537588420774548E-2</c:v>
                </c:pt>
                <c:pt idx="5919">
                  <c:v>7.8955085387026336E-2</c:v>
                </c:pt>
                <c:pt idx="5920">
                  <c:v>7.6346337899217839E-2</c:v>
                </c:pt>
                <c:pt idx="5921">
                  <c:v>7.3712698802007301E-2</c:v>
                </c:pt>
                <c:pt idx="5922">
                  <c:v>7.1055526868967073E-2</c:v>
                </c:pt>
                <c:pt idx="5923">
                  <c:v>6.8376186131627215E-2</c:v>
                </c:pt>
                <c:pt idx="5924">
                  <c:v>6.5676045208980294E-2</c:v>
                </c:pt>
                <c:pt idx="5925">
                  <c:v>6.2956476637703693E-2</c:v>
                </c:pt>
                <c:pt idx="5926">
                  <c:v>6.021885620344352E-2</c:v>
                </c:pt>
                <c:pt idx="5927">
                  <c:v>5.7464562273467322E-2</c:v>
                </c:pt>
                <c:pt idx="5928">
                  <c:v>5.4694975131001841E-2</c:v>
                </c:pt>
                <c:pt idx="5929">
                  <c:v>5.1911476311546786E-2</c:v>
                </c:pt>
                <c:pt idx="5930">
                  <c:v>4.9115447941494216E-2</c:v>
                </c:pt>
                <c:pt idx="5931">
                  <c:v>4.6308272079344195E-2</c:v>
                </c:pt>
                <c:pt idx="5932">
                  <c:v>4.3491330059810929E-2</c:v>
                </c:pt>
                <c:pt idx="5933">
                  <c:v>4.0666001841144279E-2</c:v>
                </c:pt>
                <c:pt idx="5934">
                  <c:v>3.7833665355933327E-2</c:v>
                </c:pt>
                <c:pt idx="5935">
                  <c:v>3.4995695865702302E-2</c:v>
                </c:pt>
                <c:pt idx="5936">
                  <c:v>3.2153465319584768E-2</c:v>
                </c:pt>
                <c:pt idx="5937">
                  <c:v>2.9308341717359961E-2</c:v>
                </c:pt>
                <c:pt idx="5938">
                  <c:v>2.646168847714133E-2</c:v>
                </c:pt>
                <c:pt idx="5939">
                  <c:v>2.3614863807987781E-2</c:v>
                </c:pt>
                <c:pt idx="5940">
                  <c:v>2.076922008772256E-2</c:v>
                </c:pt>
                <c:pt idx="5941">
                  <c:v>1.7926103246228085E-2</c:v>
                </c:pt>
                <c:pt idx="5942">
                  <c:v>1.508685215448859E-2</c:v>
                </c:pt>
                <c:pt idx="5943">
                  <c:v>1.2252798019641823E-2</c:v>
                </c:pt>
                <c:pt idx="5944">
                  <c:v>9.4252637863024291E-3</c:v>
                </c:pt>
                <c:pt idx="5945">
                  <c:v>6.6055635444197359E-3</c:v>
                </c:pt>
                <c:pt idx="5946">
                  <c:v>3.7950019439068105E-3</c:v>
                </c:pt>
                <c:pt idx="5947">
                  <c:v>9.94873616309734E-4</c:v>
                </c:pt>
                <c:pt idx="5948">
                  <c:v>-1.793537396249582E-3</c:v>
                </c:pt>
                <c:pt idx="5949">
                  <c:v>-4.5689582046219805E-3</c:v>
                </c:pt>
                <c:pt idx="5950">
                  <c:v>-7.3301276284338255E-3</c:v>
                </c:pt>
                <c:pt idx="5951">
                  <c:v>-1.0075796743899064E-2</c:v>
                </c:pt>
                <c:pt idx="5952">
                  <c:v>-1.280472942343619E-2</c:v>
                </c:pt>
                <c:pt idx="5953">
                  <c:v>-1.5515702866862576E-2</c:v>
                </c:pt>
                <c:pt idx="5954">
                  <c:v>-1.8207508123937476E-2</c:v>
                </c:pt>
                <c:pt idx="5955">
                  <c:v>-2.0878950608069369E-2</c:v>
                </c:pt>
                <c:pt idx="5956">
                  <c:v>-2.3528850600959678E-2</c:v>
                </c:pt>
                <c:pt idx="5957">
                  <c:v>-2.6156043747981E-2</c:v>
                </c:pt>
                <c:pt idx="5958">
                  <c:v>-2.8759381544128316E-2</c:v>
                </c:pt>
                <c:pt idx="5959">
                  <c:v>-3.1337731810300695E-2</c:v>
                </c:pt>
                <c:pt idx="5960">
                  <c:v>-3.3889979159787816E-2</c:v>
                </c:pt>
                <c:pt idx="5961">
                  <c:v>-3.6415025454725553E-2</c:v>
                </c:pt>
                <c:pt idx="5962">
                  <c:v>-3.8911790252393288E-2</c:v>
                </c:pt>
                <c:pt idx="5963">
                  <c:v>-4.1379211241161375E-2</c:v>
                </c:pt>
                <c:pt idx="5964">
                  <c:v>-4.3816244665931495E-2</c:v>
                </c:pt>
                <c:pt idx="5965">
                  <c:v>-4.6221865742913634E-2</c:v>
                </c:pt>
                <c:pt idx="5966">
                  <c:v>-4.8595069063594003E-2</c:v>
                </c:pt>
                <c:pt idx="5967">
                  <c:v>-5.0934868987742458E-2</c:v>
                </c:pt>
                <c:pt idx="5968">
                  <c:v>-5.324030002532569E-2</c:v>
                </c:pt>
                <c:pt idx="5969">
                  <c:v>-5.5510417207179613E-2</c:v>
                </c:pt>
                <c:pt idx="5970">
                  <c:v>-5.7744296444352333E-2</c:v>
                </c:pt>
                <c:pt idx="5971">
                  <c:v>-5.9941034875944654E-2</c:v>
                </c:pt>
                <c:pt idx="5972">
                  <c:v>-6.209975120534586E-2</c:v>
                </c:pt>
                <c:pt idx="5973">
                  <c:v>-6.4219586024812925E-2</c:v>
                </c:pt>
                <c:pt idx="5974">
                  <c:v>-6.6299702128208404E-2</c:v>
                </c:pt>
                <c:pt idx="5975">
                  <c:v>-6.8339284811818418E-2</c:v>
                </c:pt>
                <c:pt idx="5976">
                  <c:v>-7.0337542163265085E-2</c:v>
                </c:pt>
                <c:pt idx="5977">
                  <c:v>-7.2293705338211292E-2</c:v>
                </c:pt>
                <c:pt idx="5978">
                  <c:v>-7.4207028825001894E-2</c:v>
                </c:pt>
                <c:pt idx="5979">
                  <c:v>-7.607679069709139E-2</c:v>
                </c:pt>
                <c:pt idx="5980">
                  <c:v>-7.7902292853065269E-2</c:v>
                </c:pt>
                <c:pt idx="5981">
                  <c:v>-7.9682861244386088E-2</c:v>
                </c:pt>
                <c:pt idx="5982">
                  <c:v>-8.1417846090756044E-2</c:v>
                </c:pt>
                <c:pt idx="5983">
                  <c:v>-8.3106622082921161E-2</c:v>
                </c:pt>
                <c:pt idx="5984">
                  <c:v>-8.4748588573091796E-2</c:v>
                </c:pt>
                <c:pt idx="5985">
                  <c:v>-8.6343169752700219E-2</c:v>
                </c:pt>
                <c:pt idx="5986">
                  <c:v>-8.7889814817711007E-2</c:v>
                </c:pt>
                <c:pt idx="5987">
                  <c:v>-8.9387998121228066E-2</c:v>
                </c:pt>
                <c:pt idx="5988">
                  <c:v>-9.0837219313605791E-2</c:v>
                </c:pt>
                <c:pt idx="5989">
                  <c:v>-9.2237003469864687E-2</c:v>
                </c:pt>
                <c:pt idx="5990">
                  <c:v>-9.358690120443422E-2</c:v>
                </c:pt>
                <c:pt idx="5991">
                  <c:v>-9.4886488773446645E-2</c:v>
                </c:pt>
                <c:pt idx="5992">
                  <c:v>-9.6135368164223398E-2</c:v>
                </c:pt>
                <c:pt idx="5993">
                  <c:v>-9.7333167172265631E-2</c:v>
                </c:pt>
                <c:pt idx="5994">
                  <c:v>-9.8479539465577901E-2</c:v>
                </c:pt>
                <c:pt idx="5995">
                  <c:v>-9.9574164636535581E-2</c:v>
                </c:pt>
                <c:pt idx="5996">
                  <c:v>-0.10061674824108381</c:v>
                </c:pt>
                <c:pt idx="5997">
                  <c:v>-0.10160702182560921</c:v>
                </c:pt>
                <c:pt idx="5998">
                  <c:v>-0.10254474294112137</c:v>
                </c:pt>
                <c:pt idx="5999">
                  <c:v>-0.10342969514527582</c:v>
                </c:pt>
                <c:pt idx="6000">
                  <c:v>-0.10426168799186454</c:v>
                </c:pt>
                <c:pt idx="6001">
                  <c:v>-0.10504055700808876</c:v>
                </c:pt>
                <c:pt idx="6002">
                  <c:v>-0.10576616365956137</c:v>
                </c:pt>
                <c:pt idx="6003">
                  <c:v>-0.10643839530320676</c:v>
                </c:pt>
                <c:pt idx="6004">
                  <c:v>-0.10705716512796243</c:v>
                </c:pt>
                <c:pt idx="6005">
                  <c:v>-0.10762241208362049</c:v>
                </c:pt>
                <c:pt idx="6006">
                  <c:v>-0.10813410079759897</c:v>
                </c:pt>
                <c:pt idx="6007">
                  <c:v>-0.10859222148000469</c:v>
                </c:pt>
                <c:pt idx="6008">
                  <c:v>-0.10899678981690786</c:v>
                </c:pt>
                <c:pt idx="6009">
                  <c:v>-0.10934784685193864</c:v>
                </c:pt>
                <c:pt idx="6010">
                  <c:v>-0.10964545885649717</c:v>
                </c:pt>
                <c:pt idx="6011">
                  <c:v>-0.10988971718840182</c:v>
                </c:pt>
                <c:pt idx="6012">
                  <c:v>-0.1100807381393329</c:v>
                </c:pt>
                <c:pt idx="6013">
                  <c:v>-0.11021866277103774</c:v>
                </c:pt>
                <c:pt idx="6014">
                  <c:v>-0.11030365674061744</c:v>
                </c:pt>
                <c:pt idx="6015">
                  <c:v>-0.11033591011469474</c:v>
                </c:pt>
                <c:pt idx="6016">
                  <c:v>-0.11031563717296748</c:v>
                </c:pt>
                <c:pt idx="6017">
                  <c:v>-0.11024307620110595</c:v>
                </c:pt>
                <c:pt idx="6018">
                  <c:v>-0.11011848927300617</c:v>
                </c:pt>
                <c:pt idx="6019">
                  <c:v>-0.10994216202293497</c:v>
                </c:pt>
                <c:pt idx="6020">
                  <c:v>-0.1097144034072239</c:v>
                </c:pt>
                <c:pt idx="6021">
                  <c:v>-0.10943554545615024</c:v>
                </c:pt>
                <c:pt idx="6022">
                  <c:v>-0.1091059430157993</c:v>
                </c:pt>
                <c:pt idx="6023">
                  <c:v>-0.10872597348027664</c:v>
                </c:pt>
                <c:pt idx="6024">
                  <c:v>-0.1082960365144009</c:v>
                </c:pt>
                <c:pt idx="6025">
                  <c:v>-0.10781655376689381</c:v>
                </c:pt>
                <c:pt idx="6026">
                  <c:v>-0.10728796857465872</c:v>
                </c:pt>
                <c:pt idx="6027">
                  <c:v>-0.10671074565771198</c:v>
                </c:pt>
                <c:pt idx="6028">
                  <c:v>-0.10608537080551163</c:v>
                </c:pt>
                <c:pt idx="6029">
                  <c:v>-0.10541235055466329</c:v>
                </c:pt>
                <c:pt idx="6030">
                  <c:v>-0.1046922118579995</c:v>
                </c:pt>
                <c:pt idx="6031">
                  <c:v>-0.10392550174553861</c:v>
                </c:pt>
                <c:pt idx="6032">
                  <c:v>-0.10311278697744058</c:v>
                </c:pt>
                <c:pt idx="6033">
                  <c:v>-0.10225465368888098</c:v>
                </c:pt>
                <c:pt idx="6034">
                  <c:v>-0.10135170702759733</c:v>
                </c:pt>
                <c:pt idx="6035">
                  <c:v>-0.10040457078365139</c:v>
                </c:pt>
                <c:pt idx="6036">
                  <c:v>-9.9413887012160404E-2</c:v>
                </c:pt>
                <c:pt idx="6037">
                  <c:v>-9.8380315649032463E-2</c:v>
                </c:pt>
                <c:pt idx="6038">
                  <c:v>-9.7304534119622185E-2</c:v>
                </c:pt>
                <c:pt idx="6039">
                  <c:v>-9.6187236941140911E-2</c:v>
                </c:pt>
                <c:pt idx="6040">
                  <c:v>-9.5029135318371274E-2</c:v>
                </c:pt>
                <c:pt idx="6041">
                  <c:v>-9.3830956733455831E-2</c:v>
                </c:pt>
                <c:pt idx="6042">
                  <c:v>-9.2593444529526947E-2</c:v>
                </c:pt>
                <c:pt idx="6043">
                  <c:v>-9.1317357488875581E-2</c:v>
                </c:pt>
                <c:pt idx="6044">
                  <c:v>-9.000346940533821E-2</c:v>
                </c:pt>
                <c:pt idx="6045">
                  <c:v>-8.8652568651648528E-2</c:v>
                </c:pt>
                <c:pt idx="6046">
                  <c:v>-8.7265457741627445E-2</c:v>
                </c:pt>
                <c:pt idx="6047">
                  <c:v>-8.5842952887629581E-2</c:v>
                </c:pt>
                <c:pt idx="6048">
                  <c:v>-8.4385883553368429E-2</c:v>
                </c:pt>
                <c:pt idx="6049">
                  <c:v>-8.2895092002382945E-2</c:v>
                </c:pt>
                <c:pt idx="6050">
                  <c:v>-8.1371432842491279E-2</c:v>
                </c:pt>
                <c:pt idx="6051">
                  <c:v>-7.9815772566225338E-2</c:v>
                </c:pt>
                <c:pt idx="6052">
                  <c:v>-7.8228989087751652E-2</c:v>
                </c:pt>
                <c:pt idx="6053">
                  <c:v>-7.6611971276282775E-2</c:v>
                </c:pt>
                <c:pt idx="6054">
                  <c:v>-7.4965618486415114E-2</c:v>
                </c:pt>
                <c:pt idx="6055">
                  <c:v>-7.3290840085407608E-2</c:v>
                </c:pt>
                <c:pt idx="6056">
                  <c:v>-7.1588554977932664E-2</c:v>
                </c:pt>
                <c:pt idx="6057">
                  <c:v>-6.9859691128209819E-2</c:v>
                </c:pt>
                <c:pt idx="6058">
                  <c:v>-6.8105185079998007E-2</c:v>
                </c:pt>
                <c:pt idx="6059">
                  <c:v>-6.6325981474601892E-2</c:v>
                </c:pt>
                <c:pt idx="6060">
                  <c:v>-6.4523032567100971E-2</c:v>
                </c:pt>
                <c:pt idx="6061">
                  <c:v>-6.2697297741100541E-2</c:v>
                </c:pt>
                <c:pt idx="6062">
                  <c:v>-6.0849743022195597E-2</c:v>
                </c:pt>
                <c:pt idx="6063">
                  <c:v>-5.8981340590397238E-2</c:v>
                </c:pt>
                <c:pt idx="6064">
                  <c:v>-5.7093068291767413E-2</c:v>
                </c:pt>
                <c:pt idx="6065">
                  <c:v>-5.5185909149484597E-2</c:v>
                </c:pt>
                <c:pt idx="6066">
                  <c:v>-5.3260850874581024E-2</c:v>
                </c:pt>
                <c:pt idx="6067">
                  <c:v>-5.1318885376585764E-2</c:v>
                </c:pt>
                <c:pt idx="6068">
                  <c:v>-4.9361008274302572E-2</c:v>
                </c:pt>
                <c:pt idx="6069">
                  <c:v>-4.7388218406951788E-2</c:v>
                </c:pt>
                <c:pt idx="6070">
                  <c:v>-4.5401517345927102E-2</c:v>
                </c:pt>
                <c:pt idx="6071">
                  <c:v>-4.3401908907362244E-2</c:v>
                </c:pt>
                <c:pt idx="6072">
                  <c:v>-4.1390398665759304E-2</c:v>
                </c:pt>
                <c:pt idx="6073">
                  <c:v>-3.9367993468913967E-2</c:v>
                </c:pt>
                <c:pt idx="6074">
                  <c:v>-3.733570095431632E-2</c:v>
                </c:pt>
                <c:pt idx="6075">
                  <c:v>-3.5294529067323652E-2</c:v>
                </c:pt>
                <c:pt idx="6076">
                  <c:v>-3.3245485581244051E-2</c:v>
                </c:pt>
                <c:pt idx="6077">
                  <c:v>-3.1189577619615969E-2</c:v>
                </c:pt>
                <c:pt idx="6078">
                  <c:v>-2.9127811180872341E-2</c:v>
                </c:pt>
                <c:pt idx="6079">
                  <c:v>-2.7061190665600001E-2</c:v>
                </c:pt>
                <c:pt idx="6080">
                  <c:v>-2.4990718406621534E-2</c:v>
                </c:pt>
                <c:pt idx="6081">
                  <c:v>-2.2917394202103113E-2</c:v>
                </c:pt>
                <c:pt idx="6082">
                  <c:v>-2.0842214851902297E-2</c:v>
                </c:pt>
                <c:pt idx="6083">
                  <c:v>-1.876617369734775E-2</c:v>
                </c:pt>
                <c:pt idx="6084">
                  <c:v>-1.6690260164679262E-2</c:v>
                </c:pt>
                <c:pt idx="6085">
                  <c:v>-1.4615459312315782E-2</c:v>
                </c:pt>
                <c:pt idx="6086">
                  <c:v>-1.2542751382185495E-2</c:v>
                </c:pt>
                <c:pt idx="6087">
                  <c:v>-1.0473111355286231E-2</c:v>
                </c:pt>
                <c:pt idx="6088">
                  <c:v>-8.4075085116812245E-3</c:v>
                </c:pt>
                <c:pt idx="6089">
                  <c:v>-6.346905995115143E-3</c:v>
                </c:pt>
                <c:pt idx="6090">
                  <c:v>-4.2922603824380214E-3</c:v>
                </c:pt>
                <c:pt idx="6091">
                  <c:v>-2.2445212580304284E-3</c:v>
                </c:pt>
                <c:pt idx="6092">
                  <c:v>-2.0463079338883954E-4</c:v>
                </c:pt>
                <c:pt idx="6093">
                  <c:v>1.8264766679324175E-3</c:v>
                </c:pt>
                <c:pt idx="6094">
                  <c:v>3.8478750198580368E-3</c:v>
                </c:pt>
                <c:pt idx="6095">
                  <c:v>5.85864679763141E-3</c:v>
                </c:pt>
                <c:pt idx="6096">
                  <c:v>7.8578835757971057E-3</c:v>
                </c:pt>
                <c:pt idx="6097">
                  <c:v>9.8446863601582505E-3</c:v>
                </c:pt>
                <c:pt idx="6098">
                  <c:v>1.1818165973547665E-2</c:v>
                </c:pt>
                <c:pt idx="6099">
                  <c:v>1.3777443435266358E-2</c:v>
                </c:pt>
                <c:pt idx="6100">
                  <c:v>1.5721650334011638E-2</c:v>
                </c:pt>
                <c:pt idx="6101">
                  <c:v>1.764992919418782E-2</c:v>
                </c:pt>
                <c:pt idx="6102">
                  <c:v>1.9561433835410209E-2</c:v>
                </c:pt>
                <c:pt idx="6103">
                  <c:v>2.1455329725090084E-2</c:v>
                </c:pt>
                <c:pt idx="6104">
                  <c:v>2.3330794323950417E-2</c:v>
                </c:pt>
                <c:pt idx="6105">
                  <c:v>2.5187017424354429E-2</c:v>
                </c:pt>
                <c:pt idx="6106">
                  <c:v>2.7023201481285425E-2</c:v>
                </c:pt>
                <c:pt idx="6107">
                  <c:v>2.8838561935894458E-2</c:v>
                </c:pt>
                <c:pt idx="6108">
                  <c:v>3.0632327531466729E-2</c:v>
                </c:pt>
                <c:pt idx="6109">
                  <c:v>3.2403740621687938E-2</c:v>
                </c:pt>
                <c:pt idx="6110">
                  <c:v>3.4152057471120732E-2</c:v>
                </c:pt>
                <c:pt idx="6111">
                  <c:v>3.5876548547764786E-2</c:v>
                </c:pt>
                <c:pt idx="6112">
                  <c:v>3.7576498807582459E-2</c:v>
                </c:pt>
                <c:pt idx="6113">
                  <c:v>3.9251207970942052E-2</c:v>
                </c:pt>
                <c:pt idx="6114">
                  <c:v>4.089999079080904E-2</c:v>
                </c:pt>
                <c:pt idx="6115">
                  <c:v>4.2522177312665395E-2</c:v>
                </c:pt>
                <c:pt idx="6116">
                  <c:v>4.4117113126010632E-2</c:v>
                </c:pt>
                <c:pt idx="6117">
                  <c:v>4.5684159607407612E-2</c:v>
                </c:pt>
                <c:pt idx="6118">
                  <c:v>4.7222694154963961E-2</c:v>
                </c:pt>
                <c:pt idx="6119">
                  <c:v>4.8732110414181934E-2</c:v>
                </c:pt>
                <c:pt idx="6120">
                  <c:v>5.0211818495130574E-2</c:v>
                </c:pt>
                <c:pt idx="6121">
                  <c:v>5.1661245180851592E-2</c:v>
                </c:pt>
                <c:pt idx="6122">
                  <c:v>5.3079834126861479E-2</c:v>
                </c:pt>
                <c:pt idx="6123">
                  <c:v>5.446704605198268E-2</c:v>
                </c:pt>
                <c:pt idx="6124">
                  <c:v>5.5822358919953852E-2</c:v>
                </c:pt>
                <c:pt idx="6125">
                  <c:v>5.7145268112331324E-2</c:v>
                </c:pt>
                <c:pt idx="6126">
                  <c:v>5.8435286592193526E-2</c:v>
                </c:pt>
                <c:pt idx="6127">
                  <c:v>5.9691945058807608E-2</c:v>
                </c:pt>
                <c:pt idx="6128">
                  <c:v>6.0914792093359128E-2</c:v>
                </c:pt>
                <c:pt idx="6129">
                  <c:v>6.2103394295293914E-2</c:v>
                </c:pt>
                <c:pt idx="6130">
                  <c:v>6.3257336409761999E-2</c:v>
                </c:pt>
                <c:pt idx="6131">
                  <c:v>6.4376221445696644E-2</c:v>
                </c:pt>
                <c:pt idx="6132">
                  <c:v>6.5459670784846782E-2</c:v>
                </c:pt>
                <c:pt idx="6133">
                  <c:v>6.6507324281553551E-2</c:v>
                </c:pt>
                <c:pt idx="6134">
                  <c:v>6.751884035330355E-2</c:v>
                </c:pt>
                <c:pt idx="6135">
                  <c:v>6.8493896062113729E-2</c:v>
                </c:pt>
                <c:pt idx="6136">
                  <c:v>6.9432187186692224E-2</c:v>
                </c:pt>
                <c:pt idx="6137">
                  <c:v>7.0333428285390631E-2</c:v>
                </c:pt>
                <c:pt idx="6138">
                  <c:v>7.1197352749988368E-2</c:v>
                </c:pt>
                <c:pt idx="6139">
                  <c:v>7.2023712850278448E-2</c:v>
                </c:pt>
                <c:pt idx="6140">
                  <c:v>7.2812279769504454E-2</c:v>
                </c:pt>
                <c:pt idx="6141">
                  <c:v>7.3562843630671657E-2</c:v>
                </c:pt>
                <c:pt idx="6142">
                  <c:v>7.4275213513741542E-2</c:v>
                </c:pt>
                <c:pt idx="6143">
                  <c:v>7.4949217463746734E-2</c:v>
                </c:pt>
                <c:pt idx="6144">
                  <c:v>7.558470248988447E-2</c:v>
                </c:pt>
                <c:pt idx="6145">
                  <c:v>7.6181534555586822E-2</c:v>
                </c:pt>
                <c:pt idx="6146">
                  <c:v>7.6739598559658326E-2</c:v>
                </c:pt>
                <c:pt idx="6147">
                  <c:v>7.7258798308483714E-2</c:v>
                </c:pt>
                <c:pt idx="6148">
                  <c:v>7.7739056479396024E-2</c:v>
                </c:pt>
                <c:pt idx="6149">
                  <c:v>7.8180314575236512E-2</c:v>
                </c:pt>
                <c:pt idx="6150">
                  <c:v>7.8582532870176663E-2</c:v>
                </c:pt>
                <c:pt idx="6151">
                  <c:v>7.8945690346862038E-2</c:v>
                </c:pt>
                <c:pt idx="6152">
                  <c:v>7.926978462494505E-2</c:v>
                </c:pt>
                <c:pt idx="6153">
                  <c:v>7.9554831881092497E-2</c:v>
                </c:pt>
                <c:pt idx="6154">
                  <c:v>7.9800866760513109E-2</c:v>
                </c:pt>
                <c:pt idx="6155">
                  <c:v>8.0007942280118524E-2</c:v>
                </c:pt>
                <c:pt idx="6156">
                  <c:v>8.0176129723361134E-2</c:v>
                </c:pt>
                <c:pt idx="6157">
                  <c:v>8.0305518526888761E-2</c:v>
                </c:pt>
                <c:pt idx="6158">
                  <c:v>8.0396216159039302E-2</c:v>
                </c:pt>
                <c:pt idx="6159">
                  <c:v>8.0448347990336469E-2</c:v>
                </c:pt>
                <c:pt idx="6160">
                  <c:v>8.0462057156012873E-2</c:v>
                </c:pt>
                <c:pt idx="6161">
                  <c:v>8.0437504410735758E-2</c:v>
                </c:pt>
                <c:pt idx="6162">
                  <c:v>8.0374867975573222E-2</c:v>
                </c:pt>
                <c:pt idx="6163">
                  <c:v>8.0274343377338256E-2</c:v>
                </c:pt>
                <c:pt idx="6164">
                  <c:v>8.0136143280426772E-2</c:v>
                </c:pt>
                <c:pt idx="6165">
                  <c:v>7.9960497311237014E-2</c:v>
                </c:pt>
                <c:pt idx="6166">
                  <c:v>7.9747651875311326E-2</c:v>
                </c:pt>
                <c:pt idx="6167">
                  <c:v>7.9497869967297796E-2</c:v>
                </c:pt>
                <c:pt idx="6168">
                  <c:v>7.9211430973868707E-2</c:v>
                </c:pt>
                <c:pt idx="6169">
                  <c:v>7.8888630469718182E-2</c:v>
                </c:pt>
                <c:pt idx="6170">
                  <c:v>7.8529780006751038E-2</c:v>
                </c:pt>
                <c:pt idx="6171">
                  <c:v>7.8135206896610868E-2</c:v>
                </c:pt>
                <c:pt idx="6172">
                  <c:v>7.7705253986674119E-2</c:v>
                </c:pt>
                <c:pt idx="6173">
                  <c:v>7.7240279429632991E-2</c:v>
                </c:pt>
                <c:pt idx="6174">
                  <c:v>7.6740656446832312E-2</c:v>
                </c:pt>
                <c:pt idx="6175">
                  <c:v>7.6206773085461935E-2</c:v>
                </c:pt>
                <c:pt idx="6176">
                  <c:v>7.563903196978411E-2</c:v>
                </c:pt>
                <c:pt idx="6177">
                  <c:v>7.5037850046508495E-2</c:v>
                </c:pt>
                <c:pt idx="6178">
                  <c:v>7.4403658324490279E-2</c:v>
                </c:pt>
                <c:pt idx="6179">
                  <c:v>7.3736901608871086E-2</c:v>
                </c:pt>
                <c:pt idx="6180">
                  <c:v>7.3038038229833763E-2</c:v>
                </c:pt>
                <c:pt idx="6181">
                  <c:v>7.2307539766121739E-2</c:v>
                </c:pt>
                <c:pt idx="6182">
                  <c:v>7.1545890763459255E-2</c:v>
                </c:pt>
                <c:pt idx="6183">
                  <c:v>7.0753588448049687E-2</c:v>
                </c:pt>
                <c:pt idx="6184">
                  <c:v>6.9931142435300062E-2</c:v>
                </c:pt>
                <c:pt idx="6185">
                  <c:v>6.9079074433926024E-2</c:v>
                </c:pt>
                <c:pt idx="6186">
                  <c:v>6.8197917945612432E-2</c:v>
                </c:pt>
                <c:pt idx="6187">
                  <c:v>6.7288217960368019E-2</c:v>
                </c:pt>
                <c:pt idx="6188">
                  <c:v>6.6350530647767358E-2</c:v>
                </c:pt>
                <c:pt idx="6189">
                  <c:v>6.538542304422669E-2</c:v>
                </c:pt>
                <c:pt idx="6190">
                  <c:v>6.4393472736457846E-2</c:v>
                </c:pt>
                <c:pt idx="6191">
                  <c:v>6.3375267541331048E-2</c:v>
                </c:pt>
                <c:pt idx="6192">
                  <c:v>6.2331405182247737E-2</c:v>
                </c:pt>
                <c:pt idx="6193">
                  <c:v>6.1262492962213401E-2</c:v>
                </c:pt>
                <c:pt idx="6194">
                  <c:v>6.0169147433813332E-2</c:v>
                </c:pt>
                <c:pt idx="6195">
                  <c:v>5.9051994066200902E-2</c:v>
                </c:pt>
                <c:pt idx="6196">
                  <c:v>5.7911666909329446E-2</c:v>
                </c:pt>
                <c:pt idx="6197">
                  <c:v>5.6748808255553132E-2</c:v>
                </c:pt>
                <c:pt idx="6198">
                  <c:v>5.5564068298800846E-2</c:v>
                </c:pt>
                <c:pt idx="6199">
                  <c:v>5.4358104791468333E-2</c:v>
                </c:pt>
                <c:pt idx="6200">
                  <c:v>5.3131582699225542E-2</c:v>
                </c:pt>
                <c:pt idx="6201">
                  <c:v>5.188517385390197E-2</c:v>
                </c:pt>
                <c:pt idx="6202">
                  <c:v>5.0619556604619385E-2</c:v>
                </c:pt>
                <c:pt idx="6203">
                  <c:v>4.9335415467348265E-2</c:v>
                </c:pt>
                <c:pt idx="6204">
                  <c:v>4.803344077306454E-2</c:v>
                </c:pt>
                <c:pt idx="6205">
                  <c:v>4.6714328314672829E-2</c:v>
                </c:pt>
                <c:pt idx="6206">
                  <c:v>4.5378778992887683E-2</c:v>
                </c:pt>
                <c:pt idx="6207">
                  <c:v>4.4027498461204559E-2</c:v>
                </c:pt>
                <c:pt idx="6208">
                  <c:v>4.2661196770189501E-2</c:v>
                </c:pt>
                <c:pt idx="6209">
                  <c:v>4.1280588011207243E-2</c:v>
                </c:pt>
                <c:pt idx="6210">
                  <c:v>3.9886389959793073E-2</c:v>
                </c:pt>
                <c:pt idx="6211">
                  <c:v>3.8479323718827209E-2</c:v>
                </c:pt>
                <c:pt idx="6212">
                  <c:v>3.7060113361676042E-2</c:v>
                </c:pt>
                <c:pt idx="6213">
                  <c:v>3.5629485575484954E-2</c:v>
                </c:pt>
                <c:pt idx="6214">
                  <c:v>3.418816930477736E-2</c:v>
                </c:pt>
                <c:pt idx="6215">
                  <c:v>3.2736895395537285E-2</c:v>
                </c:pt>
                <c:pt idx="6216">
                  <c:v>3.1276396239936291E-2</c:v>
                </c:pt>
                <c:pt idx="6217">
                  <c:v>2.9807405421868129E-2</c:v>
                </c:pt>
                <c:pt idx="6218">
                  <c:v>2.833065736347486E-2</c:v>
                </c:pt>
                <c:pt idx="6219">
                  <c:v>2.6846886972795192E-2</c:v>
                </c:pt>
                <c:pt idx="6220">
                  <c:v>2.5356829292736124E-2</c:v>
                </c:pt>
                <c:pt idx="6221">
                  <c:v>2.3861219151485414E-2</c:v>
                </c:pt>
                <c:pt idx="6222">
                  <c:v>2.2360790814567821E-2</c:v>
                </c:pt>
                <c:pt idx="6223">
                  <c:v>2.0856277638681375E-2</c:v>
                </c:pt>
                <c:pt idx="6224">
                  <c:v>1.9348411727452178E-2</c:v>
                </c:pt>
                <c:pt idx="6225">
                  <c:v>1.7837923589306946E-2</c:v>
                </c:pt>
                <c:pt idx="6226">
                  <c:v>1.632554179758474E-2</c:v>
                </c:pt>
                <c:pt idx="6227">
                  <c:v>1.4811992653031679E-2</c:v>
                </c:pt>
                <c:pt idx="6228">
                  <c:v>1.3297999848874623E-2</c:v>
                </c:pt>
                <c:pt idx="6229">
                  <c:v>1.1784284138555801E-2</c:v>
                </c:pt>
                <c:pt idx="6230">
                  <c:v>1.027156300634181E-2</c:v>
                </c:pt>
                <c:pt idx="6231">
                  <c:v>8.7605503408932934E-3</c:v>
                </c:pt>
                <c:pt idx="6232">
                  <c:v>7.2519561119791442E-3</c:v>
                </c:pt>
                <c:pt idx="6233">
                  <c:v>5.746486050451958E-3</c:v>
                </c:pt>
                <c:pt idx="6234">
                  <c:v>4.2448413316273229E-3</c:v>
                </c:pt>
                <c:pt idx="6235">
                  <c:v>2.7477182622095892E-3</c:v>
                </c:pt>
                <c:pt idx="6236">
                  <c:v>1.2558079708940627E-3</c:v>
                </c:pt>
                <c:pt idx="6237">
                  <c:v>-2.3020389724290674E-4</c:v>
                </c:pt>
                <c:pt idx="6238">
                  <c:v>-1.7096374823861627E-3</c:v>
                </c:pt>
                <c:pt idx="6239">
                  <c:v>-3.1818190076083417E-3</c:v>
                </c:pt>
                <c:pt idx="6240">
                  <c:v>-4.6460810722720302E-3</c:v>
                </c:pt>
                <c:pt idx="6241">
                  <c:v>-6.1017629411510366E-3</c:v>
                </c:pt>
                <c:pt idx="6242">
                  <c:v>-7.548210829116251E-3</c:v>
                </c:pt>
                <c:pt idx="6243">
                  <c:v>-8.9847781813023175E-3</c:v>
                </c:pt>
                <c:pt idx="6244">
                  <c:v>-1.0410825948587128E-2</c:v>
                </c:pt>
                <c:pt idx="6245">
                  <c:v>-1.1825722858346519E-2</c:v>
                </c:pt>
                <c:pt idx="6246">
                  <c:v>-1.3228845680306398E-2</c:v>
                </c:pt>
                <c:pt idx="6247">
                  <c:v>-1.4619579487447217E-2</c:v>
                </c:pt>
                <c:pt idx="6248">
                  <c:v>-1.5997317911804341E-2</c:v>
                </c:pt>
                <c:pt idx="6249">
                  <c:v>-1.7361463395108648E-2</c:v>
                </c:pt>
                <c:pt idx="6250">
                  <c:v>-1.8711427434146059E-2</c:v>
                </c:pt>
                <c:pt idx="6251">
                  <c:v>-2.0046630820751542E-2</c:v>
                </c:pt>
                <c:pt idx="6252">
                  <c:v>-2.1366503876351368E-2</c:v>
                </c:pt>
                <c:pt idx="6253">
                  <c:v>-2.2670486680942174E-2</c:v>
                </c:pt>
                <c:pt idx="6254">
                  <c:v>-2.3958029296459397E-2</c:v>
                </c:pt>
                <c:pt idx="6255">
                  <c:v>-2.5228591984423294E-2</c:v>
                </c:pt>
                <c:pt idx="6256">
                  <c:v>-2.6481645417800192E-2</c:v>
                </c:pt>
                <c:pt idx="6257">
                  <c:v>-2.7716670886995261E-2</c:v>
                </c:pt>
                <c:pt idx="6258">
                  <c:v>-2.8933160499900305E-2</c:v>
                </c:pt>
                <c:pt idx="6259">
                  <c:v>-3.0130617375956417E-2</c:v>
                </c:pt>
                <c:pt idx="6260">
                  <c:v>-3.1308555834116368E-2</c:v>
                </c:pt>
                <c:pt idx="6261">
                  <c:v>-3.2466501574695023E-2</c:v>
                </c:pt>
                <c:pt idx="6262">
                  <c:v>-3.3603991855006718E-2</c:v>
                </c:pt>
                <c:pt idx="6263">
                  <c:v>-3.4720575658759585E-2</c:v>
                </c:pt>
                <c:pt idx="6264">
                  <c:v>-3.5815813859150697E-2</c:v>
                </c:pt>
                <c:pt idx="6265">
                  <c:v>-3.6889279375586018E-2</c:v>
                </c:pt>
                <c:pt idx="6266">
                  <c:v>-3.7940557324026812E-2</c:v>
                </c:pt>
                <c:pt idx="6267">
                  <c:v>-3.8969245160865446E-2</c:v>
                </c:pt>
                <c:pt idx="6268">
                  <c:v>-3.9974952820328216E-2</c:v>
                </c:pt>
                <c:pt idx="6269">
                  <c:v>-4.0957302845359832E-2</c:v>
                </c:pt>
                <c:pt idx="6270">
                  <c:v>-4.1915930511935096E-2</c:v>
                </c:pt>
                <c:pt idx="6271">
                  <c:v>-4.2850483946805053E-2</c:v>
                </c:pt>
                <c:pt idx="6272">
                  <c:v>-4.3760624238612801E-2</c:v>
                </c:pt>
                <c:pt idx="6273">
                  <c:v>-4.4646025542373562E-2</c:v>
                </c:pt>
                <c:pt idx="6274">
                  <c:v>-4.550637517732898E-2</c:v>
                </c:pt>
                <c:pt idx="6275">
                  <c:v>-4.6341373718019135E-2</c:v>
                </c:pt>
                <c:pt idx="6276">
                  <c:v>-4.7150735078867551E-2</c:v>
                </c:pt>
                <c:pt idx="6277">
                  <c:v>-4.7934186591811485E-2</c:v>
                </c:pt>
                <c:pt idx="6278">
                  <c:v>-4.8691469077406714E-2</c:v>
                </c:pt>
                <c:pt idx="6279">
                  <c:v>-4.9422336909205111E-2</c:v>
                </c:pt>
                <c:pt idx="6280">
                  <c:v>-5.0126558071286534E-2</c:v>
                </c:pt>
                <c:pt idx="6281">
                  <c:v>-5.0803914209232172E-2</c:v>
                </c:pt>
                <c:pt idx="6282">
                  <c:v>-5.1454200674301363E-2</c:v>
                </c:pt>
                <c:pt idx="6283">
                  <c:v>-5.2077226560935296E-2</c:v>
                </c:pt>
                <c:pt idx="6284">
                  <c:v>-5.267281473756108E-2</c:v>
                </c:pt>
                <c:pt idx="6285">
                  <c:v>-5.3240801870742469E-2</c:v>
                </c:pt>
                <c:pt idx="6286">
                  <c:v>-5.3781038442656005E-2</c:v>
                </c:pt>
                <c:pt idx="6287">
                  <c:v>-5.4293388761907979E-2</c:v>
                </c:pt>
                <c:pt idx="6288">
                  <c:v>-5.4777730967859796E-2</c:v>
                </c:pt>
                <c:pt idx="6289">
                  <c:v>-5.5233957028147568E-2</c:v>
                </c:pt>
                <c:pt idx="6290">
                  <c:v>-5.5661972729876483E-2</c:v>
                </c:pt>
                <c:pt idx="6291">
                  <c:v>-5.6061697664150957E-2</c:v>
                </c:pt>
                <c:pt idx="6292">
                  <c:v>-5.6433065204168707E-2</c:v>
                </c:pt>
                <c:pt idx="6293">
                  <c:v>-5.6776022476848528E-2</c:v>
                </c:pt>
                <c:pt idx="6294">
                  <c:v>-5.7090530328071175E-2</c:v>
                </c:pt>
                <c:pt idx="6295">
                  <c:v>-5.7376563281566401E-2</c:v>
                </c:pt>
                <c:pt idx="6296">
                  <c:v>-5.763410949137511E-2</c:v>
                </c:pt>
                <c:pt idx="6297">
                  <c:v>-5.7863170688285163E-2</c:v>
                </c:pt>
                <c:pt idx="6298">
                  <c:v>-5.8063762119764793E-2</c:v>
                </c:pt>
                <c:pt idx="6299">
                  <c:v>-5.8235912484006391E-2</c:v>
                </c:pt>
                <c:pt idx="6300">
                  <c:v>-5.8379663857585071E-2</c:v>
                </c:pt>
                <c:pt idx="6301">
                  <c:v>-5.8495071617420742E-2</c:v>
                </c:pt>
                <c:pt idx="6302">
                  <c:v>-5.8582204356510126E-2</c:v>
                </c:pt>
                <c:pt idx="6303">
                  <c:v>-5.8641143793752876E-2</c:v>
                </c:pt>
                <c:pt idx="6304">
                  <c:v>-5.8671984678170808E-2</c:v>
                </c:pt>
                <c:pt idx="6305">
                  <c:v>-5.8674834687003082E-2</c:v>
                </c:pt>
                <c:pt idx="6306">
                  <c:v>-5.864981431850088E-2</c:v>
                </c:pt>
                <c:pt idx="6307">
                  <c:v>-5.8597056778756151E-2</c:v>
                </c:pt>
                <c:pt idx="6308">
                  <c:v>-5.8516707863257175E-2</c:v>
                </c:pt>
                <c:pt idx="6309">
                  <c:v>-5.8408925832694338E-2</c:v>
                </c:pt>
                <c:pt idx="6310">
                  <c:v>-5.8273881283767905E-2</c:v>
                </c:pt>
                <c:pt idx="6311">
                  <c:v>-5.8111757014310046E-2</c:v>
                </c:pt>
                <c:pt idx="6312">
                  <c:v>-5.792274788347293E-2</c:v>
                </c:pt>
                <c:pt idx="6313">
                  <c:v>-5.7707060666683935E-2</c:v>
                </c:pt>
                <c:pt idx="6314">
                  <c:v>-5.7464913905605139E-2</c:v>
                </c:pt>
                <c:pt idx="6315">
                  <c:v>-5.7196537753127469E-2</c:v>
                </c:pt>
                <c:pt idx="6316">
                  <c:v>-5.690217381356686E-2</c:v>
                </c:pt>
                <c:pt idx="6317">
                  <c:v>-5.65820749781525E-2</c:v>
                </c:pt>
                <c:pt idx="6318">
                  <c:v>-5.6236505255678637E-2</c:v>
                </c:pt>
                <c:pt idx="6319">
                  <c:v>-5.5865739598953676E-2</c:v>
                </c:pt>
                <c:pt idx="6320">
                  <c:v>-5.547006372643682E-2</c:v>
                </c:pt>
                <c:pt idx="6321">
                  <c:v>-5.5049773939858569E-2</c:v>
                </c:pt>
                <c:pt idx="6322">
                  <c:v>-5.4605176937346067E-2</c:v>
                </c:pt>
                <c:pt idx="6323">
                  <c:v>-5.413658962269139E-2</c:v>
                </c:pt>
                <c:pt idx="6324">
                  <c:v>-5.364433891029282E-2</c:v>
                </c:pt>
                <c:pt idx="6325">
                  <c:v>-5.3128761526496607E-2</c:v>
                </c:pt>
                <c:pt idx="6326">
                  <c:v>-5.2590203806949259E-2</c:v>
                </c:pt>
                <c:pt idx="6327">
                  <c:v>-5.2029021490365063E-2</c:v>
                </c:pt>
                <c:pt idx="6328">
                  <c:v>-5.1445579508650821E-2</c:v>
                </c:pt>
                <c:pt idx="6329">
                  <c:v>-5.0840251773640897E-2</c:v>
                </c:pt>
                <c:pt idx="6330">
                  <c:v>-5.0213420960501555E-2</c:v>
                </c:pt>
                <c:pt idx="6331">
                  <c:v>-4.9565478287860378E-2</c:v>
                </c:pt>
                <c:pt idx="6332">
                  <c:v>-4.8896823294840533E-2</c:v>
                </c:pt>
                <c:pt idx="6333">
                  <c:v>-4.8207863615245088E-2</c:v>
                </c:pt>
                <c:pt idx="6334">
                  <c:v>-4.7499014748685384E-2</c:v>
                </c:pt>
                <c:pt idx="6335">
                  <c:v>-4.6770699829120216E-2</c:v>
                </c:pt>
                <c:pt idx="6336">
                  <c:v>-4.6023349390647075E-2</c:v>
                </c:pt>
                <c:pt idx="6337">
                  <c:v>-4.5257401131018712E-2</c:v>
                </c:pt>
                <c:pt idx="6338">
                  <c:v>-4.4473299672459769E-2</c:v>
                </c:pt>
                <c:pt idx="6339">
                  <c:v>-4.3671496320624718E-2</c:v>
                </c:pt>
                <c:pt idx="6340">
                  <c:v>-4.2852448821013328E-2</c:v>
                </c:pt>
                <c:pt idx="6341">
                  <c:v>-4.2016621113833558E-2</c:v>
                </c:pt>
                <c:pt idx="6342">
                  <c:v>-4.1164483086547181E-2</c:v>
                </c:pt>
                <c:pt idx="6343">
                  <c:v>-4.0296510325027672E-2</c:v>
                </c:pt>
                <c:pt idx="6344">
                  <c:v>-3.9413183862920594E-2</c:v>
                </c:pt>
                <c:pt idx="6345">
                  <c:v>-3.8514989929511141E-2</c:v>
                </c:pt>
                <c:pt idx="6346">
                  <c:v>-3.7602419696249459E-2</c:v>
                </c:pt>
                <c:pt idx="6347">
                  <c:v>-3.6675969022080243E-2</c:v>
                </c:pt>
                <c:pt idx="6348">
                  <c:v>-3.5736138197596433E-2</c:v>
                </c:pt>
                <c:pt idx="6349">
                  <c:v>-3.4783431688142616E-2</c:v>
                </c:pt>
                <c:pt idx="6350">
                  <c:v>-3.3818357876246437E-2</c:v>
                </c:pt>
                <c:pt idx="6351">
                  <c:v>-3.2841428803128854E-2</c:v>
                </c:pt>
                <c:pt idx="6352">
                  <c:v>-3.1853159909658417E-2</c:v>
                </c:pt>
                <c:pt idx="6353">
                  <c:v>-3.085406977682659E-2</c:v>
                </c:pt>
                <c:pt idx="6354">
                  <c:v>-2.9844679865899008E-2</c:v>
                </c:pt>
                <c:pt idx="6355">
                  <c:v>-2.8825514258294709E-2</c:v>
                </c:pt>
                <c:pt idx="6356">
                  <c:v>-2.7797099395322277E-2</c:v>
                </c:pt>
                <c:pt idx="6357">
                  <c:v>-2.6759963817969891E-2</c:v>
                </c:pt>
                <c:pt idx="6358">
                  <c:v>-2.57146379067834E-2</c:v>
                </c:pt>
                <c:pt idx="6359">
                  <c:v>-2.4661653622160655E-2</c:v>
                </c:pt>
                <c:pt idx="6360">
                  <c:v>-2.3601544244748772E-2</c:v>
                </c:pt>
                <c:pt idx="6361">
                  <c:v>-2.2534844116630804E-2</c:v>
                </c:pt>
                <c:pt idx="6362">
                  <c:v>-2.1462088382943206E-2</c:v>
                </c:pt>
                <c:pt idx="6363">
                  <c:v>-2.0383812734318371E-2</c:v>
                </c:pt>
                <c:pt idx="6364">
                  <c:v>-1.9300553150159352E-2</c:v>
                </c:pt>
                <c:pt idx="6365">
                  <c:v>-1.8212845642945785E-2</c:v>
                </c:pt>
                <c:pt idx="6366">
                  <c:v>-1.7121226003496619E-2</c:v>
                </c:pt>
                <c:pt idx="6367">
                  <c:v>-1.602622954772593E-2</c:v>
                </c:pt>
                <c:pt idx="6368">
                  <c:v>-1.4928390864358139E-2</c:v>
                </c:pt>
                <c:pt idx="6369">
                  <c:v>-1.3828243564411128E-2</c:v>
                </c:pt>
                <c:pt idx="6370">
                  <c:v>-1.2726320032044295E-2</c:v>
                </c:pt>
                <c:pt idx="6371">
                  <c:v>-1.1623151177146596E-2</c:v>
                </c:pt>
                <c:pt idx="6372">
                  <c:v>-1.0519266189686238E-2</c:v>
                </c:pt>
                <c:pt idx="6373">
                  <c:v>-9.4151922959322797E-3</c:v>
                </c:pt>
                <c:pt idx="6374">
                  <c:v>-8.3114545167071712E-3</c:v>
                </c:pt>
                <c:pt idx="6375">
                  <c:v>-7.2085754276969118E-3</c:v>
                </c:pt>
                <c:pt idx="6376">
                  <c:v>-6.1070749219897576E-3</c:v>
                </c:pt>
                <c:pt idx="6377">
                  <c:v>-5.0074699749137657E-3</c:v>
                </c:pt>
                <c:pt idx="6378">
                  <c:v>-3.9102744112952826E-3</c:v>
                </c:pt>
                <c:pt idx="6379">
                  <c:v>-2.8159986752026565E-3</c:v>
                </c:pt>
                <c:pt idx="6380">
                  <c:v>-1.7251496023272471E-3</c:v>
                </c:pt>
                <c:pt idx="6381">
                  <c:v>-6.3823019503866062E-4</c:v>
                </c:pt>
                <c:pt idx="6382">
                  <c:v>4.4426059973199663E-4</c:v>
                </c:pt>
                <c:pt idx="6383">
                  <c:v>1.5218281097425079E-3</c:v>
                </c:pt>
                <c:pt idx="6384">
                  <c:v>2.5939821536882651E-3</c:v>
                </c:pt>
                <c:pt idx="6385">
                  <c:v>3.6602372543810997E-3</c:v>
                </c:pt>
                <c:pt idx="6386">
                  <c:v>4.7201128487760584E-3</c:v>
                </c:pt>
                <c:pt idx="6387">
                  <c:v>5.7731334947330529E-3</c:v>
                </c:pt>
                <c:pt idx="6388">
                  <c:v>6.8188290744683458E-3</c:v>
                </c:pt>
                <c:pt idx="6389">
                  <c:v>7.8567349945750688E-3</c:v>
                </c:pt>
                <c:pt idx="6390">
                  <c:v>8.8863923825545487E-3</c:v>
                </c:pt>
                <c:pt idx="6391">
                  <c:v>9.9073482797845617E-3</c:v>
                </c:pt>
                <c:pt idx="6392">
                  <c:v>1.0919155830826907E-2</c:v>
                </c:pt>
                <c:pt idx="6393">
                  <c:v>1.1921374469026602E-2</c:v>
                </c:pt>
                <c:pt idx="6394">
                  <c:v>1.2913570098297095E-2</c:v>
                </c:pt>
                <c:pt idx="6395">
                  <c:v>1.3895315271070189E-2</c:v>
                </c:pt>
                <c:pt idx="6396">
                  <c:v>1.486618936228855E-2</c:v>
                </c:pt>
                <c:pt idx="6397">
                  <c:v>1.5825778739416988E-2</c:v>
                </c:pt>
                <c:pt idx="6398">
                  <c:v>1.6773676928384655E-2</c:v>
                </c:pt>
                <c:pt idx="6399">
                  <c:v>1.77094847754188E-2</c:v>
                </c:pt>
                <c:pt idx="6400">
                  <c:v>1.8632810604677745E-2</c:v>
                </c:pt>
                <c:pt idx="6401">
                  <c:v>1.9543270371674946E-2</c:v>
                </c:pt>
                <c:pt idx="6402">
                  <c:v>2.0440487812400036E-2</c:v>
                </c:pt>
                <c:pt idx="6403">
                  <c:v>2.1324094588045538E-2</c:v>
                </c:pt>
                <c:pt idx="6404">
                  <c:v>2.2193730425452599E-2</c:v>
                </c:pt>
                <c:pt idx="6405">
                  <c:v>2.3049043253018684E-2</c:v>
                </c:pt>
                <c:pt idx="6406">
                  <c:v>2.3889689332157061E-2</c:v>
                </c:pt>
                <c:pt idx="6407">
                  <c:v>2.471533338422522E-2</c:v>
                </c:pt>
                <c:pt idx="6408">
                  <c:v>2.5525648712875215E-2</c:v>
                </c:pt>
                <c:pt idx="6409">
                  <c:v>2.6320317321813405E-2</c:v>
                </c:pt>
                <c:pt idx="6410">
                  <c:v>2.7099030027902791E-2</c:v>
                </c:pt>
                <c:pt idx="6411">
                  <c:v>2.7861486569593974E-2</c:v>
                </c:pt>
                <c:pt idx="6412">
                  <c:v>2.8607395710641251E-2</c:v>
                </c:pt>
                <c:pt idx="6413">
                  <c:v>2.9336475339098337E-2</c:v>
                </c:pt>
                <c:pt idx="6414">
                  <c:v>3.0048452561529659E-2</c:v>
                </c:pt>
                <c:pt idx="6415">
                  <c:v>3.074306379245249E-2</c:v>
                </c:pt>
                <c:pt idx="6416">
                  <c:v>3.1420054838966212E-2</c:v>
                </c:pt>
                <c:pt idx="6417">
                  <c:v>3.2079180980540946E-2</c:v>
                </c:pt>
                <c:pt idx="6418">
                  <c:v>3.2720207043981965E-2</c:v>
                </c:pt>
                <c:pt idx="6419">
                  <c:v>3.3342907473521748E-2</c:v>
                </c:pt>
                <c:pt idx="6420">
                  <c:v>3.394706639603845E-2</c:v>
                </c:pt>
                <c:pt idx="6421">
                  <c:v>3.4532477681404536E-2</c:v>
                </c:pt>
                <c:pt idx="6422">
                  <c:v>3.5098944997938308E-2</c:v>
                </c:pt>
                <c:pt idx="6423">
                  <c:v>3.5646281862964604E-2</c:v>
                </c:pt>
                <c:pt idx="6424">
                  <c:v>3.6174311688479441E-2</c:v>
                </c:pt>
                <c:pt idx="6425">
                  <c:v>3.6682867821911935E-2</c:v>
                </c:pt>
                <c:pt idx="6426">
                  <c:v>3.7171793582008006E-2</c:v>
                </c:pt>
                <c:pt idx="6427">
                  <c:v>3.7640942289805579E-2</c:v>
                </c:pt>
                <c:pt idx="6428">
                  <c:v>3.8090177294731742E-2</c:v>
                </c:pt>
                <c:pt idx="6429">
                  <c:v>3.8519371995829929E-2</c:v>
                </c:pt>
                <c:pt idx="6430">
                  <c:v>3.8928409858116166E-2</c:v>
                </c:pt>
                <c:pt idx="6431">
                  <c:v>3.9317184424093994E-2</c:v>
                </c:pt>
                <c:pt idx="6432">
                  <c:v>3.9685599320427832E-2</c:v>
                </c:pt>
                <c:pt idx="6433">
                  <c:v>4.003356825979295E-2</c:v>
                </c:pt>
                <c:pt idx="6434">
                  <c:v>4.0361015037948277E-2</c:v>
                </c:pt>
                <c:pt idx="6435">
                  <c:v>4.0667873526014746E-2</c:v>
                </c:pt>
                <c:pt idx="6436">
                  <c:v>4.0954087658013678E-2</c:v>
                </c:pt>
                <c:pt idx="6437">
                  <c:v>4.1219611413678164E-2</c:v>
                </c:pt>
                <c:pt idx="6438">
                  <c:v>4.1464408796578513E-2</c:v>
                </c:pt>
                <c:pt idx="6439">
                  <c:v>4.1688453807565577E-2</c:v>
                </c:pt>
                <c:pt idx="6440">
                  <c:v>4.189173041360561E-2</c:v>
                </c:pt>
                <c:pt idx="6441">
                  <c:v>4.2074232511997031E-2</c:v>
                </c:pt>
                <c:pt idx="6442">
                  <c:v>4.2235963890046226E-2</c:v>
                </c:pt>
                <c:pt idx="6443">
                  <c:v>4.2376938180210447E-2</c:v>
                </c:pt>
                <c:pt idx="6444">
                  <c:v>4.2497178810769504E-2</c:v>
                </c:pt>
                <c:pt idx="6445">
                  <c:v>4.2596718952061685E-2</c:v>
                </c:pt>
                <c:pt idx="6446">
                  <c:v>4.2675601458317967E-2</c:v>
                </c:pt>
                <c:pt idx="6447">
                  <c:v>4.2733878805163251E-2</c:v>
                </c:pt>
                <c:pt idx="6448">
                  <c:v>4.2771613022822577E-2</c:v>
                </c:pt>
                <c:pt idx="6449">
                  <c:v>4.2788875625065378E-2</c:v>
                </c:pt>
                <c:pt idx="6450">
                  <c:v>4.2785747533972733E-2</c:v>
                </c:pt>
                <c:pt idx="6451">
                  <c:v>4.2762319000563417E-2</c:v>
                </c:pt>
                <c:pt idx="6452">
                  <c:v>4.2718689521330483E-2</c:v>
                </c:pt>
                <c:pt idx="6453">
                  <c:v>4.2654967750748493E-2</c:v>
                </c:pt>
                <c:pt idx="6454">
                  <c:v>4.2571271409822857E-2</c:v>
                </c:pt>
                <c:pt idx="6455">
                  <c:v>4.2467727190750849E-2</c:v>
                </c:pt>
                <c:pt idx="6456">
                  <c:v>4.23444706576575E-2</c:v>
                </c:pt>
                <c:pt idx="6457">
                  <c:v>4.2201646143673777E-2</c:v>
                </c:pt>
                <c:pt idx="6458">
                  <c:v>4.203940664419948E-2</c:v>
                </c:pt>
                <c:pt idx="6459">
                  <c:v>4.1857913706567058E-2</c:v>
                </c:pt>
                <c:pt idx="6460">
                  <c:v>4.1657337316107698E-2</c:v>
                </c:pt>
                <c:pt idx="6461">
                  <c:v>4.1437855778712347E-2</c:v>
                </c:pt>
                <c:pt idx="6462">
                  <c:v>4.1199655599954685E-2</c:v>
                </c:pt>
                <c:pt idx="6463">
                  <c:v>4.0942931360848436E-2</c:v>
                </c:pt>
                <c:pt idx="6464">
                  <c:v>4.066788559029761E-2</c:v>
                </c:pt>
                <c:pt idx="6465">
                  <c:v>4.0374728634354665E-2</c:v>
                </c:pt>
                <c:pt idx="6466">
                  <c:v>4.0063678522309548E-2</c:v>
                </c:pt>
                <c:pt idx="6467">
                  <c:v>3.9734960829732685E-2</c:v>
                </c:pt>
                <c:pt idx="6468">
                  <c:v>3.9388808538516867E-2</c:v>
                </c:pt>
                <c:pt idx="6469">
                  <c:v>3.9025461894028668E-2</c:v>
                </c:pt>
                <c:pt idx="6470">
                  <c:v>3.8645168259412326E-2</c:v>
                </c:pt>
                <c:pt idx="6471">
                  <c:v>3.824818196717087E-2</c:v>
                </c:pt>
                <c:pt idx="6472">
                  <c:v>3.7834764168067088E-2</c:v>
                </c:pt>
                <c:pt idx="6473">
                  <c:v>3.7405182677448266E-2</c:v>
                </c:pt>
                <c:pt idx="6474">
                  <c:v>3.6959711819088865E-2</c:v>
                </c:pt>
                <c:pt idx="6475">
                  <c:v>3.6498632266603631E-2</c:v>
                </c:pt>
                <c:pt idx="6476">
                  <c:v>3.6022230882546788E-2</c:v>
                </c:pt>
                <c:pt idx="6477">
                  <c:v>3.5530800555277249E-2</c:v>
                </c:pt>
                <c:pt idx="6478">
                  <c:v>3.5024640033657961E-2</c:v>
                </c:pt>
                <c:pt idx="6479">
                  <c:v>3.4504053759715346E-2</c:v>
                </c:pt>
                <c:pt idx="6480">
                  <c:v>3.3969351699296761E-2</c:v>
                </c:pt>
                <c:pt idx="6481">
                  <c:v>3.342084917086565E-2</c:v>
                </c:pt>
                <c:pt idx="6482">
                  <c:v>3.2858866672486955E-2</c:v>
                </c:pt>
                <c:pt idx="6483">
                  <c:v>3.2283729707116252E-2</c:v>
                </c:pt>
                <c:pt idx="6484">
                  <c:v>3.1695768606262748E-2</c:v>
                </c:pt>
                <c:pt idx="6485">
                  <c:v>3.109531835213545E-2</c:v>
                </c:pt>
                <c:pt idx="6486">
                  <c:v>3.0482718398350046E-2</c:v>
                </c:pt>
                <c:pt idx="6487">
                  <c:v>2.9858312489301844E-2</c:v>
                </c:pt>
                <c:pt idx="6488">
                  <c:v>2.9222448478273131E-2</c:v>
                </c:pt>
                <c:pt idx="6489">
                  <c:v>2.8575478144398821E-2</c:v>
                </c:pt>
                <c:pt idx="6490">
                  <c:v>2.7917757008554978E-2</c:v>
                </c:pt>
                <c:pt idx="6491">
                  <c:v>2.7249644148268526E-2</c:v>
                </c:pt>
                <c:pt idx="6492">
                  <c:v>2.6571502011752426E-2</c:v>
                </c:pt>
                <c:pt idx="6493">
                  <c:v>2.5883696231150704E-2</c:v>
                </c:pt>
                <c:pt idx="6494">
                  <c:v>2.5186595435078694E-2</c:v>
                </c:pt>
                <c:pt idx="6495">
                  <c:v>2.4480571060553208E-2</c:v>
                </c:pt>
                <c:pt idx="6496">
                  <c:v>2.3765997164421473E-2</c:v>
                </c:pt>
                <c:pt idx="6497">
                  <c:v>2.3043250234358565E-2</c:v>
                </c:pt>
                <c:pt idx="6498">
                  <c:v>2.2312708999532561E-2</c:v>
                </c:pt>
                <c:pt idx="6499">
                  <c:v>2.1574754241027901E-2</c:v>
                </c:pt>
                <c:pt idx="6500">
                  <c:v>2.082976860213168E-2</c:v>
                </c:pt>
                <c:pt idx="6501">
                  <c:v>2.0078136398550814E-2</c:v>
                </c:pt>
                <c:pt idx="6502">
                  <c:v>1.9320243428655192E-2</c:v>
                </c:pt>
                <c:pt idx="6503">
                  <c:v>1.8556476783865114E-2</c:v>
                </c:pt>
                <c:pt idx="6504">
                  <c:v>1.7787224659228416E-2</c:v>
                </c:pt>
                <c:pt idx="6505">
                  <c:v>1.7012876164310135E-2</c:v>
                </c:pt>
                <c:pt idx="6506">
                  <c:v>1.6233821134466062E-2</c:v>
                </c:pt>
                <c:pt idx="6507">
                  <c:v>1.5450449942596301E-2</c:v>
                </c:pt>
                <c:pt idx="6508">
                  <c:v>1.4663153311455875E-2</c:v>
                </c:pt>
                <c:pt idx="6509">
                  <c:v>1.3872322126632409E-2</c:v>
                </c:pt>
                <c:pt idx="6510">
                  <c:v>1.3078347250246026E-2</c:v>
                </c:pt>
                <c:pt idx="6511">
                  <c:v>1.2281619335469739E-2</c:v>
                </c:pt>
                <c:pt idx="6512">
                  <c:v>1.1482528641970791E-2</c:v>
                </c:pt>
                <c:pt idx="6513">
                  <c:v>1.0681464852332368E-2</c:v>
                </c:pt>
                <c:pt idx="6514">
                  <c:v>9.8788168895458228E-3</c:v>
                </c:pt>
                <c:pt idx="6515">
                  <c:v>9.0749727356652619E-3</c:v>
                </c:pt>
                <c:pt idx="6516">
                  <c:v>8.2703192516964934E-3</c:v>
                </c:pt>
                <c:pt idx="6517">
                  <c:v>7.4652419988008667E-3</c:v>
                </c:pt>
                <c:pt idx="6518">
                  <c:v>6.6601250608899392E-3</c:v>
                </c:pt>
                <c:pt idx="6519">
                  <c:v>5.8553508687054613E-3</c:v>
                </c:pt>
                <c:pt idx="6520">
                  <c:v>5.0513000254422489E-3</c:v>
                </c:pt>
                <c:pt idx="6521">
                  <c:v>4.248351133992064E-3</c:v>
                </c:pt>
                <c:pt idx="6522">
                  <c:v>3.44688062590977E-3</c:v>
                </c:pt>
                <c:pt idx="6523">
                  <c:v>2.6472625921249008E-3</c:v>
                </c:pt>
                <c:pt idx="6524">
                  <c:v>1.8498686155300858E-3</c:v>
                </c:pt>
                <c:pt idx="6525">
                  <c:v>1.0550676054753962E-3</c:v>
                </c:pt>
                <c:pt idx="6526">
                  <c:v>2.6322563424847927E-4</c:v>
                </c:pt>
                <c:pt idx="6527">
                  <c:v>-5.2529422437774679E-4</c:v>
                </c:pt>
                <c:pt idx="6528">
                  <c:v>-1.3101320544704066E-3</c:v>
                </c:pt>
                <c:pt idx="6529">
                  <c:v>-2.0909312550790914E-3</c:v>
                </c:pt>
                <c:pt idx="6530">
                  <c:v>-2.8673386951112954E-3</c:v>
                </c:pt>
                <c:pt idx="6531">
                  <c:v>-3.6390048658848915E-3</c:v>
                </c:pt>
                <c:pt idx="6532">
                  <c:v>-4.4055840313062056E-3</c:v>
                </c:pt>
                <c:pt idx="6533">
                  <c:v>-5.1667343755989583E-3</c:v>
                </c:pt>
                <c:pt idx="6534">
                  <c:v>-5.922118148516055E-3</c:v>
                </c:pt>
                <c:pt idx="6535">
                  <c:v>-6.6714018080149869E-3</c:v>
                </c:pt>
                <c:pt idx="6536">
                  <c:v>-7.4142561602891632E-3</c:v>
                </c:pt>
                <c:pt idx="6537">
                  <c:v>-8.1503564971405432E-3</c:v>
                </c:pt>
                <c:pt idx="6538">
                  <c:v>-8.8793827306158542E-3</c:v>
                </c:pt>
                <c:pt idx="6539">
                  <c:v>-9.6010195248711488E-3</c:v>
                </c:pt>
                <c:pt idx="6540">
                  <c:v>-1.0314956425194869E-2</c:v>
                </c:pt>
                <c:pt idx="6541">
                  <c:v>-1.1020887984168131E-2</c:v>
                </c:pt>
                <c:pt idx="6542">
                  <c:v>-1.1718513884876498E-2</c:v>
                </c:pt>
                <c:pt idx="6543">
                  <c:v>-1.2407539061177447E-2</c:v>
                </c:pt>
                <c:pt idx="6544">
                  <c:v>-1.3087673814914921E-2</c:v>
                </c:pt>
                <c:pt idx="6545">
                  <c:v>-1.3758633930118641E-2</c:v>
                </c:pt>
                <c:pt idx="6546">
                  <c:v>-1.4420140784063328E-2</c:v>
                </c:pt>
                <c:pt idx="6547">
                  <c:v>-1.5071921455212519E-2</c:v>
                </c:pt>
                <c:pt idx="6548">
                  <c:v>-1.5713708827979251E-2</c:v>
                </c:pt>
                <c:pt idx="6549">
                  <c:v>-1.6345241694273333E-2</c:v>
                </c:pt>
                <c:pt idx="6550">
                  <c:v>-1.696626485180008E-2</c:v>
                </c:pt>
                <c:pt idx="6551">
                  <c:v>-1.7576529199088274E-2</c:v>
                </c:pt>
                <c:pt idx="6552">
                  <c:v>-1.8175791827190518E-2</c:v>
                </c:pt>
                <c:pt idx="6553">
                  <c:v>-1.8763816108069282E-2</c:v>
                </c:pt>
                <c:pt idx="6554">
                  <c:v>-1.934037177959148E-2</c:v>
                </c:pt>
                <c:pt idx="6555">
                  <c:v>-1.9905235027142653E-2</c:v>
                </c:pt>
                <c:pt idx="6556">
                  <c:v>-2.045818856183141E-2</c:v>
                </c:pt>
                <c:pt idx="6557">
                  <c:v>-2.0999021695234259E-2</c:v>
                </c:pt>
                <c:pt idx="6558">
                  <c:v>-2.1527530410702208E-2</c:v>
                </c:pt>
                <c:pt idx="6559">
                  <c:v>-2.204351743118187E-2</c:v>
                </c:pt>
                <c:pt idx="6560">
                  <c:v>-2.2546792283537533E-2</c:v>
                </c:pt>
                <c:pt idx="6561">
                  <c:v>-2.3037171359364471E-2</c:v>
                </c:pt>
                <c:pt idx="6562">
                  <c:v>-2.3514477972282323E-2</c:v>
                </c:pt>
                <c:pt idx="6563">
                  <c:v>-2.3978542411688973E-2</c:v>
                </c:pt>
                <c:pt idx="6564">
                  <c:v>-2.4429201992971786E-2</c:v>
                </c:pt>
                <c:pt idx="6565">
                  <c:v>-2.4866301104158346E-2</c:v>
                </c:pt>
                <c:pt idx="6566">
                  <c:v>-2.5289691249009288E-2</c:v>
                </c:pt>
                <c:pt idx="6567">
                  <c:v>-2.5699231086551082E-2</c:v>
                </c:pt>
                <c:pt idx="6568">
                  <c:v>-2.6094786467028508E-2</c:v>
                </c:pt>
                <c:pt idx="6569">
                  <c:v>-2.6476230464295945E-2</c:v>
                </c:pt>
                <c:pt idx="6570">
                  <c:v>-2.6843443404632399E-2</c:v>
                </c:pt>
                <c:pt idx="6571">
                  <c:v>-2.7196312891981104E-2</c:v>
                </c:pt>
                <c:pt idx="6572">
                  <c:v>-2.7534733829651152E-2</c:v>
                </c:pt>
                <c:pt idx="6573">
                  <c:v>-2.7858608438419842E-2</c:v>
                </c:pt>
                <c:pt idx="6574">
                  <c:v>-2.8167846271113045E-2</c:v>
                </c:pt>
                <c:pt idx="6575">
                  <c:v>-2.84623642236293E-2</c:v>
                </c:pt>
                <c:pt idx="6576">
                  <c:v>-2.874208654242778E-2</c:v>
                </c:pt>
                <c:pt idx="6577">
                  <c:v>-2.9006944828494644E-2</c:v>
                </c:pt>
                <c:pt idx="6578">
                  <c:v>-2.9256878037805873E-2</c:v>
                </c:pt>
                <c:pt idx="6579">
                  <c:v>-2.9491832478290188E-2</c:v>
                </c:pt>
                <c:pt idx="6580">
                  <c:v>-2.9711761803315178E-2</c:v>
                </c:pt>
                <c:pt idx="6581">
                  <c:v>-2.9916627001722314E-2</c:v>
                </c:pt>
                <c:pt idx="6582">
                  <c:v>-3.0106396384392199E-2</c:v>
                </c:pt>
                <c:pt idx="6583">
                  <c:v>-3.0281045567445333E-2</c:v>
                </c:pt>
                <c:pt idx="6584">
                  <c:v>-3.0440557452031933E-2</c:v>
                </c:pt>
                <c:pt idx="6585">
                  <c:v>-3.0584922200655333E-2</c:v>
                </c:pt>
                <c:pt idx="6586">
                  <c:v>-3.0714137210327896E-2</c:v>
                </c:pt>
                <c:pt idx="6587">
                  <c:v>-3.0828207082255425E-2</c:v>
                </c:pt>
                <c:pt idx="6588">
                  <c:v>-3.0927143588317517E-2</c:v>
                </c:pt>
                <c:pt idx="6589">
                  <c:v>-3.1010965634243225E-2</c:v>
                </c:pt>
                <c:pt idx="6590">
                  <c:v>-3.1079699219591111E-2</c:v>
                </c:pt>
                <c:pt idx="6591">
                  <c:v>-3.1133377394543915E-2</c:v>
                </c:pt>
                <c:pt idx="6592">
                  <c:v>-3.1172040213459182E-2</c:v>
                </c:pt>
                <c:pt idx="6593">
                  <c:v>-3.1195734685437355E-2</c:v>
                </c:pt>
                <c:pt idx="6594">
                  <c:v>-3.120451472168289E-2</c:v>
                </c:pt>
                <c:pt idx="6595">
                  <c:v>-3.1198441079867367E-2</c:v>
                </c:pt>
                <c:pt idx="6596">
                  <c:v>-3.1177581305489702E-2</c:v>
                </c:pt>
                <c:pt idx="6597">
                  <c:v>-3.1142009670244025E-2</c:v>
                </c:pt>
                <c:pt idx="6598">
                  <c:v>-3.1091807107486619E-2</c:v>
                </c:pt>
                <c:pt idx="6599">
                  <c:v>-3.1027061144797863E-2</c:v>
                </c:pt>
                <c:pt idx="6600">
                  <c:v>-3.0947865833735756E-2</c:v>
                </c:pt>
                <c:pt idx="6601">
                  <c:v>-3.0854321676763136E-2</c:v>
                </c:pt>
                <c:pt idx="6602">
                  <c:v>-3.0746535551462128E-2</c:v>
                </c:pt>
                <c:pt idx="6603">
                  <c:v>-3.0624620632028744E-2</c:v>
                </c:pt>
                <c:pt idx="6604">
                  <c:v>-3.0488696308127644E-2</c:v>
                </c:pt>
                <c:pt idx="6605">
                  <c:v>-3.0338888101179726E-2</c:v>
                </c:pt>
                <c:pt idx="6606">
                  <c:v>-3.0175327578008889E-2</c:v>
                </c:pt>
                <c:pt idx="6607">
                  <c:v>-2.9998152262126782E-2</c:v>
                </c:pt>
                <c:pt idx="6608">
                  <c:v>-2.9807505542465498E-2</c:v>
                </c:pt>
                <c:pt idx="6609">
                  <c:v>-2.9603536579784588E-2</c:v>
                </c:pt>
                <c:pt idx="6610">
                  <c:v>-2.9386400210719036E-2</c:v>
                </c:pt>
                <c:pt idx="6611">
                  <c:v>-2.9156256849550616E-2</c:v>
                </c:pt>
                <c:pt idx="6612">
                  <c:v>-2.8913272387778709E-2</c:v>
                </c:pt>
                <c:pt idx="6613">
                  <c:v>-2.8657618091499415E-2</c:v>
                </c:pt>
                <c:pt idx="6614">
                  <c:v>-2.8389470496702922E-2</c:v>
                </c:pt>
                <c:pt idx="6615">
                  <c:v>-2.8109011302512397E-2</c:v>
                </c:pt>
                <c:pt idx="6616">
                  <c:v>-2.7816427262438798E-2</c:v>
                </c:pt>
                <c:pt idx="6617">
                  <c:v>-2.7511910073710767E-2</c:v>
                </c:pt>
                <c:pt idx="6618">
                  <c:v>-2.7195656264738834E-2</c:v>
                </c:pt>
                <c:pt idx="6619">
                  <c:v>-2.6867867080777832E-2</c:v>
                </c:pt>
                <c:pt idx="6620">
                  <c:v>-2.6528748367833865E-2</c:v>
                </c:pt>
                <c:pt idx="6621">
                  <c:v>-2.6178510454919809E-2</c:v>
                </c:pt>
                <c:pt idx="6622">
                  <c:v>-2.5817368034665653E-2</c:v>
                </c:pt>
                <c:pt idx="6623">
                  <c:v>-2.5445540042394268E-2</c:v>
                </c:pt>
                <c:pt idx="6624">
                  <c:v>-2.5063249533703123E-2</c:v>
                </c:pt>
                <c:pt idx="6625">
                  <c:v>-2.4670723560629593E-2</c:v>
                </c:pt>
                <c:pt idx="6626">
                  <c:v>-2.4268193046442635E-2</c:v>
                </c:pt>
                <c:pt idx="6627">
                  <c:v>-2.3855892659158454E-2</c:v>
                </c:pt>
                <c:pt idx="6628">
                  <c:v>-2.3434060683821069E-2</c:v>
                </c:pt>
                <c:pt idx="6629">
                  <c:v>-2.3002938893618208E-2</c:v>
                </c:pt>
                <c:pt idx="6630">
                  <c:v>-2.2562772419909866E-2</c:v>
                </c:pt>
                <c:pt idx="6631">
                  <c:v>-2.2113809621226763E-2</c:v>
                </c:pt>
                <c:pt idx="6632">
                  <c:v>-2.1656301951295091E-2</c:v>
                </c:pt>
                <c:pt idx="6633">
                  <c:v>-2.1190503826185664E-2</c:v>
                </c:pt>
                <c:pt idx="6634">
                  <c:v>-2.0716672490620001E-2</c:v>
                </c:pt>
                <c:pt idx="6635">
                  <c:v>-2.0235067883521966E-2</c:v>
                </c:pt>
                <c:pt idx="6636">
                  <c:v>-1.9745952502873691E-2</c:v>
                </c:pt>
                <c:pt idx="6637">
                  <c:v>-1.9249591269942232E-2</c:v>
                </c:pt>
                <c:pt idx="6638">
                  <c:v>-1.8746251392956326E-2</c:v>
                </c:pt>
                <c:pt idx="6639">
                  <c:v>-1.8236202230275268E-2</c:v>
                </c:pt>
                <c:pt idx="6640">
                  <c:v>-1.7719715153152061E-2</c:v>
                </c:pt>
                <c:pt idx="6641">
                  <c:v>-1.7197063408114558E-2</c:v>
                </c:pt>
                <c:pt idx="6642">
                  <c:v>-1.6668521979081453E-2</c:v>
                </c:pt>
                <c:pt idx="6643">
                  <c:v>-1.6134367449229341E-2</c:v>
                </c:pt>
                <c:pt idx="6644">
                  <c:v>-1.5594877862722562E-2</c:v>
                </c:pt>
                <c:pt idx="6645">
                  <c:v>-1.5050332586333584E-2</c:v>
                </c:pt>
                <c:pt idx="6646">
                  <c:v>-1.4501012171050726E-2</c:v>
                </c:pt>
                <c:pt idx="6647">
                  <c:v>-1.394719821371964E-2</c:v>
                </c:pt>
                <c:pt idx="6648">
                  <c:v>-1.3389173218809157E-2</c:v>
                </c:pt>
                <c:pt idx="6649">
                  <c:v>-1.282722046027608E-2</c:v>
                </c:pt>
                <c:pt idx="6650">
                  <c:v>-1.2261623843800655E-2</c:v>
                </c:pt>
                <c:pt idx="6651">
                  <c:v>-1.1692667769180725E-2</c:v>
                </c:pt>
                <c:pt idx="6652">
                  <c:v>-1.1120636993176468E-2</c:v>
                </c:pt>
                <c:pt idx="6653">
                  <c:v>-1.0545816492756823E-2</c:v>
                </c:pt>
                <c:pt idx="6654">
                  <c:v>-9.9684913288275133E-3</c:v>
                </c:pt>
                <c:pt idx="6655">
                  <c:v>-9.388946510539023E-3</c:v>
                </c:pt>
                <c:pt idx="6656">
                  <c:v>-8.8074668601816931E-3</c:v>
                </c:pt>
                <c:pt idx="6657">
                  <c:v>-8.2243368787691569E-3</c:v>
                </c:pt>
                <c:pt idx="6658">
                  <c:v>-7.6398406123701981E-3</c:v>
                </c:pt>
                <c:pt idx="6659">
                  <c:v>-7.0542615192169429E-3</c:v>
                </c:pt>
                <c:pt idx="6660">
                  <c:v>-6.4678823376907715E-3</c:v>
                </c:pt>
                <c:pt idx="6661">
                  <c:v>-5.8809849552046989E-3</c:v>
                </c:pt>
                <c:pt idx="6662">
                  <c:v>-5.2938502780958512E-3</c:v>
                </c:pt>
                <c:pt idx="6663">
                  <c:v>-4.7067581024786854E-3</c:v>
                </c:pt>
                <c:pt idx="6664">
                  <c:v>-4.1199869862973198E-3</c:v>
                </c:pt>
                <c:pt idx="6665">
                  <c:v>-3.5338141224119089E-3</c:v>
                </c:pt>
                <c:pt idx="6666">
                  <c:v>-2.9485152129516056E-3</c:v>
                </c:pt>
                <c:pt idx="6667">
                  <c:v>-2.3643643449052791E-3</c:v>
                </c:pt>
                <c:pt idx="6668">
                  <c:v>-1.7816338670193351E-3</c:v>
                </c:pt>
                <c:pt idx="6669">
                  <c:v>-1.2005942680527743E-3</c:v>
                </c:pt>
                <c:pt idx="6670">
                  <c:v>-6.2151405645845682E-4</c:v>
                </c:pt>
                <c:pt idx="6671">
                  <c:v>-4.4659641508286779E-5</c:v>
                </c:pt>
                <c:pt idx="6672">
                  <c:v>5.2970478404118992E-4</c:v>
                </c:pt>
                <c:pt idx="6673">
                  <c:v>1.1013173597503193E-3</c:v>
                </c:pt>
                <c:pt idx="6674">
                  <c:v>1.6699186716541891E-3</c:v>
                </c:pt>
                <c:pt idx="6675">
                  <c:v>2.2352518647984717E-3</c:v>
                </c:pt>
                <c:pt idx="6676">
                  <c:v>2.7970627540288753E-3</c:v>
                </c:pt>
                <c:pt idx="6677">
                  <c:v>3.3550999330700165E-3</c:v>
                </c:pt>
                <c:pt idx="6678">
                  <c:v>3.9091148817815792E-3</c:v>
                </c:pt>
                <c:pt idx="6679">
                  <c:v>4.4588620715895009E-3</c:v>
                </c:pt>
                <c:pt idx="6680">
                  <c:v>5.0040990690473379E-3</c:v>
                </c:pt>
                <c:pt idx="6681">
                  <c:v>5.5445866374460116E-3</c:v>
                </c:pt>
                <c:pt idx="6682">
                  <c:v>6.0800888365019103E-3</c:v>
                </c:pt>
                <c:pt idx="6683">
                  <c:v>6.6103731200238408E-3</c:v>
                </c:pt>
                <c:pt idx="6684">
                  <c:v>7.1352104315314958E-3</c:v>
                </c:pt>
                <c:pt idx="6685">
                  <c:v>7.6543752978580556E-3</c:v>
                </c:pt>
                <c:pt idx="6686">
                  <c:v>8.1676459205237677E-3</c:v>
                </c:pt>
                <c:pt idx="6687">
                  <c:v>8.6748042651452906E-3</c:v>
                </c:pt>
                <c:pt idx="6688">
                  <c:v>9.1756361485016303E-3</c:v>
                </c:pt>
                <c:pt idx="6689">
                  <c:v>9.6699313234867752E-3</c:v>
                </c:pt>
                <c:pt idx="6690">
                  <c:v>1.0157483561760196E-2</c:v>
                </c:pt>
                <c:pt idx="6691">
                  <c:v>1.0638090734232964E-2</c:v>
                </c:pt>
                <c:pt idx="6692">
                  <c:v>1.111155488913208E-2</c:v>
                </c:pt>
                <c:pt idx="6693">
                  <c:v>1.1577682327818625E-2</c:v>
                </c:pt>
                <c:pt idx="6694">
                  <c:v>1.2036283678253852E-2</c:v>
                </c:pt>
                <c:pt idx="6695">
                  <c:v>1.2487173966050627E-2</c:v>
                </c:pt>
                <c:pt idx="6696">
                  <c:v>1.2930172683172226E-2</c:v>
                </c:pt>
                <c:pt idx="6697">
                  <c:v>1.3365103854179198E-2</c:v>
                </c:pt>
                <c:pt idx="6698">
                  <c:v>1.3791796100041404E-2</c:v>
                </c:pt>
                <c:pt idx="6699">
                  <c:v>1.4210082699551816E-2</c:v>
                </c:pt>
                <c:pt idx="6700">
                  <c:v>1.4619801648106705E-2</c:v>
                </c:pt>
                <c:pt idx="6701">
                  <c:v>1.5020795714178021E-2</c:v>
                </c:pt>
                <c:pt idx="6702">
                  <c:v>1.5412912493154435E-2</c:v>
                </c:pt>
                <c:pt idx="6703">
                  <c:v>1.5796004458681973E-2</c:v>
                </c:pt>
                <c:pt idx="6704">
                  <c:v>1.6169929011473946E-2</c:v>
                </c:pt>
                <c:pt idx="6705">
                  <c:v>1.653454852560295E-2</c:v>
                </c:pt>
                <c:pt idx="6706">
                  <c:v>1.6889730392113261E-2</c:v>
                </c:pt>
                <c:pt idx="6707">
                  <c:v>1.7235347060224258E-2</c:v>
                </c:pt>
                <c:pt idx="6708">
                  <c:v>1.7571276075824274E-2</c:v>
                </c:pt>
                <c:pt idx="6709">
                  <c:v>1.789740011740789E-2</c:v>
                </c:pt>
                <c:pt idx="6710">
                  <c:v>1.821360702951379E-2</c:v>
                </c:pt>
                <c:pt idx="6711">
                  <c:v>1.8519789853402177E-2</c:v>
                </c:pt>
                <c:pt idx="6712">
                  <c:v>1.8815846855241031E-2</c:v>
                </c:pt>
                <c:pt idx="6713">
                  <c:v>1.9101681551670604E-2</c:v>
                </c:pt>
                <c:pt idx="6714">
                  <c:v>1.9377202732759186E-2</c:v>
                </c:pt>
                <c:pt idx="6715">
                  <c:v>1.9642324482340889E-2</c:v>
                </c:pt>
                <c:pt idx="6716">
                  <c:v>1.9896966195762769E-2</c:v>
                </c:pt>
                <c:pt idx="6717">
                  <c:v>2.0141052595034695E-2</c:v>
                </c:pt>
                <c:pt idx="6718">
                  <c:v>2.0374513741388017E-2</c:v>
                </c:pt>
                <c:pt idx="6719">
                  <c:v>2.059728504522923E-2</c:v>
                </c:pt>
                <c:pt idx="6720">
                  <c:v>2.0809307273522978E-2</c:v>
                </c:pt>
                <c:pt idx="6721">
                  <c:v>2.1010526554598532E-2</c:v>
                </c:pt>
                <c:pt idx="6722">
                  <c:v>2.120089438038672E-2</c:v>
                </c:pt>
                <c:pt idx="6723">
                  <c:v>2.138036760610219E-2</c:v>
                </c:pt>
                <c:pt idx="6724">
                  <c:v>2.1548908447378952E-2</c:v>
                </c:pt>
                <c:pt idx="6725">
                  <c:v>2.1706484474875148E-2</c:v>
                </c:pt>
                <c:pt idx="6726">
                  <c:v>2.1853068606358453E-2</c:v>
                </c:pt>
                <c:pt idx="6727">
                  <c:v>2.198863909628973E-2</c:v>
                </c:pt>
                <c:pt idx="6728">
                  <c:v>2.2113179522906715E-2</c:v>
                </c:pt>
                <c:pt idx="6729">
                  <c:v>2.2226678772858707E-2</c:v>
                </c:pt>
                <c:pt idx="6730">
                  <c:v>2.232913102336111E-2</c:v>
                </c:pt>
                <c:pt idx="6731">
                  <c:v>2.2420535721935357E-2</c:v>
                </c:pt>
                <c:pt idx="6732">
                  <c:v>2.2500897563731324E-2</c:v>
                </c:pt>
                <c:pt idx="6733">
                  <c:v>2.2570226466444316E-2</c:v>
                </c:pt>
                <c:pt idx="6734">
                  <c:v>2.2628537542877244E-2</c:v>
                </c:pt>
                <c:pt idx="6735">
                  <c:v>2.2675851071155825E-2</c:v>
                </c:pt>
                <c:pt idx="6736">
                  <c:v>2.2712192462600658E-2</c:v>
                </c:pt>
                <c:pt idx="6737">
                  <c:v>2.273759222732525E-2</c:v>
                </c:pt>
                <c:pt idx="6738">
                  <c:v>2.2752085937556007E-2</c:v>
                </c:pt>
                <c:pt idx="6739">
                  <c:v>2.2755714188698269E-2</c:v>
                </c:pt>
                <c:pt idx="6740">
                  <c:v>2.2748522558204122E-2</c:v>
                </c:pt>
                <c:pt idx="6741">
                  <c:v>2.2730561562236851E-2</c:v>
                </c:pt>
                <c:pt idx="6742">
                  <c:v>2.2701886610190659E-2</c:v>
                </c:pt>
                <c:pt idx="6743">
                  <c:v>2.2662557957082455E-2</c:v>
                </c:pt>
                <c:pt idx="6744">
                  <c:v>2.2612640653848833E-2</c:v>
                </c:pt>
                <c:pt idx="6745">
                  <c:v>2.2552204495581409E-2</c:v>
                </c:pt>
                <c:pt idx="6746">
                  <c:v>2.2481323967736885E-2</c:v>
                </c:pt>
                <c:pt idx="6747">
                  <c:v>2.2400078190358511E-2</c:v>
                </c:pt>
                <c:pt idx="6748">
                  <c:v>2.230855086032902E-2</c:v>
                </c:pt>
                <c:pt idx="6749">
                  <c:v>2.2206830191709232E-2</c:v>
                </c:pt>
                <c:pt idx="6750">
                  <c:v>2.2095008854198565E-2</c:v>
                </c:pt>
                <c:pt idx="6751">
                  <c:v>2.1973183909730996E-2</c:v>
                </c:pt>
                <c:pt idx="6752">
                  <c:v>2.1841456747272586E-2</c:v>
                </c:pt>
                <c:pt idx="6753">
                  <c:v>2.1699933015853639E-2</c:v>
                </c:pt>
                <c:pt idx="6754">
                  <c:v>2.1548722555856124E-2</c:v>
                </c:pt>
                <c:pt idx="6755">
                  <c:v>2.1387939328617676E-2</c:v>
                </c:pt>
                <c:pt idx="6756">
                  <c:v>2.121770134438597E-2</c:v>
                </c:pt>
                <c:pt idx="6757">
                  <c:v>2.103813058866456E-2</c:v>
                </c:pt>
                <c:pt idx="6758">
                  <c:v>2.0849352946989006E-2</c:v>
                </c:pt>
                <c:pt idx="6759">
                  <c:v>2.0651498128182656E-2</c:v>
                </c:pt>
                <c:pt idx="6760">
                  <c:v>2.0444699586122449E-2</c:v>
                </c:pt>
                <c:pt idx="6761">
                  <c:v>2.0229094440083854E-2</c:v>
                </c:pt>
                <c:pt idx="6762">
                  <c:v>2.0004823393674969E-2</c:v>
                </c:pt>
                <c:pt idx="6763">
                  <c:v>1.9772030652426879E-2</c:v>
                </c:pt>
                <c:pt idx="6764">
                  <c:v>1.9530863840091582E-2</c:v>
                </c:pt>
                <c:pt idx="6765">
                  <c:v>1.9281473913663916E-2</c:v>
                </c:pt>
                <c:pt idx="6766">
                  <c:v>1.9024015077200883E-2</c:v>
                </c:pt>
                <c:pt idx="6767">
                  <c:v>1.8758644694475378E-2</c:v>
                </c:pt>
                <c:pt idx="6768">
                  <c:v>1.8485523200502518E-2</c:v>
                </c:pt>
                <c:pt idx="6769">
                  <c:v>1.8204814012001212E-2</c:v>
                </c:pt>
                <c:pt idx="6770">
                  <c:v>1.791668343681518E-2</c:v>
                </c:pt>
                <c:pt idx="6771">
                  <c:v>1.7621300582416035E-2</c:v>
                </c:pt>
                <c:pt idx="6772">
                  <c:v>1.7318837263307772E-2</c:v>
                </c:pt>
                <c:pt idx="6773">
                  <c:v>1.7009467907827272E-2</c:v>
                </c:pt>
                <c:pt idx="6774">
                  <c:v>1.6693369463823136E-2</c:v>
                </c:pt>
                <c:pt idx="6775">
                  <c:v>1.6370721303727142E-2</c:v>
                </c:pt>
                <c:pt idx="6776">
                  <c:v>1.604170512883786E-2</c:v>
                </c:pt>
                <c:pt idx="6777">
                  <c:v>1.5706504872893642E-2</c:v>
                </c:pt>
                <c:pt idx="6778">
                  <c:v>1.5365306605041587E-2</c:v>
                </c:pt>
                <c:pt idx="6779">
                  <c:v>1.5018298432193315E-2</c:v>
                </c:pt>
                <c:pt idx="6780">
                  <c:v>1.4665670400839203E-2</c:v>
                </c:pt>
                <c:pt idx="6781">
                  <c:v>1.4307614398381222E-2</c:v>
                </c:pt>
                <c:pt idx="6782">
                  <c:v>1.3944324054008125E-2</c:v>
                </c:pt>
                <c:pt idx="6783">
                  <c:v>1.3575994639181192E-2</c:v>
                </c:pt>
                <c:pt idx="6784">
                  <c:v>1.3202822967778215E-2</c:v>
                </c:pt>
                <c:pt idx="6785">
                  <c:v>1.2825007295924474E-2</c:v>
                </c:pt>
                <c:pt idx="6786">
                  <c:v>1.2442747221596044E-2</c:v>
                </c:pt>
                <c:pt idx="6787">
                  <c:v>1.2056243584006216E-2</c:v>
                </c:pt>
                <c:pt idx="6788">
                  <c:v>1.1665698362844059E-2</c:v>
                </c:pt>
                <c:pt idx="6789">
                  <c:v>1.1271314577420932E-2</c:v>
                </c:pt>
                <c:pt idx="6790">
                  <c:v>1.0873296185744343E-2</c:v>
                </c:pt>
                <c:pt idx="6791">
                  <c:v>1.047184798360359E-2</c:v>
                </c:pt>
                <c:pt idx="6792">
                  <c:v>1.0067175503681787E-2</c:v>
                </c:pt>
                <c:pt idx="6793">
                  <c:v>9.6594849147711506E-3</c:v>
                </c:pt>
                <c:pt idx="6794">
                  <c:v>9.2489829211115544E-3</c:v>
                </c:pt>
                <c:pt idx="6795">
                  <c:v>8.8358766619195846E-3</c:v>
                </c:pt>
                <c:pt idx="6796">
                  <c:v>8.420373611154313E-3</c:v>
                </c:pt>
                <c:pt idx="6797">
                  <c:v>8.0026814775480213E-3</c:v>
                </c:pt>
                <c:pt idx="6798">
                  <c:v>7.5830081049716204E-3</c:v>
                </c:pt>
                <c:pt idx="6799">
                  <c:v>7.1615613731590751E-3</c:v>
                </c:pt>
                <c:pt idx="6800">
                  <c:v>6.7385490988616818E-3</c:v>
                </c:pt>
                <c:pt idx="6801">
                  <c:v>6.3141789374459674E-3</c:v>
                </c:pt>
                <c:pt idx="6802">
                  <c:v>5.8886582850073829E-3</c:v>
                </c:pt>
                <c:pt idx="6803">
                  <c:v>5.4621941810329569E-3</c:v>
                </c:pt>
                <c:pt idx="6804">
                  <c:v>5.0349932116489039E-3</c:v>
                </c:pt>
                <c:pt idx="6805">
                  <c:v>4.6072614135136865E-3</c:v>
                </c:pt>
                <c:pt idx="6806">
                  <c:v>4.1792041783872413E-3</c:v>
                </c:pt>
                <c:pt idx="6807">
                  <c:v>3.7510261584165123E-3</c:v>
                </c:pt>
                <c:pt idx="6808">
                  <c:v>3.3229311721983505E-3</c:v>
                </c:pt>
                <c:pt idx="6809">
                  <c:v>2.8951221116269433E-3</c:v>
                </c:pt>
                <c:pt idx="6810">
                  <c:v>2.4678008496090637E-3</c:v>
                </c:pt>
                <c:pt idx="6811">
                  <c:v>2.0411681486441286E-3</c:v>
                </c:pt>
                <c:pt idx="6812">
                  <c:v>1.6154235703386044E-3</c:v>
                </c:pt>
                <c:pt idx="6813">
                  <c:v>1.1907653858969738E-3</c:v>
                </c:pt>
                <c:pt idx="6814">
                  <c:v>7.6739048759359339E-4</c:v>
                </c:pt>
                <c:pt idx="6815">
                  <c:v>3.4549430128990119E-4</c:v>
                </c:pt>
                <c:pt idx="6816">
                  <c:v>-7.4729299955920381E-5</c:v>
                </c:pt>
                <c:pt idx="6817">
                  <c:v>-4.9308808118569145E-4</c:v>
                </c:pt>
                <c:pt idx="6818">
                  <c:v>-9.093915296952066E-4</c:v>
                </c:pt>
                <c:pt idx="6819">
                  <c:v>-1.3234509379380136E-3</c:v>
                </c:pt>
                <c:pt idx="6820">
                  <c:v>-1.7350794853222234E-3</c:v>
                </c:pt>
                <c:pt idx="6821">
                  <c:v>-2.1440923186693073E-3</c:v>
                </c:pt>
                <c:pt idx="6822">
                  <c:v>-2.5503066314072494E-3</c:v>
                </c:pt>
                <c:pt idx="6823">
                  <c:v>-2.953541741474777E-3</c:v>
                </c:pt>
                <c:pt idx="6824">
                  <c:v>-3.3536191678416936E-3</c:v>
                </c:pt>
                <c:pt idx="6825">
                  <c:v>-3.7503627056773474E-3</c:v>
                </c:pt>
                <c:pt idx="6826">
                  <c:v>-4.1435985000945873E-3</c:v>
                </c:pt>
                <c:pt idx="6827">
                  <c:v>-4.5331551184710937E-3</c:v>
                </c:pt>
                <c:pt idx="6828">
                  <c:v>-4.9188636212917341E-3</c:v>
                </c:pt>
                <c:pt idx="6829">
                  <c:v>-5.3005576315029012E-3</c:v>
                </c:pt>
                <c:pt idx="6830">
                  <c:v>-5.6780734023686484E-3</c:v>
                </c:pt>
                <c:pt idx="6831">
                  <c:v>-6.051249883738086E-3</c:v>
                </c:pt>
                <c:pt idx="6832">
                  <c:v>-6.4199287867931845E-3</c:v>
                </c:pt>
                <c:pt idx="6833">
                  <c:v>-6.7839546471716522E-3</c:v>
                </c:pt>
                <c:pt idx="6834">
                  <c:v>-7.1431748864824998E-3</c:v>
                </c:pt>
                <c:pt idx="6835">
                  <c:v>-7.4974398721905497E-3</c:v>
                </c:pt>
                <c:pt idx="6836">
                  <c:v>-7.8466029758294687E-3</c:v>
                </c:pt>
                <c:pt idx="6837">
                  <c:v>-8.1905206295449229E-3</c:v>
                </c:pt>
                <c:pt idx="6838">
                  <c:v>-8.5290523809332785E-3</c:v>
                </c:pt>
                <c:pt idx="6839">
                  <c:v>-8.8620609461680152E-3</c:v>
                </c:pt>
                <c:pt idx="6840">
                  <c:v>-9.1894122613807045E-3</c:v>
                </c:pt>
                <c:pt idx="6841">
                  <c:v>-9.5109755322994594E-3</c:v>
                </c:pt>
                <c:pt idx="6842">
                  <c:v>-9.8266232821104648E-3</c:v>
                </c:pt>
                <c:pt idx="6843">
                  <c:v>-1.0136231397548523E-2</c:v>
                </c:pt>
                <c:pt idx="6844">
                  <c:v>-1.0439679173171965E-2</c:v>
                </c:pt>
                <c:pt idx="6845">
                  <c:v>-1.0736849353843777E-2</c:v>
                </c:pt>
                <c:pt idx="6846">
                  <c:v>-1.1027628175381422E-2</c:v>
                </c:pt>
                <c:pt idx="6847">
                  <c:v>-1.1311905403368435E-2</c:v>
                </c:pt>
                <c:pt idx="6848">
                  <c:v>-1.1589574370133851E-2</c:v>
                </c:pt>
                <c:pt idx="6849">
                  <c:v>-1.1860532009864283E-2</c:v>
                </c:pt>
                <c:pt idx="6850">
                  <c:v>-1.2124678891859451E-2</c:v>
                </c:pt>
                <c:pt idx="6851">
                  <c:v>-1.2381919251916661E-2</c:v>
                </c:pt>
                <c:pt idx="6852">
                  <c:v>-1.2632161021838209E-2</c:v>
                </c:pt>
                <c:pt idx="6853">
                  <c:v>-1.287531585704879E-2</c:v>
                </c:pt>
                <c:pt idx="6854">
                  <c:v>-1.3111299162339036E-2</c:v>
                </c:pt>
                <c:pt idx="6855">
                  <c:v>-1.3340030115698521E-2</c:v>
                </c:pt>
                <c:pt idx="6856">
                  <c:v>-1.3561431690266417E-2</c:v>
                </c:pt>
                <c:pt idx="6857">
                  <c:v>-1.3775430674414002E-2</c:v>
                </c:pt>
                <c:pt idx="6858">
                  <c:v>-1.3981957689801523E-2</c:v>
                </c:pt>
                <c:pt idx="6859">
                  <c:v>-1.4180947207755914E-2</c:v>
                </c:pt>
                <c:pt idx="6860">
                  <c:v>-1.4372337563531852E-2</c:v>
                </c:pt>
                <c:pt idx="6861">
                  <c:v>-1.4556070968806515E-2</c:v>
                </c:pt>
                <c:pt idx="6862">
                  <c:v>-1.4732093522237068E-2</c:v>
                </c:pt>
                <c:pt idx="6863">
                  <c:v>-1.4900355218122585E-2</c:v>
                </c:pt>
                <c:pt idx="6864">
                  <c:v>-1.5060809953199932E-2</c:v>
                </c:pt>
                <c:pt idx="6865">
                  <c:v>-1.5213415531534102E-2</c:v>
                </c:pt>
                <c:pt idx="6866">
                  <c:v>-1.5358133667538545E-2</c:v>
                </c:pt>
                <c:pt idx="6867">
                  <c:v>-1.5494929987179185E-2</c:v>
                </c:pt>
                <c:pt idx="6868">
                  <c:v>-1.5623774027155599E-2</c:v>
                </c:pt>
                <c:pt idx="6869">
                  <c:v>-1.5744639232471672E-2</c:v>
                </c:pt>
                <c:pt idx="6870">
                  <c:v>-1.5857502951938565E-2</c:v>
                </c:pt>
                <c:pt idx="6871">
                  <c:v>-1.5962346431973119E-2</c:v>
                </c:pt>
                <c:pt idx="6872">
                  <c:v>-1.605915480851608E-2</c:v>
                </c:pt>
                <c:pt idx="6873">
                  <c:v>-1.6147917097205242E-2</c:v>
                </c:pt>
                <c:pt idx="6874">
                  <c:v>-1.6228626181587193E-2</c:v>
                </c:pt>
                <c:pt idx="6875">
                  <c:v>-1.6301278799814842E-2</c:v>
                </c:pt>
                <c:pt idx="6876">
                  <c:v>-1.6365875529288535E-2</c:v>
                </c:pt>
                <c:pt idx="6877">
                  <c:v>-1.642242076973249E-2</c:v>
                </c:pt>
                <c:pt idx="6878">
                  <c:v>-1.6470922724441121E-2</c:v>
                </c:pt>
                <c:pt idx="6879">
                  <c:v>-1.6511393379840273E-2</c:v>
                </c:pt>
                <c:pt idx="6880">
                  <c:v>-1.6543848483319933E-2</c:v>
                </c:pt>
                <c:pt idx="6881">
                  <c:v>-1.6568307519386705E-2</c:v>
                </c:pt>
                <c:pt idx="6882">
                  <c:v>-1.6584793684143614E-2</c:v>
                </c:pt>
                <c:pt idx="6883">
                  <c:v>-1.6593333858122412E-2</c:v>
                </c:pt>
                <c:pt idx="6884">
                  <c:v>-1.6593958577478082E-2</c:v>
                </c:pt>
                <c:pt idx="6885">
                  <c:v>-1.6586702003578077E-2</c:v>
                </c:pt>
                <c:pt idx="6886">
                  <c:v>-1.657160189100482E-2</c:v>
                </c:pt>
                <c:pt idx="6887">
                  <c:v>-1.6548699553978193E-2</c:v>
                </c:pt>
                <c:pt idx="6888">
                  <c:v>-1.6518039831258356E-2</c:v>
                </c:pt>
                <c:pt idx="6889">
                  <c:v>-1.6479671049505321E-2</c:v>
                </c:pt>
                <c:pt idx="6890">
                  <c:v>-1.6433644985148467E-2</c:v>
                </c:pt>
                <c:pt idx="6891">
                  <c:v>-1.6380016824792103E-2</c:v>
                </c:pt>
                <c:pt idx="6892">
                  <c:v>-1.6318845124162835E-2</c:v>
                </c:pt>
                <c:pt idx="6893">
                  <c:v>-1.6250191765649156E-2</c:v>
                </c:pt>
                <c:pt idx="6894">
                  <c:v>-1.6174121914428054E-2</c:v>
                </c:pt>
                <c:pt idx="6895">
                  <c:v>-1.6090703973243317E-2</c:v>
                </c:pt>
                <c:pt idx="6896">
                  <c:v>-1.6000009535832253E-2</c:v>
                </c:pt>
                <c:pt idx="6897">
                  <c:v>-1.5902113339042779E-2</c:v>
                </c:pt>
                <c:pt idx="6898">
                  <c:v>-1.5797093213665254E-2</c:v>
                </c:pt>
                <c:pt idx="6899">
                  <c:v>-1.5685030034012701E-2</c:v>
                </c:pt>
                <c:pt idx="6900">
                  <c:v>-1.5566007666273462E-2</c:v>
                </c:pt>
                <c:pt idx="6901">
                  <c:v>-1.5440112915667265E-2</c:v>
                </c:pt>
                <c:pt idx="6902">
                  <c:v>-1.5307435472437788E-2</c:v>
                </c:pt>
                <c:pt idx="6903">
                  <c:v>-1.5168067856709615E-2</c:v>
                </c:pt>
                <c:pt idx="6904">
                  <c:v>-1.5022105362241987E-2</c:v>
                </c:pt>
                <c:pt idx="6905">
                  <c:v>-1.4869645999119488E-2</c:v>
                </c:pt>
                <c:pt idx="6906">
                  <c:v>-1.4710790435351791E-2</c:v>
                </c:pt>
                <c:pt idx="6907">
                  <c:v>-1.4545641937580699E-2</c:v>
                </c:pt>
                <c:pt idx="6908">
                  <c:v>-1.4374306310676257E-2</c:v>
                </c:pt>
                <c:pt idx="6909">
                  <c:v>-1.4196891836478433E-2</c:v>
                </c:pt>
                <c:pt idx="6910">
                  <c:v>-1.4013509211590483E-2</c:v>
                </c:pt>
                <c:pt idx="6911">
                  <c:v>-1.3824271484327515E-2</c:v>
                </c:pt>
                <c:pt idx="6912">
                  <c:v>-1.362929399079117E-2</c:v>
                </c:pt>
                <c:pt idx="6913">
                  <c:v>-1.3428694290152633E-2</c:v>
                </c:pt>
                <c:pt idx="6914">
                  <c:v>-1.3222592099160916E-2</c:v>
                </c:pt>
                <c:pt idx="6915">
                  <c:v>-1.3011109225930483E-2</c:v>
                </c:pt>
                <c:pt idx="6916">
                  <c:v>-1.2794369502951342E-2</c:v>
                </c:pt>
                <c:pt idx="6917">
                  <c:v>-1.2572498719542056E-2</c:v>
                </c:pt>
                <c:pt idx="6918">
                  <c:v>-1.2345624553571567E-2</c:v>
                </c:pt>
                <c:pt idx="6919">
                  <c:v>-1.2113876502629036E-2</c:v>
                </c:pt>
                <c:pt idx="6920">
                  <c:v>-1.1877385814628712E-2</c:v>
                </c:pt>
                <c:pt idx="6921">
                  <c:v>-1.1636285417856032E-2</c:v>
                </c:pt>
                <c:pt idx="6922">
                  <c:v>-1.139070985055296E-2</c:v>
                </c:pt>
                <c:pt idx="6923">
                  <c:v>-1.11407951900075E-2</c:v>
                </c:pt>
                <c:pt idx="6924">
                  <c:v>-1.088667898132681E-2</c:v>
                </c:pt>
                <c:pt idx="6925">
                  <c:v>-1.0628500165618001E-2</c:v>
                </c:pt>
                <c:pt idx="6926">
                  <c:v>-1.0366399008047193E-2</c:v>
                </c:pt>
                <c:pt idx="6927">
                  <c:v>-1.0100517025431788E-2</c:v>
                </c:pt>
                <c:pt idx="6928">
                  <c:v>-9.8309969136148763E-3</c:v>
                </c:pt>
                <c:pt idx="6929">
                  <c:v>-9.5579824745784577E-3</c:v>
                </c:pt>
                <c:pt idx="6930">
                  <c:v>-9.2816185433565249E-3</c:v>
                </c:pt>
                <c:pt idx="6931">
                  <c:v>-9.0020509147660036E-3</c:v>
                </c:pt>
                <c:pt idx="6932">
                  <c:v>-8.719426270018692E-3</c:v>
                </c:pt>
                <c:pt idx="6933">
                  <c:v>-8.4338921032077723E-3</c:v>
                </c:pt>
                <c:pt idx="6934">
                  <c:v>-8.1455966477480789E-3</c:v>
                </c:pt>
                <c:pt idx="6935">
                  <c:v>-7.8546888027778011E-3</c:v>
                </c:pt>
                <c:pt idx="6936">
                  <c:v>-7.5613180595676555E-3</c:v>
                </c:pt>
                <c:pt idx="6937">
                  <c:v>-7.2656344279572686E-3</c:v>
                </c:pt>
                <c:pt idx="6938">
                  <c:v>-6.9677883628777911E-3</c:v>
                </c:pt>
                <c:pt idx="6939">
                  <c:v>-6.6679306910047247E-3</c:v>
                </c:pt>
                <c:pt idx="6940">
                  <c:v>-6.3662125374900919E-3</c:v>
                </c:pt>
                <c:pt idx="6941">
                  <c:v>-6.0627852529358209E-3</c:v>
                </c:pt>
                <c:pt idx="6942">
                  <c:v>-5.7578003405488959E-3</c:v>
                </c:pt>
                <c:pt idx="6943">
                  <c:v>-5.4514093835414945E-3</c:v>
                </c:pt>
                <c:pt idx="6944">
                  <c:v>-5.1437639728146491E-3</c:v>
                </c:pt>
                <c:pt idx="6945">
                  <c:v>-4.8350156349570069E-3</c:v>
                </c:pt>
                <c:pt idx="6946">
                  <c:v>-4.5253157605739417E-3</c:v>
                </c:pt>
                <c:pt idx="6947">
                  <c:v>-4.2148155330040283E-3</c:v>
                </c:pt>
                <c:pt idx="6948">
                  <c:v>-3.9036658574464447E-3</c:v>
                </c:pt>
                <c:pt idx="6949">
                  <c:v>-3.5920172905203928E-3</c:v>
                </c:pt>
                <c:pt idx="6950">
                  <c:v>-3.2800199702956545E-3</c:v>
                </c:pt>
                <c:pt idx="6951">
                  <c:v>-2.9678235468426181E-3</c:v>
                </c:pt>
                <c:pt idx="6952">
                  <c:v>-2.6555771132935717E-3</c:v>
                </c:pt>
                <c:pt idx="6953">
                  <c:v>-2.3434291374847165E-3</c:v>
                </c:pt>
                <c:pt idx="6954">
                  <c:v>-2.0315273941930276E-3</c:v>
                </c:pt>
                <c:pt idx="6955">
                  <c:v>-1.7200188979901079E-3</c:v>
                </c:pt>
                <c:pt idx="6956">
                  <c:v>-1.4090498367090802E-3</c:v>
                </c:pt>
                <c:pt idx="6957">
                  <c:v>-1.0987655057499008E-3</c:v>
                </c:pt>
                <c:pt idx="6958">
                  <c:v>-7.8931024284487462E-4</c:v>
                </c:pt>
                <c:pt idx="6959">
                  <c:v>-4.80827363749473E-4</c:v>
                </c:pt>
                <c:pt idx="6960">
                  <c:v>-1.7345909872182281E-4</c:v>
                </c:pt>
                <c:pt idx="6961">
                  <c:v>1.3265347041360135E-4</c:v>
                </c:pt>
                <c:pt idx="6962">
                  <c:v>4.3737047215675095E-4</c:v>
                </c:pt>
                <c:pt idx="6963">
                  <c:v>7.4055330648310227E-4</c:v>
                </c:pt>
                <c:pt idx="6964">
                  <c:v>1.0420647051736678E-3</c:v>
                </c:pt>
                <c:pt idx="6965">
                  <c:v>1.3417687911017355E-3</c:v>
                </c:pt>
                <c:pt idx="6966">
                  <c:v>1.6395311367558103E-3</c:v>
                </c:pt>
                <c:pt idx="6967">
                  <c:v>1.9352188217294606E-3</c:v>
                </c:pt>
                <c:pt idx="6968">
                  <c:v>2.2287004892707855E-3</c:v>
                </c:pt>
                <c:pt idx="6969">
                  <c:v>2.519846401844206E-3</c:v>
                </c:pt>
                <c:pt idx="6970">
                  <c:v>2.8085284956706528E-3</c:v>
                </c:pt>
                <c:pt idx="6971">
                  <c:v>3.0946204342601966E-3</c:v>
                </c:pt>
                <c:pt idx="6972">
                  <c:v>3.3779976608589064E-3</c:v>
                </c:pt>
                <c:pt idx="6973">
                  <c:v>3.6585374498525345E-3</c:v>
                </c:pt>
                <c:pt idx="6974">
                  <c:v>3.9361189570488097E-3</c:v>
                </c:pt>
                <c:pt idx="6975">
                  <c:v>4.2106232688790563E-3</c:v>
                </c:pt>
                <c:pt idx="6976">
                  <c:v>4.4819334504390372E-3</c:v>
                </c:pt>
                <c:pt idx="6977">
                  <c:v>4.7499345923981409E-3</c:v>
                </c:pt>
                <c:pt idx="6978">
                  <c:v>5.0145138567458166E-3</c:v>
                </c:pt>
                <c:pt idx="6979">
                  <c:v>5.2755605213344638E-3</c:v>
                </c:pt>
                <c:pt idx="6980">
                  <c:v>5.5329660232523049E-3</c:v>
                </c:pt>
                <c:pt idx="6981">
                  <c:v>5.7866240009555921E-3</c:v>
                </c:pt>
                <c:pt idx="6982">
                  <c:v>6.0364303351938672E-3</c:v>
                </c:pt>
                <c:pt idx="6983">
                  <c:v>6.2822831886800287E-3</c:v>
                </c:pt>
                <c:pt idx="6984">
                  <c:v>6.5240830445012646E-3</c:v>
                </c:pt>
                <c:pt idx="6985">
                  <c:v>6.7617327432774772E-3</c:v>
                </c:pt>
                <c:pt idx="6986">
                  <c:v>6.9951375190227798E-3</c:v>
                </c:pt>
                <c:pt idx="6987">
                  <c:v>7.2242050337149154E-3</c:v>
                </c:pt>
                <c:pt idx="6988">
                  <c:v>7.4488454105778321E-3</c:v>
                </c:pt>
                <c:pt idx="6989">
                  <c:v>7.6689712660299681E-3</c:v>
                </c:pt>
                <c:pt idx="6990">
                  <c:v>7.8844977403222192E-3</c:v>
                </c:pt>
                <c:pt idx="6991">
                  <c:v>8.0953425268460617E-3</c:v>
                </c:pt>
                <c:pt idx="6992">
                  <c:v>8.3014259000893688E-3</c:v>
                </c:pt>
                <c:pt idx="6993">
                  <c:v>8.5026707422543712E-3</c:v>
                </c:pt>
                <c:pt idx="6994">
                  <c:v>8.6990025685254636E-3</c:v>
                </c:pt>
                <c:pt idx="6995">
                  <c:v>8.8903495509644135E-3</c:v>
                </c:pt>
                <c:pt idx="6996">
                  <c:v>9.0766425410544211E-3</c:v>
                </c:pt>
                <c:pt idx="6997">
                  <c:v>9.257815090859654E-3</c:v>
                </c:pt>
                <c:pt idx="6998">
                  <c:v>9.4338034728237274E-3</c:v>
                </c:pt>
                <c:pt idx="6999">
                  <c:v>9.6045466981753286E-3</c:v>
                </c:pt>
                <c:pt idx="7000">
                  <c:v>9.7699865339752508E-3</c:v>
                </c:pt>
                <c:pt idx="7001">
                  <c:v>9.9300675187533882E-3</c:v>
                </c:pt>
                <c:pt idx="7002">
                  <c:v>1.008473697678914E-2</c:v>
                </c:pt>
                <c:pt idx="7003">
                  <c:v>1.0233945030983741E-2</c:v>
                </c:pt>
                <c:pt idx="7004">
                  <c:v>1.037764461436321E-2</c:v>
                </c:pt>
                <c:pt idx="7005">
                  <c:v>1.0515791480193716E-2</c:v>
                </c:pt>
                <c:pt idx="7006">
                  <c:v>1.064834421070608E-2</c:v>
                </c:pt>
                <c:pt idx="7007">
                  <c:v>1.0775264224447672E-2</c:v>
                </c:pt>
                <c:pt idx="7008">
                  <c:v>1.0896515782258049E-2</c:v>
                </c:pt>
                <c:pt idx="7009">
                  <c:v>1.1012065991856834E-2</c:v>
                </c:pt>
                <c:pt idx="7010">
                  <c:v>1.1121884811071334E-2</c:v>
                </c:pt>
                <c:pt idx="7011">
                  <c:v>1.1225945049692982E-2</c:v>
                </c:pt>
                <c:pt idx="7012">
                  <c:v>1.1324222369968075E-2</c:v>
                </c:pt>
                <c:pt idx="7013">
                  <c:v>1.1416695285740313E-2</c:v>
                </c:pt>
                <c:pt idx="7014">
                  <c:v>1.1503345160235908E-2</c:v>
                </c:pt>
                <c:pt idx="7015">
                  <c:v>1.1584156202508449E-2</c:v>
                </c:pt>
                <c:pt idx="7016">
                  <c:v>1.1659115462543739E-2</c:v>
                </c:pt>
                <c:pt idx="7017">
                  <c:v>1.172821282504851E-2</c:v>
                </c:pt>
                <c:pt idx="7018">
                  <c:v>1.1791441001911386E-2</c:v>
                </c:pt>
                <c:pt idx="7019">
                  <c:v>1.1848795523344294E-2</c:v>
                </c:pt>
                <c:pt idx="7020">
                  <c:v>1.1900274727753818E-2</c:v>
                </c:pt>
                <c:pt idx="7021">
                  <c:v>1.1945879750292711E-2</c:v>
                </c:pt>
                <c:pt idx="7022">
                  <c:v>1.1985614510145301E-2</c:v>
                </c:pt>
                <c:pt idx="7023">
                  <c:v>1.2019485696559114E-2</c:v>
                </c:pt>
                <c:pt idx="7024">
                  <c:v>1.2047502753596345E-2</c:v>
                </c:pt>
                <c:pt idx="7025">
                  <c:v>1.2069677863666519E-2</c:v>
                </c:pt>
                <c:pt idx="7026">
                  <c:v>1.2086025929818276E-2</c:v>
                </c:pt>
                <c:pt idx="7027">
                  <c:v>1.2096564556817053E-2</c:v>
                </c:pt>
                <c:pt idx="7028">
                  <c:v>1.210131403103553E-2</c:v>
                </c:pt>
                <c:pt idx="7029">
                  <c:v>1.2100297299134947E-2</c:v>
                </c:pt>
                <c:pt idx="7030">
                  <c:v>1.2093539945600829E-2</c:v>
                </c:pt>
                <c:pt idx="7031">
                  <c:v>1.2081070169103056E-2</c:v>
                </c:pt>
                <c:pt idx="7032">
                  <c:v>1.2062918757735283E-2</c:v>
                </c:pt>
                <c:pt idx="7033">
                  <c:v>1.2039119063122584E-2</c:v>
                </c:pt>
                <c:pt idx="7034">
                  <c:v>1.2009706973422019E-2</c:v>
                </c:pt>
                <c:pt idx="7035">
                  <c:v>1.1974720885250761E-2</c:v>
                </c:pt>
                <c:pt idx="7036">
                  <c:v>1.193420167452414E-2</c:v>
                </c:pt>
                <c:pt idx="7037">
                  <c:v>1.1888192666264388E-2</c:v>
                </c:pt>
                <c:pt idx="7038">
                  <c:v>1.1836739603367062E-2</c:v>
                </c:pt>
                <c:pt idx="7039">
                  <c:v>1.1779890614354303E-2</c:v>
                </c:pt>
                <c:pt idx="7040">
                  <c:v>1.1717696180145872E-2</c:v>
                </c:pt>
                <c:pt idx="7041">
                  <c:v>1.1650209099839404E-2</c:v>
                </c:pt>
                <c:pt idx="7042">
                  <c:v>1.1577484455560842E-2</c:v>
                </c:pt>
                <c:pt idx="7043">
                  <c:v>1.1499579576381076E-2</c:v>
                </c:pt>
                <c:pt idx="7044">
                  <c:v>1.1416554001260189E-2</c:v>
                </c:pt>
                <c:pt idx="7045">
                  <c:v>1.132846944126613E-2</c:v>
                </c:pt>
                <c:pt idx="7046">
                  <c:v>1.1235389740719815E-2</c:v>
                </c:pt>
                <c:pt idx="7047">
                  <c:v>1.1137380837634997E-2</c:v>
                </c:pt>
                <c:pt idx="7048">
                  <c:v>1.1034510723301461E-2</c:v>
                </c:pt>
                <c:pt idx="7049">
                  <c:v>1.0926849401054095E-2</c:v>
                </c:pt>
                <c:pt idx="7050">
                  <c:v>1.081446884429022E-2</c:v>
                </c:pt>
                <c:pt idx="7051">
                  <c:v>1.0697442953703909E-2</c:v>
                </c:pt>
                <c:pt idx="7052">
                  <c:v>1.0575847513830941E-2</c:v>
                </c:pt>
                <c:pt idx="7053">
                  <c:v>1.0449760148838444E-2</c:v>
                </c:pt>
                <c:pt idx="7054">
                  <c:v>1.0319260277683963E-2</c:v>
                </c:pt>
                <c:pt idx="7055">
                  <c:v>1.0184429068601774E-2</c:v>
                </c:pt>
                <c:pt idx="7056">
                  <c:v>1.0045349392922618E-2</c:v>
                </c:pt>
                <c:pt idx="7057">
                  <c:v>9.902105778328861E-3</c:v>
                </c:pt>
                <c:pt idx="7058">
                  <c:v>9.7547843615348358E-3</c:v>
                </c:pt>
                <c:pt idx="7059">
                  <c:v>9.6034728403002912E-3</c:v>
                </c:pt>
                <c:pt idx="7060">
                  <c:v>9.4482604251353158E-3</c:v>
                </c:pt>
                <c:pt idx="7061">
                  <c:v>9.2892377902380838E-3</c:v>
                </c:pt>
                <c:pt idx="7062">
                  <c:v>9.126497024127685E-3</c:v>
                </c:pt>
                <c:pt idx="7063">
                  <c:v>8.9601315797494738E-3</c:v>
                </c:pt>
                <c:pt idx="7064">
                  <c:v>8.7902362241756241E-3</c:v>
                </c:pt>
                <c:pt idx="7065">
                  <c:v>8.6169069878822332E-3</c:v>
                </c:pt>
                <c:pt idx="7066">
                  <c:v>8.4402411136574266E-3</c:v>
                </c:pt>
                <c:pt idx="7067">
                  <c:v>8.260337005152928E-3</c:v>
                </c:pt>
                <c:pt idx="7068">
                  <c:v>8.0772941751158095E-3</c:v>
                </c:pt>
                <c:pt idx="7069">
                  <c:v>7.8912131933059123E-3</c:v>
                </c:pt>
                <c:pt idx="7070">
                  <c:v>7.7021956341499949E-3</c:v>
                </c:pt>
                <c:pt idx="7071">
                  <c:v>7.5103440241394018E-3</c:v>
                </c:pt>
                <c:pt idx="7072">
                  <c:v>7.3157617890076158E-3</c:v>
                </c:pt>
                <c:pt idx="7073">
                  <c:v>7.1185532007161578E-3</c:v>
                </c:pt>
                <c:pt idx="7074">
                  <c:v>6.9188233242533492E-3</c:v>
                </c:pt>
                <c:pt idx="7075">
                  <c:v>6.7166779643062485E-3</c:v>
                </c:pt>
                <c:pt idx="7076">
                  <c:v>6.5122236118004872E-3</c:v>
                </c:pt>
                <c:pt idx="7077">
                  <c:v>6.3055673903752657E-3</c:v>
                </c:pt>
                <c:pt idx="7078">
                  <c:v>6.0968170027234309E-3</c:v>
                </c:pt>
                <c:pt idx="7079">
                  <c:v>5.8860806769743248E-3</c:v>
                </c:pt>
                <c:pt idx="7080">
                  <c:v>5.6734671130047407E-3</c:v>
                </c:pt>
                <c:pt idx="7081">
                  <c:v>5.4590854287821034E-3</c:v>
                </c:pt>
                <c:pt idx="7082">
                  <c:v>5.2430451067303572E-3</c:v>
                </c:pt>
                <c:pt idx="7083">
                  <c:v>5.0254559401682287E-3</c:v>
                </c:pt>
                <c:pt idx="7084">
                  <c:v>4.8064279798272812E-3</c:v>
                </c:pt>
                <c:pt idx="7085">
                  <c:v>4.5860714804747682E-3</c:v>
                </c:pt>
                <c:pt idx="7086">
                  <c:v>4.3644968476858224E-3</c:v>
                </c:pt>
                <c:pt idx="7087">
                  <c:v>4.1418145847600014E-3</c:v>
                </c:pt>
                <c:pt idx="7088">
                  <c:v>3.9181352398404258E-3</c:v>
                </c:pt>
                <c:pt idx="7089">
                  <c:v>3.6935693532338019E-3</c:v>
                </c:pt>
                <c:pt idx="7090">
                  <c:v>3.4682274049288833E-3</c:v>
                </c:pt>
                <c:pt idx="7091">
                  <c:v>3.2422197624518913E-3</c:v>
                </c:pt>
                <c:pt idx="7092">
                  <c:v>3.0156566289296061E-3</c:v>
                </c:pt>
                <c:pt idx="7093">
                  <c:v>2.7886479914799871E-3</c:v>
                </c:pt>
                <c:pt idx="7094">
                  <c:v>2.5613035699448387E-3</c:v>
                </c:pt>
                <c:pt idx="7095">
                  <c:v>2.3337327659471736E-3</c:v>
                </c:pt>
                <c:pt idx="7096">
                  <c:v>2.1060446123443315E-3</c:v>
                </c:pt>
                <c:pt idx="7097">
                  <c:v>1.878347723060827E-3</c:v>
                </c:pt>
                <c:pt idx="7098">
                  <c:v>1.6507502433448368E-3</c:v>
                </c:pt>
                <c:pt idx="7099">
                  <c:v>1.4233598004635961E-3</c:v>
                </c:pt>
                <c:pt idx="7100">
                  <c:v>1.1962834548537157E-3</c:v>
                </c:pt>
                <c:pt idx="7101">
                  <c:v>9.6962765176524673E-4</c:v>
                </c:pt>
                <c:pt idx="7102">
                  <c:v>7.4349817340514245E-4</c:v>
                </c:pt>
                <c:pt idx="7103">
                  <c:v>5.1800009157182804E-4</c:v>
                </c:pt>
                <c:pt idx="7104">
                  <c:v>2.9323772089394817E-4</c:v>
                </c:pt>
                <c:pt idx="7105">
                  <c:v>6.9314572599607832E-5</c:v>
                </c:pt>
                <c:pt idx="7106">
                  <c:v>-1.5366669116014764E-4</c:v>
                </c:pt>
                <c:pt idx="7107">
                  <c:v>-3.7560430236464139E-4</c:v>
                </c:pt>
                <c:pt idx="7108">
                  <c:v>-5.9639743146678475E-4</c:v>
                </c:pt>
                <c:pt idx="7109">
                  <c:v>-8.1594623126723953E-4</c:v>
                </c:pt>
                <c:pt idx="7110">
                  <c:v>-1.0341518800694456E-3</c:v>
                </c:pt>
                <c:pt idx="7111">
                  <c:v>-1.2509166239969773E-3</c:v>
                </c:pt>
                <c:pt idx="7112">
                  <c:v>-1.466143818890841E-3</c:v>
                </c:pt>
                <c:pt idx="7113">
                  <c:v>-1.6797379713020116E-3</c:v>
                </c:pt>
                <c:pt idx="7114">
                  <c:v>-1.8916047788353155E-3</c:v>
                </c:pt>
                <c:pt idx="7115">
                  <c:v>-2.1016511697364909E-3</c:v>
                </c:pt>
                <c:pt idx="7116">
                  <c:v>-2.3097853417337272E-3</c:v>
                </c:pt>
                <c:pt idx="7117">
                  <c:v>-2.5159168000466262E-3</c:v>
                </c:pt>
                <c:pt idx="7118">
                  <c:v>-2.7199563947783545E-3</c:v>
                </c:pt>
                <c:pt idx="7119">
                  <c:v>-2.9218163572225018E-3</c:v>
                </c:pt>
                <c:pt idx="7120">
                  <c:v>-3.1214103356743072E-3</c:v>
                </c:pt>
                <c:pt idx="7121">
                  <c:v>-3.3186534301717593E-3</c:v>
                </c:pt>
                <c:pt idx="7122">
                  <c:v>-3.5134622265132302E-3</c:v>
                </c:pt>
                <c:pt idx="7123">
                  <c:v>-3.7057548293907921E-3</c:v>
                </c:pt>
                <c:pt idx="7124">
                  <c:v>-3.8954508946553372E-3</c:v>
                </c:pt>
                <c:pt idx="7125">
                  <c:v>-4.0824716607241445E-3</c:v>
                </c:pt>
                <c:pt idx="7126">
                  <c:v>-4.2667399790657845E-3</c:v>
                </c:pt>
                <c:pt idx="7127">
                  <c:v>-4.4481803438303873E-3</c:v>
                </c:pt>
                <c:pt idx="7128">
                  <c:v>-4.626718920527669E-3</c:v>
                </c:pt>
                <c:pt idx="7129">
                  <c:v>-4.8022835738168734E-3</c:v>
                </c:pt>
                <c:pt idx="7130">
                  <c:v>-4.9748038943600971E-3</c:v>
                </c:pt>
                <c:pt idx="7131">
                  <c:v>-5.1442112247312953E-3</c:v>
                </c:pt>
                <c:pt idx="7132">
                  <c:v>-5.3104386843909265E-3</c:v>
                </c:pt>
                <c:pt idx="7133">
                  <c:v>-5.4734211937048707E-3</c:v>
                </c:pt>
                <c:pt idx="7134">
                  <c:v>-5.6330954970031759E-3</c:v>
                </c:pt>
                <c:pt idx="7135">
                  <c:v>-5.7894001846758173E-3</c:v>
                </c:pt>
                <c:pt idx="7136">
                  <c:v>-5.9422757142816246E-3</c:v>
                </c:pt>
                <c:pt idx="7137">
                  <c:v>-6.0916644307078792E-3</c:v>
                </c:pt>
                <c:pt idx="7138">
                  <c:v>-6.2375105853066182E-3</c:v>
                </c:pt>
                <c:pt idx="7139">
                  <c:v>-6.3797603540858457E-3</c:v>
                </c:pt>
                <c:pt idx="7140">
                  <c:v>-6.5183618548706641E-3</c:v>
                </c:pt>
                <c:pt idx="7141">
                  <c:v>-6.6532651634877565E-3</c:v>
                </c:pt>
                <c:pt idx="7142">
                  <c:v>-6.7844223289453146E-3</c:v>
                </c:pt>
                <c:pt idx="7143">
                  <c:v>-6.9117873876091834E-3</c:v>
                </c:pt>
                <c:pt idx="7144">
                  <c:v>-7.0353163763758695E-3</c:v>
                </c:pt>
                <c:pt idx="7145">
                  <c:v>-7.154967344835444E-3</c:v>
                </c:pt>
                <c:pt idx="7146">
                  <c:v>-7.27070036641709E-3</c:v>
                </c:pt>
                <c:pt idx="7147">
                  <c:v>-7.3824775485754213E-3</c:v>
                </c:pt>
                <c:pt idx="7148">
                  <c:v>-7.490263041856739E-3</c:v>
                </c:pt>
                <c:pt idx="7149">
                  <c:v>-7.5940230480899245E-3</c:v>
                </c:pt>
                <c:pt idx="7150">
                  <c:v>-7.6937258274754556E-3</c:v>
                </c:pt>
                <c:pt idx="7151">
                  <c:v>-7.7893417046984203E-3</c:v>
                </c:pt>
                <c:pt idx="7152">
                  <c:v>-7.8808430740280374E-3</c:v>
                </c:pt>
                <c:pt idx="7153">
                  <c:v>-7.9682044034189541E-3</c:v>
                </c:pt>
                <c:pt idx="7154">
                  <c:v>-8.05140223760515E-3</c:v>
                </c:pt>
                <c:pt idx="7155">
                  <c:v>-8.1304152001955357E-3</c:v>
                </c:pt>
                <c:pt idx="7156">
                  <c:v>-8.2052239947719725E-3</c:v>
                </c:pt>
                <c:pt idx="7157">
                  <c:v>-8.2758114049975295E-3</c:v>
                </c:pt>
                <c:pt idx="7158">
                  <c:v>-8.3421622937358535E-3</c:v>
                </c:pt>
                <c:pt idx="7159">
                  <c:v>-8.4042636011849216E-3</c:v>
                </c:pt>
                <c:pt idx="7160">
                  <c:v>-8.462104342035464E-3</c:v>
                </c:pt>
                <c:pt idx="7161">
                  <c:v>-8.5156756016577205E-3</c:v>
                </c:pt>
                <c:pt idx="7162">
                  <c:v>-8.5649705313165479E-3</c:v>
                </c:pt>
                <c:pt idx="7163">
                  <c:v>-8.6099843424317195E-3</c:v>
                </c:pt>
                <c:pt idx="7164">
                  <c:v>-8.6507142998822131E-3</c:v>
                </c:pt>
                <c:pt idx="7165">
                  <c:v>-8.6871597143684271E-3</c:v>
                </c:pt>
                <c:pt idx="7166">
                  <c:v>-8.7193219338264783E-3</c:v>
                </c:pt>
                <c:pt idx="7167">
                  <c:v>-8.7472043339271895E-3</c:v>
                </c:pt>
                <c:pt idx="7168">
                  <c:v>-8.7708123076446782E-3</c:v>
                </c:pt>
                <c:pt idx="7169">
                  <c:v>-8.7901532539083269E-3</c:v>
                </c:pt>
                <c:pt idx="7170">
                  <c:v>-8.8052365653643085E-3</c:v>
                </c:pt>
                <c:pt idx="7171">
                  <c:v>-8.8160736152334777E-3</c:v>
                </c:pt>
                <c:pt idx="7172">
                  <c:v>-8.8226777432903348E-3</c:v>
                </c:pt>
                <c:pt idx="7173">
                  <c:v>-8.8250642409709486E-3</c:v>
                </c:pt>
                <c:pt idx="7174">
                  <c:v>-8.8232503356083444E-3</c:v>
                </c:pt>
                <c:pt idx="7175">
                  <c:v>-8.8172551738391006E-3</c:v>
                </c:pt>
                <c:pt idx="7176">
                  <c:v>-8.8070998041441632E-3</c:v>
                </c:pt>
                <c:pt idx="7177">
                  <c:v>-8.792807158582161E-3</c:v>
                </c:pt>
                <c:pt idx="7178">
                  <c:v>-8.7744020337097422E-3</c:v>
                </c:pt>
                <c:pt idx="7179">
                  <c:v>-8.7519110706828756E-3</c:v>
                </c:pt>
                <c:pt idx="7180">
                  <c:v>-8.7253627345657333E-3</c:v>
                </c:pt>
                <c:pt idx="7181">
                  <c:v>-8.694787292901766E-3</c:v>
                </c:pt>
                <c:pt idx="7182">
                  <c:v>-8.6602167934819764E-3</c:v>
                </c:pt>
                <c:pt idx="7183">
                  <c:v>-8.621685041384072E-3</c:v>
                </c:pt>
                <c:pt idx="7184">
                  <c:v>-8.5792275752596958E-3</c:v>
                </c:pt>
                <c:pt idx="7185">
                  <c:v>-8.5328816429368071E-3</c:v>
                </c:pt>
                <c:pt idx="7186">
                  <c:v>-8.4826861762749648E-3</c:v>
                </c:pt>
                <c:pt idx="7187">
                  <c:v>-8.4286817653591185E-3</c:v>
                </c:pt>
                <c:pt idx="7188">
                  <c:v>-8.3709106320054745E-3</c:v>
                </c:pt>
                <c:pt idx="7189">
                  <c:v>-8.3094166026158756E-3</c:v>
                </c:pt>
                <c:pt idx="7190">
                  <c:v>-8.2442450803839884E-3</c:v>
                </c:pt>
                <c:pt idx="7191">
                  <c:v>-8.1754430168703793E-3</c:v>
                </c:pt>
                <c:pt idx="7192">
                  <c:v>-8.1030588829702956E-3</c:v>
                </c:pt>
                <c:pt idx="7193">
                  <c:v>-8.0271426392951681E-3</c:v>
                </c:pt>
                <c:pt idx="7194">
                  <c:v>-7.9477457059546567E-3</c:v>
                </c:pt>
                <c:pt idx="7195">
                  <c:v>-7.8649209317970675E-3</c:v>
                </c:pt>
                <c:pt idx="7196">
                  <c:v>-7.7787225630966839E-3</c:v>
                </c:pt>
                <c:pt idx="7197">
                  <c:v>-7.6892062117122767E-3</c:v>
                </c:pt>
                <c:pt idx="7198">
                  <c:v>-7.5964288227447279E-3</c:v>
                </c:pt>
                <c:pt idx="7199">
                  <c:v>-7.5004486416884626E-3</c:v>
                </c:pt>
                <c:pt idx="7200">
                  <c:v>-7.4013251811196595E-3</c:v>
                </c:pt>
                <c:pt idx="7201">
                  <c:v>-7.2991191869304925E-3</c:v>
                </c:pt>
                <c:pt idx="7202">
                  <c:v>-7.193892604110512E-3</c:v>
                </c:pt>
                <c:pt idx="7203">
                  <c:v>-7.0857085421158813E-3</c:v>
                </c:pt>
                <c:pt idx="7204">
                  <c:v>-6.9746312398481433E-3</c:v>
                </c:pt>
                <c:pt idx="7205">
                  <c:v>-6.8607260302209361E-3</c:v>
                </c:pt>
                <c:pt idx="7206">
                  <c:v>-6.7440593043939911E-3</c:v>
                </c:pt>
                <c:pt idx="7207">
                  <c:v>-6.6246984756325889E-3</c:v>
                </c:pt>
                <c:pt idx="7208">
                  <c:v>-6.5027119428604889E-3</c:v>
                </c:pt>
                <c:pt idx="7209">
                  <c:v>-6.3781690538890134E-3</c:v>
                </c:pt>
                <c:pt idx="7210">
                  <c:v>-6.2511400683596761E-3</c:v>
                </c:pt>
                <c:pt idx="7211">
                  <c:v>-6.1216961204226964E-3</c:v>
                </c:pt>
                <c:pt idx="7212">
                  <c:v>-5.9899091811520628E-3</c:v>
                </c:pt>
                <c:pt idx="7213">
                  <c:v>-5.8558520207308649E-3</c:v>
                </c:pt>
                <c:pt idx="7214">
                  <c:v>-5.7195981704228288E-3</c:v>
                </c:pt>
                <c:pt idx="7215">
                  <c:v>-5.5812218843508841E-3</c:v>
                </c:pt>
                <c:pt idx="7216">
                  <c:v>-5.4407981010930117E-3</c:v>
                </c:pt>
                <c:pt idx="7217">
                  <c:v>-5.298402405121882E-3</c:v>
                </c:pt>
                <c:pt idx="7218">
                  <c:v>-5.1541109881052122E-3</c:v>
                </c:pt>
                <c:pt idx="7219">
                  <c:v>-5.0080006100947571E-3</c:v>
                </c:pt>
                <c:pt idx="7220">
                  <c:v>-4.8601485606012823E-3</c:v>
                </c:pt>
                <c:pt idx="7221">
                  <c:v>-4.7106326195926482E-3</c:v>
                </c:pt>
                <c:pt idx="7222">
                  <c:v>-4.5595310184400771E-3</c:v>
                </c:pt>
                <c:pt idx="7223">
                  <c:v>-4.4069224007939238E-3</c:v>
                </c:pt>
                <c:pt idx="7224">
                  <c:v>-4.2528857834623866E-3</c:v>
                </c:pt>
                <c:pt idx="7225">
                  <c:v>-4.0975005172706018E-3</c:v>
                </c:pt>
                <c:pt idx="7226">
                  <c:v>-3.9408462479214468E-3</c:v>
                </c:pt>
                <c:pt idx="7227">
                  <c:v>-3.783002876909477E-3</c:v>
                </c:pt>
                <c:pt idx="7228">
                  <c:v>-3.6240505224661552E-3</c:v>
                </c:pt>
                <c:pt idx="7229">
                  <c:v>-3.464069480578382E-3</c:v>
                </c:pt>
                <c:pt idx="7230">
                  <c:v>-3.3031401860848589E-3</c:v>
                </c:pt>
                <c:pt idx="7231">
                  <c:v>-3.1413431738934391E-3</c:v>
                </c:pt>
                <c:pt idx="7232">
                  <c:v>-2.9787590402990177E-3</c:v>
                </c:pt>
                <c:pt idx="7233">
                  <c:v>-2.8154684044574573E-3</c:v>
                </c:pt>
                <c:pt idx="7234">
                  <c:v>-2.6515518700068871E-3</c:v>
                </c:pt>
                <c:pt idx="7235">
                  <c:v>-2.487089986863319E-3</c:v>
                </c:pt>
                <c:pt idx="7236">
                  <c:v>-2.3221632132105581E-3</c:v>
                </c:pt>
                <c:pt idx="7237">
                  <c:v>-2.1568518777034403E-3</c:v>
                </c:pt>
                <c:pt idx="7238">
                  <c:v>-1.9912361418879809E-3</c:v>
                </c:pt>
                <c:pt idx="7239">
                  <c:v>-1.8253959628778153E-3</c:v>
                </c:pt>
                <c:pt idx="7240">
                  <c:v>-1.6594110562665858E-3</c:v>
                </c:pt>
                <c:pt idx="7241">
                  <c:v>-1.4933608593488213E-3</c:v>
                </c:pt>
                <c:pt idx="7242">
                  <c:v>-1.3273244945997537E-3</c:v>
                </c:pt>
                <c:pt idx="7243">
                  <c:v>-1.1613807334909534E-3</c:v>
                </c:pt>
                <c:pt idx="7244">
                  <c:v>-9.9560796061540615E-4</c:v>
                </c:pt>
                <c:pt idx="7245">
                  <c:v>-8.3008413815689134E-4</c:v>
                </c:pt>
                <c:pt idx="7246">
                  <c:v>-6.6488677070498134E-4</c:v>
                </c:pt>
                <c:pt idx="7247">
                  <c:v>-5.0009287046673433E-4</c:v>
                </c:pt>
                <c:pt idx="7248">
                  <c:v>-3.3577892282381943E-4</c:v>
                </c:pt>
                <c:pt idx="7249">
                  <c:v>-1.7202085233099744E-4</c:v>
                </c:pt>
                <c:pt idx="7250">
                  <c:v>-8.8939890984795027E-6</c:v>
                </c:pt>
                <c:pt idx="7251">
                  <c:v>1.5352696438134412E-4</c:v>
                </c:pt>
                <c:pt idx="7252">
                  <c:v>3.1516796597053071E-4</c:v>
                </c:pt>
                <c:pt idx="7253">
                  <c:v>4.7595566616973799E-4</c:v>
                </c:pt>
                <c:pt idx="7254">
                  <c:v>6.3581743991032735E-4</c:v>
                </c:pt>
                <c:pt idx="7255">
                  <c:v>7.9468141792056533E-4</c:v>
                </c:pt>
                <c:pt idx="7256">
                  <c:v>9.5247651750875303E-4</c:v>
                </c:pt>
                <c:pt idx="7257">
                  <c:v>1.10913247292083E-3</c:v>
                </c:pt>
                <c:pt idx="7258">
                  <c:v>1.2645798651480745E-3</c:v>
                </c:pt>
                <c:pt idx="7259">
                  <c:v>1.4187501511564438E-3</c:v>
                </c:pt>
                <c:pt idx="7260">
                  <c:v>1.5715756926894448E-3</c:v>
                </c:pt>
                <c:pt idx="7261">
                  <c:v>1.7229897843754299E-3</c:v>
                </c:pt>
                <c:pt idx="7262">
                  <c:v>1.8729266813696009E-3</c:v>
                </c:pt>
                <c:pt idx="7263">
                  <c:v>2.0213216263914608E-3</c:v>
                </c:pt>
                <c:pt idx="7264">
                  <c:v>2.1681108761492274E-3</c:v>
                </c:pt>
                <c:pt idx="7265">
                  <c:v>2.3132317272112342E-3</c:v>
                </c:pt>
                <c:pt idx="7266">
                  <c:v>2.4566225412378192E-3</c:v>
                </c:pt>
                <c:pt idx="7267">
                  <c:v>2.5982227696145937E-3</c:v>
                </c:pt>
                <c:pt idx="7268">
                  <c:v>2.7379729774548675E-3</c:v>
                </c:pt>
                <c:pt idx="7269">
                  <c:v>2.8758148669714169E-3</c:v>
                </c:pt>
                <c:pt idx="7270">
                  <c:v>3.0116913002021443E-3</c:v>
                </c:pt>
                <c:pt idx="7271">
                  <c:v>3.1455463210909511E-3</c:v>
                </c:pt>
                <c:pt idx="7272">
                  <c:v>3.27732517691458E-3</c:v>
                </c:pt>
                <c:pt idx="7273">
                  <c:v>3.4069743390270778E-3</c:v>
                </c:pt>
                <c:pt idx="7274">
                  <c:v>3.5344415229738818E-3</c:v>
                </c:pt>
                <c:pt idx="7275">
                  <c:v>3.6596757078402251E-3</c:v>
                </c:pt>
                <c:pt idx="7276">
                  <c:v>3.7826271550545354E-3</c:v>
                </c:pt>
                <c:pt idx="7277">
                  <c:v>3.9032474263773474E-3</c:v>
                </c:pt>
                <c:pt idx="7278">
                  <c:v>4.0214894012147971E-3</c:v>
                </c:pt>
                <c:pt idx="7279">
                  <c:v>4.1373072933124887E-3</c:v>
                </c:pt>
                <c:pt idx="7280">
                  <c:v>4.2506566666322253E-3</c:v>
                </c:pt>
                <c:pt idx="7281">
                  <c:v>4.3614944505944208E-3</c:v>
                </c:pt>
                <c:pt idx="7282">
                  <c:v>4.4697789546090912E-3</c:v>
                </c:pt>
                <c:pt idx="7283">
                  <c:v>4.5754698817891586E-3</c:v>
                </c:pt>
                <c:pt idx="7284">
                  <c:v>4.6785283421353326E-3</c:v>
                </c:pt>
                <c:pt idx="7285">
                  <c:v>4.7789168647206885E-3</c:v>
                </c:pt>
                <c:pt idx="7286">
                  <c:v>4.8765994094510353E-3</c:v>
                </c:pt>
                <c:pt idx="7287">
                  <c:v>4.9715413778651215E-3</c:v>
                </c:pt>
                <c:pt idx="7288">
                  <c:v>5.0637096232873206E-3</c:v>
                </c:pt>
                <c:pt idx="7289">
                  <c:v>5.1530724602709766E-3</c:v>
                </c:pt>
                <c:pt idx="7290">
                  <c:v>5.2395996732756932E-3</c:v>
                </c:pt>
                <c:pt idx="7291">
                  <c:v>5.3232625246315227E-3</c:v>
                </c:pt>
                <c:pt idx="7292">
                  <c:v>5.4040337616747111E-3</c:v>
                </c:pt>
                <c:pt idx="7293">
                  <c:v>5.4818876233133831E-3</c:v>
                </c:pt>
                <c:pt idx="7294">
                  <c:v>5.5567998457380207E-3</c:v>
                </c:pt>
                <c:pt idx="7295">
                  <c:v>5.6287476673896374E-3</c:v>
                </c:pt>
                <c:pt idx="7296">
                  <c:v>5.6977098332630857E-3</c:v>
                </c:pt>
                <c:pt idx="7297">
                  <c:v>5.7636665984215083E-3</c:v>
                </c:pt>
                <c:pt idx="7298">
                  <c:v>5.8265997308101156E-3</c:v>
                </c:pt>
                <c:pt idx="7299">
                  <c:v>5.8864925133129582E-3</c:v>
                </c:pt>
                <c:pt idx="7300">
                  <c:v>5.9433297451241072E-3</c:v>
                </c:pt>
                <c:pt idx="7301">
                  <c:v>5.997097742300948E-3</c:v>
                </c:pt>
                <c:pt idx="7302">
                  <c:v>6.0477843377451474E-3</c:v>
                </c:pt>
                <c:pt idx="7303">
                  <c:v>6.0953788802869642E-3</c:v>
                </c:pt>
                <c:pt idx="7304">
                  <c:v>6.1398722332228579E-3</c:v>
                </c:pt>
                <c:pt idx="7305">
                  <c:v>6.1812567720092087E-3</c:v>
                </c:pt>
                <c:pt idx="7306">
                  <c:v>6.2195263813062543E-3</c:v>
                </c:pt>
                <c:pt idx="7307">
                  <c:v>6.2546764513390744E-3</c:v>
                </c:pt>
                <c:pt idx="7308">
                  <c:v>6.2867038734945885E-3</c:v>
                </c:pt>
                <c:pt idx="7309">
                  <c:v>6.3156070352870519E-3</c:v>
                </c:pt>
                <c:pt idx="7310">
                  <c:v>6.3413858146093164E-3</c:v>
                </c:pt>
                <c:pt idx="7311">
                  <c:v>6.3640415732990653E-3</c:v>
                </c:pt>
                <c:pt idx="7312">
                  <c:v>6.3835771499987284E-3</c:v>
                </c:pt>
                <c:pt idx="7313">
                  <c:v>6.3999968524656881E-3</c:v>
                </c:pt>
                <c:pt idx="7314">
                  <c:v>6.413306449039151E-3</c:v>
                </c:pt>
                <c:pt idx="7315">
                  <c:v>6.4235131595936825E-3</c:v>
                </c:pt>
                <c:pt idx="7316">
                  <c:v>6.4306256457690811E-3</c:v>
                </c:pt>
                <c:pt idx="7317">
                  <c:v>6.4346540006215173E-3</c:v>
                </c:pt>
                <c:pt idx="7318">
                  <c:v>6.4356097375223706E-3</c:v>
                </c:pt>
                <c:pt idx="7319">
                  <c:v>6.433505778589135E-3</c:v>
                </c:pt>
                <c:pt idx="7320">
                  <c:v>6.4283564423956892E-3</c:v>
                </c:pt>
                <c:pt idx="7321">
                  <c:v>6.4201774310627437E-3</c:v>
                </c:pt>
                <c:pt idx="7322">
                  <c:v>6.4089858168081808E-3</c:v>
                </c:pt>
                <c:pt idx="7323">
                  <c:v>6.3948000278756965E-3</c:v>
                </c:pt>
                <c:pt idx="7324">
                  <c:v>6.377639833873015E-3</c:v>
                </c:pt>
                <c:pt idx="7325">
                  <c:v>6.3575263305575645E-3</c:v>
                </c:pt>
                <c:pt idx="7326">
                  <c:v>6.3344819240202339E-3</c:v>
                </c:pt>
                <c:pt idx="7327">
                  <c:v>6.3085303143787779E-3</c:v>
                </c:pt>
                <c:pt idx="7328">
                  <c:v>6.2796964788921113E-3</c:v>
                </c:pt>
                <c:pt idx="7329">
                  <c:v>6.2480066545002825E-3</c:v>
                </c:pt>
                <c:pt idx="7330">
                  <c:v>6.2134883199202835E-3</c:v>
                </c:pt>
                <c:pt idx="7331">
                  <c:v>6.1761701771827979E-3</c:v>
                </c:pt>
                <c:pt idx="7332">
                  <c:v>6.1360821326829403E-3</c:v>
                </c:pt>
                <c:pt idx="7333">
                  <c:v>6.0932552777267918E-3</c:v>
                </c:pt>
                <c:pt idx="7334">
                  <c:v>6.0477218686316742E-3</c:v>
                </c:pt>
                <c:pt idx="7335">
                  <c:v>5.9995153063184554E-3</c:v>
                </c:pt>
                <c:pt idx="7336">
                  <c:v>5.9486701154860544E-3</c:v>
                </c:pt>
                <c:pt idx="7337">
                  <c:v>5.895221923317079E-3</c:v>
                </c:pt>
                <c:pt idx="7338">
                  <c:v>5.8392074377735742E-3</c:v>
                </c:pt>
                <c:pt idx="7339">
                  <c:v>5.7806644254527421E-3</c:v>
                </c:pt>
                <c:pt idx="7340">
                  <c:v>5.7196316890544404E-3</c:v>
                </c:pt>
                <c:pt idx="7341">
                  <c:v>5.6561490444455931E-3</c:v>
                </c:pt>
                <c:pt idx="7342">
                  <c:v>5.590257297345233E-3</c:v>
                </c:pt>
                <c:pt idx="7343">
                  <c:v>5.5219982196443368E-3</c:v>
                </c:pt>
                <c:pt idx="7344">
                  <c:v>5.4514145253632537E-3</c:v>
                </c:pt>
                <c:pt idx="7345">
                  <c:v>5.378549846271629E-3</c:v>
                </c:pt>
                <c:pt idx="7346">
                  <c:v>5.3034487071771099E-3</c:v>
                </c:pt>
                <c:pt idx="7347">
                  <c:v>5.2261565009026423E-3</c:v>
                </c:pt>
                <c:pt idx="7348">
                  <c:v>5.1467194629490499E-3</c:v>
                </c:pt>
                <c:pt idx="7349">
                  <c:v>5.0651846458779478E-3</c:v>
                </c:pt>
                <c:pt idx="7350">
                  <c:v>4.9815998934134888E-3</c:v>
                </c:pt>
                <c:pt idx="7351">
                  <c:v>4.8960138142880921E-3</c:v>
                </c:pt>
                <c:pt idx="7352">
                  <c:v>4.8084757558237807E-3</c:v>
                </c:pt>
                <c:pt idx="7353">
                  <c:v>4.7190357772967434E-3</c:v>
                </c:pt>
                <c:pt idx="7354">
                  <c:v>4.6277446230658676E-3</c:v>
                </c:pt>
                <c:pt idx="7355">
                  <c:v>4.5346536954997624E-3</c:v>
                </c:pt>
                <c:pt idx="7356">
                  <c:v>4.439815027703368E-3</c:v>
                </c:pt>
                <c:pt idx="7357">
                  <c:v>4.3432812560737768E-3</c:v>
                </c:pt>
                <c:pt idx="7358">
                  <c:v>4.2451055926766056E-3</c:v>
                </c:pt>
                <c:pt idx="7359">
                  <c:v>4.1453417974798654E-3</c:v>
                </c:pt>
                <c:pt idx="7360">
                  <c:v>4.044044150442897E-3</c:v>
                </c:pt>
                <c:pt idx="7361">
                  <c:v>3.9412674234828773E-3</c:v>
                </c:pt>
                <c:pt idx="7362">
                  <c:v>3.8370668523245613E-3</c:v>
                </c:pt>
                <c:pt idx="7363">
                  <c:v>3.7314981082597226E-3</c:v>
                </c:pt>
                <c:pt idx="7364">
                  <c:v>3.6246172698167372E-3</c:v>
                </c:pt>
                <c:pt idx="7365">
                  <c:v>3.5164807943666256E-3</c:v>
                </c:pt>
                <c:pt idx="7366">
                  <c:v>3.4071454896617065E-3</c:v>
                </c:pt>
                <c:pt idx="7367">
                  <c:v>3.296668485345411E-3</c:v>
                </c:pt>
                <c:pt idx="7368">
                  <c:v>3.1851072044225288E-3</c:v>
                </c:pt>
                <c:pt idx="7369">
                  <c:v>3.0725193347198843E-3</c:v>
                </c:pt>
                <c:pt idx="7370">
                  <c:v>2.9589628003457921E-3</c:v>
                </c:pt>
                <c:pt idx="7371">
                  <c:v>2.8444957331580836E-3</c:v>
                </c:pt>
                <c:pt idx="7372">
                  <c:v>2.7291764442578127E-3</c:v>
                </c:pt>
                <c:pt idx="7373">
                  <c:v>2.6130633955282357E-3</c:v>
                </c:pt>
                <c:pt idx="7374">
                  <c:v>2.496215171217845E-3</c:v>
                </c:pt>
                <c:pt idx="7375">
                  <c:v>2.3786904495933596E-3</c:v>
                </c:pt>
                <c:pt idx="7376">
                  <c:v>2.2605479746731446E-3</c:v>
                </c:pt>
                <c:pt idx="7377">
                  <c:v>2.1418465280466071E-3</c:v>
                </c:pt>
                <c:pt idx="7378">
                  <c:v>2.0226449008041701E-3</c:v>
                </c:pt>
                <c:pt idx="7379">
                  <c:v>1.903001865581868E-3</c:v>
                </c:pt>
                <c:pt idx="7380">
                  <c:v>1.7829761487399374E-3</c:v>
                </c:pt>
                <c:pt idx="7381">
                  <c:v>1.6626264026781256E-3</c:v>
                </c:pt>
                <c:pt idx="7382">
                  <c:v>1.5420111783120338E-3</c:v>
                </c:pt>
                <c:pt idx="7383">
                  <c:v>1.4211888977168523E-3</c:v>
                </c:pt>
                <c:pt idx="7384">
                  <c:v>1.3002178269444962E-3</c:v>
                </c:pt>
                <c:pt idx="7385">
                  <c:v>1.1791560490507233E-3</c:v>
                </c:pt>
                <c:pt idx="7386">
                  <c:v>1.0580614373008818E-3</c:v>
                </c:pt>
                <c:pt idx="7387">
                  <c:v>9.3699162861508661E-4</c:v>
                </c:pt>
                <c:pt idx="7388">
                  <c:v>8.1600399722990395E-4</c:v>
                </c:pt>
                <c:pt idx="7389">
                  <c:v>6.9515562860083093E-4</c:v>
                </c:pt>
                <c:pt idx="7390">
                  <c:v>5.7450329355459206E-4</c:v>
                </c:pt>
                <c:pt idx="7391">
                  <c:v>4.5410342270583493E-4</c:v>
                </c:pt>
                <c:pt idx="7392">
                  <c:v>3.3401208114821219E-4</c:v>
                </c:pt>
                <c:pt idx="7393">
                  <c:v>2.1428494342253559E-4</c:v>
                </c:pt>
                <c:pt idx="7394">
                  <c:v>9.4977268788338601E-5</c:v>
                </c:pt>
                <c:pt idx="7395">
                  <c:v>-2.3856123212224413E-5</c:v>
                </c:pt>
                <c:pt idx="7396">
                  <c:v>-1.4216087685776631E-4</c:v>
                </c:pt>
                <c:pt idx="7397">
                  <c:v>-2.5988312404496151E-4</c:v>
                </c:pt>
                <c:pt idx="7398">
                  <c:v>-3.7696950773513058E-4</c:v>
                </c:pt>
                <c:pt idx="7399">
                  <c:v>-4.9336720506622722E-4</c:v>
                </c:pt>
                <c:pt idx="7400">
                  <c:v>-6.0902395010620127E-4</c:v>
                </c:pt>
                <c:pt idx="7401">
                  <c:v>-7.2388805624198785E-4</c:v>
                </c:pt>
                <c:pt idx="7402">
                  <c:v>-8.3790843820092135E-4</c:v>
                </c:pt>
                <c:pt idx="7403">
                  <c:v>-9.5103463368374785E-4</c:v>
                </c:pt>
                <c:pt idx="7404">
                  <c:v>-1.0632168246147039E-3</c:v>
                </c:pt>
                <c:pt idx="7405">
                  <c:v>-1.1744058579890595E-3</c:v>
                </c:pt>
                <c:pt idx="7406">
                  <c:v>-1.2845532663109658E-3</c:v>
                </c:pt>
                <c:pt idx="7407">
                  <c:v>-1.393611287628488E-3</c:v>
                </c:pt>
                <c:pt idx="7408">
                  <c:v>-1.5015328851343457E-3</c:v>
                </c:pt>
                <c:pt idx="7409">
                  <c:v>-1.6082717663381172E-3</c:v>
                </c:pt>
                <c:pt idx="7410">
                  <c:v>-1.7137824018143278E-3</c:v>
                </c:pt>
                <c:pt idx="7411">
                  <c:v>-1.818020043489963E-3</c:v>
                </c:pt>
                <c:pt idx="7412">
                  <c:v>-1.9209407424900598E-3</c:v>
                </c:pt>
                <c:pt idx="7413">
                  <c:v>-2.0225013665259245E-3</c:v>
                </c:pt>
                <c:pt idx="7414">
                  <c:v>-2.1226596168197574E-3</c:v>
                </c:pt>
                <c:pt idx="7415">
                  <c:v>-2.2213740445569219E-3</c:v>
                </c:pt>
                <c:pt idx="7416">
                  <c:v>-2.3186040668678356E-3</c:v>
                </c:pt>
                <c:pt idx="7417">
                  <c:v>-2.4143099823241273E-3</c:v>
                </c:pt>
                <c:pt idx="7418">
                  <c:v>-2.5084529859488672E-3</c:v>
                </c:pt>
                <c:pt idx="7419">
                  <c:v>-2.6009951837459634E-3</c:v>
                </c:pt>
                <c:pt idx="7420">
                  <c:v>-2.6918996067173424E-3</c:v>
                </c:pt>
                <c:pt idx="7421">
                  <c:v>-2.7811302243958089E-3</c:v>
                </c:pt>
                <c:pt idx="7422">
                  <c:v>-2.8686519578582461E-3</c:v>
                </c:pt>
                <c:pt idx="7423">
                  <c:v>-2.9544306922479006E-3</c:v>
                </c:pt>
                <c:pt idx="7424">
                  <c:v>-3.0384332887668309E-3</c:v>
                </c:pt>
                <c:pt idx="7425">
                  <c:v>-3.1206275961692411E-3</c:v>
                </c:pt>
                <c:pt idx="7426">
                  <c:v>-3.2009824616941666E-3</c:v>
                </c:pt>
                <c:pt idx="7427">
                  <c:v>-3.2794677415797064E-3</c:v>
                </c:pt>
                <c:pt idx="7428">
                  <c:v>-3.3560543109145548E-3</c:v>
                </c:pt>
                <c:pt idx="7429">
                  <c:v>-3.4307140730580805E-3</c:v>
                </c:pt>
                <c:pt idx="7430">
                  <c:v>-3.5034199685059714E-3</c:v>
                </c:pt>
                <c:pt idx="7431">
                  <c:v>-3.5741459832163425E-3</c:v>
                </c:pt>
                <c:pt idx="7432">
                  <c:v>-3.6428671564129864E-3</c:v>
                </c:pt>
                <c:pt idx="7433">
                  <c:v>-3.7095595878500203E-3</c:v>
                </c:pt>
                <c:pt idx="7434">
                  <c:v>-3.7742004445414281E-3</c:v>
                </c:pt>
                <c:pt idx="7435">
                  <c:v>-3.8367679669612364E-3</c:v>
                </c:pt>
                <c:pt idx="7436">
                  <c:v>-3.8972414746925648E-3</c:v>
                </c:pt>
                <c:pt idx="7437">
                  <c:v>-3.9556013715558828E-3</c:v>
                </c:pt>
                <c:pt idx="7438">
                  <c:v>-4.0118291501942483E-3</c:v>
                </c:pt>
                <c:pt idx="7439">
                  <c:v>-4.06590739611099E-3</c:v>
                </c:pt>
                <c:pt idx="7440">
                  <c:v>-4.1178197911925455E-3</c:v>
                </c:pt>
                <c:pt idx="7441">
                  <c:v>-4.1675511166710229E-3</c:v>
                </c:pt>
                <c:pt idx="7442">
                  <c:v>-4.2150872555764421E-3</c:v>
                </c:pt>
                <c:pt idx="7443">
                  <c:v>-4.2604151946320891E-3</c:v>
                </c:pt>
                <c:pt idx="7444">
                  <c:v>-4.3035230256338979E-3</c:v>
                </c:pt>
                <c:pt idx="7445">
                  <c:v>-4.3443999462962216E-3</c:v>
                </c:pt>
                <c:pt idx="7446">
                  <c:v>-4.383036260557127E-3</c:v>
                </c:pt>
                <c:pt idx="7447">
                  <c:v>-4.4194233783754304E-3</c:v>
                </c:pt>
                <c:pt idx="7448">
                  <c:v>-4.4535538149912107E-3</c:v>
                </c:pt>
                <c:pt idx="7449">
                  <c:v>-4.4854211896644038E-3</c:v>
                </c:pt>
                <c:pt idx="7450">
                  <c:v>-4.5150202239049525E-3</c:v>
                </c:pt>
                <c:pt idx="7451">
                  <c:v>-4.5423467391734976E-3</c:v>
                </c:pt>
                <c:pt idx="7452">
                  <c:v>-4.567397654083238E-3</c:v>
                </c:pt>
                <c:pt idx="7453">
                  <c:v>-4.5901709810833597E-3</c:v>
                </c:pt>
                <c:pt idx="7454">
                  <c:v>-4.6106658226396655E-3</c:v>
                </c:pt>
                <c:pt idx="7455">
                  <c:v>-4.6288823669182692E-3</c:v>
                </c:pt>
                <c:pt idx="7456">
                  <c:v>-4.6448218829715747E-3</c:v>
                </c:pt>
                <c:pt idx="7457">
                  <c:v>-4.6584867154226012E-3</c:v>
                </c:pt>
                <c:pt idx="7458">
                  <c:v>-4.669880278679873E-3</c:v>
                </c:pt>
                <c:pt idx="7459">
                  <c:v>-4.6790070506500837E-3</c:v>
                </c:pt>
                <c:pt idx="7460">
                  <c:v>-4.685872565988485E-3</c:v>
                </c:pt>
                <c:pt idx="7461">
                  <c:v>-4.6904834088723011E-3</c:v>
                </c:pt>
                <c:pt idx="7462">
                  <c:v>-4.6928472052939737E-3</c:v>
                </c:pt>
                <c:pt idx="7463">
                  <c:v>-4.6929726149226563E-3</c:v>
                </c:pt>
                <c:pt idx="7464">
                  <c:v>-4.6908693224766741E-3</c:v>
                </c:pt>
                <c:pt idx="7465">
                  <c:v>-4.6865480286719689E-3</c:v>
                </c:pt>
                <c:pt idx="7466">
                  <c:v>-4.6800204407265534E-3</c:v>
                </c:pt>
                <c:pt idx="7467">
                  <c:v>-4.6712992623870395E-3</c:v>
                </c:pt>
                <c:pt idx="7468">
                  <c:v>-4.6603981836088031E-3</c:v>
                </c:pt>
                <c:pt idx="7469">
                  <c:v>-4.6473318697220446E-3</c:v>
                </c:pt>
                <c:pt idx="7470">
                  <c:v>-4.632115950243371E-3</c:v>
                </c:pt>
                <c:pt idx="7471">
                  <c:v>-4.6147670072471539E-3</c:v>
                </c:pt>
                <c:pt idx="7472">
                  <c:v>-4.5953025633543284E-3</c:v>
                </c:pt>
                <c:pt idx="7473">
                  <c:v>-4.5737410693167764E-3</c:v>
                </c:pt>
                <c:pt idx="7474">
                  <c:v>-4.5501018912105715E-3</c:v>
                </c:pt>
                <c:pt idx="7475">
                  <c:v>-4.5244052972623133E-3</c:v>
                </c:pt>
                <c:pt idx="7476">
                  <c:v>-4.4966724442993995E-3</c:v>
                </c:pt>
                <c:pt idx="7477">
                  <c:v>-4.4669253638322534E-3</c:v>
                </c:pt>
                <c:pt idx="7478">
                  <c:v>-4.4351869477893277E-3</c:v>
                </c:pt>
                <c:pt idx="7479">
                  <c:v>-4.401480933905356E-3</c:v>
                </c:pt>
                <c:pt idx="7480">
                  <c:v>-4.3658318907638877E-3</c:v>
                </c:pt>
                <c:pt idx="7481">
                  <c:v>-4.3282652025045665E-3</c:v>
                </c:pt>
                <c:pt idx="7482">
                  <c:v>-4.2888070532776934E-3</c:v>
                </c:pt>
                <c:pt idx="7483">
                  <c:v>-4.247484411225212E-3</c:v>
                </c:pt>
                <c:pt idx="7484">
                  <c:v>-4.204325012367653E-3</c:v>
                </c:pt>
                <c:pt idx="7485">
                  <c:v>-4.1593573440259751E-3</c:v>
                </c:pt>
                <c:pt idx="7486">
                  <c:v>-4.1126106280711715E-3</c:v>
                </c:pt>
                <c:pt idx="7487">
                  <c:v>-4.064114803810151E-3</c:v>
                </c:pt>
                <c:pt idx="7488">
                  <c:v>-4.0139005106788394E-3</c:v>
                </c:pt>
                <c:pt idx="7489">
                  <c:v>-3.9619990706324347E-3</c:v>
                </c:pt>
                <c:pt idx="7490">
                  <c:v>-3.9084424703087709E-3</c:v>
                </c:pt>
                <c:pt idx="7491">
                  <c:v>-3.8532633429459299E-3</c:v>
                </c:pt>
                <c:pt idx="7492">
                  <c:v>-3.7964949500712726E-3</c:v>
                </c:pt>
                <c:pt idx="7493">
                  <c:v>-3.7381711629814671E-3</c:v>
                </c:pt>
                <c:pt idx="7494">
                  <c:v>-3.6783264439975098E-3</c:v>
                </c:pt>
                <c:pt idx="7495">
                  <c:v>-3.6169958275349664E-3</c:v>
                </c:pt>
                <c:pt idx="7496">
                  <c:v>-3.5542149009776579E-3</c:v>
                </c:pt>
                <c:pt idx="7497">
                  <c:v>-3.4900197853803276E-3</c:v>
                </c:pt>
                <c:pt idx="7498">
                  <c:v>-3.4244471159834192E-3</c:v>
                </c:pt>
                <c:pt idx="7499">
                  <c:v>-3.3575340225918851E-3</c:v>
                </c:pt>
                <c:pt idx="7500">
                  <c:v>-3.2893181097879728E-3</c:v>
                </c:pt>
                <c:pt idx="7501">
                  <c:v>-3.2198374370108651E-3</c:v>
                </c:pt>
                <c:pt idx="7502">
                  <c:v>-3.1491304985081761E-3</c:v>
                </c:pt>
                <c:pt idx="7503">
                  <c:v>-3.0772362031664569E-3</c:v>
                </c:pt>
                <c:pt idx="7504">
                  <c:v>-3.0041938542295769E-3</c:v>
                </c:pt>
                <c:pt idx="7505">
                  <c:v>-2.9300431289272099E-3</c:v>
                </c:pt>
                <c:pt idx="7506">
                  <c:v>-2.8548240580045714E-3</c:v>
                </c:pt>
                <c:pt idx="7507">
                  <c:v>-2.7785770051750812E-3</c:v>
                </c:pt>
                <c:pt idx="7508">
                  <c:v>-2.7013426465125299E-3</c:v>
                </c:pt>
                <c:pt idx="7509">
                  <c:v>-2.6231619497746501E-3</c:v>
                </c:pt>
                <c:pt idx="7510">
                  <c:v>-2.5440761536869249E-3</c:v>
                </c:pt>
                <c:pt idx="7511">
                  <c:v>-2.4641267471755138E-3</c:v>
                </c:pt>
                <c:pt idx="7512">
                  <c:v>-2.3833554485871724E-3</c:v>
                </c:pt>
                <c:pt idx="7513">
                  <c:v>-2.301804184892218E-3</c:v>
                </c:pt>
                <c:pt idx="7514">
                  <c:v>-2.219515070825487E-3</c:v>
                </c:pt>
                <c:pt idx="7515">
                  <c:v>-2.1365303881399917E-3</c:v>
                </c:pt>
                <c:pt idx="7516">
                  <c:v>-2.0528925647633348E-3</c:v>
                </c:pt>
                <c:pt idx="7517">
                  <c:v>-1.9686441540170646E-3</c:v>
                </c:pt>
                <c:pt idx="7518">
                  <c:v>-1.8838278138827696E-3</c:v>
                </c:pt>
                <c:pt idx="7519">
                  <c:v>-1.79848628628174E-3</c:v>
                </c:pt>
                <c:pt idx="7520">
                  <c:v>-1.7126623764147457E-3</c:v>
                </c:pt>
                <c:pt idx="7521">
                  <c:v>-1.6263989321918942E-3</c:v>
                </c:pt>
                <c:pt idx="7522">
                  <c:v>-1.5397388236677656E-3</c:v>
                </c:pt>
                <c:pt idx="7523">
                  <c:v>-1.4527249225698325E-3</c:v>
                </c:pt>
                <c:pt idx="7524">
                  <c:v>-1.3654000820183445E-3</c:v>
                </c:pt>
                <c:pt idx="7525">
                  <c:v>-1.2778071161994808E-3</c:v>
                </c:pt>
                <c:pt idx="7526">
                  <c:v>-1.1899887802065984E-3</c:v>
                </c:pt>
                <c:pt idx="7527">
                  <c:v>-1.1019877500322442E-3</c:v>
                </c:pt>
                <c:pt idx="7528">
                  <c:v>-1.013846602592581E-3</c:v>
                </c:pt>
                <c:pt idx="7529">
                  <c:v>-9.2560779603204101E-4</c:v>
                </c:pt>
                <c:pt idx="7530">
                  <c:v>-8.3731364999085531E-4</c:v>
                </c:pt>
                <c:pt idx="7531">
                  <c:v>-7.4900632619351727E-4</c:v>
                </c:pt>
                <c:pt idx="7532">
                  <c:v>-6.6072780902122746E-4</c:v>
                </c:pt>
                <c:pt idx="7533">
                  <c:v>-5.7251988647726221E-4</c:v>
                </c:pt>
                <c:pt idx="7534">
                  <c:v>-4.8442413109637075E-4</c:v>
                </c:pt>
                <c:pt idx="7535">
                  <c:v>-3.9648188117925425E-4</c:v>
                </c:pt>
                <c:pt idx="7536">
                  <c:v>-3.0873422220192712E-4</c:v>
                </c:pt>
                <c:pt idx="7537">
                  <c:v>-2.2122196839204829E-4</c:v>
                </c:pt>
                <c:pt idx="7538">
                  <c:v>-1.3398564453874422E-4</c:v>
                </c:pt>
                <c:pt idx="7539">
                  <c:v>-4.7065467999553435E-5</c:v>
                </c:pt>
                <c:pt idx="7540">
                  <c:v>3.949866905385978E-5</c:v>
                </c:pt>
                <c:pt idx="7541">
                  <c:v>1.2566721708658353E-4</c:v>
                </c:pt>
                <c:pt idx="7542">
                  <c:v>2.114009866792273E-4</c:v>
                </c:pt>
                <c:pt idx="7543">
                  <c:v>2.9666116532015891E-4</c:v>
                </c:pt>
                <c:pt idx="7544">
                  <c:v>3.8140933437017557E-4</c:v>
                </c:pt>
                <c:pt idx="7545">
                  <c:v>4.6560748552287623E-4</c:v>
                </c:pt>
                <c:pt idx="7546">
                  <c:v>5.4921803707036259E-4</c:v>
                </c:pt>
                <c:pt idx="7547">
                  <c:v>6.3220384988739247E-4</c:v>
                </c:pt>
                <c:pt idx="7548">
                  <c:v>7.1452824314924984E-4</c:v>
                </c:pt>
                <c:pt idx="7549">
                  <c:v>7.9615500973866831E-4</c:v>
                </c:pt>
                <c:pt idx="7550">
                  <c:v>8.770484313761071E-4</c:v>
                </c:pt>
                <c:pt idx="7551">
                  <c:v>9.5717329347168171E-4</c:v>
                </c:pt>
                <c:pt idx="7552">
                  <c:v>1.036494899617906E-3</c:v>
                </c:pt>
                <c:pt idx="7553">
                  <c:v>1.114979085828399E-3</c:v>
                </c:pt>
                <c:pt idx="7554">
                  <c:v>1.1925922344388853E-3</c:v>
                </c:pt>
                <c:pt idx="7555">
                  <c:v>1.2693012876789707E-3</c:v>
                </c:pt>
                <c:pt idx="7556">
                  <c:v>1.3450737609623678E-3</c:v>
                </c:pt>
                <c:pt idx="7557">
                  <c:v>1.4198777557591353E-3</c:v>
                </c:pt>
                <c:pt idx="7558">
                  <c:v>1.4936819722410209E-3</c:v>
                </c:pt>
                <c:pt idx="7559">
                  <c:v>1.5664557215105128E-3</c:v>
                </c:pt>
                <c:pt idx="7560">
                  <c:v>1.6381689375274241E-3</c:v>
                </c:pt>
                <c:pt idx="7561">
                  <c:v>1.7087921886255954E-3</c:v>
                </c:pt>
                <c:pt idx="7562">
                  <c:v>1.7782966888317195E-3</c:v>
                </c:pt>
                <c:pt idx="7563">
                  <c:v>1.8466543085809335E-3</c:v>
                </c:pt>
                <c:pt idx="7564">
                  <c:v>1.9138375853323391E-3</c:v>
                </c:pt>
                <c:pt idx="7565">
                  <c:v>1.9798197336308534E-3</c:v>
                </c:pt>
                <c:pt idx="7566">
                  <c:v>2.0445746549186037E-3</c:v>
                </c:pt>
                <c:pt idx="7567">
                  <c:v>2.1080769469138247E-3</c:v>
                </c:pt>
                <c:pt idx="7568">
                  <c:v>2.1703019126537463E-3</c:v>
                </c:pt>
                <c:pt idx="7569">
                  <c:v>2.2312255691419197E-3</c:v>
                </c:pt>
                <c:pt idx="7570">
                  <c:v>2.29082465562429E-3</c:v>
                </c:pt>
                <c:pt idx="7571">
                  <c:v>2.3490766414955284E-3</c:v>
                </c:pt>
                <c:pt idx="7572">
                  <c:v>2.4059597338158319E-3</c:v>
                </c:pt>
                <c:pt idx="7573">
                  <c:v>2.4614528844568479E-3</c:v>
                </c:pt>
                <c:pt idx="7574">
                  <c:v>2.515535796827163E-3</c:v>
                </c:pt>
                <c:pt idx="7575">
                  <c:v>2.5681889322632882E-3</c:v>
                </c:pt>
                <c:pt idx="7576">
                  <c:v>2.6193935159872046E-3</c:v>
                </c:pt>
                <c:pt idx="7577">
                  <c:v>2.669131542710181E-3</c:v>
                </c:pt>
                <c:pt idx="7578">
                  <c:v>2.7173857818242621E-3</c:v>
                </c:pt>
                <c:pt idx="7579">
                  <c:v>2.7641397822102524E-3</c:v>
                </c:pt>
                <c:pt idx="7580">
                  <c:v>2.8093778766582434E-3</c:v>
                </c:pt>
                <c:pt idx="7581">
                  <c:v>2.853085185889284E-3</c:v>
                </c:pt>
                <c:pt idx="7582">
                  <c:v>2.895247622198254E-3</c:v>
                </c:pt>
                <c:pt idx="7583">
                  <c:v>2.9358518926844148E-3</c:v>
                </c:pt>
                <c:pt idx="7584">
                  <c:v>2.9748855021108868E-3</c:v>
                </c:pt>
                <c:pt idx="7585">
                  <c:v>3.0123367553679128E-3</c:v>
                </c:pt>
                <c:pt idx="7586">
                  <c:v>3.0481947595315112E-3</c:v>
                </c:pt>
                <c:pt idx="7587">
                  <c:v>3.0824494255510663E-3</c:v>
                </c:pt>
                <c:pt idx="7588">
                  <c:v>3.1150914695407934E-3</c:v>
                </c:pt>
                <c:pt idx="7589">
                  <c:v>3.1461124136742272E-3</c:v>
                </c:pt>
                <c:pt idx="7590">
                  <c:v>3.1755045867117946E-3</c:v>
                </c:pt>
                <c:pt idx="7591">
                  <c:v>3.2032611241239687E-3</c:v>
                </c:pt>
                <c:pt idx="7592">
                  <c:v>3.2293759678390242E-3</c:v>
                </c:pt>
                <c:pt idx="7593">
                  <c:v>3.2538438656104039E-3</c:v>
                </c:pt>
                <c:pt idx="7594">
                  <c:v>3.2766603700043516E-3</c:v>
                </c:pt>
                <c:pt idx="7595">
                  <c:v>3.2978218370056482E-3</c:v>
                </c:pt>
                <c:pt idx="7596">
                  <c:v>3.3173254242482319E-3</c:v>
                </c:pt>
                <c:pt idx="7597">
                  <c:v>3.3351690888756514E-3</c:v>
                </c:pt>
                <c:pt idx="7598">
                  <c:v>3.351351585039737E-3</c:v>
                </c:pt>
                <c:pt idx="7599">
                  <c:v>3.3658724610064914E-3</c:v>
                </c:pt>
                <c:pt idx="7600">
                  <c:v>3.3787320559261094E-3</c:v>
                </c:pt>
                <c:pt idx="7601">
                  <c:v>3.3899314962236916E-3</c:v>
                </c:pt>
                <c:pt idx="7602">
                  <c:v>3.3994726916366565E-3</c:v>
                </c:pt>
                <c:pt idx="7603">
                  <c:v>3.4073583309047867E-3</c:v>
                </c:pt>
                <c:pt idx="7604">
                  <c:v>3.4135918770920883E-3</c:v>
                </c:pt>
                <c:pt idx="7605">
                  <c:v>3.4181775625800933E-3</c:v>
                </c:pt>
                <c:pt idx="7606">
                  <c:v>3.4211203837043172E-3</c:v>
                </c:pt>
                <c:pt idx="7607">
                  <c:v>3.422426095059453E-3</c:v>
                </c:pt>
                <c:pt idx="7608">
                  <c:v>3.4221012034681155E-3</c:v>
                </c:pt>
                <c:pt idx="7609">
                  <c:v>3.4201529616061485E-3</c:v>
                </c:pt>
                <c:pt idx="7610">
                  <c:v>3.4165893613290056E-3</c:v>
                </c:pt>
                <c:pt idx="7611">
                  <c:v>3.4114191266466356E-3</c:v>
                </c:pt>
                <c:pt idx="7612">
                  <c:v>3.4046517063987857E-3</c:v>
                </c:pt>
                <c:pt idx="7613">
                  <c:v>3.39629726660883E-3</c:v>
                </c:pt>
                <c:pt idx="7614">
                  <c:v>3.3863666825442243E-3</c:v>
                </c:pt>
                <c:pt idx="7615">
                  <c:v>3.374871530459228E-3</c:v>
                </c:pt>
                <c:pt idx="7616">
                  <c:v>3.3618240790476484E-3</c:v>
                </c:pt>
                <c:pt idx="7617">
                  <c:v>3.3472372806042593E-3</c:v>
                </c:pt>
                <c:pt idx="7618">
                  <c:v>3.331124761897205E-3</c:v>
                </c:pt>
                <c:pt idx="7619">
                  <c:v>3.3135008147668929E-3</c:v>
                </c:pt>
                <c:pt idx="7620">
                  <c:v>3.2943803864404152E-3</c:v>
                </c:pt>
                <c:pt idx="7621">
                  <c:v>3.2737790695842972E-3</c:v>
                </c:pt>
                <c:pt idx="7622">
                  <c:v>3.2517130920912112E-3</c:v>
                </c:pt>
                <c:pt idx="7623">
                  <c:v>3.2281993066085013E-3</c:v>
                </c:pt>
                <c:pt idx="7624">
                  <c:v>3.2032551798195272E-3</c:v>
                </c:pt>
                <c:pt idx="7625">
                  <c:v>3.1768987814757917E-3</c:v>
                </c:pt>
                <c:pt idx="7626">
                  <c:v>3.1491487731901842E-3</c:v>
                </c:pt>
                <c:pt idx="7627">
                  <c:v>3.1200243970097453E-3</c:v>
                </c:pt>
                <c:pt idx="7628">
                  <c:v>3.0895454637389712E-3</c:v>
                </c:pt>
                <c:pt idx="7629">
                  <c:v>3.0577323410681621E-3</c:v>
                </c:pt>
                <c:pt idx="7630">
                  <c:v>3.0246059414761458E-3</c:v>
                </c:pt>
                <c:pt idx="7631">
                  <c:v>2.9901877099303207E-3</c:v>
                </c:pt>
                <c:pt idx="7632">
                  <c:v>2.9544996113846336E-3</c:v>
                </c:pt>
                <c:pt idx="7633">
                  <c:v>2.9175641180864608E-3</c:v>
                </c:pt>
                <c:pt idx="7634">
                  <c:v>2.8794041967080465E-3</c:v>
                </c:pt>
                <c:pt idx="7635">
                  <c:v>2.8400432952730894E-3</c:v>
                </c:pt>
                <c:pt idx="7636">
                  <c:v>2.7995053299464212E-3</c:v>
                </c:pt>
                <c:pt idx="7637">
                  <c:v>2.757814671630989E-3</c:v>
                </c:pt>
                <c:pt idx="7638">
                  <c:v>2.7149961324147401E-3</c:v>
                </c:pt>
                <c:pt idx="7639">
                  <c:v>2.6710749518778594E-3</c:v>
                </c:pt>
                <c:pt idx="7640">
                  <c:v>2.6260767832449127E-3</c:v>
                </c:pt>
                <c:pt idx="7641">
                  <c:v>2.5800276794037541E-3</c:v>
                </c:pt>
                <c:pt idx="7642">
                  <c:v>2.5329540787950603E-3</c:v>
                </c:pt>
                <c:pt idx="7643">
                  <c:v>2.4848827911807844E-3</c:v>
                </c:pt>
                <c:pt idx="7644">
                  <c:v>2.435840983305662E-3</c:v>
                </c:pt>
                <c:pt idx="7645">
                  <c:v>2.3858561644382993E-3</c:v>
                </c:pt>
                <c:pt idx="7646">
                  <c:v>2.3349561718147326E-3</c:v>
                </c:pt>
                <c:pt idx="7647">
                  <c:v>2.2831691560103807E-3</c:v>
                </c:pt>
                <c:pt idx="7648">
                  <c:v>2.23052356619176E-3</c:v>
                </c:pt>
                <c:pt idx="7649">
                  <c:v>2.1770481353195828E-3</c:v>
                </c:pt>
                <c:pt idx="7650">
                  <c:v>2.1227718652724217E-3</c:v>
                </c:pt>
                <c:pt idx="7651">
                  <c:v>2.06772401189744E-3</c:v>
                </c:pt>
                <c:pt idx="7652">
                  <c:v>2.0119340700265461E-3</c:v>
                </c:pt>
                <c:pt idx="7653">
                  <c:v>1.9554317584216867E-3</c:v>
                </c:pt>
                <c:pt idx="7654">
                  <c:v>1.8982470046972439E-3</c:v>
                </c:pt>
                <c:pt idx="7655">
                  <c:v>1.8404099301975788E-3</c:v>
                </c:pt>
                <c:pt idx="7656">
                  <c:v>1.7819508348531896E-3</c:v>
                </c:pt>
                <c:pt idx="7657">
                  <c:v>1.7229001820197173E-3</c:v>
                </c:pt>
                <c:pt idx="7658">
                  <c:v>1.6632885832992372E-3</c:v>
                </c:pt>
                <c:pt idx="7659">
                  <c:v>1.6031467833653218E-3</c:v>
                </c:pt>
                <c:pt idx="7660">
                  <c:v>1.5425056447809389E-3</c:v>
                </c:pt>
                <c:pt idx="7661">
                  <c:v>1.4813961328368948E-3</c:v>
                </c:pt>
                <c:pt idx="7662">
                  <c:v>1.4198493004029002E-3</c:v>
                </c:pt>
                <c:pt idx="7663">
                  <c:v>1.3578962727976735E-3</c:v>
                </c:pt>
                <c:pt idx="7664">
                  <c:v>1.2955682327021958E-3</c:v>
                </c:pt>
                <c:pt idx="7665">
                  <c:v>1.2328964050999176E-3</c:v>
                </c:pt>
                <c:pt idx="7666">
                  <c:v>1.169912042271239E-3</c:v>
                </c:pt>
                <c:pt idx="7667">
                  <c:v>1.1066464088347245E-3</c:v>
                </c:pt>
                <c:pt idx="7668">
                  <c:v>1.0431307668457986E-3</c:v>
                </c:pt>
                <c:pt idx="7669">
                  <c:v>9.7939636097157381E-4</c:v>
                </c:pt>
                <c:pt idx="7670">
                  <c:v>9.1547440373220261E-4</c:v>
                </c:pt>
                <c:pt idx="7671">
                  <c:v>8.5139606081346671E-4</c:v>
                </c:pt>
                <c:pt idx="7672">
                  <c:v>7.8719243647848859E-4</c:v>
                </c:pt>
                <c:pt idx="7673">
                  <c:v>7.2289455907291857E-4</c:v>
                </c:pt>
                <c:pt idx="7674">
                  <c:v>6.5853336661275675E-4</c:v>
                </c:pt>
                <c:pt idx="7675">
                  <c:v>5.9413969249523415E-4</c:v>
                </c:pt>
                <c:pt idx="7676">
                  <c:v>5.2974425131833774E-4</c:v>
                </c:pt>
                <c:pt idx="7677">
                  <c:v>4.6537762480511401E-4</c:v>
                </c:pt>
                <c:pt idx="7678">
                  <c:v>4.0107024786827572E-4</c:v>
                </c:pt>
                <c:pt idx="7679">
                  <c:v>3.3685239480163708E-4</c:v>
                </c:pt>
                <c:pt idx="7680">
                  <c:v>2.7275416560129835E-4</c:v>
                </c:pt>
                <c:pt idx="7681">
                  <c:v>2.088054724351425E-4</c:v>
                </c:pt>
                <c:pt idx="7682">
                  <c:v>1.450360262632821E-4</c:v>
                </c:pt>
                <c:pt idx="7683">
                  <c:v>8.1475323577419824E-5</c:v>
                </c:pt>
                <c:pt idx="7684">
                  <c:v>1.8152633400273141E-5</c:v>
                </c:pt>
                <c:pt idx="7685">
                  <c:v>-4.4903015703505472E-5</c:v>
                </c:pt>
                <c:pt idx="7686">
                  <c:v>-1.076628483139421E-4</c:v>
                </c:pt>
                <c:pt idx="7687">
                  <c:v>-1.7009835472306473E-4</c:v>
                </c:pt>
                <c:pt idx="7688">
                  <c:v>-2.3218130332300837E-4</c:v>
                </c:pt>
                <c:pt idx="7689">
                  <c:v>-2.9388375277777674E-4</c:v>
                </c:pt>
                <c:pt idx="7690">
                  <c:v>-3.5517806409116694E-4</c:v>
                </c:pt>
                <c:pt idx="7691">
                  <c:v>-4.1603691231305371E-4</c:v>
                </c:pt>
                <c:pt idx="7692">
                  <c:v>-4.7643329819460335E-4</c:v>
                </c:pt>
                <c:pt idx="7693">
                  <c:v>-5.3634055964919315E-4</c:v>
                </c:pt>
                <c:pt idx="7694">
                  <c:v>-5.9573238282530723E-4</c:v>
                </c:pt>
                <c:pt idx="7695">
                  <c:v>-6.5458281318094046E-4</c:v>
                </c:pt>
                <c:pt idx="7696">
                  <c:v>-7.1286626619174458E-4</c:v>
                </c:pt>
                <c:pt idx="7697">
                  <c:v>-7.7055753790568034E-4</c:v>
                </c:pt>
                <c:pt idx="7698">
                  <c:v>-8.2763181524768761E-4</c:v>
                </c:pt>
                <c:pt idx="7699">
                  <c:v>-8.8406468610565563E-4</c:v>
                </c:pt>
                <c:pt idx="7700">
                  <c:v>-9.3983214916226678E-4</c:v>
                </c:pt>
                <c:pt idx="7701">
                  <c:v>-9.9491062352057751E-4</c:v>
                </c:pt>
                <c:pt idx="7702">
                  <c:v>-1.0492769580279831E-3</c:v>
                </c:pt>
                <c:pt idx="7703">
                  <c:v>-1.1029084404800419E-3</c:v>
                </c:pt>
                <c:pt idx="7704">
                  <c:v>-1.1557828064053719E-3</c:v>
                </c:pt>
                <c:pt idx="7705">
                  <c:v>-1.2078782477401133E-3</c:v>
                </c:pt>
                <c:pt idx="7706">
                  <c:v>-1.2591734211582768E-3</c:v>
                </c:pt>
                <c:pt idx="7707">
                  <c:v>-1.3096474562277738E-3</c:v>
                </c:pt>
                <c:pt idx="7708">
                  <c:v>-1.3592799632081991E-3</c:v>
                </c:pt>
                <c:pt idx="7709">
                  <c:v>-1.4080510406899358E-3</c:v>
                </c:pt>
                <c:pt idx="7710">
                  <c:v>-1.4559412828872625E-3</c:v>
                </c:pt>
                <c:pt idx="7711">
                  <c:v>-1.5029317866947633E-3</c:v>
                </c:pt>
                <c:pt idx="7712">
                  <c:v>-1.5490041584733094E-3</c:v>
                </c:pt>
                <c:pt idx="7713">
                  <c:v>-1.5941405206170596E-3</c:v>
                </c:pt>
                <c:pt idx="7714">
                  <c:v>-1.6383235176772194E-3</c:v>
                </c:pt>
                <c:pt idx="7715">
                  <c:v>-1.6815363224377451E-3</c:v>
                </c:pt>
                <c:pt idx="7716">
                  <c:v>-1.7237626416120721E-3</c:v>
                </c:pt>
                <c:pt idx="7717">
                  <c:v>-1.7649867211271288E-3</c:v>
                </c:pt>
                <c:pt idx="7718">
                  <c:v>-1.8051933514075431E-3</c:v>
                </c:pt>
                <c:pt idx="7719">
                  <c:v>-1.8443678721152183E-3</c:v>
                </c:pt>
                <c:pt idx="7720">
                  <c:v>-1.8824961768110797E-3</c:v>
                </c:pt>
                <c:pt idx="7721">
                  <c:v>-1.9195647171515323E-3</c:v>
                </c:pt>
                <c:pt idx="7722">
                  <c:v>-1.9555605069415056E-3</c:v>
                </c:pt>
                <c:pt idx="7723">
                  <c:v>-1.9904711258539385E-3</c:v>
                </c:pt>
                <c:pt idx="7724">
                  <c:v>-2.0242847228522619E-3</c:v>
                </c:pt>
                <c:pt idx="7725">
                  <c:v>-2.0569900193349163E-3</c:v>
                </c:pt>
                <c:pt idx="7726">
                  <c:v>-2.0885763120256449E-3</c:v>
                </c:pt>
                <c:pt idx="7727">
                  <c:v>-2.1190334754849984E-3</c:v>
                </c:pt>
                <c:pt idx="7728">
                  <c:v>-2.1483519644901116E-3</c:v>
                </c:pt>
                <c:pt idx="7729">
                  <c:v>-2.176522815975575E-3</c:v>
                </c:pt>
                <c:pt idx="7730">
                  <c:v>-2.2035376507939558E-3</c:v>
                </c:pt>
                <c:pt idx="7731">
                  <c:v>-2.2293886750886747E-3</c:v>
                </c:pt>
                <c:pt idx="7732">
                  <c:v>-2.2540686815653043E-3</c:v>
                </c:pt>
                <c:pt idx="7733">
                  <c:v>-2.2775710502238957E-3</c:v>
                </c:pt>
                <c:pt idx="7734">
                  <c:v>-2.2998897490377839E-3</c:v>
                </c:pt>
                <c:pt idx="7735">
                  <c:v>-2.3210193342213781E-3</c:v>
                </c:pt>
                <c:pt idx="7736">
                  <c:v>-2.3409549502641791E-3</c:v>
                </c:pt>
                <c:pt idx="7737">
                  <c:v>-2.3596923296718437E-3</c:v>
                </c:pt>
                <c:pt idx="7738">
                  <c:v>-2.3772277924305084E-3</c:v>
                </c:pt>
                <c:pt idx="7739">
                  <c:v>-2.393558245201724E-3</c:v>
                </c:pt>
                <c:pt idx="7740">
                  <c:v>-2.4086811802327269E-3</c:v>
                </c:pt>
                <c:pt idx="7741">
                  <c:v>-2.4225946740022214E-3</c:v>
                </c:pt>
                <c:pt idx="7742">
                  <c:v>-2.4352973855877227E-3</c:v>
                </c:pt>
                <c:pt idx="7743">
                  <c:v>-2.4467885547619981E-3</c:v>
                </c:pt>
                <c:pt idx="7744">
                  <c:v>-2.4570679998330287E-3</c:v>
                </c:pt>
                <c:pt idx="7745">
                  <c:v>-2.4661361152101442E-3</c:v>
                </c:pt>
                <c:pt idx="7746">
                  <c:v>-2.473993868709533E-3</c:v>
                </c:pt>
                <c:pt idx="7747">
                  <c:v>-2.4806427985896965E-3</c:v>
                </c:pt>
                <c:pt idx="7748">
                  <c:v>-2.4860850103511508E-3</c:v>
                </c:pt>
                <c:pt idx="7749">
                  <c:v>-2.4903231732562787E-3</c:v>
                </c:pt>
                <c:pt idx="7750">
                  <c:v>-2.4933605166192661E-3</c:v>
                </c:pt>
                <c:pt idx="7751">
                  <c:v>-2.4952008258216532E-3</c:v>
                </c:pt>
                <c:pt idx="7752">
                  <c:v>-2.4958484381024989E-3</c:v>
                </c:pt>
                <c:pt idx="7753">
                  <c:v>-2.4953082380986535E-3</c:v>
                </c:pt>
                <c:pt idx="7754">
                  <c:v>-2.4935856531353353E-3</c:v>
                </c:pt>
                <c:pt idx="7755">
                  <c:v>-2.4906866482918804E-3</c:v>
                </c:pt>
                <c:pt idx="7756">
                  <c:v>-2.4866177212281627E-3</c:v>
                </c:pt>
                <c:pt idx="7757">
                  <c:v>-2.4813858967792112E-3</c:v>
                </c:pt>
                <c:pt idx="7758">
                  <c:v>-2.4749987213266108E-3</c:v>
                </c:pt>
                <c:pt idx="7759">
                  <c:v>-2.4674642569439461E-3</c:v>
                </c:pt>
                <c:pt idx="7760">
                  <c:v>-2.4587910753282594E-3</c:v>
                </c:pt>
                <c:pt idx="7761">
                  <c:v>-2.448988251503571E-3</c:v>
                </c:pt>
                <c:pt idx="7762">
                  <c:v>-2.4380653573299236E-3</c:v>
                </c:pt>
                <c:pt idx="7763">
                  <c:v>-2.4260324547903302E-3</c:v>
                </c:pt>
                <c:pt idx="7764">
                  <c:v>-2.4129000890802262E-3</c:v>
                </c:pt>
                <c:pt idx="7765">
                  <c:v>-2.398679281500457E-3</c:v>
                </c:pt>
                <c:pt idx="7766">
                  <c:v>-2.3833815221490054E-3</c:v>
                </c:pt>
                <c:pt idx="7767">
                  <c:v>-2.3670187624284041E-3</c:v>
                </c:pt>
                <c:pt idx="7768">
                  <c:v>-2.3496034073558431E-3</c:v>
                </c:pt>
                <c:pt idx="7769">
                  <c:v>-2.3311483077080994E-3</c:v>
                </c:pt>
                <c:pt idx="7770">
                  <c:v>-2.3116667519710392E-3</c:v>
                </c:pt>
                <c:pt idx="7771">
                  <c:v>-2.2911724581303502E-3</c:v>
                </c:pt>
                <c:pt idx="7772">
                  <c:v>-2.2696795652930426E-3</c:v>
                </c:pt>
                <c:pt idx="7773">
                  <c:v>-2.2472026251237035E-3</c:v>
                </c:pt>
                <c:pt idx="7774">
                  <c:v>-2.2237565931647559E-3</c:v>
                </c:pt>
                <c:pt idx="7775">
                  <c:v>-2.1993568199538522E-3</c:v>
                </c:pt>
                <c:pt idx="7776">
                  <c:v>-2.1740190420316799E-3</c:v>
                </c:pt>
                <c:pt idx="7777">
                  <c:v>-2.147759372782328E-3</c:v>
                </c:pt>
                <c:pt idx="7778">
                  <c:v>-2.1205942931492761E-3</c:v>
                </c:pt>
                <c:pt idx="7779">
                  <c:v>-2.0925406421987347E-3</c:v>
                </c:pt>
                <c:pt idx="7780">
                  <c:v>-2.063615607584994E-3</c:v>
                </c:pt>
                <c:pt idx="7781">
                  <c:v>-2.0338367158460658E-3</c:v>
                </c:pt>
                <c:pt idx="7782">
                  <c:v>-2.0032218226333732E-3</c:v>
                </c:pt>
                <c:pt idx="7783">
                  <c:v>-1.9717891027830423E-3</c:v>
                </c:pt>
                <c:pt idx="7784">
                  <c:v>-1.9395570403078551E-3</c:v>
                </c:pt>
                <c:pt idx="7785">
                  <c:v>-1.906544418269067E-3</c:v>
                </c:pt>
                <c:pt idx="7786">
                  <c:v>-1.8727703085588947E-3</c:v>
                </c:pt>
                <c:pt idx="7787">
                  <c:v>-1.8382540615893459E-3</c:v>
                </c:pt>
                <c:pt idx="7788">
                  <c:v>-1.8030152958908726E-3</c:v>
                </c:pt>
                <c:pt idx="7789">
                  <c:v>-1.7670738876311215E-3</c:v>
                </c:pt>
                <c:pt idx="7790">
                  <c:v>-1.7304499600572663E-3</c:v>
                </c:pt>
                <c:pt idx="7791">
                  <c:v>-1.693163872863903E-3</c:v>
                </c:pt>
                <c:pt idx="7792">
                  <c:v>-1.655236211498565E-3</c:v>
                </c:pt>
                <c:pt idx="7793">
                  <c:v>-1.6166877764058048E-3</c:v>
                </c:pt>
                <c:pt idx="7794">
                  <c:v>-1.577539572216435E-3</c:v>
                </c:pt>
                <c:pt idx="7795">
                  <c:v>-1.5378127968815527E-3</c:v>
                </c:pt>
                <c:pt idx="7796">
                  <c:v>-1.4975288307727376E-3</c:v>
                </c:pt>
                <c:pt idx="7797">
                  <c:v>-1.4567092257296709E-3</c:v>
                </c:pt>
                <c:pt idx="7798">
                  <c:v>-1.4153756940907937E-3</c:v>
                </c:pt>
                <c:pt idx="7799">
                  <c:v>-1.3735500976754399E-3</c:v>
                </c:pt>
                <c:pt idx="7800">
                  <c:v>-1.3312544367583348E-3</c:v>
                </c:pt>
                <c:pt idx="7801">
                  <c:v>-1.2885108390245914E-3</c:v>
                </c:pt>
                <c:pt idx="7802">
                  <c:v>-1.2453415485042571E-3</c:v>
                </c:pt>
                <c:pt idx="7803">
                  <c:v>-1.2017689145043177E-3</c:v>
                </c:pt>
                <c:pt idx="7804">
                  <c:v>-1.1578153805432462E-3</c:v>
                </c:pt>
                <c:pt idx="7805">
                  <c:v>-1.1135034732847016E-3</c:v>
                </c:pt>
                <c:pt idx="7806">
                  <c:v>-1.0688557914761286E-3</c:v>
                </c:pt>
                <c:pt idx="7807">
                  <c:v>-1.0238949949065799E-3</c:v>
                </c:pt>
                <c:pt idx="7808">
                  <c:v>-9.786437933875286E-4</c:v>
                </c:pt>
                <c:pt idx="7809">
                  <c:v>-9.3312493574819228E-4</c:v>
                </c:pt>
                <c:pt idx="7810">
                  <c:v>-8.8736119886025533E-4</c:v>
                </c:pt>
                <c:pt idx="7811">
                  <c:v>-8.4137537671516915E-4</c:v>
                </c:pt>
                <c:pt idx="7812">
                  <c:v>-7.9519026951370246E-4</c:v>
                </c:pt>
                <c:pt idx="7813">
                  <c:v>-7.4882867282352237E-4</c:v>
                </c:pt>
                <c:pt idx="7814">
                  <c:v>-7.0231336676560897E-4</c:v>
                </c:pt>
                <c:pt idx="7815">
                  <c:v>-6.5566710527850051E-4</c:v>
                </c:pt>
                <c:pt idx="7816">
                  <c:v>-6.0891260542098307E-4</c:v>
                </c:pt>
                <c:pt idx="7817">
                  <c:v>-5.6207253674921869E-4</c:v>
                </c:pt>
                <c:pt idx="7818">
                  <c:v>-5.1516951075794765E-4</c:v>
                </c:pt>
                <c:pt idx="7819">
                  <c:v>-4.6822607039820211E-4</c:v>
                </c:pt>
                <c:pt idx="7820">
                  <c:v>-4.21264679682273E-4</c:v>
                </c:pt>
                <c:pt idx="7821">
                  <c:v>-3.743077133427637E-4</c:v>
                </c:pt>
                <c:pt idx="7822">
                  <c:v>-3.2737744661865933E-4</c:v>
                </c:pt>
                <c:pt idx="7823">
                  <c:v>-2.8049604509303286E-4</c:v>
                </c:pt>
                <c:pt idx="7824">
                  <c:v>-2.3368555466342153E-4</c:v>
                </c:pt>
                <c:pt idx="7825">
                  <c:v>-1.8696789158362641E-4</c:v>
                </c:pt>
                <c:pt idx="7826">
                  <c:v>-1.4036483263215241E-4</c:v>
                </c:pt>
                <c:pt idx="7827">
                  <c:v>-9.3898005371670354E-5</c:v>
                </c:pt>
                <c:pt idx="7828">
                  <c:v>-4.7588878525696736E-5</c:v>
                </c:pt>
                <c:pt idx="7829">
                  <c:v>-1.4587525188499881E-6</c:v>
                </c:pt>
                <c:pt idx="7830">
                  <c:v>4.4471249980631777E-5</c:v>
                </c:pt>
                <c:pt idx="7831">
                  <c:v>9.0180193257931855E-5</c:v>
                </c:pt>
                <c:pt idx="7832">
                  <c:v>1.3564733766747308E-4</c:v>
                </c:pt>
                <c:pt idx="7833">
                  <c:v>1.8085214870878401E-4</c:v>
                </c:pt>
                <c:pt idx="7834">
                  <c:v>2.2577430575636666E-4</c:v>
                </c:pt>
                <c:pt idx="7835">
                  <c:v>2.7039371088982071E-4</c:v>
                </c:pt>
                <c:pt idx="7836">
                  <c:v>3.1469049740981783E-4</c:v>
                </c:pt>
                <c:pt idx="7837">
                  <c:v>3.5864503828133323E-4</c:v>
                </c:pt>
                <c:pt idx="7838">
                  <c:v>4.0223795438767111E-4</c:v>
                </c:pt>
                <c:pt idx="7839">
                  <c:v>4.4545012269554053E-4</c:v>
                </c:pt>
                <c:pt idx="7840">
                  <c:v>4.8826268416948967E-4</c:v>
                </c:pt>
                <c:pt idx="7841">
                  <c:v>5.3065705161359754E-4</c:v>
                </c:pt>
                <c:pt idx="7842">
                  <c:v>5.7261491729380671E-4</c:v>
                </c:pt>
                <c:pt idx="7843">
                  <c:v>6.1411826041854098E-4</c:v>
                </c:pt>
                <c:pt idx="7844">
                  <c:v>6.5514935443803019E-4</c:v>
                </c:pt>
                <c:pt idx="7845">
                  <c:v>6.9569077421077741E-4</c:v>
                </c:pt>
                <c:pt idx="7846">
                  <c:v>7.3572540292409546E-4</c:v>
                </c:pt>
                <c:pt idx="7847">
                  <c:v>7.7523643890025284E-4</c:v>
                </c:pt>
                <c:pt idx="7848">
                  <c:v>8.1420740218872563E-4</c:v>
                </c:pt>
                <c:pt idx="7849">
                  <c:v>8.5262214101390751E-4</c:v>
                </c:pt>
                <c:pt idx="7850">
                  <c:v>8.9046483799366078E-4</c:v>
                </c:pt>
                <c:pt idx="7851">
                  <c:v>9.277200162138903E-4</c:v>
                </c:pt>
                <c:pt idx="7852">
                  <c:v>9.6437254502835352E-4</c:v>
                </c:pt>
                <c:pt idx="7853">
                  <c:v>1.0004076458699663E-3</c:v>
                </c:pt>
                <c:pt idx="7854">
                  <c:v>1.0358108975898469E-3</c:v>
                </c:pt>
                <c:pt idx="7855">
                  <c:v>1.070568241833486E-3</c:v>
                </c:pt>
                <c:pt idx="7856">
                  <c:v>1.1046659881103027E-3</c:v>
                </c:pt>
                <c:pt idx="7857">
                  <c:v>1.1380908186951033E-3</c:v>
                </c:pt>
                <c:pt idx="7858">
                  <c:v>1.1708297933384476E-3</c:v>
                </c:pt>
                <c:pt idx="7859">
                  <c:v>1.2028703537258099E-3</c:v>
                </c:pt>
                <c:pt idx="7860">
                  <c:v>1.2342003278638064E-3</c:v>
                </c:pt>
                <c:pt idx="7861">
                  <c:v>1.2648079340569188E-3</c:v>
                </c:pt>
                <c:pt idx="7862">
                  <c:v>1.2946817849335897E-3</c:v>
                </c:pt>
                <c:pt idx="7863">
                  <c:v>1.3238108910228604E-3</c:v>
                </c:pt>
                <c:pt idx="7864">
                  <c:v>1.3521846643074523E-3</c:v>
                </c:pt>
                <c:pt idx="7865">
                  <c:v>1.3797929214871961E-3</c:v>
                </c:pt>
                <c:pt idx="7866">
                  <c:v>1.4066258870342216E-3</c:v>
                </c:pt>
                <c:pt idx="7867">
                  <c:v>1.4326741960941827E-3</c:v>
                </c:pt>
                <c:pt idx="7868">
                  <c:v>1.4579288970965104E-3</c:v>
                </c:pt>
                <c:pt idx="7869">
                  <c:v>1.4823814542593221E-3</c:v>
                </c:pt>
                <c:pt idx="7870">
                  <c:v>1.5060237497784843E-3</c:v>
                </c:pt>
                <c:pt idx="7871">
                  <c:v>1.5288480859203763E-3</c:v>
                </c:pt>
                <c:pt idx="7872">
                  <c:v>1.5508471867984304E-3</c:v>
                </c:pt>
                <c:pt idx="7873">
                  <c:v>1.5720142000089929E-3</c:v>
                </c:pt>
                <c:pt idx="7874">
                  <c:v>1.5923426980470729E-3</c:v>
                </c:pt>
              </c:numCache>
            </c:numRef>
          </c:yVal>
          <c:smooth val="0"/>
          <c:extLst>
            <c:ext xmlns:c16="http://schemas.microsoft.com/office/drawing/2014/chart" uri="{C3380CC4-5D6E-409C-BE32-E72D297353CC}">
              <c16:uniqueId val="{00000000-52B9-4B07-B479-16FF5CC6B7FF}"/>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r>
                  <a:rPr lang="en-US" baseline="0"/>
                  <a:t> in Contact Forc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B97F-45FE-8879-902F6B835CB7}"/>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B97F-45FE-8879-902F6B835CB7}"/>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Profile1</c:v>
          </c:tx>
          <c:spPr>
            <a:ln w="12700">
              <a:solidFill>
                <a:srgbClr val="C00000"/>
              </a:solidFill>
            </a:ln>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C$3:$C$7877</c:f>
              <c:numCache>
                <c:formatCode>General</c:formatCode>
                <c:ptCount val="7875"/>
                <c:pt idx="0">
                  <c:v>0</c:v>
                </c:pt>
                <c:pt idx="1">
                  <c:v>-5.9568000000000003E-2</c:v>
                </c:pt>
                <c:pt idx="2">
                  <c:v>-0.11848</c:v>
                </c:pt>
                <c:pt idx="3">
                  <c:v>-0.15262000000000001</c:v>
                </c:pt>
                <c:pt idx="4">
                  <c:v>-0.15454999999999999</c:v>
                </c:pt>
                <c:pt idx="5">
                  <c:v>-0.13952999999999999</c:v>
                </c:pt>
                <c:pt idx="6">
                  <c:v>-0.12583</c:v>
                </c:pt>
                <c:pt idx="7">
                  <c:v>-0.11834</c:v>
                </c:pt>
                <c:pt idx="8">
                  <c:v>-0.11073</c:v>
                </c:pt>
                <c:pt idx="9">
                  <c:v>-9.5935999999999994E-2</c:v>
                </c:pt>
                <c:pt idx="10">
                  <c:v>-7.4192999999999995E-2</c:v>
                </c:pt>
                <c:pt idx="11">
                  <c:v>-5.5890000000000002E-2</c:v>
                </c:pt>
                <c:pt idx="12">
                  <c:v>-5.4557000000000001E-2</c:v>
                </c:pt>
                <c:pt idx="13">
                  <c:v>-7.2456000000000007E-2</c:v>
                </c:pt>
                <c:pt idx="14">
                  <c:v>-9.7485000000000002E-2</c:v>
                </c:pt>
                <c:pt idx="15">
                  <c:v>-0.11974</c:v>
                </c:pt>
                <c:pt idx="16">
                  <c:v>-0.14399000000000001</c:v>
                </c:pt>
                <c:pt idx="17">
                  <c:v>-0.17637</c:v>
                </c:pt>
                <c:pt idx="18">
                  <c:v>-0.20593</c:v>
                </c:pt>
                <c:pt idx="19">
                  <c:v>-0.21393000000000001</c:v>
                </c:pt>
                <c:pt idx="20">
                  <c:v>-0.19853000000000001</c:v>
                </c:pt>
                <c:pt idx="21">
                  <c:v>-0.17548</c:v>
                </c:pt>
                <c:pt idx="22">
                  <c:v>-0.15432999999999999</c:v>
                </c:pt>
                <c:pt idx="23">
                  <c:v>-0.13012000000000001</c:v>
                </c:pt>
                <c:pt idx="24">
                  <c:v>-0.10170999999999999</c:v>
                </c:pt>
                <c:pt idx="25">
                  <c:v>-8.1739999999999993E-2</c:v>
                </c:pt>
                <c:pt idx="26">
                  <c:v>-7.9517000000000004E-2</c:v>
                </c:pt>
                <c:pt idx="27">
                  <c:v>-8.6254999999999998E-2</c:v>
                </c:pt>
                <c:pt idx="28">
                  <c:v>-8.7585999999999997E-2</c:v>
                </c:pt>
                <c:pt idx="29">
                  <c:v>-8.2108E-2</c:v>
                </c:pt>
                <c:pt idx="30">
                  <c:v>-7.8394000000000005E-2</c:v>
                </c:pt>
                <c:pt idx="31">
                  <c:v>-8.1394999999999995E-2</c:v>
                </c:pt>
                <c:pt idx="32">
                  <c:v>-9.0959999999999999E-2</c:v>
                </c:pt>
                <c:pt idx="33">
                  <c:v>-0.10619000000000001</c:v>
                </c:pt>
                <c:pt idx="34">
                  <c:v>-0.12059</c:v>
                </c:pt>
                <c:pt idx="35">
                  <c:v>-0.12012</c:v>
                </c:pt>
                <c:pt idx="36">
                  <c:v>-9.9811999999999998E-2</c:v>
                </c:pt>
                <c:pt idx="37">
                  <c:v>-7.9515000000000002E-2</c:v>
                </c:pt>
                <c:pt idx="38">
                  <c:v>-8.8313000000000003E-2</c:v>
                </c:pt>
                <c:pt idx="39">
                  <c:v>-0.13159000000000001</c:v>
                </c:pt>
                <c:pt idx="40">
                  <c:v>-0.18490999999999999</c:v>
                </c:pt>
                <c:pt idx="41">
                  <c:v>-0.22305</c:v>
                </c:pt>
                <c:pt idx="42">
                  <c:v>-0.24437</c:v>
                </c:pt>
                <c:pt idx="43">
                  <c:v>-0.26323999999999997</c:v>
                </c:pt>
                <c:pt idx="44">
                  <c:v>-0.29039999999999999</c:v>
                </c:pt>
                <c:pt idx="45">
                  <c:v>-0.32858999999999999</c:v>
                </c:pt>
                <c:pt idx="46">
                  <c:v>-0.37763999999999998</c:v>
                </c:pt>
                <c:pt idx="47">
                  <c:v>-0.43147000000000002</c:v>
                </c:pt>
                <c:pt idx="48">
                  <c:v>-0.47416000000000003</c:v>
                </c:pt>
                <c:pt idx="49">
                  <c:v>-0.49063000000000001</c:v>
                </c:pt>
                <c:pt idx="50">
                  <c:v>-0.48220000000000002</c:v>
                </c:pt>
                <c:pt idx="51">
                  <c:v>-0.46396999999999999</c:v>
                </c:pt>
                <c:pt idx="52">
                  <c:v>-0.44623000000000002</c:v>
                </c:pt>
                <c:pt idx="53">
                  <c:v>-0.42613000000000001</c:v>
                </c:pt>
                <c:pt idx="54">
                  <c:v>-0.39842</c:v>
                </c:pt>
                <c:pt idx="55">
                  <c:v>-0.36559000000000003</c:v>
                </c:pt>
                <c:pt idx="56">
                  <c:v>-0.33243</c:v>
                </c:pt>
                <c:pt idx="57">
                  <c:v>-0.29713000000000001</c:v>
                </c:pt>
                <c:pt idx="58">
                  <c:v>-0.25462000000000001</c:v>
                </c:pt>
                <c:pt idx="59">
                  <c:v>-0.20723</c:v>
                </c:pt>
                <c:pt idx="60">
                  <c:v>-0.1668</c:v>
                </c:pt>
                <c:pt idx="61">
                  <c:v>-0.14529</c:v>
                </c:pt>
                <c:pt idx="62">
                  <c:v>-0.14388999999999999</c:v>
                </c:pt>
                <c:pt idx="63">
                  <c:v>-0.15010000000000001</c:v>
                </c:pt>
                <c:pt idx="64">
                  <c:v>-0.14707999999999999</c:v>
                </c:pt>
                <c:pt idx="65">
                  <c:v>-0.12988</c:v>
                </c:pt>
                <c:pt idx="66">
                  <c:v>-0.11219999999999999</c:v>
                </c:pt>
                <c:pt idx="67">
                  <c:v>-0.11047999999999999</c:v>
                </c:pt>
                <c:pt idx="68">
                  <c:v>-0.12058000000000001</c:v>
                </c:pt>
                <c:pt idx="69">
                  <c:v>-0.11885999999999999</c:v>
                </c:pt>
                <c:pt idx="70">
                  <c:v>-9.1354000000000005E-2</c:v>
                </c:pt>
                <c:pt idx="71">
                  <c:v>-5.3040999999999998E-2</c:v>
                </c:pt>
                <c:pt idx="72">
                  <c:v>-2.9894E-2</c:v>
                </c:pt>
                <c:pt idx="73">
                  <c:v>-2.8468E-2</c:v>
                </c:pt>
                <c:pt idx="74">
                  <c:v>-3.3861000000000002E-2</c:v>
                </c:pt>
                <c:pt idx="75">
                  <c:v>-3.2705999999999999E-2</c:v>
                </c:pt>
                <c:pt idx="76">
                  <c:v>-2.4326E-2</c:v>
                </c:pt>
                <c:pt idx="77">
                  <c:v>-9.5542999999999999E-3</c:v>
                </c:pt>
                <c:pt idx="78">
                  <c:v>1.6285999999999998E-2</c:v>
                </c:pt>
                <c:pt idx="79">
                  <c:v>5.2766E-2</c:v>
                </c:pt>
                <c:pt idx="80">
                  <c:v>8.7341000000000002E-2</c:v>
                </c:pt>
                <c:pt idx="81">
                  <c:v>0.10828</c:v>
                </c:pt>
                <c:pt idx="82">
                  <c:v>0.11971</c:v>
                </c:pt>
                <c:pt idx="83">
                  <c:v>0.13663</c:v>
                </c:pt>
                <c:pt idx="84">
                  <c:v>0.16775000000000001</c:v>
                </c:pt>
                <c:pt idx="85">
                  <c:v>0.20913999999999999</c:v>
                </c:pt>
                <c:pt idx="86">
                  <c:v>0.25096000000000002</c:v>
                </c:pt>
                <c:pt idx="87">
                  <c:v>0.28358</c:v>
                </c:pt>
                <c:pt idx="88">
                  <c:v>0.29951</c:v>
                </c:pt>
                <c:pt idx="89">
                  <c:v>0.29865000000000003</c:v>
                </c:pt>
                <c:pt idx="90">
                  <c:v>0.29379</c:v>
                </c:pt>
                <c:pt idx="91">
                  <c:v>0.30320000000000003</c:v>
                </c:pt>
                <c:pt idx="92">
                  <c:v>0.33235999999999999</c:v>
                </c:pt>
                <c:pt idx="93">
                  <c:v>0.36665999999999999</c:v>
                </c:pt>
                <c:pt idx="94">
                  <c:v>0.38716</c:v>
                </c:pt>
                <c:pt idx="95">
                  <c:v>0.39023000000000002</c:v>
                </c:pt>
                <c:pt idx="96">
                  <c:v>0.38668000000000002</c:v>
                </c:pt>
                <c:pt idx="97">
                  <c:v>0.38529000000000002</c:v>
                </c:pt>
                <c:pt idx="98">
                  <c:v>0.38588</c:v>
                </c:pt>
                <c:pt idx="99">
                  <c:v>0.38714999999999999</c:v>
                </c:pt>
                <c:pt idx="100">
                  <c:v>0.38949</c:v>
                </c:pt>
                <c:pt idx="101">
                  <c:v>0.38673000000000002</c:v>
                </c:pt>
                <c:pt idx="102">
                  <c:v>0.36758000000000002</c:v>
                </c:pt>
                <c:pt idx="103">
                  <c:v>0.33443000000000001</c:v>
                </c:pt>
                <c:pt idx="104">
                  <c:v>0.31102999999999997</c:v>
                </c:pt>
                <c:pt idx="105">
                  <c:v>0.31889000000000001</c:v>
                </c:pt>
                <c:pt idx="106">
                  <c:v>0.35138000000000003</c:v>
                </c:pt>
                <c:pt idx="107">
                  <c:v>0.3841</c:v>
                </c:pt>
                <c:pt idx="108">
                  <c:v>0.40623999999999999</c:v>
                </c:pt>
                <c:pt idx="109">
                  <c:v>0.42646000000000001</c:v>
                </c:pt>
                <c:pt idx="110">
                  <c:v>0.44990999999999998</c:v>
                </c:pt>
                <c:pt idx="111">
                  <c:v>0.46748000000000001</c:v>
                </c:pt>
                <c:pt idx="112">
                  <c:v>0.47211999999999998</c:v>
                </c:pt>
                <c:pt idx="113">
                  <c:v>0.46943000000000001</c:v>
                </c:pt>
                <c:pt idx="114">
                  <c:v>0.46438000000000001</c:v>
                </c:pt>
                <c:pt idx="115">
                  <c:v>0.45138</c:v>
                </c:pt>
                <c:pt idx="116">
                  <c:v>0.42810999999999999</c:v>
                </c:pt>
                <c:pt idx="117">
                  <c:v>0.40936</c:v>
                </c:pt>
                <c:pt idx="118">
                  <c:v>0.41443999999999998</c:v>
                </c:pt>
                <c:pt idx="119">
                  <c:v>0.44438</c:v>
                </c:pt>
                <c:pt idx="120">
                  <c:v>0.47916999999999998</c:v>
                </c:pt>
                <c:pt idx="121">
                  <c:v>0.49545</c:v>
                </c:pt>
                <c:pt idx="122">
                  <c:v>0.48283999999999999</c:v>
                </c:pt>
                <c:pt idx="123">
                  <c:v>0.44811000000000001</c:v>
                </c:pt>
                <c:pt idx="124">
                  <c:v>0.40894999999999998</c:v>
                </c:pt>
                <c:pt idx="125">
                  <c:v>0.38139000000000001</c:v>
                </c:pt>
                <c:pt idx="126">
                  <c:v>0.37028</c:v>
                </c:pt>
                <c:pt idx="127">
                  <c:v>0.37190000000000001</c:v>
                </c:pt>
                <c:pt idx="128">
                  <c:v>0.38156000000000001</c:v>
                </c:pt>
                <c:pt idx="129">
                  <c:v>0.39317000000000002</c:v>
                </c:pt>
                <c:pt idx="130">
                  <c:v>0.39809</c:v>
                </c:pt>
                <c:pt idx="131">
                  <c:v>0.39539000000000002</c:v>
                </c:pt>
                <c:pt idx="132">
                  <c:v>0.39790999999999999</c:v>
                </c:pt>
                <c:pt idx="133">
                  <c:v>0.41299000000000002</c:v>
                </c:pt>
                <c:pt idx="134">
                  <c:v>0.42227999999999999</c:v>
                </c:pt>
                <c:pt idx="135">
                  <c:v>0.40132000000000001</c:v>
                </c:pt>
                <c:pt idx="136">
                  <c:v>0.35813</c:v>
                </c:pt>
                <c:pt idx="137">
                  <c:v>0.32817000000000002</c:v>
                </c:pt>
                <c:pt idx="138">
                  <c:v>0.32724999999999999</c:v>
                </c:pt>
                <c:pt idx="139">
                  <c:v>0.33526</c:v>
                </c:pt>
                <c:pt idx="140">
                  <c:v>0.33435999999999999</c:v>
                </c:pt>
                <c:pt idx="141">
                  <c:v>0.33405000000000001</c:v>
                </c:pt>
                <c:pt idx="142">
                  <c:v>0.34199000000000002</c:v>
                </c:pt>
                <c:pt idx="143">
                  <c:v>0.33881</c:v>
                </c:pt>
                <c:pt idx="144">
                  <c:v>0.30952000000000002</c:v>
                </c:pt>
                <c:pt idx="145">
                  <c:v>0.27966999999999997</c:v>
                </c:pt>
                <c:pt idx="146">
                  <c:v>0.28832000000000002</c:v>
                </c:pt>
                <c:pt idx="147">
                  <c:v>0.33404</c:v>
                </c:pt>
                <c:pt idx="148">
                  <c:v>0.37625999999999998</c:v>
                </c:pt>
                <c:pt idx="149">
                  <c:v>0.38677</c:v>
                </c:pt>
                <c:pt idx="150">
                  <c:v>0.37464999999999998</c:v>
                </c:pt>
                <c:pt idx="151">
                  <c:v>0.36157</c:v>
                </c:pt>
                <c:pt idx="152">
                  <c:v>0.35638999999999998</c:v>
                </c:pt>
                <c:pt idx="153">
                  <c:v>0.35847000000000001</c:v>
                </c:pt>
                <c:pt idx="154">
                  <c:v>0.36725999999999998</c:v>
                </c:pt>
                <c:pt idx="155">
                  <c:v>0.38136999999999999</c:v>
                </c:pt>
                <c:pt idx="156">
                  <c:v>0.39873999999999998</c:v>
                </c:pt>
                <c:pt idx="157">
                  <c:v>0.41981000000000002</c:v>
                </c:pt>
                <c:pt idx="158">
                  <c:v>0.44252000000000002</c:v>
                </c:pt>
                <c:pt idx="159">
                  <c:v>0.45656999999999998</c:v>
                </c:pt>
                <c:pt idx="160">
                  <c:v>0.45207999999999998</c:v>
                </c:pt>
                <c:pt idx="161">
                  <c:v>0.43063000000000001</c:v>
                </c:pt>
                <c:pt idx="162">
                  <c:v>0.39966000000000002</c:v>
                </c:pt>
                <c:pt idx="163">
                  <c:v>0.36392999999999998</c:v>
                </c:pt>
                <c:pt idx="164">
                  <c:v>0.33274999999999999</c:v>
                </c:pt>
                <c:pt idx="165">
                  <c:v>0.32353999999999999</c:v>
                </c:pt>
                <c:pt idx="166">
                  <c:v>0.33960000000000001</c:v>
                </c:pt>
                <c:pt idx="167">
                  <c:v>0.35302</c:v>
                </c:pt>
                <c:pt idx="168">
                  <c:v>0.33245000000000002</c:v>
                </c:pt>
                <c:pt idx="169">
                  <c:v>0.28627999999999998</c:v>
                </c:pt>
                <c:pt idx="170">
                  <c:v>0.25724000000000002</c:v>
                </c:pt>
                <c:pt idx="171">
                  <c:v>0.27322000000000002</c:v>
                </c:pt>
                <c:pt idx="172">
                  <c:v>0.32283000000000001</c:v>
                </c:pt>
                <c:pt idx="173">
                  <c:v>0.38046000000000002</c:v>
                </c:pt>
                <c:pt idx="174">
                  <c:v>0.43304999999999999</c:v>
                </c:pt>
                <c:pt idx="175">
                  <c:v>0.47534999999999999</c:v>
                </c:pt>
                <c:pt idx="176">
                  <c:v>0.49997000000000003</c:v>
                </c:pt>
                <c:pt idx="177">
                  <c:v>0.50605999999999995</c:v>
                </c:pt>
                <c:pt idx="178">
                  <c:v>0.50555000000000005</c:v>
                </c:pt>
                <c:pt idx="179">
                  <c:v>0.50929000000000002</c:v>
                </c:pt>
                <c:pt idx="180">
                  <c:v>0.51548000000000005</c:v>
                </c:pt>
                <c:pt idx="181">
                  <c:v>0.51949999999999996</c:v>
                </c:pt>
                <c:pt idx="182">
                  <c:v>0.52471999999999996</c:v>
                </c:pt>
                <c:pt idx="183">
                  <c:v>0.53449000000000002</c:v>
                </c:pt>
                <c:pt idx="184">
                  <c:v>0.54235999999999995</c:v>
                </c:pt>
                <c:pt idx="185">
                  <c:v>0.54039999999999999</c:v>
                </c:pt>
                <c:pt idx="186">
                  <c:v>0.53073999999999999</c:v>
                </c:pt>
                <c:pt idx="187">
                  <c:v>0.51883000000000001</c:v>
                </c:pt>
                <c:pt idx="188">
                  <c:v>0.50141000000000002</c:v>
                </c:pt>
                <c:pt idx="189">
                  <c:v>0.47282999999999997</c:v>
                </c:pt>
                <c:pt idx="190">
                  <c:v>0.44039</c:v>
                </c:pt>
                <c:pt idx="191">
                  <c:v>0.42141000000000001</c:v>
                </c:pt>
                <c:pt idx="192">
                  <c:v>0.42359000000000002</c:v>
                </c:pt>
                <c:pt idx="193">
                  <c:v>0.43741999999999998</c:v>
                </c:pt>
                <c:pt idx="194">
                  <c:v>0.44935999999999998</c:v>
                </c:pt>
                <c:pt idx="195">
                  <c:v>0.45395000000000002</c:v>
                </c:pt>
                <c:pt idx="196">
                  <c:v>0.45091999999999999</c:v>
                </c:pt>
                <c:pt idx="197">
                  <c:v>0.44125999999999999</c:v>
                </c:pt>
                <c:pt idx="198">
                  <c:v>0.43286000000000002</c:v>
                </c:pt>
                <c:pt idx="199">
                  <c:v>0.43972</c:v>
                </c:pt>
                <c:pt idx="200">
                  <c:v>0.46307999999999999</c:v>
                </c:pt>
                <c:pt idx="201">
                  <c:v>0.47976999999999997</c:v>
                </c:pt>
                <c:pt idx="202">
                  <c:v>0.46545999999999998</c:v>
                </c:pt>
                <c:pt idx="203">
                  <c:v>0.42867</c:v>
                </c:pt>
                <c:pt idx="204">
                  <c:v>0.40404000000000001</c:v>
                </c:pt>
                <c:pt idx="205">
                  <c:v>0.40873999999999999</c:v>
                </c:pt>
                <c:pt idx="206">
                  <c:v>0.42541000000000001</c:v>
                </c:pt>
                <c:pt idx="207">
                  <c:v>0.43756</c:v>
                </c:pt>
                <c:pt idx="208">
                  <c:v>0.45889999999999997</c:v>
                </c:pt>
                <c:pt idx="209">
                  <c:v>0.50638000000000005</c:v>
                </c:pt>
                <c:pt idx="210">
                  <c:v>0.56094999999999995</c:v>
                </c:pt>
                <c:pt idx="211">
                  <c:v>0.58545000000000003</c:v>
                </c:pt>
                <c:pt idx="212">
                  <c:v>0.57632000000000005</c:v>
                </c:pt>
                <c:pt idx="213">
                  <c:v>0.56776000000000004</c:v>
                </c:pt>
                <c:pt idx="214">
                  <c:v>0.58184000000000002</c:v>
                </c:pt>
                <c:pt idx="215">
                  <c:v>0.60316000000000003</c:v>
                </c:pt>
                <c:pt idx="216">
                  <c:v>0.61273</c:v>
                </c:pt>
                <c:pt idx="217">
                  <c:v>0.62034</c:v>
                </c:pt>
                <c:pt idx="218">
                  <c:v>0.64549000000000001</c:v>
                </c:pt>
                <c:pt idx="219">
                  <c:v>0.68413999999999997</c:v>
                </c:pt>
                <c:pt idx="220">
                  <c:v>0.71448999999999996</c:v>
                </c:pt>
                <c:pt idx="221">
                  <c:v>0.72626999999999997</c:v>
                </c:pt>
                <c:pt idx="222">
                  <c:v>0.72762000000000004</c:v>
                </c:pt>
                <c:pt idx="223">
                  <c:v>0.72819999999999996</c:v>
                </c:pt>
                <c:pt idx="224">
                  <c:v>0.72790999999999995</c:v>
                </c:pt>
                <c:pt idx="225">
                  <c:v>0.71938000000000002</c:v>
                </c:pt>
                <c:pt idx="226">
                  <c:v>0.69379999999999997</c:v>
                </c:pt>
                <c:pt idx="227">
                  <c:v>0.64873999999999998</c:v>
                </c:pt>
                <c:pt idx="228">
                  <c:v>0.59577999999999998</c:v>
                </c:pt>
                <c:pt idx="229">
                  <c:v>0.55425999999999997</c:v>
                </c:pt>
                <c:pt idx="230">
                  <c:v>0.53405000000000002</c:v>
                </c:pt>
                <c:pt idx="231">
                  <c:v>0.53203</c:v>
                </c:pt>
                <c:pt idx="232">
                  <c:v>0.54601999999999995</c:v>
                </c:pt>
                <c:pt idx="233">
                  <c:v>0.57726</c:v>
                </c:pt>
                <c:pt idx="234">
                  <c:v>0.61431999999999998</c:v>
                </c:pt>
                <c:pt idx="235">
                  <c:v>0.63307000000000002</c:v>
                </c:pt>
                <c:pt idx="236">
                  <c:v>0.62422999999999995</c:v>
                </c:pt>
                <c:pt idx="237">
                  <c:v>0.60616000000000003</c:v>
                </c:pt>
                <c:pt idx="238">
                  <c:v>0.59772999999999998</c:v>
                </c:pt>
                <c:pt idx="239">
                  <c:v>0.59255999999999998</c:v>
                </c:pt>
                <c:pt idx="240">
                  <c:v>0.57511000000000001</c:v>
                </c:pt>
                <c:pt idx="241">
                  <c:v>0.54925999999999997</c:v>
                </c:pt>
                <c:pt idx="242">
                  <c:v>0.53278999999999999</c:v>
                </c:pt>
                <c:pt idx="243">
                  <c:v>0.53232999999999997</c:v>
                </c:pt>
                <c:pt idx="244">
                  <c:v>0.54032999999999998</c:v>
                </c:pt>
                <c:pt idx="245">
                  <c:v>0.54942000000000002</c:v>
                </c:pt>
                <c:pt idx="246">
                  <c:v>0.55383000000000004</c:v>
                </c:pt>
                <c:pt idx="247">
                  <c:v>0.54549000000000003</c:v>
                </c:pt>
                <c:pt idx="248">
                  <c:v>0.52632999999999996</c:v>
                </c:pt>
                <c:pt idx="249">
                  <c:v>0.51698</c:v>
                </c:pt>
                <c:pt idx="250">
                  <c:v>0.53310000000000002</c:v>
                </c:pt>
                <c:pt idx="251">
                  <c:v>0.55849000000000004</c:v>
                </c:pt>
                <c:pt idx="252">
                  <c:v>0.56283000000000005</c:v>
                </c:pt>
                <c:pt idx="253">
                  <c:v>0.54364000000000001</c:v>
                </c:pt>
                <c:pt idx="254">
                  <c:v>0.52856000000000003</c:v>
                </c:pt>
                <c:pt idx="255">
                  <c:v>0.53405999999999998</c:v>
                </c:pt>
                <c:pt idx="256">
                  <c:v>0.54259999999999997</c:v>
                </c:pt>
                <c:pt idx="257">
                  <c:v>0.52671999999999997</c:v>
                </c:pt>
                <c:pt idx="258">
                  <c:v>0.47953000000000001</c:v>
                </c:pt>
                <c:pt idx="259">
                  <c:v>0.41546</c:v>
                </c:pt>
                <c:pt idx="260">
                  <c:v>0.35535</c:v>
                </c:pt>
                <c:pt idx="261">
                  <c:v>0.31683</c:v>
                </c:pt>
                <c:pt idx="262">
                  <c:v>0.30686999999999998</c:v>
                </c:pt>
                <c:pt idx="263">
                  <c:v>0.31644</c:v>
                </c:pt>
                <c:pt idx="264">
                  <c:v>0.32995999999999998</c:v>
                </c:pt>
                <c:pt idx="265">
                  <c:v>0.34107999999999999</c:v>
                </c:pt>
                <c:pt idx="266">
                  <c:v>0.35055999999999998</c:v>
                </c:pt>
                <c:pt idx="267">
                  <c:v>0.35277999999999998</c:v>
                </c:pt>
                <c:pt idx="268">
                  <c:v>0.34186</c:v>
                </c:pt>
                <c:pt idx="269">
                  <c:v>0.33128999999999997</c:v>
                </c:pt>
                <c:pt idx="270">
                  <c:v>0.34498000000000001</c:v>
                </c:pt>
                <c:pt idx="271">
                  <c:v>0.38086999999999999</c:v>
                </c:pt>
                <c:pt idx="272">
                  <c:v>0.4037</c:v>
                </c:pt>
                <c:pt idx="273">
                  <c:v>0.38802999999999999</c:v>
                </c:pt>
                <c:pt idx="274">
                  <c:v>0.35224</c:v>
                </c:pt>
                <c:pt idx="275">
                  <c:v>0.33250000000000002</c:v>
                </c:pt>
                <c:pt idx="276">
                  <c:v>0.33492</c:v>
                </c:pt>
                <c:pt idx="277">
                  <c:v>0.33352999999999999</c:v>
                </c:pt>
                <c:pt idx="278">
                  <c:v>0.31080999999999998</c:v>
                </c:pt>
                <c:pt idx="279">
                  <c:v>0.27998000000000001</c:v>
                </c:pt>
                <c:pt idx="280">
                  <c:v>0.26439000000000001</c:v>
                </c:pt>
                <c:pt idx="281">
                  <c:v>0.26928999999999997</c:v>
                </c:pt>
                <c:pt idx="282">
                  <c:v>0.28060000000000002</c:v>
                </c:pt>
                <c:pt idx="283">
                  <c:v>0.28309000000000001</c:v>
                </c:pt>
                <c:pt idx="284">
                  <c:v>0.27334999999999998</c:v>
                </c:pt>
                <c:pt idx="285">
                  <c:v>0.25799</c:v>
                </c:pt>
                <c:pt idx="286">
                  <c:v>0.24317</c:v>
                </c:pt>
                <c:pt idx="287">
                  <c:v>0.22685</c:v>
                </c:pt>
                <c:pt idx="288">
                  <c:v>0.20258000000000001</c:v>
                </c:pt>
                <c:pt idx="289">
                  <c:v>0.17152000000000001</c:v>
                </c:pt>
                <c:pt idx="290">
                  <c:v>0.14774000000000001</c:v>
                </c:pt>
                <c:pt idx="291">
                  <c:v>0.14781</c:v>
                </c:pt>
                <c:pt idx="292">
                  <c:v>0.17548</c:v>
                </c:pt>
                <c:pt idx="293">
                  <c:v>0.21726999999999999</c:v>
                </c:pt>
                <c:pt idx="294">
                  <c:v>0.25119000000000002</c:v>
                </c:pt>
                <c:pt idx="295">
                  <c:v>0.26016</c:v>
                </c:pt>
                <c:pt idx="296">
                  <c:v>0.24215</c:v>
                </c:pt>
                <c:pt idx="297">
                  <c:v>0.21103</c:v>
                </c:pt>
                <c:pt idx="298">
                  <c:v>0.18515000000000001</c:v>
                </c:pt>
                <c:pt idx="299">
                  <c:v>0.17294999999999999</c:v>
                </c:pt>
                <c:pt idx="300">
                  <c:v>0.16963</c:v>
                </c:pt>
                <c:pt idx="301">
                  <c:v>0.16517999999999999</c:v>
                </c:pt>
                <c:pt idx="302">
                  <c:v>0.15137</c:v>
                </c:pt>
                <c:pt idx="303">
                  <c:v>0.12447999999999999</c:v>
                </c:pt>
                <c:pt idx="304">
                  <c:v>9.0076000000000003E-2</c:v>
                </c:pt>
                <c:pt idx="305">
                  <c:v>6.4901E-2</c:v>
                </c:pt>
                <c:pt idx="306">
                  <c:v>6.3270999999999994E-2</c:v>
                </c:pt>
                <c:pt idx="307">
                  <c:v>7.9357999999999998E-2</c:v>
                </c:pt>
                <c:pt idx="308">
                  <c:v>9.3160000000000007E-2</c:v>
                </c:pt>
                <c:pt idx="309">
                  <c:v>9.6715999999999996E-2</c:v>
                </c:pt>
                <c:pt idx="310">
                  <c:v>0.10161000000000001</c:v>
                </c:pt>
                <c:pt idx="311">
                  <c:v>0.11461</c:v>
                </c:pt>
                <c:pt idx="312">
                  <c:v>0.12048</c:v>
                </c:pt>
                <c:pt idx="313">
                  <c:v>0.10136000000000001</c:v>
                </c:pt>
                <c:pt idx="314">
                  <c:v>6.2347E-2</c:v>
                </c:pt>
                <c:pt idx="315">
                  <c:v>2.2842999999999999E-2</c:v>
                </c:pt>
                <c:pt idx="316">
                  <c:v>-1.0779E-2</c:v>
                </c:pt>
                <c:pt idx="317">
                  <c:v>-4.7828000000000002E-2</c:v>
                </c:pt>
                <c:pt idx="318">
                  <c:v>-9.1441999999999996E-2</c:v>
                </c:pt>
                <c:pt idx="319">
                  <c:v>-0.12936</c:v>
                </c:pt>
                <c:pt idx="320">
                  <c:v>-0.14752999999999999</c:v>
                </c:pt>
                <c:pt idx="321">
                  <c:v>-0.14165</c:v>
                </c:pt>
                <c:pt idx="322">
                  <c:v>-0.11612</c:v>
                </c:pt>
                <c:pt idx="323">
                  <c:v>-8.3721000000000004E-2</c:v>
                </c:pt>
                <c:pt idx="324">
                  <c:v>-6.6071000000000005E-2</c:v>
                </c:pt>
                <c:pt idx="325">
                  <c:v>-7.9259999999999997E-2</c:v>
                </c:pt>
                <c:pt idx="326">
                  <c:v>-0.11408</c:v>
                </c:pt>
                <c:pt idx="327">
                  <c:v>-0.14193</c:v>
                </c:pt>
                <c:pt idx="328">
                  <c:v>-0.14654</c:v>
                </c:pt>
                <c:pt idx="329">
                  <c:v>-0.14163999999999999</c:v>
                </c:pt>
                <c:pt idx="330">
                  <c:v>-0.15262000000000001</c:v>
                </c:pt>
                <c:pt idx="331">
                  <c:v>-0.18870999999999999</c:v>
                </c:pt>
                <c:pt idx="332">
                  <c:v>-0.23765</c:v>
                </c:pt>
                <c:pt idx="333">
                  <c:v>-0.27972999999999998</c:v>
                </c:pt>
                <c:pt idx="334">
                  <c:v>-0.30136000000000002</c:v>
                </c:pt>
                <c:pt idx="335">
                  <c:v>-0.30166999999999999</c:v>
                </c:pt>
                <c:pt idx="336">
                  <c:v>-0.29155999999999999</c:v>
                </c:pt>
                <c:pt idx="337">
                  <c:v>-0.28226000000000001</c:v>
                </c:pt>
                <c:pt idx="338">
                  <c:v>-0.27283000000000002</c:v>
                </c:pt>
                <c:pt idx="339">
                  <c:v>-0.25552000000000002</c:v>
                </c:pt>
                <c:pt idx="340">
                  <c:v>-0.23383999999999999</c:v>
                </c:pt>
                <c:pt idx="341">
                  <c:v>-0.22187000000000001</c:v>
                </c:pt>
                <c:pt idx="342">
                  <c:v>-0.21912000000000001</c:v>
                </c:pt>
                <c:pt idx="343">
                  <c:v>-0.2011</c:v>
                </c:pt>
                <c:pt idx="344">
                  <c:v>-0.14964</c:v>
                </c:pt>
                <c:pt idx="345">
                  <c:v>-8.3882999999999999E-2</c:v>
                </c:pt>
                <c:pt idx="346">
                  <c:v>-4.3017E-2</c:v>
                </c:pt>
                <c:pt idx="347">
                  <c:v>-4.0954999999999998E-2</c:v>
                </c:pt>
                <c:pt idx="348">
                  <c:v>-5.4421999999999998E-2</c:v>
                </c:pt>
                <c:pt idx="349">
                  <c:v>-5.6256E-2</c:v>
                </c:pt>
                <c:pt idx="350">
                  <c:v>-4.3240000000000001E-2</c:v>
                </c:pt>
                <c:pt idx="351">
                  <c:v>-2.6589000000000002E-2</c:v>
                </c:pt>
                <c:pt idx="352">
                  <c:v>-1.2108000000000001E-2</c:v>
                </c:pt>
                <c:pt idx="353">
                  <c:v>-2.8892000000000002E-4</c:v>
                </c:pt>
                <c:pt idx="354">
                  <c:v>6.6988000000000004E-3</c:v>
                </c:pt>
                <c:pt idx="355">
                  <c:v>1.115E-2</c:v>
                </c:pt>
                <c:pt idx="356">
                  <c:v>2.3970000000000002E-2</c:v>
                </c:pt>
                <c:pt idx="357">
                  <c:v>4.8372999999999999E-2</c:v>
                </c:pt>
                <c:pt idx="358">
                  <c:v>6.4980999999999997E-2</c:v>
                </c:pt>
                <c:pt idx="359">
                  <c:v>4.895E-2</c:v>
                </c:pt>
                <c:pt idx="360">
                  <c:v>1.6387000000000001E-3</c:v>
                </c:pt>
                <c:pt idx="361">
                  <c:v>-4.8277E-2</c:v>
                </c:pt>
                <c:pt idx="362">
                  <c:v>-7.7074000000000004E-2</c:v>
                </c:pt>
                <c:pt idx="363">
                  <c:v>-8.7897000000000003E-2</c:v>
                </c:pt>
                <c:pt idx="364">
                  <c:v>-9.8860000000000003E-2</c:v>
                </c:pt>
                <c:pt idx="365">
                  <c:v>-0.12218</c:v>
                </c:pt>
                <c:pt idx="366">
                  <c:v>-0.15967999999999999</c:v>
                </c:pt>
                <c:pt idx="367">
                  <c:v>-0.20630999999999999</c:v>
                </c:pt>
                <c:pt idx="368">
                  <c:v>-0.24945999999999999</c:v>
                </c:pt>
                <c:pt idx="369">
                  <c:v>-0.27428000000000002</c:v>
                </c:pt>
                <c:pt idx="370">
                  <c:v>-0.27900999999999998</c:v>
                </c:pt>
                <c:pt idx="371">
                  <c:v>-0.27855999999999997</c:v>
                </c:pt>
                <c:pt idx="372">
                  <c:v>-0.28447</c:v>
                </c:pt>
                <c:pt idx="373">
                  <c:v>-0.28817999999999999</c:v>
                </c:pt>
                <c:pt idx="374">
                  <c:v>-0.27392</c:v>
                </c:pt>
                <c:pt idx="375">
                  <c:v>-0.24179</c:v>
                </c:pt>
                <c:pt idx="376">
                  <c:v>-0.20630000000000001</c:v>
                </c:pt>
                <c:pt idx="377">
                  <c:v>-0.17544000000000001</c:v>
                </c:pt>
                <c:pt idx="378">
                  <c:v>-0.14430999999999999</c:v>
                </c:pt>
                <c:pt idx="379">
                  <c:v>-0.10949</c:v>
                </c:pt>
                <c:pt idx="380">
                  <c:v>-7.8155000000000002E-2</c:v>
                </c:pt>
                <c:pt idx="381">
                  <c:v>-5.9610999999999997E-2</c:v>
                </c:pt>
                <c:pt idx="382">
                  <c:v>-5.5868000000000001E-2</c:v>
                </c:pt>
                <c:pt idx="383">
                  <c:v>-6.2465E-2</c:v>
                </c:pt>
                <c:pt idx="384">
                  <c:v>-7.1716000000000002E-2</c:v>
                </c:pt>
                <c:pt idx="385">
                  <c:v>-7.4146000000000004E-2</c:v>
                </c:pt>
                <c:pt idx="386">
                  <c:v>-6.4658999999999994E-2</c:v>
                </c:pt>
                <c:pt idx="387">
                  <c:v>-4.9873000000000001E-2</c:v>
                </c:pt>
                <c:pt idx="388">
                  <c:v>-4.2528999999999997E-2</c:v>
                </c:pt>
                <c:pt idx="389">
                  <c:v>-4.5546999999999997E-2</c:v>
                </c:pt>
                <c:pt idx="390">
                  <c:v>-4.7211000000000003E-2</c:v>
                </c:pt>
                <c:pt idx="391">
                  <c:v>-3.5332000000000002E-2</c:v>
                </c:pt>
                <c:pt idx="392">
                  <c:v>-1.1826E-2</c:v>
                </c:pt>
                <c:pt idx="393">
                  <c:v>9.6363999999999998E-3</c:v>
                </c:pt>
                <c:pt idx="394">
                  <c:v>1.7613E-2</c:v>
                </c:pt>
                <c:pt idx="395">
                  <c:v>1.289E-2</c:v>
                </c:pt>
                <c:pt idx="396">
                  <c:v>6.7168000000000002E-3</c:v>
                </c:pt>
                <c:pt idx="397">
                  <c:v>9.7351E-3</c:v>
                </c:pt>
                <c:pt idx="398">
                  <c:v>2.2001E-2</c:v>
                </c:pt>
                <c:pt idx="399">
                  <c:v>3.6427000000000001E-2</c:v>
                </c:pt>
                <c:pt idx="400">
                  <c:v>5.2395999999999998E-2</c:v>
                </c:pt>
                <c:pt idx="401">
                  <c:v>7.7683000000000002E-2</c:v>
                </c:pt>
                <c:pt idx="402">
                  <c:v>0.11046</c:v>
                </c:pt>
                <c:pt idx="403">
                  <c:v>0.12895000000000001</c:v>
                </c:pt>
                <c:pt idx="404">
                  <c:v>0.11364</c:v>
                </c:pt>
                <c:pt idx="405">
                  <c:v>7.7406000000000003E-2</c:v>
                </c:pt>
                <c:pt idx="406">
                  <c:v>5.7636E-2</c:v>
                </c:pt>
                <c:pt idx="407">
                  <c:v>7.5497999999999996E-2</c:v>
                </c:pt>
                <c:pt idx="408">
                  <c:v>0.11611</c:v>
                </c:pt>
                <c:pt idx="409">
                  <c:v>0.15323999999999999</c:v>
                </c:pt>
                <c:pt idx="410">
                  <c:v>0.17935000000000001</c:v>
                </c:pt>
                <c:pt idx="411">
                  <c:v>0.20165</c:v>
                </c:pt>
                <c:pt idx="412">
                  <c:v>0.22040000000000001</c:v>
                </c:pt>
                <c:pt idx="413">
                  <c:v>0.22659000000000001</c:v>
                </c:pt>
                <c:pt idx="414">
                  <c:v>0.21956999999999999</c:v>
                </c:pt>
                <c:pt idx="415">
                  <c:v>0.21478</c:v>
                </c:pt>
                <c:pt idx="416">
                  <c:v>0.22980999999999999</c:v>
                </c:pt>
                <c:pt idx="417">
                  <c:v>0.26641999999999999</c:v>
                </c:pt>
                <c:pt idx="418">
                  <c:v>0.30876999999999999</c:v>
                </c:pt>
                <c:pt idx="419">
                  <c:v>0.33868999999999999</c:v>
                </c:pt>
                <c:pt idx="420">
                  <c:v>0.35286000000000001</c:v>
                </c:pt>
                <c:pt idx="421">
                  <c:v>0.36446000000000001</c:v>
                </c:pt>
                <c:pt idx="422">
                  <c:v>0.38589000000000001</c:v>
                </c:pt>
                <c:pt idx="423">
                  <c:v>0.41259000000000001</c:v>
                </c:pt>
                <c:pt idx="424">
                  <c:v>0.42938999999999999</c:v>
                </c:pt>
                <c:pt idx="425">
                  <c:v>0.43208999999999997</c:v>
                </c:pt>
                <c:pt idx="426">
                  <c:v>0.43331999999999998</c:v>
                </c:pt>
                <c:pt idx="427">
                  <c:v>0.44269999999999998</c:v>
                </c:pt>
                <c:pt idx="428">
                  <c:v>0.44912000000000002</c:v>
                </c:pt>
                <c:pt idx="429">
                  <c:v>0.43184</c:v>
                </c:pt>
                <c:pt idx="430">
                  <c:v>0.38719999999999999</c:v>
                </c:pt>
                <c:pt idx="431">
                  <c:v>0.33605000000000002</c:v>
                </c:pt>
                <c:pt idx="432">
                  <c:v>0.30221999999999999</c:v>
                </c:pt>
                <c:pt idx="433">
                  <c:v>0.28842000000000001</c:v>
                </c:pt>
                <c:pt idx="434">
                  <c:v>0.27681</c:v>
                </c:pt>
                <c:pt idx="435">
                  <c:v>0.25131999999999999</c:v>
                </c:pt>
                <c:pt idx="436">
                  <c:v>0.21468999999999999</c:v>
                </c:pt>
                <c:pt idx="437">
                  <c:v>0.18204999999999999</c:v>
                </c:pt>
                <c:pt idx="438">
                  <c:v>0.16164999999999999</c:v>
                </c:pt>
                <c:pt idx="439">
                  <c:v>0.14796000000000001</c:v>
                </c:pt>
                <c:pt idx="440">
                  <c:v>0.13400999999999999</c:v>
                </c:pt>
                <c:pt idx="441">
                  <c:v>0.12281</c:v>
                </c:pt>
                <c:pt idx="442">
                  <c:v>0.12088</c:v>
                </c:pt>
                <c:pt idx="443">
                  <c:v>0.12497999999999999</c:v>
                </c:pt>
                <c:pt idx="444">
                  <c:v>0.12385</c:v>
                </c:pt>
                <c:pt idx="445">
                  <c:v>0.11237</c:v>
                </c:pt>
                <c:pt idx="446">
                  <c:v>9.6284999999999996E-2</c:v>
                </c:pt>
                <c:pt idx="447">
                  <c:v>8.0854999999999996E-2</c:v>
                </c:pt>
                <c:pt idx="448">
                  <c:v>6.2338999999999999E-2</c:v>
                </c:pt>
                <c:pt idx="449">
                  <c:v>3.5997000000000001E-2</c:v>
                </c:pt>
                <c:pt idx="450">
                  <c:v>7.4339999999999996E-3</c:v>
                </c:pt>
                <c:pt idx="451">
                  <c:v>-1.1956E-2</c:v>
                </c:pt>
                <c:pt idx="452">
                  <c:v>-2.0605999999999999E-2</c:v>
                </c:pt>
                <c:pt idx="453">
                  <c:v>-3.024E-2</c:v>
                </c:pt>
                <c:pt idx="454">
                  <c:v>-4.9356999999999998E-2</c:v>
                </c:pt>
                <c:pt idx="455">
                  <c:v>-6.8149000000000001E-2</c:v>
                </c:pt>
                <c:pt idx="456">
                  <c:v>-6.7553000000000002E-2</c:v>
                </c:pt>
                <c:pt idx="457">
                  <c:v>-4.2786999999999999E-2</c:v>
                </c:pt>
                <c:pt idx="458">
                  <c:v>-9.5458999999999995E-3</c:v>
                </c:pt>
                <c:pt idx="459">
                  <c:v>1.5838999999999999E-2</c:v>
                </c:pt>
                <c:pt idx="460">
                  <c:v>3.3022000000000003E-2</c:v>
                </c:pt>
                <c:pt idx="461">
                  <c:v>4.7792000000000001E-2</c:v>
                </c:pt>
                <c:pt idx="462">
                  <c:v>5.5647000000000002E-2</c:v>
                </c:pt>
                <c:pt idx="463">
                  <c:v>4.8873E-2</c:v>
                </c:pt>
                <c:pt idx="464">
                  <c:v>3.4722999999999997E-2</c:v>
                </c:pt>
                <c:pt idx="465">
                  <c:v>2.9276E-2</c:v>
                </c:pt>
                <c:pt idx="466">
                  <c:v>3.2722000000000001E-2</c:v>
                </c:pt>
                <c:pt idx="467">
                  <c:v>2.8822E-2</c:v>
                </c:pt>
                <c:pt idx="468">
                  <c:v>1.4416E-2</c:v>
                </c:pt>
                <c:pt idx="469">
                  <c:v>1.1214999999999999E-2</c:v>
                </c:pt>
                <c:pt idx="470">
                  <c:v>3.6229999999999998E-2</c:v>
                </c:pt>
                <c:pt idx="471">
                  <c:v>7.5012999999999996E-2</c:v>
                </c:pt>
                <c:pt idx="472">
                  <c:v>0.1003</c:v>
                </c:pt>
                <c:pt idx="473">
                  <c:v>0.10804</c:v>
                </c:pt>
                <c:pt idx="474">
                  <c:v>0.11778</c:v>
                </c:pt>
                <c:pt idx="475">
                  <c:v>0.14213000000000001</c:v>
                </c:pt>
                <c:pt idx="476">
                  <c:v>0.17254</c:v>
                </c:pt>
                <c:pt idx="477">
                  <c:v>0.19488</c:v>
                </c:pt>
                <c:pt idx="478">
                  <c:v>0.20393</c:v>
                </c:pt>
                <c:pt idx="479">
                  <c:v>0.19932</c:v>
                </c:pt>
                <c:pt idx="480">
                  <c:v>0.17923</c:v>
                </c:pt>
                <c:pt idx="481">
                  <c:v>0.14349000000000001</c:v>
                </c:pt>
                <c:pt idx="482">
                  <c:v>9.6939999999999998E-2</c:v>
                </c:pt>
                <c:pt idx="483">
                  <c:v>4.6557000000000001E-2</c:v>
                </c:pt>
                <c:pt idx="484">
                  <c:v>-5.6840000000000005E-4</c:v>
                </c:pt>
                <c:pt idx="485">
                  <c:v>-3.7255000000000003E-2</c:v>
                </c:pt>
                <c:pt idx="486">
                  <c:v>-6.028E-2</c:v>
                </c:pt>
                <c:pt idx="487">
                  <c:v>-7.4590000000000004E-2</c:v>
                </c:pt>
                <c:pt idx="488">
                  <c:v>-8.8428999999999994E-2</c:v>
                </c:pt>
                <c:pt idx="489">
                  <c:v>-0.10456</c:v>
                </c:pt>
                <c:pt idx="490">
                  <c:v>-0.11985999999999999</c:v>
                </c:pt>
                <c:pt idx="491">
                  <c:v>-0.13034999999999999</c:v>
                </c:pt>
                <c:pt idx="492">
                  <c:v>-0.13186</c:v>
                </c:pt>
                <c:pt idx="493">
                  <c:v>-0.1208</c:v>
                </c:pt>
                <c:pt idx="494">
                  <c:v>-0.10251</c:v>
                </c:pt>
                <c:pt idx="495">
                  <c:v>-9.4475000000000003E-2</c:v>
                </c:pt>
                <c:pt idx="496">
                  <c:v>-0.10990999999999999</c:v>
                </c:pt>
                <c:pt idx="497">
                  <c:v>-0.13869999999999999</c:v>
                </c:pt>
                <c:pt idx="498">
                  <c:v>-0.15486</c:v>
                </c:pt>
                <c:pt idx="499">
                  <c:v>-0.14451</c:v>
                </c:pt>
                <c:pt idx="500">
                  <c:v>-0.11905</c:v>
                </c:pt>
                <c:pt idx="501">
                  <c:v>-0.1007</c:v>
                </c:pt>
                <c:pt idx="502">
                  <c:v>-0.10344</c:v>
                </c:pt>
                <c:pt idx="503">
                  <c:v>-0.12806000000000001</c:v>
                </c:pt>
                <c:pt idx="504">
                  <c:v>-0.16525000000000001</c:v>
                </c:pt>
                <c:pt idx="505">
                  <c:v>-0.20013</c:v>
                </c:pt>
                <c:pt idx="506">
                  <c:v>-0.22087000000000001</c:v>
                </c:pt>
                <c:pt idx="507">
                  <c:v>-0.22631000000000001</c:v>
                </c:pt>
                <c:pt idx="508">
                  <c:v>-0.22159999999999999</c:v>
                </c:pt>
                <c:pt idx="509">
                  <c:v>-0.20896000000000001</c:v>
                </c:pt>
                <c:pt idx="510">
                  <c:v>-0.19173999999999999</c:v>
                </c:pt>
                <c:pt idx="511">
                  <c:v>-0.18426999999999999</c:v>
                </c:pt>
                <c:pt idx="512">
                  <c:v>-0.20247000000000001</c:v>
                </c:pt>
                <c:pt idx="513">
                  <c:v>-0.24081</c:v>
                </c:pt>
                <c:pt idx="514">
                  <c:v>-0.27293000000000001</c:v>
                </c:pt>
                <c:pt idx="515">
                  <c:v>-0.28262999999999999</c:v>
                </c:pt>
                <c:pt idx="516">
                  <c:v>-0.28188000000000002</c:v>
                </c:pt>
                <c:pt idx="517">
                  <c:v>-0.28908</c:v>
                </c:pt>
                <c:pt idx="518">
                  <c:v>-0.30209000000000003</c:v>
                </c:pt>
                <c:pt idx="519">
                  <c:v>-0.30678</c:v>
                </c:pt>
                <c:pt idx="520">
                  <c:v>-0.30274000000000001</c:v>
                </c:pt>
                <c:pt idx="521">
                  <c:v>-0.30131999999999998</c:v>
                </c:pt>
                <c:pt idx="522">
                  <c:v>-0.30020000000000002</c:v>
                </c:pt>
                <c:pt idx="523">
                  <c:v>-0.27850000000000003</c:v>
                </c:pt>
                <c:pt idx="524">
                  <c:v>-0.22314000000000001</c:v>
                </c:pt>
                <c:pt idx="525">
                  <c:v>-0.14810999999999999</c:v>
                </c:pt>
                <c:pt idx="526">
                  <c:v>-8.1888000000000002E-2</c:v>
                </c:pt>
                <c:pt idx="527">
                  <c:v>-4.4250999999999999E-2</c:v>
                </c:pt>
                <c:pt idx="528">
                  <c:v>-3.9137999999999999E-2</c:v>
                </c:pt>
                <c:pt idx="529">
                  <c:v>-5.926E-2</c:v>
                </c:pt>
                <c:pt idx="530">
                  <c:v>-8.9555999999999997E-2</c:v>
                </c:pt>
                <c:pt idx="531">
                  <c:v>-0.11335000000000001</c:v>
                </c:pt>
                <c:pt idx="532">
                  <c:v>-0.12421</c:v>
                </c:pt>
                <c:pt idx="533">
                  <c:v>-0.12891</c:v>
                </c:pt>
                <c:pt idx="534">
                  <c:v>-0.13444</c:v>
                </c:pt>
                <c:pt idx="535">
                  <c:v>-0.13863</c:v>
                </c:pt>
                <c:pt idx="536">
                  <c:v>-0.14027000000000001</c:v>
                </c:pt>
                <c:pt idx="537">
                  <c:v>-0.15015000000000001</c:v>
                </c:pt>
                <c:pt idx="538">
                  <c:v>-0.17956</c:v>
                </c:pt>
                <c:pt idx="539">
                  <c:v>-0.22084000000000001</c:v>
                </c:pt>
                <c:pt idx="540">
                  <c:v>-0.25240000000000001</c:v>
                </c:pt>
                <c:pt idx="541">
                  <c:v>-0.26422000000000001</c:v>
                </c:pt>
                <c:pt idx="542">
                  <c:v>-0.26727000000000001</c:v>
                </c:pt>
                <c:pt idx="543">
                  <c:v>-0.27514</c:v>
                </c:pt>
                <c:pt idx="544">
                  <c:v>-0.28759000000000001</c:v>
                </c:pt>
                <c:pt idx="545">
                  <c:v>-0.29748000000000002</c:v>
                </c:pt>
                <c:pt idx="546">
                  <c:v>-0.30370999999999998</c:v>
                </c:pt>
                <c:pt idx="547">
                  <c:v>-0.30864999999999998</c:v>
                </c:pt>
                <c:pt idx="548">
                  <c:v>-0.30941999999999997</c:v>
                </c:pt>
                <c:pt idx="549">
                  <c:v>-0.30059999999999998</c:v>
                </c:pt>
                <c:pt idx="550">
                  <c:v>-0.28233999999999998</c:v>
                </c:pt>
                <c:pt idx="551">
                  <c:v>-0.25901999999999997</c:v>
                </c:pt>
                <c:pt idx="552">
                  <c:v>-0.23377000000000001</c:v>
                </c:pt>
                <c:pt idx="553">
                  <c:v>-0.21196000000000001</c:v>
                </c:pt>
                <c:pt idx="554">
                  <c:v>-0.20621999999999999</c:v>
                </c:pt>
                <c:pt idx="555">
                  <c:v>-0.22663</c:v>
                </c:pt>
                <c:pt idx="556">
                  <c:v>-0.26438</c:v>
                </c:pt>
                <c:pt idx="557">
                  <c:v>-0.29411999999999999</c:v>
                </c:pt>
                <c:pt idx="558">
                  <c:v>-0.29647000000000001</c:v>
                </c:pt>
                <c:pt idx="559">
                  <c:v>-0.27309</c:v>
                </c:pt>
                <c:pt idx="560">
                  <c:v>-0.23821000000000001</c:v>
                </c:pt>
                <c:pt idx="561">
                  <c:v>-0.20311000000000001</c:v>
                </c:pt>
                <c:pt idx="562">
                  <c:v>-0.17313999999999999</c:v>
                </c:pt>
                <c:pt idx="563">
                  <c:v>-0.15143999999999999</c:v>
                </c:pt>
                <c:pt idx="564">
                  <c:v>-0.13503000000000001</c:v>
                </c:pt>
                <c:pt idx="565">
                  <c:v>-0.11067</c:v>
                </c:pt>
                <c:pt idx="566">
                  <c:v>-6.7264000000000004E-2</c:v>
                </c:pt>
                <c:pt idx="567">
                  <c:v>-1.5558000000000001E-2</c:v>
                </c:pt>
                <c:pt idx="568">
                  <c:v>1.5900999999999998E-2</c:v>
                </c:pt>
                <c:pt idx="569">
                  <c:v>1.2567E-2</c:v>
                </c:pt>
                <c:pt idx="570">
                  <c:v>-6.6833999999999999E-3</c:v>
                </c:pt>
                <c:pt idx="571">
                  <c:v>-1.3944E-2</c:v>
                </c:pt>
                <c:pt idx="572">
                  <c:v>-1.0907999999999999E-2</c:v>
                </c:pt>
                <c:pt idx="573">
                  <c:v>-2.5735999999999998E-2</c:v>
                </c:pt>
                <c:pt idx="574">
                  <c:v>-6.8356E-2</c:v>
                </c:pt>
                <c:pt idx="575">
                  <c:v>-0.1076</c:v>
                </c:pt>
                <c:pt idx="576">
                  <c:v>-0.10654</c:v>
                </c:pt>
                <c:pt idx="577">
                  <c:v>-6.8751999999999994E-2</c:v>
                </c:pt>
                <c:pt idx="578">
                  <c:v>-3.1600000000000003E-2</c:v>
                </c:pt>
                <c:pt idx="579">
                  <c:v>-1.8557000000000001E-2</c:v>
                </c:pt>
                <c:pt idx="580">
                  <c:v>-1.7472000000000001E-2</c:v>
                </c:pt>
                <c:pt idx="581">
                  <c:v>-7.1478999999999996E-3</c:v>
                </c:pt>
                <c:pt idx="582">
                  <c:v>1.3812E-2</c:v>
                </c:pt>
                <c:pt idx="583">
                  <c:v>3.2752000000000003E-2</c:v>
                </c:pt>
                <c:pt idx="584">
                  <c:v>4.2423000000000002E-2</c:v>
                </c:pt>
                <c:pt idx="585">
                  <c:v>4.2748000000000001E-2</c:v>
                </c:pt>
                <c:pt idx="586">
                  <c:v>3.2767999999999999E-2</c:v>
                </c:pt>
                <c:pt idx="587">
                  <c:v>1.3554E-2</c:v>
                </c:pt>
                <c:pt idx="588">
                  <c:v>-5.4850999999999997E-3</c:v>
                </c:pt>
                <c:pt idx="589">
                  <c:v>-1.3703E-2</c:v>
                </c:pt>
                <c:pt idx="590">
                  <c:v>-1.0068000000000001E-2</c:v>
                </c:pt>
                <c:pt idx="591">
                  <c:v>6.6253000000000004E-4</c:v>
                </c:pt>
                <c:pt idx="592">
                  <c:v>1.8046E-2</c:v>
                </c:pt>
                <c:pt idx="593">
                  <c:v>4.2389000000000003E-2</c:v>
                </c:pt>
                <c:pt idx="594">
                  <c:v>6.4047999999999994E-2</c:v>
                </c:pt>
                <c:pt idx="595">
                  <c:v>6.8065000000000001E-2</c:v>
                </c:pt>
                <c:pt idx="596">
                  <c:v>5.1456000000000002E-2</c:v>
                </c:pt>
                <c:pt idx="597">
                  <c:v>2.7612000000000001E-2</c:v>
                </c:pt>
                <c:pt idx="598">
                  <c:v>1.1050000000000001E-2</c:v>
                </c:pt>
                <c:pt idx="599">
                  <c:v>4.0407999999999998E-3</c:v>
                </c:pt>
                <c:pt idx="600" formatCode="0.00E+00">
                  <c:v>-3.8609000000000003E-5</c:v>
                </c:pt>
                <c:pt idx="601">
                  <c:v>-6.6483999999999996E-3</c:v>
                </c:pt>
                <c:pt idx="602">
                  <c:v>-1.6247000000000001E-2</c:v>
                </c:pt>
                <c:pt idx="603">
                  <c:v>-2.547E-2</c:v>
                </c:pt>
                <c:pt idx="604">
                  <c:v>-2.9642000000000002E-2</c:v>
                </c:pt>
                <c:pt idx="605">
                  <c:v>-2.8355999999999999E-2</c:v>
                </c:pt>
                <c:pt idx="606">
                  <c:v>-2.9734E-2</c:v>
                </c:pt>
                <c:pt idx="607">
                  <c:v>-4.2777000000000003E-2</c:v>
                </c:pt>
                <c:pt idx="608">
                  <c:v>-6.2300000000000001E-2</c:v>
                </c:pt>
                <c:pt idx="609">
                  <c:v>-6.8637000000000004E-2</c:v>
                </c:pt>
                <c:pt idx="610">
                  <c:v>-4.9756000000000002E-2</c:v>
                </c:pt>
                <c:pt idx="611">
                  <c:v>-1.9991999999999999E-2</c:v>
                </c:pt>
                <c:pt idx="612">
                  <c:v>-7.6969999999999998E-3</c:v>
                </c:pt>
                <c:pt idx="613">
                  <c:v>-2.2966E-2</c:v>
                </c:pt>
                <c:pt idx="614">
                  <c:v>-4.4271999999999999E-2</c:v>
                </c:pt>
                <c:pt idx="615">
                  <c:v>-4.0719999999999999E-2</c:v>
                </c:pt>
                <c:pt idx="616">
                  <c:v>-4.1618999999999996E-3</c:v>
                </c:pt>
                <c:pt idx="617">
                  <c:v>4.3666999999999997E-2</c:v>
                </c:pt>
                <c:pt idx="618">
                  <c:v>7.3107000000000005E-2</c:v>
                </c:pt>
                <c:pt idx="619">
                  <c:v>7.2040999999999994E-2</c:v>
                </c:pt>
                <c:pt idx="620">
                  <c:v>5.1105999999999999E-2</c:v>
                </c:pt>
                <c:pt idx="621">
                  <c:v>2.8754999999999999E-2</c:v>
                </c:pt>
                <c:pt idx="622">
                  <c:v>1.4787E-2</c:v>
                </c:pt>
                <c:pt idx="623">
                  <c:v>8.4580999999999996E-3</c:v>
                </c:pt>
                <c:pt idx="624">
                  <c:v>8.9060000000000007E-3</c:v>
                </c:pt>
                <c:pt idx="625">
                  <c:v>2.1132000000000001E-2</c:v>
                </c:pt>
                <c:pt idx="626">
                  <c:v>4.8384000000000003E-2</c:v>
                </c:pt>
                <c:pt idx="627">
                  <c:v>8.3320000000000005E-2</c:v>
                </c:pt>
                <c:pt idx="628">
                  <c:v>0.11437</c:v>
                </c:pt>
                <c:pt idx="629">
                  <c:v>0.13976</c:v>
                </c:pt>
                <c:pt idx="630">
                  <c:v>0.16564999999999999</c:v>
                </c:pt>
                <c:pt idx="631">
                  <c:v>0.18790999999999999</c:v>
                </c:pt>
                <c:pt idx="632">
                  <c:v>0.18751999999999999</c:v>
                </c:pt>
                <c:pt idx="633">
                  <c:v>0.15348000000000001</c:v>
                </c:pt>
                <c:pt idx="634">
                  <c:v>0.10231999999999999</c:v>
                </c:pt>
                <c:pt idx="635">
                  <c:v>6.2225999999999997E-2</c:v>
                </c:pt>
                <c:pt idx="636">
                  <c:v>4.1487999999999997E-2</c:v>
                </c:pt>
                <c:pt idx="637">
                  <c:v>2.6091E-2</c:v>
                </c:pt>
                <c:pt idx="638">
                  <c:v>6.4494000000000001E-3</c:v>
                </c:pt>
                <c:pt idx="639">
                  <c:v>-1.0106E-2</c:v>
                </c:pt>
                <c:pt idx="640">
                  <c:v>-1.7611000000000002E-2</c:v>
                </c:pt>
                <c:pt idx="641">
                  <c:v>-2.6598E-2</c:v>
                </c:pt>
                <c:pt idx="642">
                  <c:v>-5.1047000000000002E-2</c:v>
                </c:pt>
                <c:pt idx="643">
                  <c:v>-8.9827000000000004E-2</c:v>
                </c:pt>
                <c:pt idx="644">
                  <c:v>-0.12998999999999999</c:v>
                </c:pt>
                <c:pt idx="645">
                  <c:v>-0.16073000000000001</c:v>
                </c:pt>
                <c:pt idx="646">
                  <c:v>-0.17671999999999999</c:v>
                </c:pt>
                <c:pt idx="647">
                  <c:v>-0.17729</c:v>
                </c:pt>
                <c:pt idx="648">
                  <c:v>-0.17283000000000001</c:v>
                </c:pt>
                <c:pt idx="649">
                  <c:v>-0.18285999999999999</c:v>
                </c:pt>
                <c:pt idx="650">
                  <c:v>-0.21476000000000001</c:v>
                </c:pt>
                <c:pt idx="651">
                  <c:v>-0.25031999999999999</c:v>
                </c:pt>
                <c:pt idx="652">
                  <c:v>-0.26689000000000002</c:v>
                </c:pt>
                <c:pt idx="653">
                  <c:v>-0.26685999999999999</c:v>
                </c:pt>
                <c:pt idx="654">
                  <c:v>-0.27059</c:v>
                </c:pt>
                <c:pt idx="655">
                  <c:v>-0.28388000000000002</c:v>
                </c:pt>
                <c:pt idx="656">
                  <c:v>-0.29231000000000001</c:v>
                </c:pt>
                <c:pt idx="657">
                  <c:v>-0.29082999999999998</c:v>
                </c:pt>
                <c:pt idx="658">
                  <c:v>-0.29929</c:v>
                </c:pt>
                <c:pt idx="659">
                  <c:v>-0.33759</c:v>
                </c:pt>
                <c:pt idx="660">
                  <c:v>-0.39883000000000002</c:v>
                </c:pt>
                <c:pt idx="661">
                  <c:v>-0.45916000000000001</c:v>
                </c:pt>
                <c:pt idx="662">
                  <c:v>-0.50424000000000002</c:v>
                </c:pt>
                <c:pt idx="663">
                  <c:v>-0.53288000000000002</c:v>
                </c:pt>
                <c:pt idx="664">
                  <c:v>-0.54229000000000005</c:v>
                </c:pt>
                <c:pt idx="665">
                  <c:v>-0.52729000000000004</c:v>
                </c:pt>
                <c:pt idx="666">
                  <c:v>-0.49479000000000001</c:v>
                </c:pt>
                <c:pt idx="667">
                  <c:v>-0.46390999999999999</c:v>
                </c:pt>
                <c:pt idx="668">
                  <c:v>-0.44513000000000003</c:v>
                </c:pt>
                <c:pt idx="669">
                  <c:v>-0.42864999999999998</c:v>
                </c:pt>
                <c:pt idx="670">
                  <c:v>-0.40085999999999999</c:v>
                </c:pt>
                <c:pt idx="671">
                  <c:v>-0.36516999999999999</c:v>
                </c:pt>
                <c:pt idx="672">
                  <c:v>-0.33649000000000001</c:v>
                </c:pt>
                <c:pt idx="673">
                  <c:v>-0.31802999999999998</c:v>
                </c:pt>
                <c:pt idx="674">
                  <c:v>-0.29647000000000001</c:v>
                </c:pt>
                <c:pt idx="675">
                  <c:v>-0.26329999999999998</c:v>
                </c:pt>
                <c:pt idx="676">
                  <c:v>-0.2293</c:v>
                </c:pt>
                <c:pt idx="677">
                  <c:v>-0.20668</c:v>
                </c:pt>
                <c:pt idx="678">
                  <c:v>-0.18351999999999999</c:v>
                </c:pt>
                <c:pt idx="679">
                  <c:v>-0.13167999999999999</c:v>
                </c:pt>
                <c:pt idx="680">
                  <c:v>-4.3450000000000003E-2</c:v>
                </c:pt>
                <c:pt idx="681">
                  <c:v>5.2433E-2</c:v>
                </c:pt>
                <c:pt idx="682">
                  <c:v>0.11888</c:v>
                </c:pt>
                <c:pt idx="683">
                  <c:v>0.14624999999999999</c:v>
                </c:pt>
                <c:pt idx="684">
                  <c:v>0.15214</c:v>
                </c:pt>
                <c:pt idx="685">
                  <c:v>0.15403</c:v>
                </c:pt>
                <c:pt idx="686">
                  <c:v>0.15422</c:v>
                </c:pt>
                <c:pt idx="687">
                  <c:v>0.14818999999999999</c:v>
                </c:pt>
                <c:pt idx="688">
                  <c:v>0.13447000000000001</c:v>
                </c:pt>
                <c:pt idx="689">
                  <c:v>0.11527</c:v>
                </c:pt>
                <c:pt idx="690">
                  <c:v>9.7267000000000006E-2</c:v>
                </c:pt>
                <c:pt idx="691">
                  <c:v>9.1730000000000006E-2</c:v>
                </c:pt>
                <c:pt idx="692">
                  <c:v>0.10269</c:v>
                </c:pt>
                <c:pt idx="693">
                  <c:v>0.11355999999999999</c:v>
                </c:pt>
                <c:pt idx="694">
                  <c:v>9.9285999999999999E-2</c:v>
                </c:pt>
                <c:pt idx="695">
                  <c:v>5.8855999999999999E-2</c:v>
                </c:pt>
                <c:pt idx="696">
                  <c:v>2.4265999999999999E-2</c:v>
                </c:pt>
                <c:pt idx="697">
                  <c:v>2.7078000000000001E-2</c:v>
                </c:pt>
                <c:pt idx="698">
                  <c:v>6.3220999999999999E-2</c:v>
                </c:pt>
                <c:pt idx="699">
                  <c:v>0.10106999999999999</c:v>
                </c:pt>
                <c:pt idx="700">
                  <c:v>0.11816</c:v>
                </c:pt>
                <c:pt idx="701">
                  <c:v>0.11745999999999999</c:v>
                </c:pt>
                <c:pt idx="702">
                  <c:v>0.11092</c:v>
                </c:pt>
                <c:pt idx="703">
                  <c:v>0.10255</c:v>
                </c:pt>
                <c:pt idx="704">
                  <c:v>9.2834E-2</c:v>
                </c:pt>
                <c:pt idx="705">
                  <c:v>8.7942999999999993E-2</c:v>
                </c:pt>
                <c:pt idx="706">
                  <c:v>9.5018000000000005E-2</c:v>
                </c:pt>
                <c:pt idx="707">
                  <c:v>0.11169</c:v>
                </c:pt>
                <c:pt idx="708">
                  <c:v>0.12758</c:v>
                </c:pt>
                <c:pt idx="709">
                  <c:v>0.13621</c:v>
                </c:pt>
                <c:pt idx="710">
                  <c:v>0.14146</c:v>
                </c:pt>
                <c:pt idx="711">
                  <c:v>0.15203</c:v>
                </c:pt>
                <c:pt idx="712">
                  <c:v>0.17186999999999999</c:v>
                </c:pt>
                <c:pt idx="713">
                  <c:v>0.19689999999999999</c:v>
                </c:pt>
                <c:pt idx="714">
                  <c:v>0.21951999999999999</c:v>
                </c:pt>
                <c:pt idx="715">
                  <c:v>0.23482</c:v>
                </c:pt>
                <c:pt idx="716">
                  <c:v>0.24185000000000001</c:v>
                </c:pt>
                <c:pt idx="717">
                  <c:v>0.24141000000000001</c:v>
                </c:pt>
                <c:pt idx="718">
                  <c:v>0.23666000000000001</c:v>
                </c:pt>
                <c:pt idx="719">
                  <c:v>0.23654</c:v>
                </c:pt>
                <c:pt idx="720">
                  <c:v>0.25241999999999998</c:v>
                </c:pt>
                <c:pt idx="721">
                  <c:v>0.28666000000000003</c:v>
                </c:pt>
                <c:pt idx="722">
                  <c:v>0.32795000000000002</c:v>
                </c:pt>
                <c:pt idx="723">
                  <c:v>0.36307</c:v>
                </c:pt>
                <c:pt idx="724">
                  <c:v>0.38985999999999998</c:v>
                </c:pt>
                <c:pt idx="725">
                  <c:v>0.41120000000000001</c:v>
                </c:pt>
                <c:pt idx="726">
                  <c:v>0.41991000000000001</c:v>
                </c:pt>
                <c:pt idx="727">
                  <c:v>0.40115000000000001</c:v>
                </c:pt>
                <c:pt idx="728">
                  <c:v>0.35237000000000002</c:v>
                </c:pt>
                <c:pt idx="729">
                  <c:v>0.29113</c:v>
                </c:pt>
                <c:pt idx="730">
                  <c:v>0.23982000000000001</c:v>
                </c:pt>
                <c:pt idx="731">
                  <c:v>0.2114</c:v>
                </c:pt>
                <c:pt idx="732">
                  <c:v>0.21278</c:v>
                </c:pt>
                <c:pt idx="733">
                  <c:v>0.24746000000000001</c:v>
                </c:pt>
                <c:pt idx="734">
                  <c:v>0.30367</c:v>
                </c:pt>
                <c:pt idx="735">
                  <c:v>0.35064000000000001</c:v>
                </c:pt>
                <c:pt idx="736">
                  <c:v>0.36326999999999998</c:v>
                </c:pt>
                <c:pt idx="737">
                  <c:v>0.34831000000000001</c:v>
                </c:pt>
                <c:pt idx="738">
                  <c:v>0.33328000000000002</c:v>
                </c:pt>
                <c:pt idx="739">
                  <c:v>0.33240999999999998</c:v>
                </c:pt>
                <c:pt idx="740">
                  <c:v>0.33750999999999998</c:v>
                </c:pt>
                <c:pt idx="741">
                  <c:v>0.34116999999999997</c:v>
                </c:pt>
                <c:pt idx="742">
                  <c:v>0.35139999999999999</c:v>
                </c:pt>
                <c:pt idx="743">
                  <c:v>0.37805</c:v>
                </c:pt>
                <c:pt idx="744">
                  <c:v>0.41839999999999999</c:v>
                </c:pt>
                <c:pt idx="745">
                  <c:v>0.46285999999999999</c:v>
                </c:pt>
                <c:pt idx="746">
                  <c:v>0.50331999999999999</c:v>
                </c:pt>
                <c:pt idx="747">
                  <c:v>0.53000999999999998</c:v>
                </c:pt>
                <c:pt idx="748">
                  <c:v>0.53403999999999996</c:v>
                </c:pt>
                <c:pt idx="749">
                  <c:v>0.52305000000000001</c:v>
                </c:pt>
                <c:pt idx="750">
                  <c:v>0.52217000000000002</c:v>
                </c:pt>
                <c:pt idx="751">
                  <c:v>0.54569999999999996</c:v>
                </c:pt>
                <c:pt idx="752">
                  <c:v>0.57684999999999997</c:v>
                </c:pt>
                <c:pt idx="753">
                  <c:v>0.58953999999999995</c:v>
                </c:pt>
                <c:pt idx="754">
                  <c:v>0.58243</c:v>
                </c:pt>
                <c:pt idx="755">
                  <c:v>0.57443</c:v>
                </c:pt>
                <c:pt idx="756">
                  <c:v>0.57289000000000001</c:v>
                </c:pt>
                <c:pt idx="757">
                  <c:v>0.56842999999999999</c:v>
                </c:pt>
                <c:pt idx="758">
                  <c:v>0.56237000000000004</c:v>
                </c:pt>
                <c:pt idx="759">
                  <c:v>0.57533000000000001</c:v>
                </c:pt>
                <c:pt idx="760">
                  <c:v>0.61634999999999995</c:v>
                </c:pt>
                <c:pt idx="761">
                  <c:v>0.65941000000000005</c:v>
                </c:pt>
                <c:pt idx="762">
                  <c:v>0.66795000000000004</c:v>
                </c:pt>
                <c:pt idx="763">
                  <c:v>0.63651999999999997</c:v>
                </c:pt>
                <c:pt idx="764">
                  <c:v>0.59477999999999998</c:v>
                </c:pt>
                <c:pt idx="765">
                  <c:v>0.57279000000000002</c:v>
                </c:pt>
                <c:pt idx="766">
                  <c:v>0.57389000000000001</c:v>
                </c:pt>
                <c:pt idx="767">
                  <c:v>0.58126</c:v>
                </c:pt>
                <c:pt idx="768">
                  <c:v>0.57962999999999998</c:v>
                </c:pt>
                <c:pt idx="769">
                  <c:v>0.56589</c:v>
                </c:pt>
                <c:pt idx="770">
                  <c:v>0.54647999999999997</c:v>
                </c:pt>
                <c:pt idx="771">
                  <c:v>0.53158000000000005</c:v>
                </c:pt>
                <c:pt idx="772">
                  <c:v>0.52951000000000004</c:v>
                </c:pt>
                <c:pt idx="773">
                  <c:v>0.54032999999999998</c:v>
                </c:pt>
                <c:pt idx="774">
                  <c:v>0.55354000000000003</c:v>
                </c:pt>
                <c:pt idx="775">
                  <c:v>0.55657999999999996</c:v>
                </c:pt>
                <c:pt idx="776">
                  <c:v>0.54884999999999995</c:v>
                </c:pt>
                <c:pt idx="777">
                  <c:v>0.54456000000000004</c:v>
                </c:pt>
                <c:pt idx="778">
                  <c:v>0.55684999999999996</c:v>
                </c:pt>
                <c:pt idx="779">
                  <c:v>0.57967999999999997</c:v>
                </c:pt>
                <c:pt idx="780">
                  <c:v>0.59170999999999996</c:v>
                </c:pt>
                <c:pt idx="781">
                  <c:v>0.57899</c:v>
                </c:pt>
                <c:pt idx="782">
                  <c:v>0.54683999999999999</c:v>
                </c:pt>
                <c:pt idx="783">
                  <c:v>0.50732999999999995</c:v>
                </c:pt>
                <c:pt idx="784">
                  <c:v>0.46506999999999998</c:v>
                </c:pt>
                <c:pt idx="785">
                  <c:v>0.42282999999999998</c:v>
                </c:pt>
                <c:pt idx="786">
                  <c:v>0.39090999999999998</c:v>
                </c:pt>
                <c:pt idx="787">
                  <c:v>0.37808999999999998</c:v>
                </c:pt>
                <c:pt idx="788">
                  <c:v>0.37848999999999999</c:v>
                </c:pt>
                <c:pt idx="789">
                  <c:v>0.38146000000000002</c:v>
                </c:pt>
                <c:pt idx="790">
                  <c:v>0.39023999999999998</c:v>
                </c:pt>
                <c:pt idx="791">
                  <c:v>0.41419</c:v>
                </c:pt>
                <c:pt idx="792">
                  <c:v>0.44468000000000002</c:v>
                </c:pt>
                <c:pt idx="793">
                  <c:v>0.45949000000000001</c:v>
                </c:pt>
                <c:pt idx="794">
                  <c:v>0.45517999999999997</c:v>
                </c:pt>
                <c:pt idx="795">
                  <c:v>0.45363999999999999</c:v>
                </c:pt>
                <c:pt idx="796">
                  <c:v>0.46700000000000003</c:v>
                </c:pt>
                <c:pt idx="797">
                  <c:v>0.47696</c:v>
                </c:pt>
                <c:pt idx="798">
                  <c:v>0.46423999999999999</c:v>
                </c:pt>
                <c:pt idx="799">
                  <c:v>0.44026999999999999</c:v>
                </c:pt>
                <c:pt idx="800">
                  <c:v>0.42917</c:v>
                </c:pt>
                <c:pt idx="801">
                  <c:v>0.43252000000000002</c:v>
                </c:pt>
                <c:pt idx="802">
                  <c:v>0.43591999999999997</c:v>
                </c:pt>
                <c:pt idx="803">
                  <c:v>0.44009999999999999</c:v>
                </c:pt>
                <c:pt idx="804">
                  <c:v>0.45645999999999998</c:v>
                </c:pt>
                <c:pt idx="805">
                  <c:v>0.47394999999999998</c:v>
                </c:pt>
                <c:pt idx="806">
                  <c:v>0.46094000000000002</c:v>
                </c:pt>
                <c:pt idx="807">
                  <c:v>0.40883000000000003</c:v>
                </c:pt>
                <c:pt idx="808">
                  <c:v>0.34922999999999998</c:v>
                </c:pt>
                <c:pt idx="809">
                  <c:v>0.31413999999999997</c:v>
                </c:pt>
                <c:pt idx="810">
                  <c:v>0.29701</c:v>
                </c:pt>
                <c:pt idx="811">
                  <c:v>0.26854</c:v>
                </c:pt>
                <c:pt idx="812">
                  <c:v>0.21807000000000001</c:v>
                </c:pt>
                <c:pt idx="813">
                  <c:v>0.16400999999999999</c:v>
                </c:pt>
                <c:pt idx="814">
                  <c:v>0.13067999999999999</c:v>
                </c:pt>
                <c:pt idx="815">
                  <c:v>0.12781000000000001</c:v>
                </c:pt>
                <c:pt idx="816">
                  <c:v>0.14796000000000001</c:v>
                </c:pt>
                <c:pt idx="817">
                  <c:v>0.17355999999999999</c:v>
                </c:pt>
                <c:pt idx="818">
                  <c:v>0.18955</c:v>
                </c:pt>
                <c:pt idx="819">
                  <c:v>0.19589999999999999</c:v>
                </c:pt>
                <c:pt idx="820">
                  <c:v>0.20311000000000001</c:v>
                </c:pt>
                <c:pt idx="821">
                  <c:v>0.21137</c:v>
                </c:pt>
                <c:pt idx="822">
                  <c:v>0.20452999999999999</c:v>
                </c:pt>
                <c:pt idx="823">
                  <c:v>0.17333999999999999</c:v>
                </c:pt>
                <c:pt idx="824">
                  <c:v>0.1338</c:v>
                </c:pt>
                <c:pt idx="825">
                  <c:v>0.10928</c:v>
                </c:pt>
                <c:pt idx="826">
                  <c:v>0.10193000000000001</c:v>
                </c:pt>
                <c:pt idx="827">
                  <c:v>9.7860000000000003E-2</c:v>
                </c:pt>
                <c:pt idx="828">
                  <c:v>9.5313999999999996E-2</c:v>
                </c:pt>
                <c:pt idx="829">
                  <c:v>0.10811</c:v>
                </c:pt>
                <c:pt idx="830">
                  <c:v>0.13822000000000001</c:v>
                </c:pt>
                <c:pt idx="831">
                  <c:v>0.16314000000000001</c:v>
                </c:pt>
                <c:pt idx="832">
                  <c:v>0.16095000000000001</c:v>
                </c:pt>
                <c:pt idx="833">
                  <c:v>0.13763</c:v>
                </c:pt>
                <c:pt idx="834">
                  <c:v>0.11785</c:v>
                </c:pt>
                <c:pt idx="835">
                  <c:v>0.11372</c:v>
                </c:pt>
                <c:pt idx="836">
                  <c:v>0.11346000000000001</c:v>
                </c:pt>
                <c:pt idx="837">
                  <c:v>0.10091</c:v>
                </c:pt>
                <c:pt idx="838">
                  <c:v>7.7226000000000003E-2</c:v>
                </c:pt>
                <c:pt idx="839">
                  <c:v>5.7637000000000001E-2</c:v>
                </c:pt>
                <c:pt idx="840">
                  <c:v>5.0181000000000003E-2</c:v>
                </c:pt>
                <c:pt idx="841">
                  <c:v>4.4248000000000003E-2</c:v>
                </c:pt>
                <c:pt idx="842">
                  <c:v>2.3564999999999999E-2</c:v>
                </c:pt>
                <c:pt idx="843">
                  <c:v>-1.2588E-2</c:v>
                </c:pt>
                <c:pt idx="844">
                  <c:v>-4.7107000000000003E-2</c:v>
                </c:pt>
                <c:pt idx="845">
                  <c:v>-6.5157999999999994E-2</c:v>
                </c:pt>
                <c:pt idx="846">
                  <c:v>-7.0689000000000002E-2</c:v>
                </c:pt>
                <c:pt idx="847">
                  <c:v>-7.8018000000000004E-2</c:v>
                </c:pt>
                <c:pt idx="848">
                  <c:v>-9.0469999999999995E-2</c:v>
                </c:pt>
                <c:pt idx="849">
                  <c:v>-9.4532000000000005E-2</c:v>
                </c:pt>
                <c:pt idx="850">
                  <c:v>-7.6199000000000003E-2</c:v>
                </c:pt>
                <c:pt idx="851">
                  <c:v>-3.7873999999999998E-2</c:v>
                </c:pt>
                <c:pt idx="852">
                  <c:v>3.8432000000000002E-3</c:v>
                </c:pt>
                <c:pt idx="853">
                  <c:v>3.3945000000000003E-2</c:v>
                </c:pt>
                <c:pt idx="854">
                  <c:v>4.8715000000000001E-2</c:v>
                </c:pt>
                <c:pt idx="855">
                  <c:v>5.1035999999999998E-2</c:v>
                </c:pt>
                <c:pt idx="856">
                  <c:v>4.1911999999999998E-2</c:v>
                </c:pt>
                <c:pt idx="857">
                  <c:v>2.1106E-2</c:v>
                </c:pt>
                <c:pt idx="858">
                  <c:v>-6.1120999999999997E-3</c:v>
                </c:pt>
                <c:pt idx="859">
                  <c:v>-2.9995000000000001E-2</c:v>
                </c:pt>
                <c:pt idx="860">
                  <c:v>-4.6606000000000002E-2</c:v>
                </c:pt>
                <c:pt idx="861">
                  <c:v>-6.0777999999999999E-2</c:v>
                </c:pt>
                <c:pt idx="862">
                  <c:v>-7.4079999999999993E-2</c:v>
                </c:pt>
                <c:pt idx="863">
                  <c:v>-7.7636999999999998E-2</c:v>
                </c:pt>
                <c:pt idx="864">
                  <c:v>-6.8094000000000002E-2</c:v>
                </c:pt>
                <c:pt idx="865">
                  <c:v>-6.6268999999999995E-2</c:v>
                </c:pt>
                <c:pt idx="866">
                  <c:v>-0.1027</c:v>
                </c:pt>
                <c:pt idx="867">
                  <c:v>-0.17896999999999999</c:v>
                </c:pt>
                <c:pt idx="868">
                  <c:v>-0.25713999999999998</c:v>
                </c:pt>
                <c:pt idx="869">
                  <c:v>-0.29827999999999999</c:v>
                </c:pt>
                <c:pt idx="870">
                  <c:v>-0.30320999999999998</c:v>
                </c:pt>
                <c:pt idx="871">
                  <c:v>-0.30504999999999999</c:v>
                </c:pt>
                <c:pt idx="872">
                  <c:v>-0.32904</c:v>
                </c:pt>
                <c:pt idx="873">
                  <c:v>-0.37293999999999999</c:v>
                </c:pt>
                <c:pt idx="874">
                  <c:v>-0.42120000000000002</c:v>
                </c:pt>
                <c:pt idx="875">
                  <c:v>-0.46067000000000002</c:v>
                </c:pt>
                <c:pt idx="876">
                  <c:v>-0.47975000000000001</c:v>
                </c:pt>
                <c:pt idx="877">
                  <c:v>-0.46844000000000002</c:v>
                </c:pt>
                <c:pt idx="878">
                  <c:v>-0.42936000000000002</c:v>
                </c:pt>
                <c:pt idx="879">
                  <c:v>-0.38057999999999997</c:v>
                </c:pt>
                <c:pt idx="880">
                  <c:v>-0.33818999999999999</c:v>
                </c:pt>
                <c:pt idx="881">
                  <c:v>-0.30064999999999997</c:v>
                </c:pt>
                <c:pt idx="882">
                  <c:v>-0.25724999999999998</c:v>
                </c:pt>
                <c:pt idx="883">
                  <c:v>-0.20698</c:v>
                </c:pt>
                <c:pt idx="884">
                  <c:v>-0.16006000000000001</c:v>
                </c:pt>
                <c:pt idx="885">
                  <c:v>-0.124</c:v>
                </c:pt>
                <c:pt idx="886">
                  <c:v>-9.9032999999999996E-2</c:v>
                </c:pt>
                <c:pt idx="887">
                  <c:v>-8.7598999999999996E-2</c:v>
                </c:pt>
                <c:pt idx="888">
                  <c:v>-9.6615000000000006E-2</c:v>
                </c:pt>
                <c:pt idx="889">
                  <c:v>-0.12406</c:v>
                </c:pt>
                <c:pt idx="890">
                  <c:v>-0.15210000000000001</c:v>
                </c:pt>
                <c:pt idx="891">
                  <c:v>-0.16286999999999999</c:v>
                </c:pt>
                <c:pt idx="892">
                  <c:v>-0.15654000000000001</c:v>
                </c:pt>
                <c:pt idx="893">
                  <c:v>-0.14418</c:v>
                </c:pt>
                <c:pt idx="894">
                  <c:v>-0.12642</c:v>
                </c:pt>
                <c:pt idx="895">
                  <c:v>-9.2857999999999996E-2</c:v>
                </c:pt>
                <c:pt idx="896">
                  <c:v>-4.4035999999999999E-2</c:v>
                </c:pt>
                <c:pt idx="897">
                  <c:v>1.0728000000000001E-3</c:v>
                </c:pt>
                <c:pt idx="898">
                  <c:v>2.8409E-2</c:v>
                </c:pt>
                <c:pt idx="899">
                  <c:v>4.7995999999999997E-2</c:v>
                </c:pt>
                <c:pt idx="900">
                  <c:v>7.6450000000000004E-2</c:v>
                </c:pt>
                <c:pt idx="901">
                  <c:v>0.1082</c:v>
                </c:pt>
                <c:pt idx="902">
                  <c:v>0.12193</c:v>
                </c:pt>
                <c:pt idx="903">
                  <c:v>0.11491</c:v>
                </c:pt>
                <c:pt idx="904">
                  <c:v>0.11212</c:v>
                </c:pt>
                <c:pt idx="905">
                  <c:v>0.13372999999999999</c:v>
                </c:pt>
                <c:pt idx="906">
                  <c:v>0.16794000000000001</c:v>
                </c:pt>
                <c:pt idx="907">
                  <c:v>0.18795000000000001</c:v>
                </c:pt>
                <c:pt idx="908">
                  <c:v>0.18573999999999999</c:v>
                </c:pt>
                <c:pt idx="909">
                  <c:v>0.17460999999999999</c:v>
                </c:pt>
                <c:pt idx="910">
                  <c:v>0.16336999999999999</c:v>
                </c:pt>
                <c:pt idx="911">
                  <c:v>0.14530000000000001</c:v>
                </c:pt>
                <c:pt idx="912">
                  <c:v>0.11592</c:v>
                </c:pt>
                <c:pt idx="913">
                  <c:v>8.7513999999999995E-2</c:v>
                </c:pt>
                <c:pt idx="914">
                  <c:v>7.7232999999999996E-2</c:v>
                </c:pt>
                <c:pt idx="915">
                  <c:v>8.8428000000000007E-2</c:v>
                </c:pt>
                <c:pt idx="916">
                  <c:v>0.11271</c:v>
                </c:pt>
                <c:pt idx="917">
                  <c:v>0.14444000000000001</c:v>
                </c:pt>
                <c:pt idx="918">
                  <c:v>0.18110999999999999</c:v>
                </c:pt>
                <c:pt idx="919">
                  <c:v>0.21038999999999999</c:v>
                </c:pt>
                <c:pt idx="920">
                  <c:v>0.21210999999999999</c:v>
                </c:pt>
                <c:pt idx="921">
                  <c:v>0.18146999999999999</c:v>
                </c:pt>
                <c:pt idx="922">
                  <c:v>0.14166000000000001</c:v>
                </c:pt>
                <c:pt idx="923">
                  <c:v>0.12117</c:v>
                </c:pt>
                <c:pt idx="924">
                  <c:v>0.12146999999999999</c:v>
                </c:pt>
                <c:pt idx="925">
                  <c:v>0.11933000000000001</c:v>
                </c:pt>
                <c:pt idx="926">
                  <c:v>0.10197000000000001</c:v>
                </c:pt>
                <c:pt idx="927">
                  <c:v>8.5614999999999997E-2</c:v>
                </c:pt>
                <c:pt idx="928">
                  <c:v>9.1703999999999994E-2</c:v>
                </c:pt>
                <c:pt idx="929">
                  <c:v>0.115</c:v>
                </c:pt>
                <c:pt idx="930">
                  <c:v>0.12767000000000001</c:v>
                </c:pt>
                <c:pt idx="931">
                  <c:v>0.11071</c:v>
                </c:pt>
                <c:pt idx="932">
                  <c:v>7.0139000000000007E-2</c:v>
                </c:pt>
                <c:pt idx="933">
                  <c:v>2.393E-2</c:v>
                </c:pt>
                <c:pt idx="934">
                  <c:v>-1.4475E-2</c:v>
                </c:pt>
                <c:pt idx="935">
                  <c:v>-3.6948000000000002E-2</c:v>
                </c:pt>
                <c:pt idx="936">
                  <c:v>-3.6450999999999997E-2</c:v>
                </c:pt>
                <c:pt idx="937">
                  <c:v>-1.1087E-2</c:v>
                </c:pt>
                <c:pt idx="938">
                  <c:v>3.0596999999999999E-2</c:v>
                </c:pt>
                <c:pt idx="939">
                  <c:v>7.4355000000000004E-2</c:v>
                </c:pt>
                <c:pt idx="940">
                  <c:v>0.11078</c:v>
                </c:pt>
                <c:pt idx="941">
                  <c:v>0.13972999999999999</c:v>
                </c:pt>
                <c:pt idx="942">
                  <c:v>0.16520000000000001</c:v>
                </c:pt>
                <c:pt idx="943">
                  <c:v>0.18712000000000001</c:v>
                </c:pt>
                <c:pt idx="944">
                  <c:v>0.19897000000000001</c:v>
                </c:pt>
                <c:pt idx="945">
                  <c:v>0.19567000000000001</c:v>
                </c:pt>
                <c:pt idx="946">
                  <c:v>0.18436</c:v>
                </c:pt>
                <c:pt idx="947">
                  <c:v>0.18243999999999999</c:v>
                </c:pt>
                <c:pt idx="948">
                  <c:v>0.20029</c:v>
                </c:pt>
                <c:pt idx="949">
                  <c:v>0.22978000000000001</c:v>
                </c:pt>
                <c:pt idx="950">
                  <c:v>0.25563000000000002</c:v>
                </c:pt>
                <c:pt idx="951">
                  <c:v>0.27412999999999998</c:v>
                </c:pt>
                <c:pt idx="952">
                  <c:v>0.29310000000000003</c:v>
                </c:pt>
                <c:pt idx="953">
                  <c:v>0.31722</c:v>
                </c:pt>
                <c:pt idx="954">
                  <c:v>0.34455000000000002</c:v>
                </c:pt>
                <c:pt idx="955">
                  <c:v>0.37524000000000002</c:v>
                </c:pt>
                <c:pt idx="956">
                  <c:v>0.40994000000000003</c:v>
                </c:pt>
                <c:pt idx="957">
                  <c:v>0.43742999999999999</c:v>
                </c:pt>
                <c:pt idx="958">
                  <c:v>0.43885000000000002</c:v>
                </c:pt>
                <c:pt idx="959">
                  <c:v>0.41150999999999999</c:v>
                </c:pt>
                <c:pt idx="960">
                  <c:v>0.37620999999999999</c:v>
                </c:pt>
                <c:pt idx="961">
                  <c:v>0.35256999999999999</c:v>
                </c:pt>
                <c:pt idx="962">
                  <c:v>0.33893000000000001</c:v>
                </c:pt>
                <c:pt idx="963">
                  <c:v>0.32644000000000001</c:v>
                </c:pt>
                <c:pt idx="964">
                  <c:v>0.31970999999999999</c:v>
                </c:pt>
                <c:pt idx="965">
                  <c:v>0.32651000000000002</c:v>
                </c:pt>
                <c:pt idx="966">
                  <c:v>0.33665</c:v>
                </c:pt>
                <c:pt idx="967">
                  <c:v>0.33257999999999999</c:v>
                </c:pt>
                <c:pt idx="968">
                  <c:v>0.31902000000000003</c:v>
                </c:pt>
                <c:pt idx="969">
                  <c:v>0.3206</c:v>
                </c:pt>
                <c:pt idx="970">
                  <c:v>0.34610000000000002</c:v>
                </c:pt>
                <c:pt idx="971">
                  <c:v>0.37508999999999998</c:v>
                </c:pt>
                <c:pt idx="972">
                  <c:v>0.38857999999999998</c:v>
                </c:pt>
                <c:pt idx="973">
                  <c:v>0.39478999999999997</c:v>
                </c:pt>
                <c:pt idx="974">
                  <c:v>0.41103000000000001</c:v>
                </c:pt>
                <c:pt idx="975">
                  <c:v>0.43501000000000001</c:v>
                </c:pt>
                <c:pt idx="976">
                  <c:v>0.45295999999999997</c:v>
                </c:pt>
                <c:pt idx="977">
                  <c:v>0.46800000000000003</c:v>
                </c:pt>
                <c:pt idx="978">
                  <c:v>0.49852999999999997</c:v>
                </c:pt>
                <c:pt idx="979">
                  <c:v>0.54725000000000001</c:v>
                </c:pt>
                <c:pt idx="980">
                  <c:v>0.5907</c:v>
                </c:pt>
                <c:pt idx="981">
                  <c:v>0.60701000000000005</c:v>
                </c:pt>
                <c:pt idx="982">
                  <c:v>0.60197999999999996</c:v>
                </c:pt>
                <c:pt idx="983">
                  <c:v>0.59894999999999998</c:v>
                </c:pt>
                <c:pt idx="984">
                  <c:v>0.61143000000000003</c:v>
                </c:pt>
                <c:pt idx="985">
                  <c:v>0.63436000000000003</c:v>
                </c:pt>
                <c:pt idx="986">
                  <c:v>0.65656999999999999</c:v>
                </c:pt>
                <c:pt idx="987">
                  <c:v>0.67086999999999997</c:v>
                </c:pt>
                <c:pt idx="988">
                  <c:v>0.67296</c:v>
                </c:pt>
                <c:pt idx="989">
                  <c:v>0.65951000000000004</c:v>
                </c:pt>
                <c:pt idx="990">
                  <c:v>0.63078000000000001</c:v>
                </c:pt>
                <c:pt idx="991">
                  <c:v>0.59213000000000005</c:v>
                </c:pt>
                <c:pt idx="992">
                  <c:v>0.55198000000000003</c:v>
                </c:pt>
                <c:pt idx="993">
                  <c:v>0.52027000000000001</c:v>
                </c:pt>
                <c:pt idx="994">
                  <c:v>0.50683</c:v>
                </c:pt>
                <c:pt idx="995">
                  <c:v>0.51490999999999998</c:v>
                </c:pt>
                <c:pt idx="996">
                  <c:v>0.53447</c:v>
                </c:pt>
                <c:pt idx="997">
                  <c:v>0.54691000000000001</c:v>
                </c:pt>
                <c:pt idx="998">
                  <c:v>0.54093999999999998</c:v>
                </c:pt>
                <c:pt idx="999">
                  <c:v>0.52232999999999996</c:v>
                </c:pt>
                <c:pt idx="1000">
                  <c:v>0.50509000000000004</c:v>
                </c:pt>
                <c:pt idx="1001">
                  <c:v>0.49495</c:v>
                </c:pt>
                <c:pt idx="1002">
                  <c:v>0.48564000000000002</c:v>
                </c:pt>
                <c:pt idx="1003">
                  <c:v>0.47059000000000001</c:v>
                </c:pt>
                <c:pt idx="1004">
                  <c:v>0.45349</c:v>
                </c:pt>
                <c:pt idx="1005">
                  <c:v>0.44524000000000002</c:v>
                </c:pt>
                <c:pt idx="1006">
                  <c:v>0.45340999999999998</c:v>
                </c:pt>
                <c:pt idx="1007">
                  <c:v>0.47622999999999999</c:v>
                </c:pt>
                <c:pt idx="1008">
                  <c:v>0.50431999999999999</c:v>
                </c:pt>
                <c:pt idx="1009">
                  <c:v>0.52658000000000005</c:v>
                </c:pt>
                <c:pt idx="1010">
                  <c:v>0.53769999999999996</c:v>
                </c:pt>
                <c:pt idx="1011">
                  <c:v>0.54279999999999995</c:v>
                </c:pt>
                <c:pt idx="1012">
                  <c:v>0.55203999999999998</c:v>
                </c:pt>
                <c:pt idx="1013">
                  <c:v>0.56803000000000003</c:v>
                </c:pt>
                <c:pt idx="1014">
                  <c:v>0.58157999999999999</c:v>
                </c:pt>
                <c:pt idx="1015">
                  <c:v>0.58360999999999996</c:v>
                </c:pt>
                <c:pt idx="1016">
                  <c:v>0.57723000000000002</c:v>
                </c:pt>
                <c:pt idx="1017">
                  <c:v>0.57189999999999996</c:v>
                </c:pt>
                <c:pt idx="1018">
                  <c:v>0.56916999999999995</c:v>
                </c:pt>
                <c:pt idx="1019">
                  <c:v>0.56264000000000003</c:v>
                </c:pt>
                <c:pt idx="1020">
                  <c:v>0.55088999999999999</c:v>
                </c:pt>
                <c:pt idx="1021">
                  <c:v>0.54064999999999996</c:v>
                </c:pt>
                <c:pt idx="1022">
                  <c:v>0.53617999999999999</c:v>
                </c:pt>
                <c:pt idx="1023">
                  <c:v>0.53593000000000002</c:v>
                </c:pt>
                <c:pt idx="1024">
                  <c:v>0.54164000000000001</c:v>
                </c:pt>
                <c:pt idx="1025">
                  <c:v>0.55881000000000003</c:v>
                </c:pt>
                <c:pt idx="1026">
                  <c:v>0.58209</c:v>
                </c:pt>
                <c:pt idx="1027">
                  <c:v>0.59308000000000005</c:v>
                </c:pt>
                <c:pt idx="1028">
                  <c:v>0.58294999999999997</c:v>
                </c:pt>
                <c:pt idx="1029">
                  <c:v>0.56645999999999996</c:v>
                </c:pt>
                <c:pt idx="1030">
                  <c:v>0.55937000000000003</c:v>
                </c:pt>
                <c:pt idx="1031">
                  <c:v>0.55028999999999995</c:v>
                </c:pt>
                <c:pt idx="1032">
                  <c:v>0.51378000000000001</c:v>
                </c:pt>
                <c:pt idx="1033">
                  <c:v>0.44968000000000002</c:v>
                </c:pt>
                <c:pt idx="1034">
                  <c:v>0.38972000000000001</c:v>
                </c:pt>
                <c:pt idx="1035">
                  <c:v>0.35971999999999998</c:v>
                </c:pt>
                <c:pt idx="1036">
                  <c:v>0.35133999999999999</c:v>
                </c:pt>
                <c:pt idx="1037">
                  <c:v>0.34021000000000001</c:v>
                </c:pt>
                <c:pt idx="1038">
                  <c:v>0.31845000000000001</c:v>
                </c:pt>
                <c:pt idx="1039">
                  <c:v>0.29533999999999999</c:v>
                </c:pt>
                <c:pt idx="1040">
                  <c:v>0.27357999999999999</c:v>
                </c:pt>
                <c:pt idx="1041">
                  <c:v>0.24168999999999999</c:v>
                </c:pt>
                <c:pt idx="1042">
                  <c:v>0.19236</c:v>
                </c:pt>
                <c:pt idx="1043">
                  <c:v>0.13711000000000001</c:v>
                </c:pt>
                <c:pt idx="1044">
                  <c:v>9.6448000000000006E-2</c:v>
                </c:pt>
                <c:pt idx="1045">
                  <c:v>7.9842999999999997E-2</c:v>
                </c:pt>
                <c:pt idx="1046">
                  <c:v>7.9835000000000003E-2</c:v>
                </c:pt>
                <c:pt idx="1047">
                  <c:v>8.3040000000000003E-2</c:v>
                </c:pt>
                <c:pt idx="1048">
                  <c:v>8.1224000000000005E-2</c:v>
                </c:pt>
                <c:pt idx="1049">
                  <c:v>7.2270000000000001E-2</c:v>
                </c:pt>
                <c:pt idx="1050">
                  <c:v>5.8425999999999999E-2</c:v>
                </c:pt>
                <c:pt idx="1051">
                  <c:v>4.9253999999999999E-2</c:v>
                </c:pt>
                <c:pt idx="1052">
                  <c:v>5.9899000000000001E-2</c:v>
                </c:pt>
                <c:pt idx="1053">
                  <c:v>9.4631000000000007E-2</c:v>
                </c:pt>
                <c:pt idx="1054">
                  <c:v>0.13220999999999999</c:v>
                </c:pt>
                <c:pt idx="1055">
                  <c:v>0.14113000000000001</c:v>
                </c:pt>
                <c:pt idx="1056">
                  <c:v>0.11573</c:v>
                </c:pt>
                <c:pt idx="1057">
                  <c:v>8.5833000000000007E-2</c:v>
                </c:pt>
                <c:pt idx="1058">
                  <c:v>8.1292000000000003E-2</c:v>
                </c:pt>
                <c:pt idx="1059">
                  <c:v>9.7684999999999994E-2</c:v>
                </c:pt>
                <c:pt idx="1060">
                  <c:v>0.11047999999999999</c:v>
                </c:pt>
                <c:pt idx="1061">
                  <c:v>0.11377</c:v>
                </c:pt>
                <c:pt idx="1062">
                  <c:v>0.12551999999999999</c:v>
                </c:pt>
                <c:pt idx="1063">
                  <c:v>0.15698999999999999</c:v>
                </c:pt>
                <c:pt idx="1064">
                  <c:v>0.19678000000000001</c:v>
                </c:pt>
                <c:pt idx="1065">
                  <c:v>0.22858999999999999</c:v>
                </c:pt>
                <c:pt idx="1066">
                  <c:v>0.24757000000000001</c:v>
                </c:pt>
                <c:pt idx="1067">
                  <c:v>0.25325999999999999</c:v>
                </c:pt>
                <c:pt idx="1068">
                  <c:v>0.24282000000000001</c:v>
                </c:pt>
                <c:pt idx="1069">
                  <c:v>0.22047</c:v>
                </c:pt>
                <c:pt idx="1070">
                  <c:v>0.20044999999999999</c:v>
                </c:pt>
                <c:pt idx="1071">
                  <c:v>0.19119</c:v>
                </c:pt>
                <c:pt idx="1072">
                  <c:v>0.18709000000000001</c:v>
                </c:pt>
                <c:pt idx="1073">
                  <c:v>0.18332999999999999</c:v>
                </c:pt>
                <c:pt idx="1074">
                  <c:v>0.18432999999999999</c:v>
                </c:pt>
                <c:pt idx="1075">
                  <c:v>0.18695000000000001</c:v>
                </c:pt>
                <c:pt idx="1076">
                  <c:v>0.17185</c:v>
                </c:pt>
                <c:pt idx="1077">
                  <c:v>0.12994</c:v>
                </c:pt>
                <c:pt idx="1078">
                  <c:v>8.5697999999999996E-2</c:v>
                </c:pt>
                <c:pt idx="1079">
                  <c:v>7.1649000000000004E-2</c:v>
                </c:pt>
                <c:pt idx="1080">
                  <c:v>8.5927000000000003E-2</c:v>
                </c:pt>
                <c:pt idx="1081">
                  <c:v>9.8802000000000001E-2</c:v>
                </c:pt>
                <c:pt idx="1082">
                  <c:v>9.9392999999999995E-2</c:v>
                </c:pt>
                <c:pt idx="1083">
                  <c:v>0.10843</c:v>
                </c:pt>
                <c:pt idx="1084">
                  <c:v>0.13771</c:v>
                </c:pt>
                <c:pt idx="1085">
                  <c:v>0.16386000000000001</c:v>
                </c:pt>
                <c:pt idx="1086">
                  <c:v>0.16037000000000001</c:v>
                </c:pt>
                <c:pt idx="1087">
                  <c:v>0.13650999999999999</c:v>
                </c:pt>
                <c:pt idx="1088">
                  <c:v>0.12106</c:v>
                </c:pt>
                <c:pt idx="1089">
                  <c:v>0.11729000000000001</c:v>
                </c:pt>
                <c:pt idx="1090">
                  <c:v>0.1</c:v>
                </c:pt>
                <c:pt idx="1091">
                  <c:v>5.7671E-2</c:v>
                </c:pt>
                <c:pt idx="1092">
                  <c:v>1.4626999999999999E-2</c:v>
                </c:pt>
                <c:pt idx="1093">
                  <c:v>2.5560000000000001E-3</c:v>
                </c:pt>
                <c:pt idx="1094">
                  <c:v>2.4635000000000001E-2</c:v>
                </c:pt>
                <c:pt idx="1095">
                  <c:v>5.7237000000000003E-2</c:v>
                </c:pt>
                <c:pt idx="1096">
                  <c:v>7.6073000000000002E-2</c:v>
                </c:pt>
                <c:pt idx="1097">
                  <c:v>7.1260000000000004E-2</c:v>
                </c:pt>
                <c:pt idx="1098">
                  <c:v>4.7001000000000001E-2</c:v>
                </c:pt>
                <c:pt idx="1099">
                  <c:v>1.9918999999999999E-2</c:v>
                </c:pt>
                <c:pt idx="1100">
                  <c:v>1.2671999999999999E-2</c:v>
                </c:pt>
                <c:pt idx="1101">
                  <c:v>3.5424999999999998E-2</c:v>
                </c:pt>
                <c:pt idx="1102">
                  <c:v>7.3057999999999998E-2</c:v>
                </c:pt>
                <c:pt idx="1103">
                  <c:v>9.9661E-2</c:v>
                </c:pt>
                <c:pt idx="1104">
                  <c:v>0.10516</c:v>
                </c:pt>
                <c:pt idx="1105">
                  <c:v>9.9541000000000004E-2</c:v>
                </c:pt>
                <c:pt idx="1106">
                  <c:v>9.3770999999999993E-2</c:v>
                </c:pt>
                <c:pt idx="1107">
                  <c:v>8.9193999999999996E-2</c:v>
                </c:pt>
                <c:pt idx="1108">
                  <c:v>8.6706000000000005E-2</c:v>
                </c:pt>
                <c:pt idx="1109">
                  <c:v>9.2201000000000005E-2</c:v>
                </c:pt>
                <c:pt idx="1110">
                  <c:v>0.10644000000000001</c:v>
                </c:pt>
                <c:pt idx="1111">
                  <c:v>0.12</c:v>
                </c:pt>
                <c:pt idx="1112">
                  <c:v>0.12561</c:v>
                </c:pt>
                <c:pt idx="1113">
                  <c:v>0.12673999999999999</c:v>
                </c:pt>
                <c:pt idx="1114">
                  <c:v>0.12725</c:v>
                </c:pt>
                <c:pt idx="1115">
                  <c:v>0.12262000000000001</c:v>
                </c:pt>
                <c:pt idx="1116">
                  <c:v>0.11167000000000001</c:v>
                </c:pt>
                <c:pt idx="1117">
                  <c:v>0.10808</c:v>
                </c:pt>
                <c:pt idx="1118">
                  <c:v>0.12590000000000001</c:v>
                </c:pt>
                <c:pt idx="1119">
                  <c:v>0.15742</c:v>
                </c:pt>
                <c:pt idx="1120">
                  <c:v>0.17977000000000001</c:v>
                </c:pt>
                <c:pt idx="1121">
                  <c:v>0.18321000000000001</c:v>
                </c:pt>
                <c:pt idx="1122">
                  <c:v>0.18028</c:v>
                </c:pt>
                <c:pt idx="1123">
                  <c:v>0.18587999999999999</c:v>
                </c:pt>
                <c:pt idx="1124">
                  <c:v>0.20089000000000001</c:v>
                </c:pt>
                <c:pt idx="1125">
                  <c:v>0.21937000000000001</c:v>
                </c:pt>
                <c:pt idx="1126">
                  <c:v>0.23993999999999999</c:v>
                </c:pt>
                <c:pt idx="1127">
                  <c:v>0.26245000000000002</c:v>
                </c:pt>
                <c:pt idx="1128">
                  <c:v>0.28177000000000002</c:v>
                </c:pt>
                <c:pt idx="1129">
                  <c:v>0.29313</c:v>
                </c:pt>
                <c:pt idx="1130">
                  <c:v>0.29910999999999999</c:v>
                </c:pt>
                <c:pt idx="1131">
                  <c:v>0.30376999999999998</c:v>
                </c:pt>
                <c:pt idx="1132">
                  <c:v>0.30364000000000002</c:v>
                </c:pt>
                <c:pt idx="1133">
                  <c:v>0.29221999999999998</c:v>
                </c:pt>
                <c:pt idx="1134">
                  <c:v>0.27212999999999998</c:v>
                </c:pt>
                <c:pt idx="1135">
                  <c:v>0.25502999999999998</c:v>
                </c:pt>
                <c:pt idx="1136">
                  <c:v>0.24704000000000001</c:v>
                </c:pt>
                <c:pt idx="1137">
                  <c:v>0.23996999999999999</c:v>
                </c:pt>
                <c:pt idx="1138">
                  <c:v>0.22144</c:v>
                </c:pt>
                <c:pt idx="1139">
                  <c:v>0.19178000000000001</c:v>
                </c:pt>
                <c:pt idx="1140">
                  <c:v>0.16597000000000001</c:v>
                </c:pt>
                <c:pt idx="1141">
                  <c:v>0.15728</c:v>
                </c:pt>
                <c:pt idx="1142">
                  <c:v>0.16256999999999999</c:v>
                </c:pt>
                <c:pt idx="1143">
                  <c:v>0.16769000000000001</c:v>
                </c:pt>
                <c:pt idx="1144">
                  <c:v>0.16492999999999999</c:v>
                </c:pt>
                <c:pt idx="1145">
                  <c:v>0.15890000000000001</c:v>
                </c:pt>
                <c:pt idx="1146">
                  <c:v>0.15529999999999999</c:v>
                </c:pt>
                <c:pt idx="1147">
                  <c:v>0.15209</c:v>
                </c:pt>
                <c:pt idx="1148">
                  <c:v>0.14684</c:v>
                </c:pt>
                <c:pt idx="1149">
                  <c:v>0.14593</c:v>
                </c:pt>
                <c:pt idx="1150">
                  <c:v>0.15764</c:v>
                </c:pt>
                <c:pt idx="1151">
                  <c:v>0.17824000000000001</c:v>
                </c:pt>
                <c:pt idx="1152">
                  <c:v>0.19264999999999999</c:v>
                </c:pt>
                <c:pt idx="1153">
                  <c:v>0.18856000000000001</c:v>
                </c:pt>
                <c:pt idx="1154">
                  <c:v>0.16525999999999999</c:v>
                </c:pt>
                <c:pt idx="1155">
                  <c:v>0.13161999999999999</c:v>
                </c:pt>
                <c:pt idx="1156">
                  <c:v>0.10347000000000001</c:v>
                </c:pt>
                <c:pt idx="1157">
                  <c:v>0.10009999999999999</c:v>
                </c:pt>
                <c:pt idx="1158">
                  <c:v>0.13117000000000001</c:v>
                </c:pt>
                <c:pt idx="1159">
                  <c:v>0.18282999999999999</c:v>
                </c:pt>
                <c:pt idx="1160">
                  <c:v>0.22572</c:v>
                </c:pt>
                <c:pt idx="1161">
                  <c:v>0.24207999999999999</c:v>
                </c:pt>
                <c:pt idx="1162">
                  <c:v>0.24</c:v>
                </c:pt>
                <c:pt idx="1163">
                  <c:v>0.23896000000000001</c:v>
                </c:pt>
                <c:pt idx="1164">
                  <c:v>0.24928</c:v>
                </c:pt>
                <c:pt idx="1165">
                  <c:v>0.26949000000000001</c:v>
                </c:pt>
                <c:pt idx="1166">
                  <c:v>0.29392000000000001</c:v>
                </c:pt>
                <c:pt idx="1167">
                  <c:v>0.31447000000000003</c:v>
                </c:pt>
                <c:pt idx="1168">
                  <c:v>0.32178000000000001</c:v>
                </c:pt>
                <c:pt idx="1169">
                  <c:v>0.31518000000000002</c:v>
                </c:pt>
                <c:pt idx="1170">
                  <c:v>0.30815999999999999</c:v>
                </c:pt>
                <c:pt idx="1171">
                  <c:v>0.31435999999999997</c:v>
                </c:pt>
                <c:pt idx="1172">
                  <c:v>0.32982</c:v>
                </c:pt>
                <c:pt idx="1173">
                  <c:v>0.33790999999999999</c:v>
                </c:pt>
                <c:pt idx="1174">
                  <c:v>0.33023000000000002</c:v>
                </c:pt>
                <c:pt idx="1175">
                  <c:v>0.31328</c:v>
                </c:pt>
                <c:pt idx="1176">
                  <c:v>0.29460999999999998</c:v>
                </c:pt>
                <c:pt idx="1177">
                  <c:v>0.27383999999999997</c:v>
                </c:pt>
                <c:pt idx="1178">
                  <c:v>0.25004999999999999</c:v>
                </c:pt>
                <c:pt idx="1179">
                  <c:v>0.2281</c:v>
                </c:pt>
                <c:pt idx="1180">
                  <c:v>0.21257999999999999</c:v>
                </c:pt>
                <c:pt idx="1181">
                  <c:v>0.20415</c:v>
                </c:pt>
                <c:pt idx="1182">
                  <c:v>0.20688000000000001</c:v>
                </c:pt>
                <c:pt idx="1183">
                  <c:v>0.22942000000000001</c:v>
                </c:pt>
                <c:pt idx="1184">
                  <c:v>0.27034000000000002</c:v>
                </c:pt>
                <c:pt idx="1185">
                  <c:v>0.31007000000000001</c:v>
                </c:pt>
                <c:pt idx="1186">
                  <c:v>0.32863999999999999</c:v>
                </c:pt>
                <c:pt idx="1187">
                  <c:v>0.32717000000000002</c:v>
                </c:pt>
                <c:pt idx="1188">
                  <c:v>0.32189000000000001</c:v>
                </c:pt>
                <c:pt idx="1189">
                  <c:v>0.32197999999999999</c:v>
                </c:pt>
                <c:pt idx="1190">
                  <c:v>0.32657000000000003</c:v>
                </c:pt>
                <c:pt idx="1191">
                  <c:v>0.33957999999999999</c:v>
                </c:pt>
                <c:pt idx="1192">
                  <c:v>0.36902000000000001</c:v>
                </c:pt>
                <c:pt idx="1193">
                  <c:v>0.40804000000000001</c:v>
                </c:pt>
                <c:pt idx="1194">
                  <c:v>0.43364999999999998</c:v>
                </c:pt>
                <c:pt idx="1195">
                  <c:v>0.43419000000000002</c:v>
                </c:pt>
                <c:pt idx="1196">
                  <c:v>0.42527999999999999</c:v>
                </c:pt>
                <c:pt idx="1197">
                  <c:v>0.42753000000000002</c:v>
                </c:pt>
                <c:pt idx="1198">
                  <c:v>0.439</c:v>
                </c:pt>
                <c:pt idx="1199">
                  <c:v>0.44307999999999997</c:v>
                </c:pt>
                <c:pt idx="1200">
                  <c:v>0.43486999999999998</c:v>
                </c:pt>
                <c:pt idx="1201">
                  <c:v>0.42459999999999998</c:v>
                </c:pt>
                <c:pt idx="1202">
                  <c:v>0.41987000000000002</c:v>
                </c:pt>
                <c:pt idx="1203">
                  <c:v>0.42141000000000001</c:v>
                </c:pt>
                <c:pt idx="1204">
                  <c:v>0.43419000000000002</c:v>
                </c:pt>
                <c:pt idx="1205">
                  <c:v>0.46433000000000002</c:v>
                </c:pt>
                <c:pt idx="1206">
                  <c:v>0.50119999999999998</c:v>
                </c:pt>
                <c:pt idx="1207">
                  <c:v>0.51910999999999996</c:v>
                </c:pt>
                <c:pt idx="1208">
                  <c:v>0.50471999999999995</c:v>
                </c:pt>
                <c:pt idx="1209">
                  <c:v>0.47191</c:v>
                </c:pt>
                <c:pt idx="1210">
                  <c:v>0.44302000000000002</c:v>
                </c:pt>
                <c:pt idx="1211">
                  <c:v>0.4274</c:v>
                </c:pt>
                <c:pt idx="1212">
                  <c:v>0.42620000000000002</c:v>
                </c:pt>
                <c:pt idx="1213">
                  <c:v>0.44374999999999998</c:v>
                </c:pt>
                <c:pt idx="1214">
                  <c:v>0.47843999999999998</c:v>
                </c:pt>
                <c:pt idx="1215">
                  <c:v>0.50956000000000001</c:v>
                </c:pt>
                <c:pt idx="1216">
                  <c:v>0.51104000000000005</c:v>
                </c:pt>
                <c:pt idx="1217">
                  <c:v>0.4788</c:v>
                </c:pt>
                <c:pt idx="1218">
                  <c:v>0.43231999999999998</c:v>
                </c:pt>
                <c:pt idx="1219">
                  <c:v>0.38823000000000002</c:v>
                </c:pt>
                <c:pt idx="1220">
                  <c:v>0.34478999999999999</c:v>
                </c:pt>
                <c:pt idx="1221">
                  <c:v>0.29564000000000001</c:v>
                </c:pt>
                <c:pt idx="1222">
                  <c:v>0.24707000000000001</c:v>
                </c:pt>
                <c:pt idx="1223">
                  <c:v>0.21238000000000001</c:v>
                </c:pt>
                <c:pt idx="1224">
                  <c:v>0.19424</c:v>
                </c:pt>
                <c:pt idx="1225">
                  <c:v>0.18107000000000001</c:v>
                </c:pt>
                <c:pt idx="1226">
                  <c:v>0.16105</c:v>
                </c:pt>
                <c:pt idx="1227">
                  <c:v>0.13511999999999999</c:v>
                </c:pt>
                <c:pt idx="1228">
                  <c:v>0.11412</c:v>
                </c:pt>
                <c:pt idx="1229">
                  <c:v>0.10416</c:v>
                </c:pt>
                <c:pt idx="1230">
                  <c:v>9.6966999999999998E-2</c:v>
                </c:pt>
                <c:pt idx="1231">
                  <c:v>7.7591999999999994E-2</c:v>
                </c:pt>
                <c:pt idx="1232">
                  <c:v>4.2339000000000002E-2</c:v>
                </c:pt>
                <c:pt idx="1233">
                  <c:v>4.7768000000000003E-3</c:v>
                </c:pt>
                <c:pt idx="1234">
                  <c:v>-1.8952E-2</c:v>
                </c:pt>
                <c:pt idx="1235">
                  <c:v>-2.5982000000000002E-2</c:v>
                </c:pt>
                <c:pt idx="1236">
                  <c:v>-2.2542E-2</c:v>
                </c:pt>
                <c:pt idx="1237">
                  <c:v>-9.6170000000000005E-3</c:v>
                </c:pt>
                <c:pt idx="1238">
                  <c:v>1.6417999999999999E-2</c:v>
                </c:pt>
                <c:pt idx="1239">
                  <c:v>5.0064999999999998E-2</c:v>
                </c:pt>
                <c:pt idx="1240">
                  <c:v>7.6062000000000005E-2</c:v>
                </c:pt>
                <c:pt idx="1241">
                  <c:v>8.6138000000000006E-2</c:v>
                </c:pt>
                <c:pt idx="1242">
                  <c:v>8.5539000000000004E-2</c:v>
                </c:pt>
                <c:pt idx="1243">
                  <c:v>7.7249999999999999E-2</c:v>
                </c:pt>
                <c:pt idx="1244">
                  <c:v>5.1674999999999999E-2</c:v>
                </c:pt>
                <c:pt idx="1245">
                  <c:v>3.7353999999999998E-3</c:v>
                </c:pt>
                <c:pt idx="1246">
                  <c:v>-4.7819E-2</c:v>
                </c:pt>
                <c:pt idx="1247">
                  <c:v>-7.4449000000000001E-2</c:v>
                </c:pt>
                <c:pt idx="1248">
                  <c:v>-7.1793999999999997E-2</c:v>
                </c:pt>
                <c:pt idx="1249">
                  <c:v>-6.6966999999999999E-2</c:v>
                </c:pt>
                <c:pt idx="1250">
                  <c:v>-8.8220999999999994E-2</c:v>
                </c:pt>
                <c:pt idx="1251">
                  <c:v>-0.13655</c:v>
                </c:pt>
                <c:pt idx="1252">
                  <c:v>-0.19092000000000001</c:v>
                </c:pt>
                <c:pt idx="1253">
                  <c:v>-0.23158999999999999</c:v>
                </c:pt>
                <c:pt idx="1254">
                  <c:v>-0.25137999999999999</c:v>
                </c:pt>
                <c:pt idx="1255">
                  <c:v>-0.25258000000000003</c:v>
                </c:pt>
                <c:pt idx="1256">
                  <c:v>-0.24487999999999999</c:v>
                </c:pt>
                <c:pt idx="1257">
                  <c:v>-0.24514</c:v>
                </c:pt>
                <c:pt idx="1258">
                  <c:v>-0.26822000000000001</c:v>
                </c:pt>
                <c:pt idx="1259">
                  <c:v>-0.31333</c:v>
                </c:pt>
                <c:pt idx="1260">
                  <c:v>-0.36287000000000003</c:v>
                </c:pt>
                <c:pt idx="1261">
                  <c:v>-0.39735999999999999</c:v>
                </c:pt>
                <c:pt idx="1262">
                  <c:v>-0.40967999999999999</c:v>
                </c:pt>
                <c:pt idx="1263">
                  <c:v>-0.40583000000000002</c:v>
                </c:pt>
                <c:pt idx="1264">
                  <c:v>-0.39715</c:v>
                </c:pt>
                <c:pt idx="1265">
                  <c:v>-0.39365</c:v>
                </c:pt>
                <c:pt idx="1266">
                  <c:v>-0.39962999999999999</c:v>
                </c:pt>
                <c:pt idx="1267">
                  <c:v>-0.41099999999999998</c:v>
                </c:pt>
                <c:pt idx="1268">
                  <c:v>-0.41985</c:v>
                </c:pt>
                <c:pt idx="1269">
                  <c:v>-0.42668</c:v>
                </c:pt>
                <c:pt idx="1270">
                  <c:v>-0.44535000000000002</c:v>
                </c:pt>
                <c:pt idx="1271">
                  <c:v>-0.48804999999999998</c:v>
                </c:pt>
                <c:pt idx="1272">
                  <c:v>-0.54444000000000004</c:v>
                </c:pt>
                <c:pt idx="1273">
                  <c:v>-0.58492</c:v>
                </c:pt>
                <c:pt idx="1274">
                  <c:v>-0.59060000000000001</c:v>
                </c:pt>
                <c:pt idx="1275">
                  <c:v>-0.57374000000000003</c:v>
                </c:pt>
                <c:pt idx="1276">
                  <c:v>-0.55991999999999997</c:v>
                </c:pt>
                <c:pt idx="1277">
                  <c:v>-0.55471000000000004</c:v>
                </c:pt>
                <c:pt idx="1278">
                  <c:v>-0.54054999999999997</c:v>
                </c:pt>
                <c:pt idx="1279">
                  <c:v>-0.50766999999999995</c:v>
                </c:pt>
                <c:pt idx="1280">
                  <c:v>-0.47400999999999999</c:v>
                </c:pt>
                <c:pt idx="1281">
                  <c:v>-0.46578999999999998</c:v>
                </c:pt>
                <c:pt idx="1282">
                  <c:v>-0.48648999999999998</c:v>
                </c:pt>
                <c:pt idx="1283">
                  <c:v>-0.51458999999999999</c:v>
                </c:pt>
                <c:pt idx="1284">
                  <c:v>-0.52625999999999995</c:v>
                </c:pt>
                <c:pt idx="1285">
                  <c:v>-0.51017000000000001</c:v>
                </c:pt>
                <c:pt idx="1286">
                  <c:v>-0.46551999999999999</c:v>
                </c:pt>
                <c:pt idx="1287">
                  <c:v>-0.40100000000000002</c:v>
                </c:pt>
                <c:pt idx="1288">
                  <c:v>-0.33715000000000001</c:v>
                </c:pt>
                <c:pt idx="1289">
                  <c:v>-0.29559000000000002</c:v>
                </c:pt>
                <c:pt idx="1290">
                  <c:v>-0.27834999999999999</c:v>
                </c:pt>
                <c:pt idx="1291">
                  <c:v>-0.26687</c:v>
                </c:pt>
                <c:pt idx="1292">
                  <c:v>-0.24757000000000001</c:v>
                </c:pt>
                <c:pt idx="1293">
                  <c:v>-0.2291</c:v>
                </c:pt>
                <c:pt idx="1294">
                  <c:v>-0.22595999999999999</c:v>
                </c:pt>
                <c:pt idx="1295">
                  <c:v>-0.23347000000000001</c:v>
                </c:pt>
                <c:pt idx="1296">
                  <c:v>-0.23283000000000001</c:v>
                </c:pt>
                <c:pt idx="1297">
                  <c:v>-0.21848999999999999</c:v>
                </c:pt>
                <c:pt idx="1298">
                  <c:v>-0.20715</c:v>
                </c:pt>
                <c:pt idx="1299">
                  <c:v>-0.21693999999999999</c:v>
                </c:pt>
                <c:pt idx="1300">
                  <c:v>-0.24804999999999999</c:v>
                </c:pt>
                <c:pt idx="1301">
                  <c:v>-0.28776000000000002</c:v>
                </c:pt>
                <c:pt idx="1302">
                  <c:v>-0.32521</c:v>
                </c:pt>
                <c:pt idx="1303">
                  <c:v>-0.35472999999999999</c:v>
                </c:pt>
                <c:pt idx="1304">
                  <c:v>-0.37228</c:v>
                </c:pt>
                <c:pt idx="1305">
                  <c:v>-0.37863000000000002</c:v>
                </c:pt>
                <c:pt idx="1306">
                  <c:v>-0.38329999999999997</c:v>
                </c:pt>
                <c:pt idx="1307">
                  <c:v>-0.39641999999999999</c:v>
                </c:pt>
                <c:pt idx="1308">
                  <c:v>-0.41659000000000002</c:v>
                </c:pt>
                <c:pt idx="1309">
                  <c:v>-0.43451000000000001</c:v>
                </c:pt>
                <c:pt idx="1310">
                  <c:v>-0.44983000000000001</c:v>
                </c:pt>
                <c:pt idx="1311">
                  <c:v>-0.47587000000000002</c:v>
                </c:pt>
                <c:pt idx="1312">
                  <c:v>-0.52293999999999996</c:v>
                </c:pt>
                <c:pt idx="1313">
                  <c:v>-0.58270999999999995</c:v>
                </c:pt>
                <c:pt idx="1314">
                  <c:v>-0.63502999999999998</c:v>
                </c:pt>
                <c:pt idx="1315">
                  <c:v>-0.66749000000000003</c:v>
                </c:pt>
                <c:pt idx="1316">
                  <c:v>-0.68328</c:v>
                </c:pt>
                <c:pt idx="1317">
                  <c:v>-0.69284999999999997</c:v>
                </c:pt>
                <c:pt idx="1318">
                  <c:v>-0.70425000000000004</c:v>
                </c:pt>
                <c:pt idx="1319">
                  <c:v>-0.71984000000000004</c:v>
                </c:pt>
                <c:pt idx="1320">
                  <c:v>-0.73499000000000003</c:v>
                </c:pt>
                <c:pt idx="1321">
                  <c:v>-0.73916000000000004</c:v>
                </c:pt>
                <c:pt idx="1322">
                  <c:v>-0.72487000000000001</c:v>
                </c:pt>
                <c:pt idx="1323">
                  <c:v>-0.69832000000000005</c:v>
                </c:pt>
                <c:pt idx="1324">
                  <c:v>-0.67574999999999996</c:v>
                </c:pt>
                <c:pt idx="1325">
                  <c:v>-0.66627999999999998</c:v>
                </c:pt>
                <c:pt idx="1326">
                  <c:v>-0.66259999999999997</c:v>
                </c:pt>
                <c:pt idx="1327">
                  <c:v>-0.65098</c:v>
                </c:pt>
                <c:pt idx="1328">
                  <c:v>-0.62633000000000005</c:v>
                </c:pt>
                <c:pt idx="1329">
                  <c:v>-0.59426000000000001</c:v>
                </c:pt>
                <c:pt idx="1330">
                  <c:v>-0.56291999999999998</c:v>
                </c:pt>
                <c:pt idx="1331">
                  <c:v>-0.53688999999999998</c:v>
                </c:pt>
                <c:pt idx="1332">
                  <c:v>-0.51622000000000001</c:v>
                </c:pt>
                <c:pt idx="1333">
                  <c:v>-0.49734</c:v>
                </c:pt>
                <c:pt idx="1334">
                  <c:v>-0.47693999999999998</c:v>
                </c:pt>
                <c:pt idx="1335">
                  <c:v>-0.45709</c:v>
                </c:pt>
                <c:pt idx="1336">
                  <c:v>-0.44307999999999997</c:v>
                </c:pt>
                <c:pt idx="1337">
                  <c:v>-0.43380000000000002</c:v>
                </c:pt>
                <c:pt idx="1338">
                  <c:v>-0.41925000000000001</c:v>
                </c:pt>
                <c:pt idx="1339">
                  <c:v>-0.39219999999999999</c:v>
                </c:pt>
                <c:pt idx="1340">
                  <c:v>-0.35830000000000001</c:v>
                </c:pt>
                <c:pt idx="1341">
                  <c:v>-0.32956999999999997</c:v>
                </c:pt>
                <c:pt idx="1342">
                  <c:v>-0.31135000000000002</c:v>
                </c:pt>
                <c:pt idx="1343">
                  <c:v>-0.30049999999999999</c:v>
                </c:pt>
                <c:pt idx="1344">
                  <c:v>-0.29200999999999999</c:v>
                </c:pt>
                <c:pt idx="1345">
                  <c:v>-0.28005000000000002</c:v>
                </c:pt>
                <c:pt idx="1346">
                  <c:v>-0.25657000000000002</c:v>
                </c:pt>
                <c:pt idx="1347">
                  <c:v>-0.21909000000000001</c:v>
                </c:pt>
                <c:pt idx="1348">
                  <c:v>-0.18056</c:v>
                </c:pt>
                <c:pt idx="1349">
                  <c:v>-0.16305</c:v>
                </c:pt>
                <c:pt idx="1350">
                  <c:v>-0.17802000000000001</c:v>
                </c:pt>
                <c:pt idx="1351">
                  <c:v>-0.21697</c:v>
                </c:pt>
                <c:pt idx="1352">
                  <c:v>-0.26223999999999997</c:v>
                </c:pt>
                <c:pt idx="1353">
                  <c:v>-0.30184</c:v>
                </c:pt>
                <c:pt idx="1354">
                  <c:v>-0.33317999999999998</c:v>
                </c:pt>
                <c:pt idx="1355">
                  <c:v>-0.35866999999999999</c:v>
                </c:pt>
                <c:pt idx="1356">
                  <c:v>-0.38075999999999999</c:v>
                </c:pt>
                <c:pt idx="1357">
                  <c:v>-0.39728999999999998</c:v>
                </c:pt>
                <c:pt idx="1358">
                  <c:v>-0.39883999999999997</c:v>
                </c:pt>
                <c:pt idx="1359">
                  <c:v>-0.37514999999999998</c:v>
                </c:pt>
                <c:pt idx="1360">
                  <c:v>-0.32862999999999998</c:v>
                </c:pt>
                <c:pt idx="1361">
                  <c:v>-0.28001999999999999</c:v>
                </c:pt>
                <c:pt idx="1362">
                  <c:v>-0.25556000000000001</c:v>
                </c:pt>
                <c:pt idx="1363">
                  <c:v>-0.26433000000000001</c:v>
                </c:pt>
                <c:pt idx="1364">
                  <c:v>-0.28749000000000002</c:v>
                </c:pt>
                <c:pt idx="1365">
                  <c:v>-0.29237000000000002</c:v>
                </c:pt>
                <c:pt idx="1366">
                  <c:v>-0.26183000000000001</c:v>
                </c:pt>
                <c:pt idx="1367">
                  <c:v>-0.21084</c:v>
                </c:pt>
                <c:pt idx="1368">
                  <c:v>-0.17107</c:v>
                </c:pt>
                <c:pt idx="1369">
                  <c:v>-0.15889</c:v>
                </c:pt>
                <c:pt idx="1370">
                  <c:v>-0.16289000000000001</c:v>
                </c:pt>
                <c:pt idx="1371">
                  <c:v>-0.16300999999999999</c:v>
                </c:pt>
                <c:pt idx="1372">
                  <c:v>-0.15368999999999999</c:v>
                </c:pt>
                <c:pt idx="1373">
                  <c:v>-0.14324999999999999</c:v>
                </c:pt>
                <c:pt idx="1374">
                  <c:v>-0.13794000000000001</c:v>
                </c:pt>
                <c:pt idx="1375">
                  <c:v>-0.13496</c:v>
                </c:pt>
                <c:pt idx="1376">
                  <c:v>-0.12778</c:v>
                </c:pt>
                <c:pt idx="1377">
                  <c:v>-0.11129</c:v>
                </c:pt>
                <c:pt idx="1378">
                  <c:v>-8.4913000000000002E-2</c:v>
                </c:pt>
                <c:pt idx="1379">
                  <c:v>-5.6431000000000002E-2</c:v>
                </c:pt>
                <c:pt idx="1380">
                  <c:v>-3.7626E-2</c:v>
                </c:pt>
                <c:pt idx="1381">
                  <c:v>-2.8999E-2</c:v>
                </c:pt>
                <c:pt idx="1382">
                  <c:v>-1.4945999999999999E-2</c:v>
                </c:pt>
                <c:pt idx="1383">
                  <c:v>1.5661999999999999E-2</c:v>
                </c:pt>
                <c:pt idx="1384">
                  <c:v>4.9562000000000002E-2</c:v>
                </c:pt>
                <c:pt idx="1385">
                  <c:v>6.3018000000000005E-2</c:v>
                </c:pt>
                <c:pt idx="1386">
                  <c:v>5.2893999999999997E-2</c:v>
                </c:pt>
                <c:pt idx="1387">
                  <c:v>3.9319E-2</c:v>
                </c:pt>
                <c:pt idx="1388">
                  <c:v>3.739E-2</c:v>
                </c:pt>
                <c:pt idx="1389">
                  <c:v>4.1661999999999998E-2</c:v>
                </c:pt>
                <c:pt idx="1390">
                  <c:v>4.2398999999999999E-2</c:v>
                </c:pt>
                <c:pt idx="1391">
                  <c:v>4.2555000000000003E-2</c:v>
                </c:pt>
                <c:pt idx="1392">
                  <c:v>5.0976E-2</c:v>
                </c:pt>
                <c:pt idx="1393">
                  <c:v>6.8960999999999995E-2</c:v>
                </c:pt>
                <c:pt idx="1394">
                  <c:v>9.0144000000000002E-2</c:v>
                </c:pt>
                <c:pt idx="1395">
                  <c:v>0.10549</c:v>
                </c:pt>
                <c:pt idx="1396">
                  <c:v>0.10488</c:v>
                </c:pt>
                <c:pt idx="1397">
                  <c:v>8.5292000000000007E-2</c:v>
                </c:pt>
                <c:pt idx="1398">
                  <c:v>6.2854999999999994E-2</c:v>
                </c:pt>
                <c:pt idx="1399">
                  <c:v>6.4013E-2</c:v>
                </c:pt>
                <c:pt idx="1400">
                  <c:v>9.5445000000000002E-2</c:v>
                </c:pt>
                <c:pt idx="1401">
                  <c:v>0.13363</c:v>
                </c:pt>
                <c:pt idx="1402">
                  <c:v>0.15364</c:v>
                </c:pt>
                <c:pt idx="1403">
                  <c:v>0.15673000000000001</c:v>
                </c:pt>
                <c:pt idx="1404">
                  <c:v>0.1578</c:v>
                </c:pt>
                <c:pt idx="1405">
                  <c:v>0.15872</c:v>
                </c:pt>
                <c:pt idx="1406">
                  <c:v>0.15278</c:v>
                </c:pt>
                <c:pt idx="1407">
                  <c:v>0.14773</c:v>
                </c:pt>
                <c:pt idx="1408">
                  <c:v>0.16177</c:v>
                </c:pt>
                <c:pt idx="1409">
                  <c:v>0.19577</c:v>
                </c:pt>
                <c:pt idx="1410">
                  <c:v>0.22908000000000001</c:v>
                </c:pt>
                <c:pt idx="1411">
                  <c:v>0.24798999999999999</c:v>
                </c:pt>
                <c:pt idx="1412">
                  <c:v>0.26247999999999999</c:v>
                </c:pt>
                <c:pt idx="1413">
                  <c:v>0.28753000000000001</c:v>
                </c:pt>
                <c:pt idx="1414">
                  <c:v>0.32088</c:v>
                </c:pt>
                <c:pt idx="1415">
                  <c:v>0.34783999999999998</c:v>
                </c:pt>
                <c:pt idx="1416">
                  <c:v>0.35859999999999997</c:v>
                </c:pt>
                <c:pt idx="1417">
                  <c:v>0.35354000000000002</c:v>
                </c:pt>
                <c:pt idx="1418">
                  <c:v>0.34036</c:v>
                </c:pt>
                <c:pt idx="1419">
                  <c:v>0.33340999999999998</c:v>
                </c:pt>
                <c:pt idx="1420">
                  <c:v>0.34605999999999998</c:v>
                </c:pt>
                <c:pt idx="1421">
                  <c:v>0.37447999999999998</c:v>
                </c:pt>
                <c:pt idx="1422">
                  <c:v>0.39728999999999998</c:v>
                </c:pt>
                <c:pt idx="1423">
                  <c:v>0.40172999999999998</c:v>
                </c:pt>
                <c:pt idx="1424">
                  <c:v>0.4022</c:v>
                </c:pt>
                <c:pt idx="1425">
                  <c:v>0.41932999999999998</c:v>
                </c:pt>
                <c:pt idx="1426">
                  <c:v>0.44744</c:v>
                </c:pt>
                <c:pt idx="1427">
                  <c:v>0.46089999999999998</c:v>
                </c:pt>
                <c:pt idx="1428">
                  <c:v>0.45276</c:v>
                </c:pt>
                <c:pt idx="1429">
                  <c:v>0.44738</c:v>
                </c:pt>
                <c:pt idx="1430">
                  <c:v>0.46603</c:v>
                </c:pt>
                <c:pt idx="1431">
                  <c:v>0.49432999999999999</c:v>
                </c:pt>
                <c:pt idx="1432">
                  <c:v>0.49764999999999998</c:v>
                </c:pt>
                <c:pt idx="1433">
                  <c:v>0.46243000000000001</c:v>
                </c:pt>
                <c:pt idx="1434">
                  <c:v>0.40916000000000002</c:v>
                </c:pt>
                <c:pt idx="1435">
                  <c:v>0.36659999999999998</c:v>
                </c:pt>
                <c:pt idx="1436">
                  <c:v>0.34455000000000002</c:v>
                </c:pt>
                <c:pt idx="1437">
                  <c:v>0.33411000000000002</c:v>
                </c:pt>
                <c:pt idx="1438">
                  <c:v>0.32496000000000003</c:v>
                </c:pt>
                <c:pt idx="1439">
                  <c:v>0.31490000000000001</c:v>
                </c:pt>
                <c:pt idx="1440">
                  <c:v>0.30519000000000002</c:v>
                </c:pt>
                <c:pt idx="1441">
                  <c:v>0.29299999999999998</c:v>
                </c:pt>
                <c:pt idx="1442">
                  <c:v>0.27242</c:v>
                </c:pt>
                <c:pt idx="1443">
                  <c:v>0.24310000000000001</c:v>
                </c:pt>
                <c:pt idx="1444">
                  <c:v>0.21421999999999999</c:v>
                </c:pt>
                <c:pt idx="1445">
                  <c:v>0.19539999999999999</c:v>
                </c:pt>
                <c:pt idx="1446">
                  <c:v>0.18340000000000001</c:v>
                </c:pt>
                <c:pt idx="1447">
                  <c:v>0.16447000000000001</c:v>
                </c:pt>
                <c:pt idx="1448">
                  <c:v>0.13399</c:v>
                </c:pt>
                <c:pt idx="1449">
                  <c:v>0.10836</c:v>
                </c:pt>
                <c:pt idx="1450">
                  <c:v>0.10922999999999999</c:v>
                </c:pt>
                <c:pt idx="1451">
                  <c:v>0.13664000000000001</c:v>
                </c:pt>
                <c:pt idx="1452">
                  <c:v>0.16492999999999999</c:v>
                </c:pt>
                <c:pt idx="1453">
                  <c:v>0.16747000000000001</c:v>
                </c:pt>
                <c:pt idx="1454">
                  <c:v>0.14135</c:v>
                </c:pt>
                <c:pt idx="1455">
                  <c:v>0.10689</c:v>
                </c:pt>
                <c:pt idx="1456">
                  <c:v>8.7526000000000007E-2</c:v>
                </c:pt>
                <c:pt idx="1457">
                  <c:v>9.1894000000000003E-2</c:v>
                </c:pt>
                <c:pt idx="1458">
                  <c:v>0.11083</c:v>
                </c:pt>
                <c:pt idx="1459">
                  <c:v>0.12791</c:v>
                </c:pt>
                <c:pt idx="1460">
                  <c:v>0.13400000000000001</c:v>
                </c:pt>
                <c:pt idx="1461">
                  <c:v>0.13324</c:v>
                </c:pt>
                <c:pt idx="1462">
                  <c:v>0.13447999999999999</c:v>
                </c:pt>
                <c:pt idx="1463">
                  <c:v>0.13897000000000001</c:v>
                </c:pt>
                <c:pt idx="1464">
                  <c:v>0.14072000000000001</c:v>
                </c:pt>
                <c:pt idx="1465">
                  <c:v>0.13782</c:v>
                </c:pt>
                <c:pt idx="1466">
                  <c:v>0.13621</c:v>
                </c:pt>
                <c:pt idx="1467">
                  <c:v>0.13977999999999999</c:v>
                </c:pt>
                <c:pt idx="1468">
                  <c:v>0.14262</c:v>
                </c:pt>
                <c:pt idx="1469">
                  <c:v>0.13575999999999999</c:v>
                </c:pt>
                <c:pt idx="1470">
                  <c:v>0.11731999999999999</c:v>
                </c:pt>
                <c:pt idx="1471">
                  <c:v>9.1993000000000005E-2</c:v>
                </c:pt>
                <c:pt idx="1472">
                  <c:v>6.4453999999999997E-2</c:v>
                </c:pt>
                <c:pt idx="1473">
                  <c:v>3.8302999999999997E-2</c:v>
                </c:pt>
                <c:pt idx="1474">
                  <c:v>1.8148000000000001E-2</c:v>
                </c:pt>
                <c:pt idx="1475">
                  <c:v>6.6772999999999997E-3</c:v>
                </c:pt>
                <c:pt idx="1476">
                  <c:v>1.6298E-3</c:v>
                </c:pt>
                <c:pt idx="1477">
                  <c:v>1.1627E-3</c:v>
                </c:pt>
                <c:pt idx="1478">
                  <c:v>1.0034E-2</c:v>
                </c:pt>
                <c:pt idx="1479">
                  <c:v>3.3338E-2</c:v>
                </c:pt>
                <c:pt idx="1480">
                  <c:v>6.4403000000000002E-2</c:v>
                </c:pt>
                <c:pt idx="1481">
                  <c:v>8.6767999999999998E-2</c:v>
                </c:pt>
                <c:pt idx="1482">
                  <c:v>9.1541999999999998E-2</c:v>
                </c:pt>
                <c:pt idx="1483">
                  <c:v>8.8252999999999998E-2</c:v>
                </c:pt>
                <c:pt idx="1484">
                  <c:v>9.5001000000000002E-2</c:v>
                </c:pt>
                <c:pt idx="1485">
                  <c:v>0.11967999999999999</c:v>
                </c:pt>
                <c:pt idx="1486">
                  <c:v>0.15221999999999999</c:v>
                </c:pt>
                <c:pt idx="1487">
                  <c:v>0.17369999999999999</c:v>
                </c:pt>
                <c:pt idx="1488">
                  <c:v>0.17354</c:v>
                </c:pt>
                <c:pt idx="1489">
                  <c:v>0.16073999999999999</c:v>
                </c:pt>
                <c:pt idx="1490">
                  <c:v>0.1573</c:v>
                </c:pt>
                <c:pt idx="1491">
                  <c:v>0.17643</c:v>
                </c:pt>
                <c:pt idx="1492">
                  <c:v>0.20751</c:v>
                </c:pt>
                <c:pt idx="1493">
                  <c:v>0.22747000000000001</c:v>
                </c:pt>
                <c:pt idx="1494">
                  <c:v>0.22653999999999999</c:v>
                </c:pt>
                <c:pt idx="1495">
                  <c:v>0.21609</c:v>
                </c:pt>
                <c:pt idx="1496">
                  <c:v>0.21027000000000001</c:v>
                </c:pt>
                <c:pt idx="1497">
                  <c:v>0.20826</c:v>
                </c:pt>
                <c:pt idx="1498">
                  <c:v>0.19908999999999999</c:v>
                </c:pt>
                <c:pt idx="1499">
                  <c:v>0.17709</c:v>
                </c:pt>
                <c:pt idx="1500">
                  <c:v>0.14674999999999999</c:v>
                </c:pt>
                <c:pt idx="1501">
                  <c:v>0.11785</c:v>
                </c:pt>
                <c:pt idx="1502">
                  <c:v>0.10317999999999999</c:v>
                </c:pt>
                <c:pt idx="1503">
                  <c:v>0.11634</c:v>
                </c:pt>
                <c:pt idx="1504">
                  <c:v>0.16181000000000001</c:v>
                </c:pt>
                <c:pt idx="1505">
                  <c:v>0.22586000000000001</c:v>
                </c:pt>
                <c:pt idx="1506">
                  <c:v>0.28350999999999998</c:v>
                </c:pt>
                <c:pt idx="1507">
                  <c:v>0.31664999999999999</c:v>
                </c:pt>
                <c:pt idx="1508">
                  <c:v>0.32355</c:v>
                </c:pt>
                <c:pt idx="1509">
                  <c:v>0.31329000000000001</c:v>
                </c:pt>
                <c:pt idx="1510">
                  <c:v>0.29587000000000002</c:v>
                </c:pt>
                <c:pt idx="1511">
                  <c:v>0.27661999999999998</c:v>
                </c:pt>
                <c:pt idx="1512">
                  <c:v>0.25445000000000001</c:v>
                </c:pt>
                <c:pt idx="1513">
                  <c:v>0.22494</c:v>
                </c:pt>
                <c:pt idx="1514">
                  <c:v>0.18862999999999999</c:v>
                </c:pt>
                <c:pt idx="1515">
                  <c:v>0.15489</c:v>
                </c:pt>
                <c:pt idx="1516">
                  <c:v>0.13344</c:v>
                </c:pt>
                <c:pt idx="1517">
                  <c:v>0.12330000000000001</c:v>
                </c:pt>
                <c:pt idx="1518">
                  <c:v>0.11570999999999999</c:v>
                </c:pt>
                <c:pt idx="1519">
                  <c:v>0.10685</c:v>
                </c:pt>
                <c:pt idx="1520">
                  <c:v>0.10156</c:v>
                </c:pt>
                <c:pt idx="1521">
                  <c:v>0.10416</c:v>
                </c:pt>
                <c:pt idx="1522">
                  <c:v>0.11164</c:v>
                </c:pt>
                <c:pt idx="1523">
                  <c:v>0.11643000000000001</c:v>
                </c:pt>
                <c:pt idx="1524">
                  <c:v>0.10996</c:v>
                </c:pt>
                <c:pt idx="1525">
                  <c:v>8.3601999999999996E-2</c:v>
                </c:pt>
                <c:pt idx="1526">
                  <c:v>3.4477000000000001E-2</c:v>
                </c:pt>
                <c:pt idx="1527">
                  <c:v>-2.5860999999999999E-2</c:v>
                </c:pt>
                <c:pt idx="1528">
                  <c:v>-7.5254000000000001E-2</c:v>
                </c:pt>
                <c:pt idx="1529">
                  <c:v>-9.8973000000000005E-2</c:v>
                </c:pt>
                <c:pt idx="1530">
                  <c:v>-0.10113</c:v>
                </c:pt>
                <c:pt idx="1531">
                  <c:v>-9.5352999999999993E-2</c:v>
                </c:pt>
                <c:pt idx="1532">
                  <c:v>-8.7966000000000003E-2</c:v>
                </c:pt>
                <c:pt idx="1533">
                  <c:v>-7.3785000000000003E-2</c:v>
                </c:pt>
                <c:pt idx="1534">
                  <c:v>-4.4887999999999997E-2</c:v>
                </c:pt>
                <c:pt idx="1535">
                  <c:v>1.5092999999999999E-4</c:v>
                </c:pt>
                <c:pt idx="1536">
                  <c:v>5.3240000000000003E-2</c:v>
                </c:pt>
                <c:pt idx="1537">
                  <c:v>9.9850999999999995E-2</c:v>
                </c:pt>
                <c:pt idx="1538">
                  <c:v>0.12748000000000001</c:v>
                </c:pt>
                <c:pt idx="1539">
                  <c:v>0.13428999999999999</c:v>
                </c:pt>
                <c:pt idx="1540">
                  <c:v>0.12877</c:v>
                </c:pt>
                <c:pt idx="1541">
                  <c:v>0.12051000000000001</c:v>
                </c:pt>
                <c:pt idx="1542">
                  <c:v>0.11388</c:v>
                </c:pt>
                <c:pt idx="1543">
                  <c:v>0.11013000000000001</c:v>
                </c:pt>
                <c:pt idx="1544">
                  <c:v>0.10965999999999999</c:v>
                </c:pt>
                <c:pt idx="1545">
                  <c:v>0.10972</c:v>
                </c:pt>
                <c:pt idx="1546">
                  <c:v>0.10548</c:v>
                </c:pt>
                <c:pt idx="1547">
                  <c:v>9.8049999999999998E-2</c:v>
                </c:pt>
                <c:pt idx="1548">
                  <c:v>9.7386E-2</c:v>
                </c:pt>
                <c:pt idx="1549">
                  <c:v>0.1114</c:v>
                </c:pt>
                <c:pt idx="1550">
                  <c:v>0.13428999999999999</c:v>
                </c:pt>
                <c:pt idx="1551">
                  <c:v>0.15126999999999999</c:v>
                </c:pt>
                <c:pt idx="1552">
                  <c:v>0.15506</c:v>
                </c:pt>
                <c:pt idx="1553">
                  <c:v>0.15345</c:v>
                </c:pt>
                <c:pt idx="1554">
                  <c:v>0.15851999999999999</c:v>
                </c:pt>
                <c:pt idx="1555">
                  <c:v>0.17032</c:v>
                </c:pt>
                <c:pt idx="1556">
                  <c:v>0.17455000000000001</c:v>
                </c:pt>
                <c:pt idx="1557">
                  <c:v>0.15978000000000001</c:v>
                </c:pt>
                <c:pt idx="1558">
                  <c:v>0.13714999999999999</c:v>
                </c:pt>
                <c:pt idx="1559">
                  <c:v>0.13691</c:v>
                </c:pt>
                <c:pt idx="1560">
                  <c:v>0.17776</c:v>
                </c:pt>
                <c:pt idx="1561">
                  <c:v>0.24109</c:v>
                </c:pt>
                <c:pt idx="1562">
                  <c:v>0.28476000000000001</c:v>
                </c:pt>
                <c:pt idx="1563">
                  <c:v>0.28603000000000001</c:v>
                </c:pt>
                <c:pt idx="1564">
                  <c:v>0.26362000000000002</c:v>
                </c:pt>
                <c:pt idx="1565">
                  <c:v>0.25284000000000001</c:v>
                </c:pt>
                <c:pt idx="1566">
                  <c:v>0.26579000000000003</c:v>
                </c:pt>
                <c:pt idx="1567">
                  <c:v>0.28383999999999998</c:v>
                </c:pt>
                <c:pt idx="1568">
                  <c:v>0.28482000000000002</c:v>
                </c:pt>
                <c:pt idx="1569">
                  <c:v>0.26741999999999999</c:v>
                </c:pt>
                <c:pt idx="1570">
                  <c:v>0.24698000000000001</c:v>
                </c:pt>
                <c:pt idx="1571">
                  <c:v>0.23515</c:v>
                </c:pt>
                <c:pt idx="1572">
                  <c:v>0.22999</c:v>
                </c:pt>
                <c:pt idx="1573">
                  <c:v>0.22423999999999999</c:v>
                </c:pt>
                <c:pt idx="1574">
                  <c:v>0.21747</c:v>
                </c:pt>
                <c:pt idx="1575">
                  <c:v>0.21529999999999999</c:v>
                </c:pt>
                <c:pt idx="1576">
                  <c:v>0.21718999999999999</c:v>
                </c:pt>
                <c:pt idx="1577">
                  <c:v>0.21115999999999999</c:v>
                </c:pt>
                <c:pt idx="1578">
                  <c:v>0.18629000000000001</c:v>
                </c:pt>
                <c:pt idx="1579">
                  <c:v>0.14848</c:v>
                </c:pt>
                <c:pt idx="1580">
                  <c:v>0.11718000000000001</c:v>
                </c:pt>
                <c:pt idx="1581">
                  <c:v>0.10568</c:v>
                </c:pt>
                <c:pt idx="1582">
                  <c:v>0.11078</c:v>
                </c:pt>
                <c:pt idx="1583">
                  <c:v>0.12330000000000001</c:v>
                </c:pt>
                <c:pt idx="1584">
                  <c:v>0.14099</c:v>
                </c:pt>
                <c:pt idx="1585">
                  <c:v>0.16606000000000001</c:v>
                </c:pt>
                <c:pt idx="1586">
                  <c:v>0.19525000000000001</c:v>
                </c:pt>
                <c:pt idx="1587">
                  <c:v>0.22026000000000001</c:v>
                </c:pt>
                <c:pt idx="1588">
                  <c:v>0.23763000000000001</c:v>
                </c:pt>
                <c:pt idx="1589">
                  <c:v>0.25370999999999999</c:v>
                </c:pt>
                <c:pt idx="1590">
                  <c:v>0.27909</c:v>
                </c:pt>
                <c:pt idx="1591">
                  <c:v>0.31957000000000002</c:v>
                </c:pt>
                <c:pt idx="1592">
                  <c:v>0.37063000000000001</c:v>
                </c:pt>
                <c:pt idx="1593">
                  <c:v>0.41842000000000001</c:v>
                </c:pt>
                <c:pt idx="1594">
                  <c:v>0.44823000000000002</c:v>
                </c:pt>
                <c:pt idx="1595">
                  <c:v>0.45556999999999997</c:v>
                </c:pt>
                <c:pt idx="1596">
                  <c:v>0.44912999999999997</c:v>
                </c:pt>
                <c:pt idx="1597">
                  <c:v>0.44189000000000001</c:v>
                </c:pt>
                <c:pt idx="1598">
                  <c:v>0.44017000000000001</c:v>
                </c:pt>
                <c:pt idx="1599">
                  <c:v>0.44108000000000003</c:v>
                </c:pt>
                <c:pt idx="1600">
                  <c:v>0.43736000000000003</c:v>
                </c:pt>
                <c:pt idx="1601">
                  <c:v>0.42325000000000002</c:v>
                </c:pt>
                <c:pt idx="1602">
                  <c:v>0.39862999999999998</c:v>
                </c:pt>
                <c:pt idx="1603">
                  <c:v>0.36981999999999998</c:v>
                </c:pt>
                <c:pt idx="1604">
                  <c:v>0.34466999999999998</c:v>
                </c:pt>
                <c:pt idx="1605">
                  <c:v>0.32551999999999998</c:v>
                </c:pt>
                <c:pt idx="1606">
                  <c:v>0.30914000000000003</c:v>
                </c:pt>
                <c:pt idx="1607">
                  <c:v>0.29354000000000002</c:v>
                </c:pt>
                <c:pt idx="1608">
                  <c:v>0.28088000000000002</c:v>
                </c:pt>
                <c:pt idx="1609">
                  <c:v>0.27207999999999999</c:v>
                </c:pt>
                <c:pt idx="1610">
                  <c:v>0.26386999999999999</c:v>
                </c:pt>
                <c:pt idx="1611">
                  <c:v>0.25489000000000001</c:v>
                </c:pt>
                <c:pt idx="1612">
                  <c:v>0.25052000000000002</c:v>
                </c:pt>
                <c:pt idx="1613">
                  <c:v>0.25617000000000001</c:v>
                </c:pt>
                <c:pt idx="1614">
                  <c:v>0.26762999999999998</c:v>
                </c:pt>
                <c:pt idx="1615">
                  <c:v>0.27384999999999998</c:v>
                </c:pt>
                <c:pt idx="1616">
                  <c:v>0.26959</c:v>
                </c:pt>
                <c:pt idx="1617">
                  <c:v>0.26135999999999998</c:v>
                </c:pt>
                <c:pt idx="1618">
                  <c:v>0.25967000000000001</c:v>
                </c:pt>
                <c:pt idx="1619">
                  <c:v>0.26799000000000001</c:v>
                </c:pt>
                <c:pt idx="1620">
                  <c:v>0.28005000000000002</c:v>
                </c:pt>
                <c:pt idx="1621">
                  <c:v>0.28582999999999997</c:v>
                </c:pt>
                <c:pt idx="1622">
                  <c:v>0.27889000000000003</c:v>
                </c:pt>
                <c:pt idx="1623">
                  <c:v>0.26012999999999997</c:v>
                </c:pt>
                <c:pt idx="1624">
                  <c:v>0.23668</c:v>
                </c:pt>
                <c:pt idx="1625">
                  <c:v>0.21767</c:v>
                </c:pt>
                <c:pt idx="1626">
                  <c:v>0.20899999999999999</c:v>
                </c:pt>
                <c:pt idx="1627">
                  <c:v>0.21027999999999999</c:v>
                </c:pt>
                <c:pt idx="1628">
                  <c:v>0.21618000000000001</c:v>
                </c:pt>
                <c:pt idx="1629">
                  <c:v>0.22112999999999999</c:v>
                </c:pt>
                <c:pt idx="1630">
                  <c:v>0.22189</c:v>
                </c:pt>
                <c:pt idx="1631">
                  <c:v>0.21532999999999999</c:v>
                </c:pt>
                <c:pt idx="1632">
                  <c:v>0.19731000000000001</c:v>
                </c:pt>
                <c:pt idx="1633">
                  <c:v>0.16908999999999999</c:v>
                </c:pt>
                <c:pt idx="1634">
                  <c:v>0.14344000000000001</c:v>
                </c:pt>
                <c:pt idx="1635">
                  <c:v>0.13616</c:v>
                </c:pt>
                <c:pt idx="1636">
                  <c:v>0.14763999999999999</c:v>
                </c:pt>
                <c:pt idx="1637">
                  <c:v>0.16052</c:v>
                </c:pt>
                <c:pt idx="1638">
                  <c:v>0.16167999999999999</c:v>
                </c:pt>
                <c:pt idx="1639">
                  <c:v>0.15894</c:v>
                </c:pt>
                <c:pt idx="1640">
                  <c:v>0.16650999999999999</c:v>
                </c:pt>
                <c:pt idx="1641">
                  <c:v>0.18042</c:v>
                </c:pt>
                <c:pt idx="1642">
                  <c:v>0.18353</c:v>
                </c:pt>
                <c:pt idx="1643">
                  <c:v>0.17377000000000001</c:v>
                </c:pt>
                <c:pt idx="1644">
                  <c:v>0.16996</c:v>
                </c:pt>
                <c:pt idx="1645">
                  <c:v>0.18345</c:v>
                </c:pt>
                <c:pt idx="1646">
                  <c:v>0.19961999999999999</c:v>
                </c:pt>
                <c:pt idx="1647">
                  <c:v>0.20052</c:v>
                </c:pt>
                <c:pt idx="1648">
                  <c:v>0.19481000000000001</c:v>
                </c:pt>
                <c:pt idx="1649">
                  <c:v>0.20735000000000001</c:v>
                </c:pt>
                <c:pt idx="1650">
                  <c:v>0.24112</c:v>
                </c:pt>
                <c:pt idx="1651">
                  <c:v>0.2671</c:v>
                </c:pt>
                <c:pt idx="1652">
                  <c:v>0.2586</c:v>
                </c:pt>
                <c:pt idx="1653">
                  <c:v>0.22464999999999999</c:v>
                </c:pt>
                <c:pt idx="1654">
                  <c:v>0.20036999999999999</c:v>
                </c:pt>
                <c:pt idx="1655">
                  <c:v>0.20951</c:v>
                </c:pt>
                <c:pt idx="1656">
                  <c:v>0.24512</c:v>
                </c:pt>
                <c:pt idx="1657">
                  <c:v>0.28448000000000001</c:v>
                </c:pt>
                <c:pt idx="1658">
                  <c:v>0.31286999999999998</c:v>
                </c:pt>
                <c:pt idx="1659">
                  <c:v>0.32929000000000003</c:v>
                </c:pt>
                <c:pt idx="1660">
                  <c:v>0.33600000000000002</c:v>
                </c:pt>
                <c:pt idx="1661">
                  <c:v>0.33143</c:v>
                </c:pt>
                <c:pt idx="1662">
                  <c:v>0.31414999999999998</c:v>
                </c:pt>
                <c:pt idx="1663">
                  <c:v>0.28827000000000003</c:v>
                </c:pt>
                <c:pt idx="1664">
                  <c:v>0.26180999999999999</c:v>
                </c:pt>
                <c:pt idx="1665">
                  <c:v>0.24149999999999999</c:v>
                </c:pt>
                <c:pt idx="1666">
                  <c:v>0.23008999999999999</c:v>
                </c:pt>
                <c:pt idx="1667">
                  <c:v>0.22492000000000001</c:v>
                </c:pt>
                <c:pt idx="1668">
                  <c:v>0.21622</c:v>
                </c:pt>
                <c:pt idx="1669">
                  <c:v>0.19145000000000001</c:v>
                </c:pt>
                <c:pt idx="1670">
                  <c:v>0.14831</c:v>
                </c:pt>
                <c:pt idx="1671">
                  <c:v>0.10298</c:v>
                </c:pt>
                <c:pt idx="1672">
                  <c:v>7.8563999999999995E-2</c:v>
                </c:pt>
                <c:pt idx="1673">
                  <c:v>8.3152000000000004E-2</c:v>
                </c:pt>
                <c:pt idx="1674">
                  <c:v>0.10323</c:v>
                </c:pt>
                <c:pt idx="1675">
                  <c:v>0.11975</c:v>
                </c:pt>
                <c:pt idx="1676">
                  <c:v>0.12509999999999999</c:v>
                </c:pt>
                <c:pt idx="1677">
                  <c:v>0.12247</c:v>
                </c:pt>
                <c:pt idx="1678">
                  <c:v>0.11586</c:v>
                </c:pt>
                <c:pt idx="1679">
                  <c:v>0.10684</c:v>
                </c:pt>
                <c:pt idx="1680">
                  <c:v>9.6200999999999995E-2</c:v>
                </c:pt>
                <c:pt idx="1681">
                  <c:v>8.1117999999999996E-2</c:v>
                </c:pt>
                <c:pt idx="1682">
                  <c:v>5.3648000000000001E-2</c:v>
                </c:pt>
                <c:pt idx="1683">
                  <c:v>1.0095E-2</c:v>
                </c:pt>
                <c:pt idx="1684">
                  <c:v>-3.9975999999999998E-2</c:v>
                </c:pt>
                <c:pt idx="1685">
                  <c:v>-8.3131999999999998E-2</c:v>
                </c:pt>
                <c:pt idx="1686">
                  <c:v>-0.12003999999999999</c:v>
                </c:pt>
                <c:pt idx="1687">
                  <c:v>-0.16306000000000001</c:v>
                </c:pt>
                <c:pt idx="1688">
                  <c:v>-0.21329000000000001</c:v>
                </c:pt>
                <c:pt idx="1689">
                  <c:v>-0.25230999999999998</c:v>
                </c:pt>
                <c:pt idx="1690">
                  <c:v>-0.26416000000000001</c:v>
                </c:pt>
                <c:pt idx="1691">
                  <c:v>-0.25472</c:v>
                </c:pt>
                <c:pt idx="1692">
                  <c:v>-0.23863999999999999</c:v>
                </c:pt>
                <c:pt idx="1693">
                  <c:v>-0.21695</c:v>
                </c:pt>
                <c:pt idx="1694">
                  <c:v>-0.18326999999999999</c:v>
                </c:pt>
                <c:pt idx="1695">
                  <c:v>-0.14534</c:v>
                </c:pt>
                <c:pt idx="1696">
                  <c:v>-0.11902</c:v>
                </c:pt>
                <c:pt idx="1697">
                  <c:v>-0.10070999999999999</c:v>
                </c:pt>
                <c:pt idx="1698">
                  <c:v>-6.9071999999999995E-2</c:v>
                </c:pt>
                <c:pt idx="1699">
                  <c:v>-2.3158000000000002E-2</c:v>
                </c:pt>
                <c:pt idx="1700">
                  <c:v>2.8701999999999998E-3</c:v>
                </c:pt>
                <c:pt idx="1701">
                  <c:v>-1.9151999999999999E-2</c:v>
                </c:pt>
                <c:pt idx="1702">
                  <c:v>-7.0152000000000006E-2</c:v>
                </c:pt>
                <c:pt idx="1703">
                  <c:v>-0.10452</c:v>
                </c:pt>
                <c:pt idx="1704">
                  <c:v>-0.10295</c:v>
                </c:pt>
                <c:pt idx="1705">
                  <c:v>-8.2217999999999999E-2</c:v>
                </c:pt>
                <c:pt idx="1706">
                  <c:v>-5.8032E-2</c:v>
                </c:pt>
                <c:pt idx="1707">
                  <c:v>-2.6336999999999999E-2</c:v>
                </c:pt>
                <c:pt idx="1708">
                  <c:v>1.2801999999999999E-2</c:v>
                </c:pt>
                <c:pt idx="1709">
                  <c:v>3.9749E-2</c:v>
                </c:pt>
                <c:pt idx="1710">
                  <c:v>4.1543999999999998E-2</c:v>
                </c:pt>
                <c:pt idx="1711">
                  <c:v>3.7753000000000002E-2</c:v>
                </c:pt>
                <c:pt idx="1712">
                  <c:v>5.9396999999999998E-2</c:v>
                </c:pt>
                <c:pt idx="1713">
                  <c:v>0.10725</c:v>
                </c:pt>
                <c:pt idx="1714">
                  <c:v>0.1482</c:v>
                </c:pt>
                <c:pt idx="1715">
                  <c:v>0.1542</c:v>
                </c:pt>
                <c:pt idx="1716">
                  <c:v>0.13353999999999999</c:v>
                </c:pt>
                <c:pt idx="1717">
                  <c:v>0.12093</c:v>
                </c:pt>
                <c:pt idx="1718">
                  <c:v>0.14280000000000001</c:v>
                </c:pt>
                <c:pt idx="1719">
                  <c:v>0.19395999999999999</c:v>
                </c:pt>
                <c:pt idx="1720">
                  <c:v>0.24437999999999999</c:v>
                </c:pt>
                <c:pt idx="1721">
                  <c:v>0.26884999999999998</c:v>
                </c:pt>
                <c:pt idx="1722">
                  <c:v>0.27234000000000003</c:v>
                </c:pt>
                <c:pt idx="1723">
                  <c:v>0.28377999999999998</c:v>
                </c:pt>
                <c:pt idx="1724">
                  <c:v>0.32256000000000001</c:v>
                </c:pt>
                <c:pt idx="1725">
                  <c:v>0.37618000000000001</c:v>
                </c:pt>
                <c:pt idx="1726">
                  <c:v>0.41654999999999998</c:v>
                </c:pt>
                <c:pt idx="1727">
                  <c:v>0.43347999999999998</c:v>
                </c:pt>
                <c:pt idx="1728">
                  <c:v>0.44342999999999999</c:v>
                </c:pt>
                <c:pt idx="1729">
                  <c:v>0.46610000000000001</c:v>
                </c:pt>
                <c:pt idx="1730">
                  <c:v>0.50053000000000003</c:v>
                </c:pt>
                <c:pt idx="1731">
                  <c:v>0.52644999999999997</c:v>
                </c:pt>
                <c:pt idx="1732">
                  <c:v>0.52446999999999999</c:v>
                </c:pt>
                <c:pt idx="1733">
                  <c:v>0.49414999999999998</c:v>
                </c:pt>
                <c:pt idx="1734">
                  <c:v>0.45639999999999997</c:v>
                </c:pt>
                <c:pt idx="1735">
                  <c:v>0.43828</c:v>
                </c:pt>
                <c:pt idx="1736">
                  <c:v>0.45040000000000002</c:v>
                </c:pt>
                <c:pt idx="1737">
                  <c:v>0.47804999999999997</c:v>
                </c:pt>
                <c:pt idx="1738">
                  <c:v>0.49790000000000001</c:v>
                </c:pt>
                <c:pt idx="1739">
                  <c:v>0.50348000000000004</c:v>
                </c:pt>
                <c:pt idx="1740">
                  <c:v>0.50827999999999995</c:v>
                </c:pt>
                <c:pt idx="1741">
                  <c:v>0.52258000000000004</c:v>
                </c:pt>
                <c:pt idx="1742">
                  <c:v>0.53510999999999997</c:v>
                </c:pt>
                <c:pt idx="1743">
                  <c:v>0.52542999999999995</c:v>
                </c:pt>
                <c:pt idx="1744">
                  <c:v>0.49231999999999998</c:v>
                </c:pt>
                <c:pt idx="1745">
                  <c:v>0.46151999999999999</c:v>
                </c:pt>
                <c:pt idx="1746">
                  <c:v>0.46104000000000001</c:v>
                </c:pt>
                <c:pt idx="1747">
                  <c:v>0.49181999999999998</c:v>
                </c:pt>
                <c:pt idx="1748">
                  <c:v>0.52734000000000003</c:v>
                </c:pt>
                <c:pt idx="1749">
                  <c:v>0.54156000000000004</c:v>
                </c:pt>
                <c:pt idx="1750">
                  <c:v>0.53308999999999995</c:v>
                </c:pt>
                <c:pt idx="1751">
                  <c:v>0.52049000000000001</c:v>
                </c:pt>
                <c:pt idx="1752">
                  <c:v>0.51880000000000004</c:v>
                </c:pt>
                <c:pt idx="1753">
                  <c:v>0.52663000000000004</c:v>
                </c:pt>
                <c:pt idx="1754">
                  <c:v>0.53505999999999998</c:v>
                </c:pt>
                <c:pt idx="1755">
                  <c:v>0.54188000000000003</c:v>
                </c:pt>
                <c:pt idx="1756">
                  <c:v>0.55257999999999996</c:v>
                </c:pt>
                <c:pt idx="1757">
                  <c:v>0.57038999999999995</c:v>
                </c:pt>
                <c:pt idx="1758">
                  <c:v>0.59035000000000004</c:v>
                </c:pt>
                <c:pt idx="1759">
                  <c:v>0.60380999999999996</c:v>
                </c:pt>
                <c:pt idx="1760">
                  <c:v>0.60677000000000003</c:v>
                </c:pt>
                <c:pt idx="1761">
                  <c:v>0.60187000000000002</c:v>
                </c:pt>
                <c:pt idx="1762">
                  <c:v>0.59211000000000003</c:v>
                </c:pt>
                <c:pt idx="1763">
                  <c:v>0.57382</c:v>
                </c:pt>
                <c:pt idx="1764">
                  <c:v>0.54027999999999998</c:v>
                </c:pt>
                <c:pt idx="1765">
                  <c:v>0.49580000000000002</c:v>
                </c:pt>
                <c:pt idx="1766">
                  <c:v>0.46134999999999998</c:v>
                </c:pt>
                <c:pt idx="1767">
                  <c:v>0.45611000000000002</c:v>
                </c:pt>
                <c:pt idx="1768">
                  <c:v>0.47127000000000002</c:v>
                </c:pt>
                <c:pt idx="1769">
                  <c:v>0.47214</c:v>
                </c:pt>
                <c:pt idx="1770">
                  <c:v>0.43425000000000002</c:v>
                </c:pt>
                <c:pt idx="1771">
                  <c:v>0.37161</c:v>
                </c:pt>
                <c:pt idx="1772">
                  <c:v>0.32029999999999997</c:v>
                </c:pt>
                <c:pt idx="1773">
                  <c:v>0.29771999999999998</c:v>
                </c:pt>
                <c:pt idx="1774">
                  <c:v>0.28927000000000003</c:v>
                </c:pt>
                <c:pt idx="1775">
                  <c:v>0.27490999999999999</c:v>
                </c:pt>
                <c:pt idx="1776">
                  <c:v>0.25461</c:v>
                </c:pt>
                <c:pt idx="1777">
                  <c:v>0.24062</c:v>
                </c:pt>
                <c:pt idx="1778">
                  <c:v>0.2351</c:v>
                </c:pt>
                <c:pt idx="1779">
                  <c:v>0.22919</c:v>
                </c:pt>
                <c:pt idx="1780">
                  <c:v>0.22242999999999999</c:v>
                </c:pt>
                <c:pt idx="1781">
                  <c:v>0.23005</c:v>
                </c:pt>
                <c:pt idx="1782">
                  <c:v>0.26485999999999998</c:v>
                </c:pt>
                <c:pt idx="1783">
                  <c:v>0.31775999999999999</c:v>
                </c:pt>
                <c:pt idx="1784">
                  <c:v>0.36247000000000001</c:v>
                </c:pt>
                <c:pt idx="1785">
                  <c:v>0.37859999999999999</c:v>
                </c:pt>
                <c:pt idx="1786">
                  <c:v>0.36635000000000001</c:v>
                </c:pt>
                <c:pt idx="1787">
                  <c:v>0.34088000000000002</c:v>
                </c:pt>
                <c:pt idx="1788">
                  <c:v>0.31885999999999998</c:v>
                </c:pt>
                <c:pt idx="1789">
                  <c:v>0.31207000000000001</c:v>
                </c:pt>
                <c:pt idx="1790">
                  <c:v>0.32751999999999998</c:v>
                </c:pt>
                <c:pt idx="1791">
                  <c:v>0.36531000000000002</c:v>
                </c:pt>
                <c:pt idx="1792">
                  <c:v>0.41565999999999997</c:v>
                </c:pt>
                <c:pt idx="1793">
                  <c:v>0.46473999999999999</c:v>
                </c:pt>
                <c:pt idx="1794">
                  <c:v>0.50714999999999999</c:v>
                </c:pt>
                <c:pt idx="1795">
                  <c:v>0.54884999999999995</c:v>
                </c:pt>
                <c:pt idx="1796">
                  <c:v>0.59318000000000004</c:v>
                </c:pt>
                <c:pt idx="1797">
                  <c:v>0.62851000000000001</c:v>
                </c:pt>
                <c:pt idx="1798">
                  <c:v>0.63805999999999996</c:v>
                </c:pt>
                <c:pt idx="1799">
                  <c:v>0.62112000000000001</c:v>
                </c:pt>
                <c:pt idx="1800">
                  <c:v>0.59504000000000001</c:v>
                </c:pt>
                <c:pt idx="1801">
                  <c:v>0.57359000000000004</c:v>
                </c:pt>
                <c:pt idx="1802">
                  <c:v>0.55352000000000001</c:v>
                </c:pt>
                <c:pt idx="1803">
                  <c:v>0.52920999999999996</c:v>
                </c:pt>
                <c:pt idx="1804">
                  <c:v>0.51005999999999996</c:v>
                </c:pt>
                <c:pt idx="1805">
                  <c:v>0.50982000000000005</c:v>
                </c:pt>
                <c:pt idx="1806">
                  <c:v>0.52337</c:v>
                </c:pt>
                <c:pt idx="1807">
                  <c:v>0.52988999999999997</c:v>
                </c:pt>
                <c:pt idx="1808">
                  <c:v>0.52048000000000005</c:v>
                </c:pt>
                <c:pt idx="1809">
                  <c:v>0.50773000000000001</c:v>
                </c:pt>
                <c:pt idx="1810">
                  <c:v>0.50287000000000004</c:v>
                </c:pt>
                <c:pt idx="1811">
                  <c:v>0.49847999999999998</c:v>
                </c:pt>
                <c:pt idx="1812">
                  <c:v>0.48421999999999998</c:v>
                </c:pt>
                <c:pt idx="1813">
                  <c:v>0.46711999999999998</c:v>
                </c:pt>
                <c:pt idx="1814">
                  <c:v>0.46061000000000002</c:v>
                </c:pt>
                <c:pt idx="1815">
                  <c:v>0.46082000000000001</c:v>
                </c:pt>
                <c:pt idx="1816">
                  <c:v>0.45101000000000002</c:v>
                </c:pt>
                <c:pt idx="1817">
                  <c:v>0.42837999999999998</c:v>
                </c:pt>
                <c:pt idx="1818">
                  <c:v>0.40991</c:v>
                </c:pt>
                <c:pt idx="1819">
                  <c:v>0.40823999999999999</c:v>
                </c:pt>
                <c:pt idx="1820">
                  <c:v>0.41556999999999999</c:v>
                </c:pt>
                <c:pt idx="1821">
                  <c:v>0.41664000000000001</c:v>
                </c:pt>
                <c:pt idx="1822">
                  <c:v>0.40509000000000001</c:v>
                </c:pt>
                <c:pt idx="1823">
                  <c:v>0.38031999999999999</c:v>
                </c:pt>
                <c:pt idx="1824">
                  <c:v>0.34109</c:v>
                </c:pt>
                <c:pt idx="1825">
                  <c:v>0.29437999999999998</c:v>
                </c:pt>
                <c:pt idx="1826">
                  <c:v>0.26200000000000001</c:v>
                </c:pt>
                <c:pt idx="1827">
                  <c:v>0.26285999999999998</c:v>
                </c:pt>
                <c:pt idx="1828">
                  <c:v>0.28913</c:v>
                </c:pt>
                <c:pt idx="1829">
                  <c:v>0.3125</c:v>
                </c:pt>
                <c:pt idx="1830">
                  <c:v>0.31734000000000001</c:v>
                </c:pt>
                <c:pt idx="1831">
                  <c:v>0.31873000000000001</c:v>
                </c:pt>
                <c:pt idx="1832">
                  <c:v>0.34179999999999999</c:v>
                </c:pt>
                <c:pt idx="1833">
                  <c:v>0.38794000000000001</c:v>
                </c:pt>
                <c:pt idx="1834">
                  <c:v>0.42795</c:v>
                </c:pt>
                <c:pt idx="1835">
                  <c:v>0.42958000000000002</c:v>
                </c:pt>
                <c:pt idx="1836">
                  <c:v>0.38918000000000003</c:v>
                </c:pt>
                <c:pt idx="1837">
                  <c:v>0.33539999999999998</c:v>
                </c:pt>
                <c:pt idx="1838">
                  <c:v>0.30274000000000001</c:v>
                </c:pt>
                <c:pt idx="1839">
                  <c:v>0.30227999999999999</c:v>
                </c:pt>
                <c:pt idx="1840">
                  <c:v>0.31639</c:v>
                </c:pt>
                <c:pt idx="1841">
                  <c:v>0.31785999999999998</c:v>
                </c:pt>
                <c:pt idx="1842">
                  <c:v>0.29269000000000001</c:v>
                </c:pt>
                <c:pt idx="1843">
                  <c:v>0.24890999999999999</c:v>
                </c:pt>
                <c:pt idx="1844">
                  <c:v>0.20796999999999999</c:v>
                </c:pt>
                <c:pt idx="1845">
                  <c:v>0.18609000000000001</c:v>
                </c:pt>
                <c:pt idx="1846">
                  <c:v>0.17942</c:v>
                </c:pt>
                <c:pt idx="1847">
                  <c:v>0.16855999999999999</c:v>
                </c:pt>
                <c:pt idx="1848">
                  <c:v>0.14087</c:v>
                </c:pt>
                <c:pt idx="1849">
                  <c:v>0.10439</c:v>
                </c:pt>
                <c:pt idx="1850">
                  <c:v>7.4285000000000004E-2</c:v>
                </c:pt>
                <c:pt idx="1851">
                  <c:v>5.1629000000000001E-2</c:v>
                </c:pt>
                <c:pt idx="1852">
                  <c:v>2.6790000000000001E-2</c:v>
                </c:pt>
                <c:pt idx="1853" formatCode="0.00E+00">
                  <c:v>-3.6616999999999999E-5</c:v>
                </c:pt>
                <c:pt idx="1854">
                  <c:v>-1.8131999999999999E-2</c:v>
                </c:pt>
                <c:pt idx="1855">
                  <c:v>-2.8309000000000001E-2</c:v>
                </c:pt>
                <c:pt idx="1856">
                  <c:v>-4.8038999999999998E-2</c:v>
                </c:pt>
                <c:pt idx="1857">
                  <c:v>-8.5467000000000001E-2</c:v>
                </c:pt>
                <c:pt idx="1858">
                  <c:v>-0.12288</c:v>
                </c:pt>
                <c:pt idx="1859">
                  <c:v>-0.13902999999999999</c:v>
                </c:pt>
                <c:pt idx="1860">
                  <c:v>-0.13708000000000001</c:v>
                </c:pt>
                <c:pt idx="1861">
                  <c:v>-0.13577</c:v>
                </c:pt>
                <c:pt idx="1862">
                  <c:v>-0.14108000000000001</c:v>
                </c:pt>
                <c:pt idx="1863">
                  <c:v>-0.14327000000000001</c:v>
                </c:pt>
                <c:pt idx="1864">
                  <c:v>-0.13797000000000001</c:v>
                </c:pt>
                <c:pt idx="1865">
                  <c:v>-0.13278000000000001</c:v>
                </c:pt>
                <c:pt idx="1866">
                  <c:v>-0.13206999999999999</c:v>
                </c:pt>
                <c:pt idx="1867">
                  <c:v>-0.13012000000000001</c:v>
                </c:pt>
                <c:pt idx="1868">
                  <c:v>-0.12261</c:v>
                </c:pt>
                <c:pt idx="1869">
                  <c:v>-0.11280999999999999</c:v>
                </c:pt>
                <c:pt idx="1870">
                  <c:v>-0.10334</c:v>
                </c:pt>
                <c:pt idx="1871">
                  <c:v>-9.2251E-2</c:v>
                </c:pt>
                <c:pt idx="1872">
                  <c:v>-8.0300999999999997E-2</c:v>
                </c:pt>
                <c:pt idx="1873">
                  <c:v>-7.1159E-2</c:v>
                </c:pt>
                <c:pt idx="1874">
                  <c:v>-6.0831999999999997E-2</c:v>
                </c:pt>
                <c:pt idx="1875">
                  <c:v>-3.8089999999999999E-2</c:v>
                </c:pt>
                <c:pt idx="1876">
                  <c:v>-1.2019999999999999E-3</c:v>
                </c:pt>
                <c:pt idx="1877">
                  <c:v>3.5815E-2</c:v>
                </c:pt>
                <c:pt idx="1878">
                  <c:v>6.0706000000000003E-2</c:v>
                </c:pt>
                <c:pt idx="1879">
                  <c:v>7.7724000000000001E-2</c:v>
                </c:pt>
                <c:pt idx="1880">
                  <c:v>9.6525E-2</c:v>
                </c:pt>
                <c:pt idx="1881">
                  <c:v>0.11468</c:v>
                </c:pt>
                <c:pt idx="1882">
                  <c:v>0.12297</c:v>
                </c:pt>
                <c:pt idx="1883">
                  <c:v>0.12406</c:v>
                </c:pt>
                <c:pt idx="1884">
                  <c:v>0.13289000000000001</c:v>
                </c:pt>
                <c:pt idx="1885">
                  <c:v>0.15670999999999999</c:v>
                </c:pt>
                <c:pt idx="1886">
                  <c:v>0.18371999999999999</c:v>
                </c:pt>
                <c:pt idx="1887">
                  <c:v>0.19595000000000001</c:v>
                </c:pt>
                <c:pt idx="1888">
                  <c:v>0.18865000000000001</c:v>
                </c:pt>
                <c:pt idx="1889">
                  <c:v>0.17396</c:v>
                </c:pt>
                <c:pt idx="1890">
                  <c:v>0.16866</c:v>
                </c:pt>
                <c:pt idx="1891">
                  <c:v>0.18092</c:v>
                </c:pt>
                <c:pt idx="1892">
                  <c:v>0.20548</c:v>
                </c:pt>
                <c:pt idx="1893">
                  <c:v>0.22764000000000001</c:v>
                </c:pt>
                <c:pt idx="1894">
                  <c:v>0.2334</c:v>
                </c:pt>
                <c:pt idx="1895">
                  <c:v>0.22087000000000001</c:v>
                </c:pt>
                <c:pt idx="1896">
                  <c:v>0.20374999999999999</c:v>
                </c:pt>
                <c:pt idx="1897">
                  <c:v>0.19994000000000001</c:v>
                </c:pt>
                <c:pt idx="1898">
                  <c:v>0.21304999999999999</c:v>
                </c:pt>
                <c:pt idx="1899">
                  <c:v>0.22694</c:v>
                </c:pt>
                <c:pt idx="1900">
                  <c:v>0.22252</c:v>
                </c:pt>
                <c:pt idx="1901">
                  <c:v>0.19946</c:v>
                </c:pt>
                <c:pt idx="1902">
                  <c:v>0.17706</c:v>
                </c:pt>
                <c:pt idx="1903">
                  <c:v>0.17388000000000001</c:v>
                </c:pt>
                <c:pt idx="1904">
                  <c:v>0.19212000000000001</c:v>
                </c:pt>
                <c:pt idx="1905">
                  <c:v>0.223</c:v>
                </c:pt>
                <c:pt idx="1906">
                  <c:v>0.25996999999999998</c:v>
                </c:pt>
                <c:pt idx="1907">
                  <c:v>0.30125999999999997</c:v>
                </c:pt>
                <c:pt idx="1908">
                  <c:v>0.34438999999999997</c:v>
                </c:pt>
                <c:pt idx="1909">
                  <c:v>0.38535000000000003</c:v>
                </c:pt>
                <c:pt idx="1910">
                  <c:v>0.42181000000000002</c:v>
                </c:pt>
                <c:pt idx="1911">
                  <c:v>0.45195000000000002</c:v>
                </c:pt>
                <c:pt idx="1912">
                  <c:v>0.47178999999999999</c:v>
                </c:pt>
                <c:pt idx="1913">
                  <c:v>0.47937000000000002</c:v>
                </c:pt>
                <c:pt idx="1914">
                  <c:v>0.48085</c:v>
                </c:pt>
                <c:pt idx="1915">
                  <c:v>0.48659000000000002</c:v>
                </c:pt>
                <c:pt idx="1916">
                  <c:v>0.49979000000000001</c:v>
                </c:pt>
                <c:pt idx="1917">
                  <c:v>0.51315</c:v>
                </c:pt>
                <c:pt idx="1918">
                  <c:v>0.51895000000000002</c:v>
                </c:pt>
                <c:pt idx="1919">
                  <c:v>0.52029000000000003</c:v>
                </c:pt>
                <c:pt idx="1920">
                  <c:v>0.52985000000000004</c:v>
                </c:pt>
                <c:pt idx="1921">
                  <c:v>0.55659000000000003</c:v>
                </c:pt>
                <c:pt idx="1922">
                  <c:v>0.59387999999999996</c:v>
                </c:pt>
                <c:pt idx="1923">
                  <c:v>0.62255000000000005</c:v>
                </c:pt>
                <c:pt idx="1924">
                  <c:v>0.62778</c:v>
                </c:pt>
                <c:pt idx="1925">
                  <c:v>0.61134999999999995</c:v>
                </c:pt>
                <c:pt idx="1926">
                  <c:v>0.58487</c:v>
                </c:pt>
                <c:pt idx="1927">
                  <c:v>0.55579999999999996</c:v>
                </c:pt>
                <c:pt idx="1928">
                  <c:v>0.52751000000000003</c:v>
                </c:pt>
                <c:pt idx="1929">
                  <c:v>0.50934000000000001</c:v>
                </c:pt>
                <c:pt idx="1930">
                  <c:v>0.51243000000000005</c:v>
                </c:pt>
                <c:pt idx="1931">
                  <c:v>0.53222999999999998</c:v>
                </c:pt>
                <c:pt idx="1932">
                  <c:v>0.54759999999999998</c:v>
                </c:pt>
                <c:pt idx="1933">
                  <c:v>0.54379</c:v>
                </c:pt>
                <c:pt idx="1934">
                  <c:v>0.52649000000000001</c:v>
                </c:pt>
                <c:pt idx="1935">
                  <c:v>0.50741000000000003</c:v>
                </c:pt>
                <c:pt idx="1936">
                  <c:v>0.48854999999999998</c:v>
                </c:pt>
                <c:pt idx="1937">
                  <c:v>0.46973999999999999</c:v>
                </c:pt>
                <c:pt idx="1938">
                  <c:v>0.45788000000000001</c:v>
                </c:pt>
                <c:pt idx="1939">
                  <c:v>0.4546</c:v>
                </c:pt>
                <c:pt idx="1940">
                  <c:v>0.44574000000000003</c:v>
                </c:pt>
                <c:pt idx="1941">
                  <c:v>0.42019000000000001</c:v>
                </c:pt>
                <c:pt idx="1942">
                  <c:v>0.39150000000000001</c:v>
                </c:pt>
                <c:pt idx="1943">
                  <c:v>0.38262000000000002</c:v>
                </c:pt>
                <c:pt idx="1944">
                  <c:v>0.39477000000000001</c:v>
                </c:pt>
                <c:pt idx="1945">
                  <c:v>0.41016999999999998</c:v>
                </c:pt>
                <c:pt idx="1946">
                  <c:v>0.42011999999999999</c:v>
                </c:pt>
                <c:pt idx="1947">
                  <c:v>0.42786000000000002</c:v>
                </c:pt>
                <c:pt idx="1948">
                  <c:v>0.42598000000000003</c:v>
                </c:pt>
                <c:pt idx="1949">
                  <c:v>0.39934999999999998</c:v>
                </c:pt>
                <c:pt idx="1950">
                  <c:v>0.35709000000000002</c:v>
                </c:pt>
                <c:pt idx="1951">
                  <c:v>0.33500999999999997</c:v>
                </c:pt>
                <c:pt idx="1952">
                  <c:v>0.35027999999999998</c:v>
                </c:pt>
                <c:pt idx="1953">
                  <c:v>0.37313000000000002</c:v>
                </c:pt>
                <c:pt idx="1954">
                  <c:v>0.36196</c:v>
                </c:pt>
                <c:pt idx="1955">
                  <c:v>0.31219999999999998</c:v>
                </c:pt>
                <c:pt idx="1956">
                  <c:v>0.25206000000000001</c:v>
                </c:pt>
                <c:pt idx="1957">
                  <c:v>0.20188999999999999</c:v>
                </c:pt>
                <c:pt idx="1958">
                  <c:v>0.16072</c:v>
                </c:pt>
                <c:pt idx="1959">
                  <c:v>0.12775</c:v>
                </c:pt>
                <c:pt idx="1960">
                  <c:v>0.11209</c:v>
                </c:pt>
                <c:pt idx="1961">
                  <c:v>0.11473</c:v>
                </c:pt>
                <c:pt idx="1962">
                  <c:v>0.11833</c:v>
                </c:pt>
                <c:pt idx="1963">
                  <c:v>0.10519000000000001</c:v>
                </c:pt>
                <c:pt idx="1964">
                  <c:v>7.6489000000000001E-2</c:v>
                </c:pt>
                <c:pt idx="1965">
                  <c:v>4.5490000000000003E-2</c:v>
                </c:pt>
                <c:pt idx="1966">
                  <c:v>1.8026E-2</c:v>
                </c:pt>
                <c:pt idx="1967">
                  <c:v>-1.1006E-2</c:v>
                </c:pt>
                <c:pt idx="1968">
                  <c:v>-4.3917999999999999E-2</c:v>
                </c:pt>
                <c:pt idx="1969">
                  <c:v>-7.1313000000000001E-2</c:v>
                </c:pt>
                <c:pt idx="1970">
                  <c:v>-7.9975000000000004E-2</c:v>
                </c:pt>
                <c:pt idx="1971">
                  <c:v>-6.6364000000000006E-2</c:v>
                </c:pt>
                <c:pt idx="1972">
                  <c:v>-3.8955999999999998E-2</c:v>
                </c:pt>
                <c:pt idx="1973">
                  <c:v>-7.9860999999999994E-3</c:v>
                </c:pt>
                <c:pt idx="1974">
                  <c:v>2.342E-2</c:v>
                </c:pt>
                <c:pt idx="1975">
                  <c:v>5.5820000000000002E-2</c:v>
                </c:pt>
                <c:pt idx="1976">
                  <c:v>8.4344000000000002E-2</c:v>
                </c:pt>
                <c:pt idx="1977">
                  <c:v>9.8625000000000004E-2</c:v>
                </c:pt>
                <c:pt idx="1978">
                  <c:v>9.3328999999999995E-2</c:v>
                </c:pt>
                <c:pt idx="1979">
                  <c:v>7.5120000000000006E-2</c:v>
                </c:pt>
                <c:pt idx="1980">
                  <c:v>5.7030999999999998E-2</c:v>
                </c:pt>
                <c:pt idx="1981">
                  <c:v>4.8756000000000001E-2</c:v>
                </c:pt>
                <c:pt idx="1982">
                  <c:v>5.4361E-2</c:v>
                </c:pt>
                <c:pt idx="1983">
                  <c:v>7.4883000000000005E-2</c:v>
                </c:pt>
                <c:pt idx="1984">
                  <c:v>0.10675</c:v>
                </c:pt>
                <c:pt idx="1985">
                  <c:v>0.13807</c:v>
                </c:pt>
                <c:pt idx="1986">
                  <c:v>0.15339</c:v>
                </c:pt>
                <c:pt idx="1987">
                  <c:v>0.14591999999999999</c:v>
                </c:pt>
                <c:pt idx="1988">
                  <c:v>0.12232999999999999</c:v>
                </c:pt>
                <c:pt idx="1989">
                  <c:v>9.2108999999999996E-2</c:v>
                </c:pt>
                <c:pt idx="1990">
                  <c:v>5.6623E-2</c:v>
                </c:pt>
                <c:pt idx="1991">
                  <c:v>1.5617000000000001E-2</c:v>
                </c:pt>
                <c:pt idx="1992">
                  <c:v>-1.8312999999999999E-2</c:v>
                </c:pt>
                <c:pt idx="1993">
                  <c:v>-2.3795E-2</c:v>
                </c:pt>
                <c:pt idx="1994">
                  <c:v>5.5043999999999996E-3</c:v>
                </c:pt>
                <c:pt idx="1995">
                  <c:v>5.0938999999999998E-2</c:v>
                </c:pt>
                <c:pt idx="1996">
                  <c:v>9.1647999999999993E-2</c:v>
                </c:pt>
                <c:pt idx="1997">
                  <c:v>0.12837999999999999</c:v>
                </c:pt>
                <c:pt idx="1998">
                  <c:v>0.17068</c:v>
                </c:pt>
                <c:pt idx="1999">
                  <c:v>0.20684</c:v>
                </c:pt>
                <c:pt idx="2000">
                  <c:v>0.20824999999999999</c:v>
                </c:pt>
                <c:pt idx="2001">
                  <c:v>0.16833000000000001</c:v>
                </c:pt>
                <c:pt idx="2002">
                  <c:v>0.11767</c:v>
                </c:pt>
                <c:pt idx="2003">
                  <c:v>8.8999999999999996E-2</c:v>
                </c:pt>
                <c:pt idx="2004">
                  <c:v>8.0836000000000005E-2</c:v>
                </c:pt>
                <c:pt idx="2005">
                  <c:v>6.8417000000000006E-2</c:v>
                </c:pt>
                <c:pt idx="2006">
                  <c:v>3.8338999999999998E-2</c:v>
                </c:pt>
                <c:pt idx="2007">
                  <c:v>-4.0017000000000004E-3</c:v>
                </c:pt>
                <c:pt idx="2008">
                  <c:v>-5.2457999999999998E-2</c:v>
                </c:pt>
                <c:pt idx="2009">
                  <c:v>-0.10609</c:v>
                </c:pt>
                <c:pt idx="2010">
                  <c:v>-0.15889</c:v>
                </c:pt>
                <c:pt idx="2011">
                  <c:v>-0.19989999999999999</c:v>
                </c:pt>
                <c:pt idx="2012">
                  <c:v>-0.22489999999999999</c:v>
                </c:pt>
                <c:pt idx="2013">
                  <c:v>-0.23672000000000001</c:v>
                </c:pt>
                <c:pt idx="2014">
                  <c:v>-0.23674999999999999</c:v>
                </c:pt>
                <c:pt idx="2015">
                  <c:v>-0.22972999999999999</c:v>
                </c:pt>
                <c:pt idx="2016">
                  <c:v>-0.23321</c:v>
                </c:pt>
                <c:pt idx="2017">
                  <c:v>-0.26254</c:v>
                </c:pt>
                <c:pt idx="2018">
                  <c:v>-0.30465999999999999</c:v>
                </c:pt>
                <c:pt idx="2019">
                  <c:v>-0.32739000000000001</c:v>
                </c:pt>
                <c:pt idx="2020">
                  <c:v>-0.32212000000000002</c:v>
                </c:pt>
                <c:pt idx="2021">
                  <c:v>-0.31806000000000001</c:v>
                </c:pt>
                <c:pt idx="2022">
                  <c:v>-0.34228999999999998</c:v>
                </c:pt>
                <c:pt idx="2023">
                  <c:v>-0.38263999999999998</c:v>
                </c:pt>
                <c:pt idx="2024">
                  <c:v>-0.40688000000000002</c:v>
                </c:pt>
                <c:pt idx="2025">
                  <c:v>-0.40638000000000002</c:v>
                </c:pt>
                <c:pt idx="2026">
                  <c:v>-0.40094999999999997</c:v>
                </c:pt>
                <c:pt idx="2027">
                  <c:v>-0.40603</c:v>
                </c:pt>
                <c:pt idx="2028">
                  <c:v>-0.41536000000000001</c:v>
                </c:pt>
                <c:pt idx="2029">
                  <c:v>-0.41726000000000002</c:v>
                </c:pt>
                <c:pt idx="2030">
                  <c:v>-0.41265000000000002</c:v>
                </c:pt>
                <c:pt idx="2031">
                  <c:v>-0.41210000000000002</c:v>
                </c:pt>
                <c:pt idx="2032">
                  <c:v>-0.42474000000000001</c:v>
                </c:pt>
                <c:pt idx="2033">
                  <c:v>-0.45286999999999999</c:v>
                </c:pt>
                <c:pt idx="2034">
                  <c:v>-0.48930000000000001</c:v>
                </c:pt>
                <c:pt idx="2035">
                  <c:v>-0.51971999999999996</c:v>
                </c:pt>
                <c:pt idx="2036">
                  <c:v>-0.53666999999999998</c:v>
                </c:pt>
                <c:pt idx="2037">
                  <c:v>-0.55132000000000003</c:v>
                </c:pt>
                <c:pt idx="2038">
                  <c:v>-0.58025000000000004</c:v>
                </c:pt>
                <c:pt idx="2039">
                  <c:v>-0.61902000000000001</c:v>
                </c:pt>
                <c:pt idx="2040">
                  <c:v>-0.64154</c:v>
                </c:pt>
                <c:pt idx="2041">
                  <c:v>-0.63129000000000002</c:v>
                </c:pt>
                <c:pt idx="2042">
                  <c:v>-0.60185</c:v>
                </c:pt>
                <c:pt idx="2043">
                  <c:v>-0.57943999999999996</c:v>
                </c:pt>
                <c:pt idx="2044">
                  <c:v>-0.57506999999999997</c:v>
                </c:pt>
                <c:pt idx="2045">
                  <c:v>-0.58169999999999999</c:v>
                </c:pt>
                <c:pt idx="2046">
                  <c:v>-0.58733999999999997</c:v>
                </c:pt>
                <c:pt idx="2047">
                  <c:v>-0.57926999999999995</c:v>
                </c:pt>
                <c:pt idx="2048">
                  <c:v>-0.54561999999999999</c:v>
                </c:pt>
                <c:pt idx="2049">
                  <c:v>-0.49045</c:v>
                </c:pt>
                <c:pt idx="2050">
                  <c:v>-0.44262000000000001</c:v>
                </c:pt>
                <c:pt idx="2051">
                  <c:v>-0.43071999999999999</c:v>
                </c:pt>
                <c:pt idx="2052">
                  <c:v>-0.44701999999999997</c:v>
                </c:pt>
                <c:pt idx="2053">
                  <c:v>-0.45301000000000002</c:v>
                </c:pt>
                <c:pt idx="2054">
                  <c:v>-0.42623</c:v>
                </c:pt>
                <c:pt idx="2055">
                  <c:v>-0.38763999999999998</c:v>
                </c:pt>
                <c:pt idx="2056">
                  <c:v>-0.37436999999999998</c:v>
                </c:pt>
                <c:pt idx="2057">
                  <c:v>-0.39661000000000002</c:v>
                </c:pt>
                <c:pt idx="2058">
                  <c:v>-0.43099999999999999</c:v>
                </c:pt>
                <c:pt idx="2059">
                  <c:v>-0.44907000000000002</c:v>
                </c:pt>
                <c:pt idx="2060">
                  <c:v>-0.44296000000000002</c:v>
                </c:pt>
                <c:pt idx="2061">
                  <c:v>-0.42832999999999999</c:v>
                </c:pt>
                <c:pt idx="2062">
                  <c:v>-0.42875999999999997</c:v>
                </c:pt>
                <c:pt idx="2063">
                  <c:v>-0.45245000000000002</c:v>
                </c:pt>
                <c:pt idx="2064">
                  <c:v>-0.47919</c:v>
                </c:pt>
                <c:pt idx="2065">
                  <c:v>-0.47804999999999997</c:v>
                </c:pt>
                <c:pt idx="2066">
                  <c:v>-0.44417000000000001</c:v>
                </c:pt>
                <c:pt idx="2067">
                  <c:v>-0.40886</c:v>
                </c:pt>
                <c:pt idx="2068">
                  <c:v>-0.40433000000000002</c:v>
                </c:pt>
                <c:pt idx="2069">
                  <c:v>-0.42691000000000001</c:v>
                </c:pt>
                <c:pt idx="2070">
                  <c:v>-0.44572000000000001</c:v>
                </c:pt>
                <c:pt idx="2071">
                  <c:v>-0.43783</c:v>
                </c:pt>
                <c:pt idx="2072">
                  <c:v>-0.40053</c:v>
                </c:pt>
                <c:pt idx="2073">
                  <c:v>-0.33845999999999998</c:v>
                </c:pt>
                <c:pt idx="2074">
                  <c:v>-0.2606</c:v>
                </c:pt>
                <c:pt idx="2075">
                  <c:v>-0.18851000000000001</c:v>
                </c:pt>
                <c:pt idx="2076">
                  <c:v>-0.14509</c:v>
                </c:pt>
                <c:pt idx="2077">
                  <c:v>-0.12887000000000001</c:v>
                </c:pt>
                <c:pt idx="2078">
                  <c:v>-0.11716</c:v>
                </c:pt>
                <c:pt idx="2079">
                  <c:v>-0.10147</c:v>
                </c:pt>
                <c:pt idx="2080">
                  <c:v>-0.10135</c:v>
                </c:pt>
                <c:pt idx="2081">
                  <c:v>-0.13156999999999999</c:v>
                </c:pt>
                <c:pt idx="2082">
                  <c:v>-0.1724</c:v>
                </c:pt>
                <c:pt idx="2083">
                  <c:v>-0.19047</c:v>
                </c:pt>
                <c:pt idx="2084">
                  <c:v>-0.17963000000000001</c:v>
                </c:pt>
                <c:pt idx="2085">
                  <c:v>-0.16234999999999999</c:v>
                </c:pt>
                <c:pt idx="2086">
                  <c:v>-0.15467</c:v>
                </c:pt>
                <c:pt idx="2087">
                  <c:v>-0.14937</c:v>
                </c:pt>
                <c:pt idx="2088">
                  <c:v>-0.13671</c:v>
                </c:pt>
                <c:pt idx="2089">
                  <c:v>-0.12404</c:v>
                </c:pt>
                <c:pt idx="2090">
                  <c:v>-0.12402000000000001</c:v>
                </c:pt>
                <c:pt idx="2091">
                  <c:v>-0.13366</c:v>
                </c:pt>
                <c:pt idx="2092">
                  <c:v>-0.13911999999999999</c:v>
                </c:pt>
                <c:pt idx="2093">
                  <c:v>-0.14027999999999999</c:v>
                </c:pt>
                <c:pt idx="2094">
                  <c:v>-0.15773000000000001</c:v>
                </c:pt>
                <c:pt idx="2095">
                  <c:v>-0.20748</c:v>
                </c:pt>
                <c:pt idx="2096">
                  <c:v>-0.27446999999999999</c:v>
                </c:pt>
                <c:pt idx="2097">
                  <c:v>-0.32296000000000002</c:v>
                </c:pt>
                <c:pt idx="2098">
                  <c:v>-0.33607999999999999</c:v>
                </c:pt>
                <c:pt idx="2099">
                  <c:v>-0.33534999999999998</c:v>
                </c:pt>
                <c:pt idx="2100">
                  <c:v>-0.35260999999999998</c:v>
                </c:pt>
                <c:pt idx="2101">
                  <c:v>-0.38997999999999999</c:v>
                </c:pt>
                <c:pt idx="2102">
                  <c:v>-0.42074</c:v>
                </c:pt>
                <c:pt idx="2103">
                  <c:v>-0.42663000000000001</c:v>
                </c:pt>
                <c:pt idx="2104">
                  <c:v>-0.41715000000000002</c:v>
                </c:pt>
                <c:pt idx="2105">
                  <c:v>-0.40783000000000003</c:v>
                </c:pt>
                <c:pt idx="2106">
                  <c:v>-0.39739000000000002</c:v>
                </c:pt>
                <c:pt idx="2107">
                  <c:v>-0.37929000000000002</c:v>
                </c:pt>
                <c:pt idx="2108">
                  <c:v>-0.36363000000000001</c:v>
                </c:pt>
                <c:pt idx="2109">
                  <c:v>-0.36986000000000002</c:v>
                </c:pt>
                <c:pt idx="2110">
                  <c:v>-0.40155999999999997</c:v>
                </c:pt>
                <c:pt idx="2111">
                  <c:v>-0.44291999999999998</c:v>
                </c:pt>
                <c:pt idx="2112">
                  <c:v>-0.47893000000000002</c:v>
                </c:pt>
                <c:pt idx="2113">
                  <c:v>-0.50494000000000006</c:v>
                </c:pt>
                <c:pt idx="2114">
                  <c:v>-0.51597000000000004</c:v>
                </c:pt>
                <c:pt idx="2115">
                  <c:v>-0.50288999999999995</c:v>
                </c:pt>
                <c:pt idx="2116">
                  <c:v>-0.46661999999999998</c:v>
                </c:pt>
                <c:pt idx="2117">
                  <c:v>-0.42603000000000002</c:v>
                </c:pt>
                <c:pt idx="2118">
                  <c:v>-0.40205999999999997</c:v>
                </c:pt>
                <c:pt idx="2119">
                  <c:v>-0.39827000000000001</c:v>
                </c:pt>
                <c:pt idx="2120">
                  <c:v>-0.40253</c:v>
                </c:pt>
                <c:pt idx="2121">
                  <c:v>-0.40404000000000001</c:v>
                </c:pt>
                <c:pt idx="2122">
                  <c:v>-0.40257999999999999</c:v>
                </c:pt>
                <c:pt idx="2123">
                  <c:v>-0.40328999999999998</c:v>
                </c:pt>
                <c:pt idx="2124">
                  <c:v>-0.40777999999999998</c:v>
                </c:pt>
                <c:pt idx="2125">
                  <c:v>-0.41213</c:v>
                </c:pt>
                <c:pt idx="2126">
                  <c:v>-0.41259000000000001</c:v>
                </c:pt>
                <c:pt idx="2127">
                  <c:v>-0.41092000000000001</c:v>
                </c:pt>
                <c:pt idx="2128">
                  <c:v>-0.40971999999999997</c:v>
                </c:pt>
                <c:pt idx="2129">
                  <c:v>-0.40117999999999998</c:v>
                </c:pt>
                <c:pt idx="2130">
                  <c:v>-0.36908000000000002</c:v>
                </c:pt>
                <c:pt idx="2131">
                  <c:v>-0.31180999999999998</c:v>
                </c:pt>
                <c:pt idx="2132">
                  <c:v>-0.25803999999999999</c:v>
                </c:pt>
                <c:pt idx="2133">
                  <c:v>-0.24378</c:v>
                </c:pt>
                <c:pt idx="2134">
                  <c:v>-0.27083000000000002</c:v>
                </c:pt>
                <c:pt idx="2135">
                  <c:v>-0.30170999999999998</c:v>
                </c:pt>
                <c:pt idx="2136">
                  <c:v>-0.30227999999999999</c:v>
                </c:pt>
                <c:pt idx="2137">
                  <c:v>-0.27822999999999998</c:v>
                </c:pt>
                <c:pt idx="2138">
                  <c:v>-0.26096000000000003</c:v>
                </c:pt>
                <c:pt idx="2139">
                  <c:v>-0.26837</c:v>
                </c:pt>
                <c:pt idx="2140">
                  <c:v>-0.29213</c:v>
                </c:pt>
                <c:pt idx="2141">
                  <c:v>-0.31644</c:v>
                </c:pt>
                <c:pt idx="2142">
                  <c:v>-0.33426</c:v>
                </c:pt>
                <c:pt idx="2143">
                  <c:v>-0.34582000000000002</c:v>
                </c:pt>
                <c:pt idx="2144">
                  <c:v>-0.35341</c:v>
                </c:pt>
                <c:pt idx="2145">
                  <c:v>-0.36087999999999998</c:v>
                </c:pt>
                <c:pt idx="2146">
                  <c:v>-0.37112000000000001</c:v>
                </c:pt>
                <c:pt idx="2147">
                  <c:v>-0.38141000000000003</c:v>
                </c:pt>
                <c:pt idx="2148">
                  <c:v>-0.38547999999999999</c:v>
                </c:pt>
                <c:pt idx="2149">
                  <c:v>-0.38081999999999999</c:v>
                </c:pt>
                <c:pt idx="2150">
                  <c:v>-0.37076999999999999</c:v>
                </c:pt>
                <c:pt idx="2151">
                  <c:v>-0.36113000000000001</c:v>
                </c:pt>
                <c:pt idx="2152">
                  <c:v>-0.3579</c:v>
                </c:pt>
                <c:pt idx="2153">
                  <c:v>-0.36496000000000001</c:v>
                </c:pt>
                <c:pt idx="2154">
                  <c:v>-0.37858000000000003</c:v>
                </c:pt>
                <c:pt idx="2155">
                  <c:v>-0.38656000000000001</c:v>
                </c:pt>
                <c:pt idx="2156">
                  <c:v>-0.37863999999999998</c:v>
                </c:pt>
                <c:pt idx="2157">
                  <c:v>-0.35672999999999999</c:v>
                </c:pt>
                <c:pt idx="2158">
                  <c:v>-0.33209</c:v>
                </c:pt>
                <c:pt idx="2159">
                  <c:v>-0.31668000000000002</c:v>
                </c:pt>
                <c:pt idx="2160">
                  <c:v>-0.32042999999999999</c:v>
                </c:pt>
                <c:pt idx="2161">
                  <c:v>-0.34906999999999999</c:v>
                </c:pt>
                <c:pt idx="2162">
                  <c:v>-0.39510000000000001</c:v>
                </c:pt>
                <c:pt idx="2163">
                  <c:v>-0.43665999999999999</c:v>
                </c:pt>
                <c:pt idx="2164">
                  <c:v>-0.45613999999999999</c:v>
                </c:pt>
                <c:pt idx="2165">
                  <c:v>-0.45737</c:v>
                </c:pt>
                <c:pt idx="2166">
                  <c:v>-0.45412000000000002</c:v>
                </c:pt>
                <c:pt idx="2167">
                  <c:v>-0.44461000000000001</c:v>
                </c:pt>
                <c:pt idx="2168">
                  <c:v>-0.41050999999999999</c:v>
                </c:pt>
                <c:pt idx="2169">
                  <c:v>-0.34325</c:v>
                </c:pt>
                <c:pt idx="2170">
                  <c:v>-0.26091999999999999</c:v>
                </c:pt>
                <c:pt idx="2171">
                  <c:v>-0.19597999999999999</c:v>
                </c:pt>
                <c:pt idx="2172">
                  <c:v>-0.17186000000000001</c:v>
                </c:pt>
                <c:pt idx="2173">
                  <c:v>-0.19001999999999999</c:v>
                </c:pt>
                <c:pt idx="2174">
                  <c:v>-0.23041</c:v>
                </c:pt>
                <c:pt idx="2175">
                  <c:v>-0.26396999999999998</c:v>
                </c:pt>
                <c:pt idx="2176">
                  <c:v>-0.27363999999999999</c:v>
                </c:pt>
                <c:pt idx="2177">
                  <c:v>-0.26579000000000003</c:v>
                </c:pt>
                <c:pt idx="2178">
                  <c:v>-0.25645000000000001</c:v>
                </c:pt>
                <c:pt idx="2179">
                  <c:v>-0.25098999999999999</c:v>
                </c:pt>
                <c:pt idx="2180">
                  <c:v>-0.24665000000000001</c:v>
                </c:pt>
                <c:pt idx="2181">
                  <c:v>-0.24889</c:v>
                </c:pt>
                <c:pt idx="2182">
                  <c:v>-0.26767000000000002</c:v>
                </c:pt>
                <c:pt idx="2183">
                  <c:v>-0.29693000000000003</c:v>
                </c:pt>
                <c:pt idx="2184">
                  <c:v>-0.31552999999999998</c:v>
                </c:pt>
                <c:pt idx="2185">
                  <c:v>-0.31373000000000001</c:v>
                </c:pt>
                <c:pt idx="2186">
                  <c:v>-0.30308000000000002</c:v>
                </c:pt>
                <c:pt idx="2187">
                  <c:v>-0.29322999999999999</c:v>
                </c:pt>
                <c:pt idx="2188">
                  <c:v>-0.27533000000000002</c:v>
                </c:pt>
                <c:pt idx="2189">
                  <c:v>-0.23943</c:v>
                </c:pt>
                <c:pt idx="2190">
                  <c:v>-0.19402</c:v>
                </c:pt>
                <c:pt idx="2191">
                  <c:v>-0.15365999999999999</c:v>
                </c:pt>
                <c:pt idx="2192">
                  <c:v>-0.11715</c:v>
                </c:pt>
                <c:pt idx="2193">
                  <c:v>-7.4895000000000003E-2</c:v>
                </c:pt>
                <c:pt idx="2194">
                  <c:v>-3.2698999999999999E-2</c:v>
                </c:pt>
                <c:pt idx="2195">
                  <c:v>-1.1129E-2</c:v>
                </c:pt>
                <c:pt idx="2196">
                  <c:v>-1.9765999999999999E-2</c:v>
                </c:pt>
                <c:pt idx="2197">
                  <c:v>-4.4257999999999999E-2</c:v>
                </c:pt>
                <c:pt idx="2198">
                  <c:v>-6.2243E-2</c:v>
                </c:pt>
                <c:pt idx="2199">
                  <c:v>-6.4366000000000007E-2</c:v>
                </c:pt>
                <c:pt idx="2200">
                  <c:v>-5.7411999999999998E-2</c:v>
                </c:pt>
                <c:pt idx="2201">
                  <c:v>-5.3367999999999999E-2</c:v>
                </c:pt>
                <c:pt idx="2202">
                  <c:v>-5.8278999999999997E-2</c:v>
                </c:pt>
                <c:pt idx="2203">
                  <c:v>-6.7904000000000006E-2</c:v>
                </c:pt>
                <c:pt idx="2204">
                  <c:v>-7.2472999999999996E-2</c:v>
                </c:pt>
                <c:pt idx="2205">
                  <c:v>-6.7992999999999998E-2</c:v>
                </c:pt>
                <c:pt idx="2206">
                  <c:v>-6.2497999999999998E-2</c:v>
                </c:pt>
                <c:pt idx="2207">
                  <c:v>-6.7602999999999996E-2</c:v>
                </c:pt>
                <c:pt idx="2208">
                  <c:v>-8.3429000000000003E-2</c:v>
                </c:pt>
                <c:pt idx="2209">
                  <c:v>-9.5310000000000006E-2</c:v>
                </c:pt>
                <c:pt idx="2210">
                  <c:v>-8.7609000000000006E-2</c:v>
                </c:pt>
                <c:pt idx="2211">
                  <c:v>-5.9756999999999998E-2</c:v>
                </c:pt>
                <c:pt idx="2212">
                  <c:v>-2.6473E-2</c:v>
                </c:pt>
                <c:pt idx="2213">
                  <c:v>-8.5543000000000001E-4</c:v>
                </c:pt>
                <c:pt idx="2214">
                  <c:v>2.1108999999999999E-2</c:v>
                </c:pt>
                <c:pt idx="2215">
                  <c:v>5.4649000000000003E-2</c:v>
                </c:pt>
                <c:pt idx="2216">
                  <c:v>0.10365000000000001</c:v>
                </c:pt>
                <c:pt idx="2217">
                  <c:v>0.15068000000000001</c:v>
                </c:pt>
                <c:pt idx="2218">
                  <c:v>0.17573</c:v>
                </c:pt>
                <c:pt idx="2219">
                  <c:v>0.17927000000000001</c:v>
                </c:pt>
                <c:pt idx="2220">
                  <c:v>0.17679</c:v>
                </c:pt>
                <c:pt idx="2221">
                  <c:v>0.17448</c:v>
                </c:pt>
                <c:pt idx="2222">
                  <c:v>0.16450999999999999</c:v>
                </c:pt>
                <c:pt idx="2223">
                  <c:v>0.14613000000000001</c:v>
                </c:pt>
                <c:pt idx="2224">
                  <c:v>0.13621</c:v>
                </c:pt>
                <c:pt idx="2225">
                  <c:v>0.15048</c:v>
                </c:pt>
                <c:pt idx="2226">
                  <c:v>0.18461</c:v>
                </c:pt>
                <c:pt idx="2227">
                  <c:v>0.22186</c:v>
                </c:pt>
                <c:pt idx="2228">
                  <c:v>0.25079000000000001</c:v>
                </c:pt>
                <c:pt idx="2229">
                  <c:v>0.26752999999999999</c:v>
                </c:pt>
                <c:pt idx="2230">
                  <c:v>0.27078000000000002</c:v>
                </c:pt>
                <c:pt idx="2231">
                  <c:v>0.2661</c:v>
                </c:pt>
                <c:pt idx="2232">
                  <c:v>0.26772000000000001</c:v>
                </c:pt>
                <c:pt idx="2233">
                  <c:v>0.2833</c:v>
                </c:pt>
                <c:pt idx="2234">
                  <c:v>0.30213000000000001</c:v>
                </c:pt>
                <c:pt idx="2235">
                  <c:v>0.31135000000000002</c:v>
                </c:pt>
                <c:pt idx="2236">
                  <c:v>0.31857000000000002</c:v>
                </c:pt>
                <c:pt idx="2237">
                  <c:v>0.34199000000000002</c:v>
                </c:pt>
                <c:pt idx="2238">
                  <c:v>0.37957999999999997</c:v>
                </c:pt>
                <c:pt idx="2239">
                  <c:v>0.40654000000000001</c:v>
                </c:pt>
                <c:pt idx="2240">
                  <c:v>0.40794999999999998</c:v>
                </c:pt>
                <c:pt idx="2241">
                  <c:v>0.39744000000000002</c:v>
                </c:pt>
                <c:pt idx="2242">
                  <c:v>0.39554</c:v>
                </c:pt>
                <c:pt idx="2243">
                  <c:v>0.40336</c:v>
                </c:pt>
                <c:pt idx="2244">
                  <c:v>0.40878999999999999</c:v>
                </c:pt>
                <c:pt idx="2245">
                  <c:v>0.40727999999999998</c:v>
                </c:pt>
                <c:pt idx="2246">
                  <c:v>0.40266000000000002</c:v>
                </c:pt>
                <c:pt idx="2247">
                  <c:v>0.39423000000000002</c:v>
                </c:pt>
                <c:pt idx="2248">
                  <c:v>0.37673000000000001</c:v>
                </c:pt>
                <c:pt idx="2249">
                  <c:v>0.35082000000000002</c:v>
                </c:pt>
                <c:pt idx="2250">
                  <c:v>0.32207999999999998</c:v>
                </c:pt>
                <c:pt idx="2251">
                  <c:v>0.29235</c:v>
                </c:pt>
                <c:pt idx="2252">
                  <c:v>0.26375999999999999</c:v>
                </c:pt>
                <c:pt idx="2253">
                  <c:v>0.24909000000000001</c:v>
                </c:pt>
                <c:pt idx="2254">
                  <c:v>0.26354</c:v>
                </c:pt>
                <c:pt idx="2255">
                  <c:v>0.30312</c:v>
                </c:pt>
                <c:pt idx="2256">
                  <c:v>0.34319</c:v>
                </c:pt>
                <c:pt idx="2257">
                  <c:v>0.36329</c:v>
                </c:pt>
                <c:pt idx="2258">
                  <c:v>0.3639</c:v>
                </c:pt>
                <c:pt idx="2259">
                  <c:v>0.35533999999999999</c:v>
                </c:pt>
                <c:pt idx="2260">
                  <c:v>0.34245999999999999</c:v>
                </c:pt>
                <c:pt idx="2261">
                  <c:v>0.32795000000000002</c:v>
                </c:pt>
                <c:pt idx="2262">
                  <c:v>0.31962000000000002</c:v>
                </c:pt>
                <c:pt idx="2263">
                  <c:v>0.32179000000000002</c:v>
                </c:pt>
                <c:pt idx="2264">
                  <c:v>0.32547999999999999</c:v>
                </c:pt>
                <c:pt idx="2265">
                  <c:v>0.31924999999999998</c:v>
                </c:pt>
                <c:pt idx="2266">
                  <c:v>0.30660999999999999</c:v>
                </c:pt>
                <c:pt idx="2267">
                  <c:v>0.30107</c:v>
                </c:pt>
                <c:pt idx="2268">
                  <c:v>0.30537999999999998</c:v>
                </c:pt>
                <c:pt idx="2269">
                  <c:v>0.30867</c:v>
                </c:pt>
                <c:pt idx="2270">
                  <c:v>0.30719000000000002</c:v>
                </c:pt>
                <c:pt idx="2271">
                  <c:v>0.31634000000000001</c:v>
                </c:pt>
                <c:pt idx="2272">
                  <c:v>0.35377999999999998</c:v>
                </c:pt>
                <c:pt idx="2273">
                  <c:v>0.41493000000000002</c:v>
                </c:pt>
                <c:pt idx="2274">
                  <c:v>0.47303000000000001</c:v>
                </c:pt>
                <c:pt idx="2275">
                  <c:v>0.50439999999999996</c:v>
                </c:pt>
                <c:pt idx="2276">
                  <c:v>0.51041999999999998</c:v>
                </c:pt>
                <c:pt idx="2277">
                  <c:v>0.51331000000000004</c:v>
                </c:pt>
                <c:pt idx="2278">
                  <c:v>0.53115999999999997</c:v>
                </c:pt>
                <c:pt idx="2279">
                  <c:v>0.56040999999999996</c:v>
                </c:pt>
                <c:pt idx="2280">
                  <c:v>0.58459000000000005</c:v>
                </c:pt>
                <c:pt idx="2281">
                  <c:v>0.59623000000000004</c:v>
                </c:pt>
                <c:pt idx="2282">
                  <c:v>0.60150000000000003</c:v>
                </c:pt>
                <c:pt idx="2283">
                  <c:v>0.60375000000000001</c:v>
                </c:pt>
                <c:pt idx="2284">
                  <c:v>0.59541999999999995</c:v>
                </c:pt>
                <c:pt idx="2285">
                  <c:v>0.57462999999999997</c:v>
                </c:pt>
                <c:pt idx="2286">
                  <c:v>0.55933999999999995</c:v>
                </c:pt>
                <c:pt idx="2287">
                  <c:v>0.57077999999999995</c:v>
                </c:pt>
                <c:pt idx="2288">
                  <c:v>0.60616999999999999</c:v>
                </c:pt>
                <c:pt idx="2289">
                  <c:v>0.64166000000000001</c:v>
                </c:pt>
                <c:pt idx="2290">
                  <c:v>0.66196999999999995</c:v>
                </c:pt>
                <c:pt idx="2291">
                  <c:v>0.67352999999999996</c:v>
                </c:pt>
                <c:pt idx="2292">
                  <c:v>0.68581000000000003</c:v>
                </c:pt>
                <c:pt idx="2293">
                  <c:v>0.69355</c:v>
                </c:pt>
                <c:pt idx="2294">
                  <c:v>0.68488000000000004</c:v>
                </c:pt>
                <c:pt idx="2295">
                  <c:v>0.65778000000000003</c:v>
                </c:pt>
                <c:pt idx="2296">
                  <c:v>0.62053000000000003</c:v>
                </c:pt>
                <c:pt idx="2297">
                  <c:v>0.58233999999999997</c:v>
                </c:pt>
                <c:pt idx="2298">
                  <c:v>0.55115999999999998</c:v>
                </c:pt>
                <c:pt idx="2299">
                  <c:v>0.53561999999999999</c:v>
                </c:pt>
                <c:pt idx="2300">
                  <c:v>0.54098000000000002</c:v>
                </c:pt>
                <c:pt idx="2301">
                  <c:v>0.56367</c:v>
                </c:pt>
                <c:pt idx="2302">
                  <c:v>0.59250999999999998</c:v>
                </c:pt>
                <c:pt idx="2303">
                  <c:v>0.61284000000000005</c:v>
                </c:pt>
                <c:pt idx="2304">
                  <c:v>0.61019999999999996</c:v>
                </c:pt>
                <c:pt idx="2305">
                  <c:v>0.58101999999999998</c:v>
                </c:pt>
                <c:pt idx="2306">
                  <c:v>0.54625999999999997</c:v>
                </c:pt>
                <c:pt idx="2307">
                  <c:v>0.54381000000000002</c:v>
                </c:pt>
                <c:pt idx="2308">
                  <c:v>0.59165999999999996</c:v>
                </c:pt>
                <c:pt idx="2309">
                  <c:v>0.66069</c:v>
                </c:pt>
                <c:pt idx="2310">
                  <c:v>0.69794</c:v>
                </c:pt>
                <c:pt idx="2311">
                  <c:v>0.68049999999999999</c:v>
                </c:pt>
                <c:pt idx="2312">
                  <c:v>0.63558000000000003</c:v>
                </c:pt>
                <c:pt idx="2313">
                  <c:v>0.60287999999999997</c:v>
                </c:pt>
                <c:pt idx="2314">
                  <c:v>0.58914999999999995</c:v>
                </c:pt>
                <c:pt idx="2315">
                  <c:v>0.57147000000000003</c:v>
                </c:pt>
                <c:pt idx="2316">
                  <c:v>0.53817000000000004</c:v>
                </c:pt>
                <c:pt idx="2317">
                  <c:v>0.50924000000000003</c:v>
                </c:pt>
                <c:pt idx="2318">
                  <c:v>0.51032999999999995</c:v>
                </c:pt>
                <c:pt idx="2319">
                  <c:v>0.53676999999999997</c:v>
                </c:pt>
                <c:pt idx="2320">
                  <c:v>0.55411999999999995</c:v>
                </c:pt>
                <c:pt idx="2321">
                  <c:v>0.53269</c:v>
                </c:pt>
                <c:pt idx="2322">
                  <c:v>0.47400999999999999</c:v>
                </c:pt>
                <c:pt idx="2323">
                  <c:v>0.40266999999999997</c:v>
                </c:pt>
                <c:pt idx="2324">
                  <c:v>0.34039999999999998</c:v>
                </c:pt>
                <c:pt idx="2325">
                  <c:v>0.29348999999999997</c:v>
                </c:pt>
                <c:pt idx="2326">
                  <c:v>0.26038</c:v>
                </c:pt>
                <c:pt idx="2327">
                  <c:v>0.24151</c:v>
                </c:pt>
                <c:pt idx="2328">
                  <c:v>0.23788999999999999</c:v>
                </c:pt>
                <c:pt idx="2329">
                  <c:v>0.24549000000000001</c:v>
                </c:pt>
                <c:pt idx="2330">
                  <c:v>0.25661</c:v>
                </c:pt>
                <c:pt idx="2331">
                  <c:v>0.26521</c:v>
                </c:pt>
                <c:pt idx="2332">
                  <c:v>0.26647999999999999</c:v>
                </c:pt>
                <c:pt idx="2333">
                  <c:v>0.25246000000000002</c:v>
                </c:pt>
                <c:pt idx="2334">
                  <c:v>0.21648999999999999</c:v>
                </c:pt>
                <c:pt idx="2335">
                  <c:v>0.16694000000000001</c:v>
                </c:pt>
                <c:pt idx="2336">
                  <c:v>0.13058</c:v>
                </c:pt>
                <c:pt idx="2337">
                  <c:v>0.13155</c:v>
                </c:pt>
                <c:pt idx="2338">
                  <c:v>0.16536999999999999</c:v>
                </c:pt>
                <c:pt idx="2339">
                  <c:v>0.20158999999999999</c:v>
                </c:pt>
                <c:pt idx="2340">
                  <c:v>0.21703</c:v>
                </c:pt>
                <c:pt idx="2341">
                  <c:v>0.21965000000000001</c:v>
                </c:pt>
                <c:pt idx="2342">
                  <c:v>0.23258999999999999</c:v>
                </c:pt>
                <c:pt idx="2343">
                  <c:v>0.26040000000000002</c:v>
                </c:pt>
                <c:pt idx="2344">
                  <c:v>0.28376000000000001</c:v>
                </c:pt>
                <c:pt idx="2345">
                  <c:v>0.28858</c:v>
                </c:pt>
                <c:pt idx="2346">
                  <c:v>0.28715000000000002</c:v>
                </c:pt>
                <c:pt idx="2347">
                  <c:v>0.30209999999999998</c:v>
                </c:pt>
                <c:pt idx="2348">
                  <c:v>0.33742</c:v>
                </c:pt>
                <c:pt idx="2349">
                  <c:v>0.37647000000000003</c:v>
                </c:pt>
                <c:pt idx="2350">
                  <c:v>0.40566000000000002</c:v>
                </c:pt>
                <c:pt idx="2351">
                  <c:v>0.42724000000000001</c:v>
                </c:pt>
                <c:pt idx="2352">
                  <c:v>0.44568999999999998</c:v>
                </c:pt>
                <c:pt idx="2353">
                  <c:v>0.45312000000000002</c:v>
                </c:pt>
                <c:pt idx="2354">
                  <c:v>0.43780000000000002</c:v>
                </c:pt>
                <c:pt idx="2355">
                  <c:v>0.40293000000000001</c:v>
                </c:pt>
                <c:pt idx="2356">
                  <c:v>0.36774000000000001</c:v>
                </c:pt>
                <c:pt idx="2357">
                  <c:v>0.35</c:v>
                </c:pt>
                <c:pt idx="2358">
                  <c:v>0.35407</c:v>
                </c:pt>
                <c:pt idx="2359">
                  <c:v>0.37507000000000001</c:v>
                </c:pt>
                <c:pt idx="2360">
                  <c:v>0.40544000000000002</c:v>
                </c:pt>
                <c:pt idx="2361">
                  <c:v>0.43442999999999998</c:v>
                </c:pt>
                <c:pt idx="2362">
                  <c:v>0.45051999999999998</c:v>
                </c:pt>
                <c:pt idx="2363">
                  <c:v>0.45327000000000001</c:v>
                </c:pt>
                <c:pt idx="2364">
                  <c:v>0.45852999999999999</c:v>
                </c:pt>
                <c:pt idx="2365">
                  <c:v>0.48220000000000002</c:v>
                </c:pt>
                <c:pt idx="2366">
                  <c:v>0.51842999999999995</c:v>
                </c:pt>
                <c:pt idx="2367">
                  <c:v>0.54149999999999998</c:v>
                </c:pt>
                <c:pt idx="2368">
                  <c:v>0.53202000000000005</c:v>
                </c:pt>
                <c:pt idx="2369">
                  <c:v>0.49782999999999999</c:v>
                </c:pt>
                <c:pt idx="2370">
                  <c:v>0.46711000000000003</c:v>
                </c:pt>
                <c:pt idx="2371">
                  <c:v>0.46277000000000001</c:v>
                </c:pt>
                <c:pt idx="2372">
                  <c:v>0.48263</c:v>
                </c:pt>
                <c:pt idx="2373">
                  <c:v>0.50129999999999997</c:v>
                </c:pt>
                <c:pt idx="2374">
                  <c:v>0.49260999999999999</c:v>
                </c:pt>
                <c:pt idx="2375">
                  <c:v>0.45332</c:v>
                </c:pt>
                <c:pt idx="2376">
                  <c:v>0.40440999999999999</c:v>
                </c:pt>
                <c:pt idx="2377">
                  <c:v>0.36730000000000002</c:v>
                </c:pt>
                <c:pt idx="2378">
                  <c:v>0.34354000000000001</c:v>
                </c:pt>
                <c:pt idx="2379">
                  <c:v>0.32185000000000002</c:v>
                </c:pt>
                <c:pt idx="2380">
                  <c:v>0.29743000000000003</c:v>
                </c:pt>
                <c:pt idx="2381">
                  <c:v>0.27374999999999999</c:v>
                </c:pt>
                <c:pt idx="2382">
                  <c:v>0.24990000000000001</c:v>
                </c:pt>
                <c:pt idx="2383">
                  <c:v>0.22111</c:v>
                </c:pt>
                <c:pt idx="2384">
                  <c:v>0.19262000000000001</c:v>
                </c:pt>
                <c:pt idx="2385">
                  <c:v>0.17895</c:v>
                </c:pt>
                <c:pt idx="2386">
                  <c:v>0.18493999999999999</c:v>
                </c:pt>
                <c:pt idx="2387">
                  <c:v>0.19943</c:v>
                </c:pt>
                <c:pt idx="2388">
                  <c:v>0.21243000000000001</c:v>
                </c:pt>
                <c:pt idx="2389">
                  <c:v>0.22620000000000001</c:v>
                </c:pt>
                <c:pt idx="2390">
                  <c:v>0.24265</c:v>
                </c:pt>
                <c:pt idx="2391">
                  <c:v>0.25275999999999998</c:v>
                </c:pt>
                <c:pt idx="2392">
                  <c:v>0.25019000000000002</c:v>
                </c:pt>
                <c:pt idx="2393">
                  <c:v>0.24667</c:v>
                </c:pt>
                <c:pt idx="2394">
                  <c:v>0.26083000000000001</c:v>
                </c:pt>
                <c:pt idx="2395">
                  <c:v>0.29529</c:v>
                </c:pt>
                <c:pt idx="2396">
                  <c:v>0.33389999999999997</c:v>
                </c:pt>
                <c:pt idx="2397">
                  <c:v>0.35918</c:v>
                </c:pt>
                <c:pt idx="2398">
                  <c:v>0.36564999999999998</c:v>
                </c:pt>
                <c:pt idx="2399">
                  <c:v>0.35975000000000001</c:v>
                </c:pt>
                <c:pt idx="2400">
                  <c:v>0.35298000000000002</c:v>
                </c:pt>
                <c:pt idx="2401">
                  <c:v>0.35154999999999997</c:v>
                </c:pt>
                <c:pt idx="2402">
                  <c:v>0.34859000000000001</c:v>
                </c:pt>
                <c:pt idx="2403">
                  <c:v>0.33209</c:v>
                </c:pt>
                <c:pt idx="2404">
                  <c:v>0.30463000000000001</c:v>
                </c:pt>
                <c:pt idx="2405">
                  <c:v>0.28641</c:v>
                </c:pt>
                <c:pt idx="2406">
                  <c:v>0.29183999999999999</c:v>
                </c:pt>
                <c:pt idx="2407">
                  <c:v>0.31213000000000002</c:v>
                </c:pt>
                <c:pt idx="2408">
                  <c:v>0.33017999999999997</c:v>
                </c:pt>
                <c:pt idx="2409">
                  <c:v>0.34361000000000003</c:v>
                </c:pt>
                <c:pt idx="2410">
                  <c:v>0.36074000000000001</c:v>
                </c:pt>
                <c:pt idx="2411">
                  <c:v>0.38063000000000002</c:v>
                </c:pt>
                <c:pt idx="2412">
                  <c:v>0.39180999999999999</c:v>
                </c:pt>
                <c:pt idx="2413">
                  <c:v>0.38866000000000001</c:v>
                </c:pt>
                <c:pt idx="2414">
                  <c:v>0.37685000000000002</c:v>
                </c:pt>
                <c:pt idx="2415">
                  <c:v>0.36308000000000001</c:v>
                </c:pt>
                <c:pt idx="2416">
                  <c:v>0.34977999999999998</c:v>
                </c:pt>
                <c:pt idx="2417">
                  <c:v>0.33917000000000003</c:v>
                </c:pt>
                <c:pt idx="2418">
                  <c:v>0.3332</c:v>
                </c:pt>
                <c:pt idx="2419">
                  <c:v>0.32965</c:v>
                </c:pt>
                <c:pt idx="2420">
                  <c:v>0.32528000000000001</c:v>
                </c:pt>
                <c:pt idx="2421">
                  <c:v>0.32057999999999998</c:v>
                </c:pt>
                <c:pt idx="2422">
                  <c:v>0.31446000000000002</c:v>
                </c:pt>
                <c:pt idx="2423">
                  <c:v>0.29996</c:v>
                </c:pt>
                <c:pt idx="2424">
                  <c:v>0.27567999999999998</c:v>
                </c:pt>
                <c:pt idx="2425">
                  <c:v>0.25712000000000002</c:v>
                </c:pt>
                <c:pt idx="2426">
                  <c:v>0.26297999999999999</c:v>
                </c:pt>
                <c:pt idx="2427">
                  <c:v>0.29093999999999998</c:v>
                </c:pt>
                <c:pt idx="2428">
                  <c:v>0.31879000000000002</c:v>
                </c:pt>
                <c:pt idx="2429">
                  <c:v>0.32926</c:v>
                </c:pt>
                <c:pt idx="2430">
                  <c:v>0.32228000000000001</c:v>
                </c:pt>
                <c:pt idx="2431">
                  <c:v>0.30335000000000001</c:v>
                </c:pt>
                <c:pt idx="2432">
                  <c:v>0.27403</c:v>
                </c:pt>
                <c:pt idx="2433">
                  <c:v>0.23677000000000001</c:v>
                </c:pt>
                <c:pt idx="2434">
                  <c:v>0.19711999999999999</c:v>
                </c:pt>
                <c:pt idx="2435">
                  <c:v>0.15642</c:v>
                </c:pt>
                <c:pt idx="2436">
                  <c:v>0.1125</c:v>
                </c:pt>
                <c:pt idx="2437">
                  <c:v>7.1554000000000006E-2</c:v>
                </c:pt>
                <c:pt idx="2438">
                  <c:v>4.9030999999999998E-2</c:v>
                </c:pt>
                <c:pt idx="2439">
                  <c:v>5.3263999999999999E-2</c:v>
                </c:pt>
                <c:pt idx="2440">
                  <c:v>7.6180999999999999E-2</c:v>
                </c:pt>
                <c:pt idx="2441">
                  <c:v>0.10475</c:v>
                </c:pt>
                <c:pt idx="2442">
                  <c:v>0.13386999999999999</c:v>
                </c:pt>
                <c:pt idx="2443">
                  <c:v>0.16400999999999999</c:v>
                </c:pt>
                <c:pt idx="2444">
                  <c:v>0.1953</c:v>
                </c:pt>
                <c:pt idx="2445">
                  <c:v>0.22972000000000001</c:v>
                </c:pt>
                <c:pt idx="2446">
                  <c:v>0.27154</c:v>
                </c:pt>
                <c:pt idx="2447">
                  <c:v>0.31892999999999999</c:v>
                </c:pt>
                <c:pt idx="2448">
                  <c:v>0.36137000000000002</c:v>
                </c:pt>
                <c:pt idx="2449">
                  <c:v>0.39155000000000001</c:v>
                </c:pt>
                <c:pt idx="2450">
                  <c:v>0.41436000000000001</c:v>
                </c:pt>
                <c:pt idx="2451">
                  <c:v>0.43818000000000001</c:v>
                </c:pt>
                <c:pt idx="2452">
                  <c:v>0.46277000000000001</c:v>
                </c:pt>
                <c:pt idx="2453">
                  <c:v>0.48122999999999999</c:v>
                </c:pt>
                <c:pt idx="2454">
                  <c:v>0.48926999999999998</c:v>
                </c:pt>
                <c:pt idx="2455">
                  <c:v>0.48744999999999999</c:v>
                </c:pt>
                <c:pt idx="2456">
                  <c:v>0.47936000000000001</c:v>
                </c:pt>
                <c:pt idx="2457">
                  <c:v>0.47245999999999999</c:v>
                </c:pt>
                <c:pt idx="2458">
                  <c:v>0.47409000000000001</c:v>
                </c:pt>
                <c:pt idx="2459">
                  <c:v>0.48098000000000002</c:v>
                </c:pt>
                <c:pt idx="2460">
                  <c:v>0.47965000000000002</c:v>
                </c:pt>
                <c:pt idx="2461">
                  <c:v>0.46442</c:v>
                </c:pt>
                <c:pt idx="2462">
                  <c:v>0.44772000000000001</c:v>
                </c:pt>
                <c:pt idx="2463">
                  <c:v>0.44319999999999998</c:v>
                </c:pt>
                <c:pt idx="2464">
                  <c:v>0.44621</c:v>
                </c:pt>
                <c:pt idx="2465">
                  <c:v>0.44368000000000002</c:v>
                </c:pt>
                <c:pt idx="2466">
                  <c:v>0.43735000000000002</c:v>
                </c:pt>
                <c:pt idx="2467">
                  <c:v>0.44130999999999998</c:v>
                </c:pt>
                <c:pt idx="2468">
                  <c:v>0.45882000000000001</c:v>
                </c:pt>
                <c:pt idx="2469">
                  <c:v>0.47924</c:v>
                </c:pt>
                <c:pt idx="2470">
                  <c:v>0.49969000000000002</c:v>
                </c:pt>
                <c:pt idx="2471">
                  <c:v>0.53112999999999999</c:v>
                </c:pt>
                <c:pt idx="2472">
                  <c:v>0.57579999999999998</c:v>
                </c:pt>
                <c:pt idx="2473">
                  <c:v>0.61551</c:v>
                </c:pt>
                <c:pt idx="2474">
                  <c:v>0.63473999999999997</c:v>
                </c:pt>
                <c:pt idx="2475">
                  <c:v>0.64205999999999996</c:v>
                </c:pt>
                <c:pt idx="2476">
                  <c:v>0.65325</c:v>
                </c:pt>
                <c:pt idx="2477">
                  <c:v>0.66200000000000003</c:v>
                </c:pt>
                <c:pt idx="2478">
                  <c:v>0.64529000000000003</c:v>
                </c:pt>
                <c:pt idx="2479">
                  <c:v>0.59582999999999997</c:v>
                </c:pt>
                <c:pt idx="2480">
                  <c:v>0.53473000000000004</c:v>
                </c:pt>
                <c:pt idx="2481">
                  <c:v>0.49036000000000002</c:v>
                </c:pt>
                <c:pt idx="2482">
                  <c:v>0.47509000000000001</c:v>
                </c:pt>
                <c:pt idx="2483">
                  <c:v>0.48279</c:v>
                </c:pt>
                <c:pt idx="2484">
                  <c:v>0.49895</c:v>
                </c:pt>
                <c:pt idx="2485">
                  <c:v>0.51126000000000005</c:v>
                </c:pt>
                <c:pt idx="2486">
                  <c:v>0.51865000000000006</c:v>
                </c:pt>
                <c:pt idx="2487">
                  <c:v>0.53134000000000003</c:v>
                </c:pt>
                <c:pt idx="2488">
                  <c:v>0.55523</c:v>
                </c:pt>
                <c:pt idx="2489">
                  <c:v>0.57735000000000003</c:v>
                </c:pt>
                <c:pt idx="2490">
                  <c:v>0.57516999999999996</c:v>
                </c:pt>
                <c:pt idx="2491">
                  <c:v>0.53998999999999997</c:v>
                </c:pt>
                <c:pt idx="2492">
                  <c:v>0.48286000000000001</c:v>
                </c:pt>
                <c:pt idx="2493">
                  <c:v>0.41954000000000002</c:v>
                </c:pt>
                <c:pt idx="2494">
                  <c:v>0.36059000000000002</c:v>
                </c:pt>
                <c:pt idx="2495">
                  <c:v>0.31544</c:v>
                </c:pt>
                <c:pt idx="2496">
                  <c:v>0.29148000000000002</c:v>
                </c:pt>
                <c:pt idx="2497">
                  <c:v>0.28499999999999998</c:v>
                </c:pt>
                <c:pt idx="2498">
                  <c:v>0.28399000000000002</c:v>
                </c:pt>
                <c:pt idx="2499">
                  <c:v>0.28323999999999999</c:v>
                </c:pt>
                <c:pt idx="2500">
                  <c:v>0.28587000000000001</c:v>
                </c:pt>
                <c:pt idx="2501">
                  <c:v>0.28810999999999998</c:v>
                </c:pt>
                <c:pt idx="2502">
                  <c:v>0.27812999999999999</c:v>
                </c:pt>
                <c:pt idx="2503">
                  <c:v>0.25574999999999998</c:v>
                </c:pt>
                <c:pt idx="2504">
                  <c:v>0.23712</c:v>
                </c:pt>
                <c:pt idx="2505">
                  <c:v>0.23039000000000001</c:v>
                </c:pt>
                <c:pt idx="2506">
                  <c:v>0.22267000000000001</c:v>
                </c:pt>
                <c:pt idx="2507">
                  <c:v>0.20522000000000001</c:v>
                </c:pt>
                <c:pt idx="2508">
                  <c:v>0.19650999999999999</c:v>
                </c:pt>
                <c:pt idx="2509">
                  <c:v>0.21998000000000001</c:v>
                </c:pt>
                <c:pt idx="2510">
                  <c:v>0.26756999999999997</c:v>
                </c:pt>
                <c:pt idx="2511">
                  <c:v>0.30701000000000001</c:v>
                </c:pt>
                <c:pt idx="2512">
                  <c:v>0.32278000000000001</c:v>
                </c:pt>
                <c:pt idx="2513">
                  <c:v>0.32822000000000001</c:v>
                </c:pt>
                <c:pt idx="2514">
                  <c:v>0.33513999999999999</c:v>
                </c:pt>
                <c:pt idx="2515">
                  <c:v>0.33267000000000002</c:v>
                </c:pt>
                <c:pt idx="2516">
                  <c:v>0.30692999999999998</c:v>
                </c:pt>
                <c:pt idx="2517">
                  <c:v>0.26706000000000002</c:v>
                </c:pt>
                <c:pt idx="2518">
                  <c:v>0.23732</c:v>
                </c:pt>
                <c:pt idx="2519">
                  <c:v>0.22786999999999999</c:v>
                </c:pt>
                <c:pt idx="2520">
                  <c:v>0.22402</c:v>
                </c:pt>
                <c:pt idx="2521">
                  <c:v>0.20466000000000001</c:v>
                </c:pt>
                <c:pt idx="2522">
                  <c:v>0.16549</c:v>
                </c:pt>
                <c:pt idx="2523">
                  <c:v>0.12224</c:v>
                </c:pt>
                <c:pt idx="2524">
                  <c:v>9.2473E-2</c:v>
                </c:pt>
                <c:pt idx="2525">
                  <c:v>7.7579999999999996E-2</c:v>
                </c:pt>
                <c:pt idx="2526">
                  <c:v>6.6045999999999994E-2</c:v>
                </c:pt>
                <c:pt idx="2527">
                  <c:v>5.3304999999999998E-2</c:v>
                </c:pt>
                <c:pt idx="2528">
                  <c:v>4.9093999999999999E-2</c:v>
                </c:pt>
                <c:pt idx="2529">
                  <c:v>5.9892000000000001E-2</c:v>
                </c:pt>
                <c:pt idx="2530">
                  <c:v>7.3718000000000006E-2</c:v>
                </c:pt>
                <c:pt idx="2531">
                  <c:v>7.4629000000000001E-2</c:v>
                </c:pt>
                <c:pt idx="2532">
                  <c:v>6.7667000000000005E-2</c:v>
                </c:pt>
                <c:pt idx="2533">
                  <c:v>7.4898999999999993E-2</c:v>
                </c:pt>
                <c:pt idx="2534">
                  <c:v>0.10653</c:v>
                </c:pt>
                <c:pt idx="2535">
                  <c:v>0.14982999999999999</c:v>
                </c:pt>
                <c:pt idx="2536">
                  <c:v>0.18934999999999999</c:v>
                </c:pt>
                <c:pt idx="2537">
                  <c:v>0.223</c:v>
                </c:pt>
                <c:pt idx="2538">
                  <c:v>0.25058999999999998</c:v>
                </c:pt>
                <c:pt idx="2539">
                  <c:v>0.26016</c:v>
                </c:pt>
                <c:pt idx="2540">
                  <c:v>0.24027000000000001</c:v>
                </c:pt>
                <c:pt idx="2541">
                  <c:v>0.20061999999999999</c:v>
                </c:pt>
                <c:pt idx="2542">
                  <c:v>0.16653000000000001</c:v>
                </c:pt>
                <c:pt idx="2543">
                  <c:v>0.15201999999999999</c:v>
                </c:pt>
                <c:pt idx="2544">
                  <c:v>0.14745</c:v>
                </c:pt>
                <c:pt idx="2545">
                  <c:v>0.13586999999999999</c:v>
                </c:pt>
                <c:pt idx="2546">
                  <c:v>0.11538</c:v>
                </c:pt>
                <c:pt idx="2547">
                  <c:v>0.10235</c:v>
                </c:pt>
                <c:pt idx="2548">
                  <c:v>0.11537</c:v>
                </c:pt>
                <c:pt idx="2549">
                  <c:v>0.15598999999999999</c:v>
                </c:pt>
                <c:pt idx="2550">
                  <c:v>0.20207</c:v>
                </c:pt>
                <c:pt idx="2551">
                  <c:v>0.22197</c:v>
                </c:pt>
                <c:pt idx="2552">
                  <c:v>0.20222999999999999</c:v>
                </c:pt>
                <c:pt idx="2553">
                  <c:v>0.16425000000000001</c:v>
                </c:pt>
                <c:pt idx="2554">
                  <c:v>0.14834</c:v>
                </c:pt>
                <c:pt idx="2555">
                  <c:v>0.17588999999999999</c:v>
                </c:pt>
                <c:pt idx="2556">
                  <c:v>0.22885</c:v>
                </c:pt>
                <c:pt idx="2557">
                  <c:v>0.26960000000000001</c:v>
                </c:pt>
                <c:pt idx="2558">
                  <c:v>0.27911999999999998</c:v>
                </c:pt>
                <c:pt idx="2559">
                  <c:v>0.27039000000000002</c:v>
                </c:pt>
                <c:pt idx="2560">
                  <c:v>0.26532</c:v>
                </c:pt>
                <c:pt idx="2561">
                  <c:v>0.26678000000000002</c:v>
                </c:pt>
                <c:pt idx="2562">
                  <c:v>0.25924000000000003</c:v>
                </c:pt>
                <c:pt idx="2563">
                  <c:v>0.23286999999999999</c:v>
                </c:pt>
                <c:pt idx="2564">
                  <c:v>0.19771</c:v>
                </c:pt>
                <c:pt idx="2565">
                  <c:v>0.17154</c:v>
                </c:pt>
                <c:pt idx="2566">
                  <c:v>0.15945000000000001</c:v>
                </c:pt>
                <c:pt idx="2567">
                  <c:v>0.15164</c:v>
                </c:pt>
                <c:pt idx="2568">
                  <c:v>0.13930000000000001</c:v>
                </c:pt>
                <c:pt idx="2569">
                  <c:v>0.12636</c:v>
                </c:pt>
                <c:pt idx="2570">
                  <c:v>0.12236</c:v>
                </c:pt>
                <c:pt idx="2571">
                  <c:v>0.12753999999999999</c:v>
                </c:pt>
                <c:pt idx="2572">
                  <c:v>0.13047</c:v>
                </c:pt>
                <c:pt idx="2573">
                  <c:v>0.12230000000000001</c:v>
                </c:pt>
                <c:pt idx="2574">
                  <c:v>0.10935</c:v>
                </c:pt>
                <c:pt idx="2575">
                  <c:v>0.10664</c:v>
                </c:pt>
                <c:pt idx="2576">
                  <c:v>0.11948</c:v>
                </c:pt>
                <c:pt idx="2577">
                  <c:v>0.13711000000000001</c:v>
                </c:pt>
                <c:pt idx="2578">
                  <c:v>0.14699000000000001</c:v>
                </c:pt>
                <c:pt idx="2579">
                  <c:v>0.14979999999999999</c:v>
                </c:pt>
                <c:pt idx="2580">
                  <c:v>0.15454000000000001</c:v>
                </c:pt>
                <c:pt idx="2581">
                  <c:v>0.16242000000000001</c:v>
                </c:pt>
                <c:pt idx="2582">
                  <c:v>0.16436000000000001</c:v>
                </c:pt>
                <c:pt idx="2583">
                  <c:v>0.15504999999999999</c:v>
                </c:pt>
                <c:pt idx="2584">
                  <c:v>0.14113999999999999</c:v>
                </c:pt>
                <c:pt idx="2585">
                  <c:v>0.13178000000000001</c:v>
                </c:pt>
                <c:pt idx="2586">
                  <c:v>0.12756000000000001</c:v>
                </c:pt>
                <c:pt idx="2587">
                  <c:v>0.12417</c:v>
                </c:pt>
                <c:pt idx="2588">
                  <c:v>0.12189</c:v>
                </c:pt>
                <c:pt idx="2589">
                  <c:v>0.12451</c:v>
                </c:pt>
                <c:pt idx="2590">
                  <c:v>0.13114000000000001</c:v>
                </c:pt>
                <c:pt idx="2591">
                  <c:v>0.13657</c:v>
                </c:pt>
                <c:pt idx="2592">
                  <c:v>0.14069999999999999</c:v>
                </c:pt>
                <c:pt idx="2593">
                  <c:v>0.15143000000000001</c:v>
                </c:pt>
                <c:pt idx="2594">
                  <c:v>0.17482</c:v>
                </c:pt>
                <c:pt idx="2595">
                  <c:v>0.20541000000000001</c:v>
                </c:pt>
                <c:pt idx="2596">
                  <c:v>0.22946</c:v>
                </c:pt>
                <c:pt idx="2597">
                  <c:v>0.23737</c:v>
                </c:pt>
                <c:pt idx="2598">
                  <c:v>0.23157</c:v>
                </c:pt>
                <c:pt idx="2599">
                  <c:v>0.22325999999999999</c:v>
                </c:pt>
                <c:pt idx="2600">
                  <c:v>0.22311</c:v>
                </c:pt>
                <c:pt idx="2601">
                  <c:v>0.23483999999999999</c:v>
                </c:pt>
                <c:pt idx="2602">
                  <c:v>0.25538</c:v>
                </c:pt>
                <c:pt idx="2603">
                  <c:v>0.27933999999999998</c:v>
                </c:pt>
                <c:pt idx="2604">
                  <c:v>0.30296000000000001</c:v>
                </c:pt>
                <c:pt idx="2605">
                  <c:v>0.32475999999999999</c:v>
                </c:pt>
                <c:pt idx="2606">
                  <c:v>0.34225</c:v>
                </c:pt>
                <c:pt idx="2607">
                  <c:v>0.34783999999999998</c:v>
                </c:pt>
                <c:pt idx="2608">
                  <c:v>0.33098</c:v>
                </c:pt>
                <c:pt idx="2609">
                  <c:v>0.29019</c:v>
                </c:pt>
                <c:pt idx="2610">
                  <c:v>0.24329999999999999</c:v>
                </c:pt>
                <c:pt idx="2611">
                  <c:v>0.21823000000000001</c:v>
                </c:pt>
                <c:pt idx="2612">
                  <c:v>0.22735</c:v>
                </c:pt>
                <c:pt idx="2613">
                  <c:v>0.25577</c:v>
                </c:pt>
                <c:pt idx="2614">
                  <c:v>0.28138999999999997</c:v>
                </c:pt>
                <c:pt idx="2615">
                  <c:v>0.30163000000000001</c:v>
                </c:pt>
                <c:pt idx="2616">
                  <c:v>0.32945000000000002</c:v>
                </c:pt>
                <c:pt idx="2617">
                  <c:v>0.36527999999999999</c:v>
                </c:pt>
                <c:pt idx="2618">
                  <c:v>0.38823000000000002</c:v>
                </c:pt>
                <c:pt idx="2619">
                  <c:v>0.38124000000000002</c:v>
                </c:pt>
                <c:pt idx="2620">
                  <c:v>0.35365000000000002</c:v>
                </c:pt>
                <c:pt idx="2621">
                  <c:v>0.33008999999999999</c:v>
                </c:pt>
                <c:pt idx="2622">
                  <c:v>0.32440999999999998</c:v>
                </c:pt>
                <c:pt idx="2623">
                  <c:v>0.33366000000000001</c:v>
                </c:pt>
                <c:pt idx="2624">
                  <c:v>0.35069</c:v>
                </c:pt>
                <c:pt idx="2625">
                  <c:v>0.37019000000000002</c:v>
                </c:pt>
                <c:pt idx="2626">
                  <c:v>0.38431999999999999</c:v>
                </c:pt>
                <c:pt idx="2627">
                  <c:v>0.38405</c:v>
                </c:pt>
                <c:pt idx="2628">
                  <c:v>0.36754999999999999</c:v>
                </c:pt>
                <c:pt idx="2629">
                  <c:v>0.34084999999999999</c:v>
                </c:pt>
                <c:pt idx="2630">
                  <c:v>0.30989</c:v>
                </c:pt>
                <c:pt idx="2631">
                  <c:v>0.27850999999999998</c:v>
                </c:pt>
                <c:pt idx="2632">
                  <c:v>0.25307000000000002</c:v>
                </c:pt>
                <c:pt idx="2633">
                  <c:v>0.23988000000000001</c:v>
                </c:pt>
                <c:pt idx="2634">
                  <c:v>0.23582</c:v>
                </c:pt>
                <c:pt idx="2635">
                  <c:v>0.22980999999999999</c:v>
                </c:pt>
                <c:pt idx="2636">
                  <c:v>0.21611</c:v>
                </c:pt>
                <c:pt idx="2637">
                  <c:v>0.19825000000000001</c:v>
                </c:pt>
                <c:pt idx="2638">
                  <c:v>0.17629</c:v>
                </c:pt>
                <c:pt idx="2639">
                  <c:v>0.14152999999999999</c:v>
                </c:pt>
                <c:pt idx="2640">
                  <c:v>9.3659000000000006E-2</c:v>
                </c:pt>
                <c:pt idx="2641">
                  <c:v>5.5171999999999999E-2</c:v>
                </c:pt>
                <c:pt idx="2642">
                  <c:v>5.3594999999999997E-2</c:v>
                </c:pt>
                <c:pt idx="2643">
                  <c:v>8.7596999999999994E-2</c:v>
                </c:pt>
                <c:pt idx="2644">
                  <c:v>0.12263</c:v>
                </c:pt>
                <c:pt idx="2645">
                  <c:v>0.12605</c:v>
                </c:pt>
                <c:pt idx="2646">
                  <c:v>9.9278000000000005E-2</c:v>
                </c:pt>
                <c:pt idx="2647">
                  <c:v>6.9209000000000007E-2</c:v>
                </c:pt>
                <c:pt idx="2648">
                  <c:v>5.4927999999999998E-2</c:v>
                </c:pt>
                <c:pt idx="2649">
                  <c:v>5.3026999999999998E-2</c:v>
                </c:pt>
                <c:pt idx="2650">
                  <c:v>5.3018999999999997E-2</c:v>
                </c:pt>
                <c:pt idx="2651">
                  <c:v>5.3934000000000003E-2</c:v>
                </c:pt>
                <c:pt idx="2652">
                  <c:v>5.9490000000000001E-2</c:v>
                </c:pt>
                <c:pt idx="2653">
                  <c:v>6.5096000000000001E-2</c:v>
                </c:pt>
                <c:pt idx="2654">
                  <c:v>5.9894000000000003E-2</c:v>
                </c:pt>
                <c:pt idx="2655">
                  <c:v>4.0850999999999998E-2</c:v>
                </c:pt>
                <c:pt idx="2656">
                  <c:v>1.6892999999999998E-2</c:v>
                </c:pt>
                <c:pt idx="2657">
                  <c:v>-3.4491999999999999E-3</c:v>
                </c:pt>
                <c:pt idx="2658">
                  <c:v>-2.3333E-2</c:v>
                </c:pt>
                <c:pt idx="2659">
                  <c:v>-5.2455000000000002E-2</c:v>
                </c:pt>
                <c:pt idx="2660">
                  <c:v>-9.2606999999999995E-2</c:v>
                </c:pt>
                <c:pt idx="2661">
                  <c:v>-0.13217999999999999</c:v>
                </c:pt>
                <c:pt idx="2662">
                  <c:v>-0.15614</c:v>
                </c:pt>
                <c:pt idx="2663">
                  <c:v>-0.16066</c:v>
                </c:pt>
                <c:pt idx="2664">
                  <c:v>-0.15720999999999999</c:v>
                </c:pt>
                <c:pt idx="2665">
                  <c:v>-0.16211999999999999</c:v>
                </c:pt>
                <c:pt idx="2666">
                  <c:v>-0.18232999999999999</c:v>
                </c:pt>
                <c:pt idx="2667">
                  <c:v>-0.21182000000000001</c:v>
                </c:pt>
                <c:pt idx="2668">
                  <c:v>-0.24084</c:v>
                </c:pt>
                <c:pt idx="2669">
                  <c:v>-0.26640000000000003</c:v>
                </c:pt>
                <c:pt idx="2670">
                  <c:v>-0.29344999999999999</c:v>
                </c:pt>
                <c:pt idx="2671">
                  <c:v>-0.32856999999999997</c:v>
                </c:pt>
                <c:pt idx="2672">
                  <c:v>-0.37335000000000002</c:v>
                </c:pt>
                <c:pt idx="2673">
                  <c:v>-0.42087999999999998</c:v>
                </c:pt>
                <c:pt idx="2674">
                  <c:v>-0.45739999999999997</c:v>
                </c:pt>
                <c:pt idx="2675">
                  <c:v>-0.47206999999999999</c:v>
                </c:pt>
                <c:pt idx="2676">
                  <c:v>-0.46888999999999997</c:v>
                </c:pt>
                <c:pt idx="2677">
                  <c:v>-0.46647</c:v>
                </c:pt>
                <c:pt idx="2678">
                  <c:v>-0.48241000000000001</c:v>
                </c:pt>
                <c:pt idx="2679">
                  <c:v>-0.51898999999999995</c:v>
                </c:pt>
                <c:pt idx="2680">
                  <c:v>-0.56525999999999998</c:v>
                </c:pt>
                <c:pt idx="2681">
                  <c:v>-0.60855000000000004</c:v>
                </c:pt>
                <c:pt idx="2682">
                  <c:v>-0.64151000000000002</c:v>
                </c:pt>
                <c:pt idx="2683">
                  <c:v>-0.66437000000000002</c:v>
                </c:pt>
                <c:pt idx="2684">
                  <c:v>-0.68540000000000001</c:v>
                </c:pt>
                <c:pt idx="2685">
                  <c:v>-0.71318999999999999</c:v>
                </c:pt>
                <c:pt idx="2686">
                  <c:v>-0.74231999999999998</c:v>
                </c:pt>
                <c:pt idx="2687">
                  <c:v>-0.75432999999999995</c:v>
                </c:pt>
                <c:pt idx="2688">
                  <c:v>-0.74197000000000002</c:v>
                </c:pt>
                <c:pt idx="2689">
                  <c:v>-0.72462000000000004</c:v>
                </c:pt>
                <c:pt idx="2690">
                  <c:v>-0.7258</c:v>
                </c:pt>
                <c:pt idx="2691">
                  <c:v>-0.74068999999999996</c:v>
                </c:pt>
                <c:pt idx="2692">
                  <c:v>-0.74243000000000003</c:v>
                </c:pt>
                <c:pt idx="2693">
                  <c:v>-0.71923000000000004</c:v>
                </c:pt>
                <c:pt idx="2694">
                  <c:v>-0.68781999999999999</c:v>
                </c:pt>
                <c:pt idx="2695">
                  <c:v>-0.66761999999999999</c:v>
                </c:pt>
                <c:pt idx="2696">
                  <c:v>-0.66003999999999996</c:v>
                </c:pt>
                <c:pt idx="2697">
                  <c:v>-0.65990000000000004</c:v>
                </c:pt>
                <c:pt idx="2698">
                  <c:v>-0.66959000000000002</c:v>
                </c:pt>
                <c:pt idx="2699">
                  <c:v>-0.68899999999999995</c:v>
                </c:pt>
                <c:pt idx="2700">
                  <c:v>-0.70389999999999997</c:v>
                </c:pt>
                <c:pt idx="2701">
                  <c:v>-0.69876000000000005</c:v>
                </c:pt>
                <c:pt idx="2702">
                  <c:v>-0.67481999999999998</c:v>
                </c:pt>
                <c:pt idx="2703">
                  <c:v>-0.64500999999999997</c:v>
                </c:pt>
                <c:pt idx="2704">
                  <c:v>-0.61695</c:v>
                </c:pt>
                <c:pt idx="2705">
                  <c:v>-0.59050999999999998</c:v>
                </c:pt>
                <c:pt idx="2706">
                  <c:v>-0.56608000000000003</c:v>
                </c:pt>
                <c:pt idx="2707">
                  <c:v>-0.54464999999999997</c:v>
                </c:pt>
                <c:pt idx="2708">
                  <c:v>-0.52393999999999996</c:v>
                </c:pt>
                <c:pt idx="2709">
                  <c:v>-0.50412999999999997</c:v>
                </c:pt>
                <c:pt idx="2710">
                  <c:v>-0.49347000000000002</c:v>
                </c:pt>
                <c:pt idx="2711">
                  <c:v>-0.49852000000000002</c:v>
                </c:pt>
                <c:pt idx="2712">
                  <c:v>-0.51078999999999997</c:v>
                </c:pt>
                <c:pt idx="2713">
                  <c:v>-0.51154999999999995</c:v>
                </c:pt>
                <c:pt idx="2714">
                  <c:v>-0.48923</c:v>
                </c:pt>
                <c:pt idx="2715">
                  <c:v>-0.44758999999999999</c:v>
                </c:pt>
                <c:pt idx="2716">
                  <c:v>-0.40060000000000001</c:v>
                </c:pt>
                <c:pt idx="2717">
                  <c:v>-0.36412</c:v>
                </c:pt>
                <c:pt idx="2718">
                  <c:v>-0.34655999999999998</c:v>
                </c:pt>
                <c:pt idx="2719">
                  <c:v>-0.34065000000000001</c:v>
                </c:pt>
                <c:pt idx="2720">
                  <c:v>-0.33078999999999997</c:v>
                </c:pt>
                <c:pt idx="2721">
                  <c:v>-0.31569000000000003</c:v>
                </c:pt>
                <c:pt idx="2722">
                  <c:v>-0.31480000000000002</c:v>
                </c:pt>
                <c:pt idx="2723">
                  <c:v>-0.33994000000000002</c:v>
                </c:pt>
                <c:pt idx="2724">
                  <c:v>-0.36919000000000002</c:v>
                </c:pt>
                <c:pt idx="2725">
                  <c:v>-0.36797000000000002</c:v>
                </c:pt>
                <c:pt idx="2726">
                  <c:v>-0.33509</c:v>
                </c:pt>
                <c:pt idx="2727">
                  <c:v>-0.30714000000000002</c:v>
                </c:pt>
                <c:pt idx="2728">
                  <c:v>-0.31078</c:v>
                </c:pt>
                <c:pt idx="2729">
                  <c:v>-0.32802999999999999</c:v>
                </c:pt>
                <c:pt idx="2730">
                  <c:v>-0.32172000000000001</c:v>
                </c:pt>
                <c:pt idx="2731">
                  <c:v>-0.28360999999999997</c:v>
                </c:pt>
                <c:pt idx="2732">
                  <c:v>-0.24110999999999999</c:v>
                </c:pt>
                <c:pt idx="2733">
                  <c:v>-0.22161</c:v>
                </c:pt>
                <c:pt idx="2734">
                  <c:v>-0.22674</c:v>
                </c:pt>
                <c:pt idx="2735">
                  <c:v>-0.24271000000000001</c:v>
                </c:pt>
                <c:pt idx="2736">
                  <c:v>-0.25973000000000002</c:v>
                </c:pt>
                <c:pt idx="2737">
                  <c:v>-0.27234000000000003</c:v>
                </c:pt>
                <c:pt idx="2738">
                  <c:v>-0.27265</c:v>
                </c:pt>
                <c:pt idx="2739">
                  <c:v>-0.25874999999999998</c:v>
                </c:pt>
                <c:pt idx="2740">
                  <c:v>-0.24712000000000001</c:v>
                </c:pt>
                <c:pt idx="2741">
                  <c:v>-0.26180999999999999</c:v>
                </c:pt>
                <c:pt idx="2742">
                  <c:v>-0.30595</c:v>
                </c:pt>
                <c:pt idx="2743">
                  <c:v>-0.35348000000000002</c:v>
                </c:pt>
                <c:pt idx="2744">
                  <c:v>-0.37594</c:v>
                </c:pt>
                <c:pt idx="2745">
                  <c:v>-0.37028</c:v>
                </c:pt>
                <c:pt idx="2746">
                  <c:v>-0.35400999999999999</c:v>
                </c:pt>
                <c:pt idx="2747">
                  <c:v>-0.34122999999999998</c:v>
                </c:pt>
                <c:pt idx="2748">
                  <c:v>-0.33484000000000003</c:v>
                </c:pt>
                <c:pt idx="2749">
                  <c:v>-0.33695999999999998</c:v>
                </c:pt>
                <c:pt idx="2750">
                  <c:v>-0.3513</c:v>
                </c:pt>
                <c:pt idx="2751">
                  <c:v>-0.37164000000000003</c:v>
                </c:pt>
                <c:pt idx="2752">
                  <c:v>-0.37991000000000003</c:v>
                </c:pt>
                <c:pt idx="2753">
                  <c:v>-0.36381999999999998</c:v>
                </c:pt>
                <c:pt idx="2754">
                  <c:v>-0.33300999999999997</c:v>
                </c:pt>
                <c:pt idx="2755">
                  <c:v>-0.31308999999999998</c:v>
                </c:pt>
                <c:pt idx="2756">
                  <c:v>-0.3236</c:v>
                </c:pt>
                <c:pt idx="2757">
                  <c:v>-0.35977999999999999</c:v>
                </c:pt>
                <c:pt idx="2758">
                  <c:v>-0.39211000000000001</c:v>
                </c:pt>
                <c:pt idx="2759">
                  <c:v>-0.38729000000000002</c:v>
                </c:pt>
                <c:pt idx="2760">
                  <c:v>-0.33803</c:v>
                </c:pt>
                <c:pt idx="2761">
                  <c:v>-0.27278999999999998</c:v>
                </c:pt>
                <c:pt idx="2762">
                  <c:v>-0.22985</c:v>
                </c:pt>
                <c:pt idx="2763">
                  <c:v>-0.22203000000000001</c:v>
                </c:pt>
                <c:pt idx="2764">
                  <c:v>-0.23250000000000001</c:v>
                </c:pt>
                <c:pt idx="2765">
                  <c:v>-0.24210000000000001</c:v>
                </c:pt>
                <c:pt idx="2766">
                  <c:v>-0.25052999999999997</c:v>
                </c:pt>
                <c:pt idx="2767">
                  <c:v>-0.27012999999999998</c:v>
                </c:pt>
                <c:pt idx="2768">
                  <c:v>-0.30742000000000003</c:v>
                </c:pt>
                <c:pt idx="2769">
                  <c:v>-0.35165000000000002</c:v>
                </c:pt>
                <c:pt idx="2770">
                  <c:v>-0.37605</c:v>
                </c:pt>
                <c:pt idx="2771">
                  <c:v>-0.35559000000000002</c:v>
                </c:pt>
                <c:pt idx="2772">
                  <c:v>-0.29636000000000001</c:v>
                </c:pt>
                <c:pt idx="2773">
                  <c:v>-0.24288000000000001</c:v>
                </c:pt>
                <c:pt idx="2774">
                  <c:v>-0.23754</c:v>
                </c:pt>
                <c:pt idx="2775">
                  <c:v>-0.27083000000000002</c:v>
                </c:pt>
                <c:pt idx="2776">
                  <c:v>-0.29200999999999999</c:v>
                </c:pt>
                <c:pt idx="2777">
                  <c:v>-0.27485999999999999</c:v>
                </c:pt>
                <c:pt idx="2778">
                  <c:v>-0.25002999999999997</c:v>
                </c:pt>
                <c:pt idx="2779">
                  <c:v>-0.25739000000000001</c:v>
                </c:pt>
                <c:pt idx="2780">
                  <c:v>-0.28645999999999999</c:v>
                </c:pt>
                <c:pt idx="2781">
                  <c:v>-0.28869</c:v>
                </c:pt>
                <c:pt idx="2782">
                  <c:v>-0.23966999999999999</c:v>
                </c:pt>
                <c:pt idx="2783">
                  <c:v>-0.16464000000000001</c:v>
                </c:pt>
                <c:pt idx="2784">
                  <c:v>-0.10219</c:v>
                </c:pt>
                <c:pt idx="2785">
                  <c:v>-6.368E-2</c:v>
                </c:pt>
                <c:pt idx="2786">
                  <c:v>-3.5340000000000003E-2</c:v>
                </c:pt>
                <c:pt idx="2787">
                  <c:v>-5.3293999999999998E-3</c:v>
                </c:pt>
                <c:pt idx="2788">
                  <c:v>2.1971000000000001E-2</c:v>
                </c:pt>
                <c:pt idx="2789">
                  <c:v>3.2780999999999998E-2</c:v>
                </c:pt>
                <c:pt idx="2790">
                  <c:v>1.8416999999999999E-2</c:v>
                </c:pt>
                <c:pt idx="2791">
                  <c:v>-1.43E-2</c:v>
                </c:pt>
                <c:pt idx="2792">
                  <c:v>-4.4094000000000001E-2</c:v>
                </c:pt>
                <c:pt idx="2793">
                  <c:v>-4.9993000000000003E-2</c:v>
                </c:pt>
                <c:pt idx="2794">
                  <c:v>-2.9284000000000001E-2</c:v>
                </c:pt>
                <c:pt idx="2795">
                  <c:v>-1.8423999999999999E-3</c:v>
                </c:pt>
                <c:pt idx="2796">
                  <c:v>3.9883000000000002E-3</c:v>
                </c:pt>
                <c:pt idx="2797">
                  <c:v>-2.6946999999999999E-2</c:v>
                </c:pt>
                <c:pt idx="2798">
                  <c:v>-8.2834000000000005E-2</c:v>
                </c:pt>
                <c:pt idx="2799">
                  <c:v>-0.13045000000000001</c:v>
                </c:pt>
                <c:pt idx="2800">
                  <c:v>-0.14041000000000001</c:v>
                </c:pt>
                <c:pt idx="2801">
                  <c:v>-0.11286</c:v>
                </c:pt>
                <c:pt idx="2802">
                  <c:v>-7.6465000000000005E-2</c:v>
                </c:pt>
                <c:pt idx="2803">
                  <c:v>-5.9443999999999997E-2</c:v>
                </c:pt>
                <c:pt idx="2804">
                  <c:v>-6.5046999999999994E-2</c:v>
                </c:pt>
                <c:pt idx="2805">
                  <c:v>-7.7348E-2</c:v>
                </c:pt>
                <c:pt idx="2806">
                  <c:v>-8.3178000000000002E-2</c:v>
                </c:pt>
                <c:pt idx="2807">
                  <c:v>-8.0349000000000004E-2</c:v>
                </c:pt>
                <c:pt idx="2808">
                  <c:v>-6.9322999999999996E-2</c:v>
                </c:pt>
                <c:pt idx="2809">
                  <c:v>-4.8252000000000003E-2</c:v>
                </c:pt>
                <c:pt idx="2810">
                  <c:v>-1.8259000000000001E-2</c:v>
                </c:pt>
                <c:pt idx="2811">
                  <c:v>1.3324000000000001E-2</c:v>
                </c:pt>
                <c:pt idx="2812">
                  <c:v>3.8119E-2</c:v>
                </c:pt>
                <c:pt idx="2813">
                  <c:v>5.2110999999999998E-2</c:v>
                </c:pt>
                <c:pt idx="2814">
                  <c:v>5.5195000000000001E-2</c:v>
                </c:pt>
                <c:pt idx="2815">
                  <c:v>4.8548000000000001E-2</c:v>
                </c:pt>
                <c:pt idx="2816">
                  <c:v>3.3818000000000001E-2</c:v>
                </c:pt>
                <c:pt idx="2817">
                  <c:v>1.3649E-2</c:v>
                </c:pt>
                <c:pt idx="2818">
                  <c:v>-7.1434000000000003E-3</c:v>
                </c:pt>
                <c:pt idx="2819">
                  <c:v>-2.1034000000000001E-2</c:v>
                </c:pt>
                <c:pt idx="2820">
                  <c:v>-2.1082E-2</c:v>
                </c:pt>
                <c:pt idx="2821">
                  <c:v>-6.4609999999999997E-3</c:v>
                </c:pt>
                <c:pt idx="2822">
                  <c:v>1.7548999999999999E-2</c:v>
                </c:pt>
                <c:pt idx="2823">
                  <c:v>4.6344999999999997E-2</c:v>
                </c:pt>
                <c:pt idx="2824">
                  <c:v>7.9372999999999999E-2</c:v>
                </c:pt>
                <c:pt idx="2825">
                  <c:v>0.11483</c:v>
                </c:pt>
                <c:pt idx="2826">
                  <c:v>0.14566999999999999</c:v>
                </c:pt>
                <c:pt idx="2827">
                  <c:v>0.16533</c:v>
                </c:pt>
                <c:pt idx="2828">
                  <c:v>0.17502999999999999</c:v>
                </c:pt>
                <c:pt idx="2829">
                  <c:v>0.18138000000000001</c:v>
                </c:pt>
                <c:pt idx="2830">
                  <c:v>0.18817</c:v>
                </c:pt>
                <c:pt idx="2831">
                  <c:v>0.19336</c:v>
                </c:pt>
                <c:pt idx="2832">
                  <c:v>0.19245999999999999</c:v>
                </c:pt>
                <c:pt idx="2833">
                  <c:v>0.18343999999999999</c:v>
                </c:pt>
                <c:pt idx="2834">
                  <c:v>0.17133000000000001</c:v>
                </c:pt>
                <c:pt idx="2835">
                  <c:v>0.16802</c:v>
                </c:pt>
                <c:pt idx="2836">
                  <c:v>0.18167</c:v>
                </c:pt>
                <c:pt idx="2837">
                  <c:v>0.20488999999999999</c:v>
                </c:pt>
                <c:pt idx="2838">
                  <c:v>0.22159999999999999</c:v>
                </c:pt>
                <c:pt idx="2839">
                  <c:v>0.22944000000000001</c:v>
                </c:pt>
                <c:pt idx="2840">
                  <c:v>0.24439</c:v>
                </c:pt>
                <c:pt idx="2841">
                  <c:v>0.27507999999999999</c:v>
                </c:pt>
                <c:pt idx="2842">
                  <c:v>0.30371999999999999</c:v>
                </c:pt>
                <c:pt idx="2843">
                  <c:v>0.30787999999999999</c:v>
                </c:pt>
                <c:pt idx="2844">
                  <c:v>0.29437000000000002</c:v>
                </c:pt>
                <c:pt idx="2845">
                  <c:v>0.29254999999999998</c:v>
                </c:pt>
                <c:pt idx="2846">
                  <c:v>0.31419999999999998</c:v>
                </c:pt>
                <c:pt idx="2847">
                  <c:v>0.33972000000000002</c:v>
                </c:pt>
                <c:pt idx="2848">
                  <c:v>0.35003000000000001</c:v>
                </c:pt>
                <c:pt idx="2849">
                  <c:v>0.35405999999999999</c:v>
                </c:pt>
                <c:pt idx="2850">
                  <c:v>0.37275999999999998</c:v>
                </c:pt>
                <c:pt idx="2851">
                  <c:v>0.40925</c:v>
                </c:pt>
                <c:pt idx="2852">
                  <c:v>0.45001000000000002</c:v>
                </c:pt>
                <c:pt idx="2853">
                  <c:v>0.48719000000000001</c:v>
                </c:pt>
                <c:pt idx="2854">
                  <c:v>0.52271000000000001</c:v>
                </c:pt>
                <c:pt idx="2855">
                  <c:v>0.55315000000000003</c:v>
                </c:pt>
                <c:pt idx="2856">
                  <c:v>0.56771000000000005</c:v>
                </c:pt>
                <c:pt idx="2857">
                  <c:v>0.56571000000000005</c:v>
                </c:pt>
                <c:pt idx="2858">
                  <c:v>0.56364000000000003</c:v>
                </c:pt>
                <c:pt idx="2859">
                  <c:v>0.57698000000000005</c:v>
                </c:pt>
                <c:pt idx="2860">
                  <c:v>0.60089999999999999</c:v>
                </c:pt>
                <c:pt idx="2861">
                  <c:v>0.61543999999999999</c:v>
                </c:pt>
                <c:pt idx="2862">
                  <c:v>0.60785999999999996</c:v>
                </c:pt>
                <c:pt idx="2863">
                  <c:v>0.58708000000000005</c:v>
                </c:pt>
                <c:pt idx="2864">
                  <c:v>0.57738999999999996</c:v>
                </c:pt>
                <c:pt idx="2865">
                  <c:v>0.59907999999999995</c:v>
                </c:pt>
                <c:pt idx="2866">
                  <c:v>0.65176999999999996</c:v>
                </c:pt>
                <c:pt idx="2867">
                  <c:v>0.71484999999999999</c:v>
                </c:pt>
                <c:pt idx="2868">
                  <c:v>0.76553000000000004</c:v>
                </c:pt>
                <c:pt idx="2869">
                  <c:v>0.79571999999999998</c:v>
                </c:pt>
                <c:pt idx="2870">
                  <c:v>0.80908000000000002</c:v>
                </c:pt>
                <c:pt idx="2871">
                  <c:v>0.80591000000000002</c:v>
                </c:pt>
                <c:pt idx="2872">
                  <c:v>0.78000999999999998</c:v>
                </c:pt>
                <c:pt idx="2873">
                  <c:v>0.73101000000000005</c:v>
                </c:pt>
                <c:pt idx="2874">
                  <c:v>0.66942000000000002</c:v>
                </c:pt>
                <c:pt idx="2875">
                  <c:v>0.60499000000000003</c:v>
                </c:pt>
                <c:pt idx="2876">
                  <c:v>0.54027000000000003</c:v>
                </c:pt>
                <c:pt idx="2877">
                  <c:v>0.48404000000000003</c:v>
                </c:pt>
                <c:pt idx="2878">
                  <c:v>0.46050000000000002</c:v>
                </c:pt>
                <c:pt idx="2879">
                  <c:v>0.48843999999999999</c:v>
                </c:pt>
                <c:pt idx="2880">
                  <c:v>0.55262</c:v>
                </c:pt>
                <c:pt idx="2881">
                  <c:v>0.61170000000000002</c:v>
                </c:pt>
                <c:pt idx="2882">
                  <c:v>0.63836999999999999</c:v>
                </c:pt>
                <c:pt idx="2883">
                  <c:v>0.63961000000000001</c:v>
                </c:pt>
                <c:pt idx="2884">
                  <c:v>0.63397999999999999</c:v>
                </c:pt>
                <c:pt idx="2885">
                  <c:v>0.62548000000000004</c:v>
                </c:pt>
                <c:pt idx="2886">
                  <c:v>0.61055000000000004</c:v>
                </c:pt>
                <c:pt idx="2887">
                  <c:v>0.59579000000000004</c:v>
                </c:pt>
                <c:pt idx="2888">
                  <c:v>0.58938999999999997</c:v>
                </c:pt>
                <c:pt idx="2889">
                  <c:v>0.58145000000000002</c:v>
                </c:pt>
                <c:pt idx="2890">
                  <c:v>0.55386000000000002</c:v>
                </c:pt>
                <c:pt idx="2891">
                  <c:v>0.51085999999999998</c:v>
                </c:pt>
                <c:pt idx="2892">
                  <c:v>0.48037000000000002</c:v>
                </c:pt>
                <c:pt idx="2893">
                  <c:v>0.47811999999999999</c:v>
                </c:pt>
                <c:pt idx="2894">
                  <c:v>0.48609000000000002</c:v>
                </c:pt>
                <c:pt idx="2895">
                  <c:v>0.47587000000000002</c:v>
                </c:pt>
                <c:pt idx="2896">
                  <c:v>0.44107000000000002</c:v>
                </c:pt>
                <c:pt idx="2897">
                  <c:v>0.39659</c:v>
                </c:pt>
                <c:pt idx="2898">
                  <c:v>0.35787000000000002</c:v>
                </c:pt>
                <c:pt idx="2899">
                  <c:v>0.33417000000000002</c:v>
                </c:pt>
                <c:pt idx="2900">
                  <c:v>0.33304</c:v>
                </c:pt>
                <c:pt idx="2901">
                  <c:v>0.35402</c:v>
                </c:pt>
                <c:pt idx="2902">
                  <c:v>0.38002000000000002</c:v>
                </c:pt>
                <c:pt idx="2903">
                  <c:v>0.38895000000000002</c:v>
                </c:pt>
                <c:pt idx="2904">
                  <c:v>0.37530000000000002</c:v>
                </c:pt>
                <c:pt idx="2905">
                  <c:v>0.35072999999999999</c:v>
                </c:pt>
                <c:pt idx="2906">
                  <c:v>0.32512000000000002</c:v>
                </c:pt>
                <c:pt idx="2907">
                  <c:v>0.29803000000000002</c:v>
                </c:pt>
                <c:pt idx="2908">
                  <c:v>0.26894000000000001</c:v>
                </c:pt>
                <c:pt idx="2909">
                  <c:v>0.24440000000000001</c:v>
                </c:pt>
                <c:pt idx="2910">
                  <c:v>0.23139000000000001</c:v>
                </c:pt>
                <c:pt idx="2911">
                  <c:v>0.23097000000000001</c:v>
                </c:pt>
                <c:pt idx="2912">
                  <c:v>0.23943</c:v>
                </c:pt>
                <c:pt idx="2913">
                  <c:v>0.24861</c:v>
                </c:pt>
                <c:pt idx="2914">
                  <c:v>0.24618000000000001</c:v>
                </c:pt>
                <c:pt idx="2915">
                  <c:v>0.22600000000000001</c:v>
                </c:pt>
                <c:pt idx="2916">
                  <c:v>0.20005000000000001</c:v>
                </c:pt>
                <c:pt idx="2917">
                  <c:v>0.19087000000000001</c:v>
                </c:pt>
                <c:pt idx="2918">
                  <c:v>0.20876</c:v>
                </c:pt>
                <c:pt idx="2919">
                  <c:v>0.24296999999999999</c:v>
                </c:pt>
                <c:pt idx="2920">
                  <c:v>0.27610000000000001</c:v>
                </c:pt>
                <c:pt idx="2921">
                  <c:v>0.29908000000000001</c:v>
                </c:pt>
                <c:pt idx="2922">
                  <c:v>0.31125999999999998</c:v>
                </c:pt>
                <c:pt idx="2923">
                  <c:v>0.31575999999999999</c:v>
                </c:pt>
                <c:pt idx="2924">
                  <c:v>0.31874999999999998</c:v>
                </c:pt>
                <c:pt idx="2925">
                  <c:v>0.32649</c:v>
                </c:pt>
                <c:pt idx="2926">
                  <c:v>0.3397</c:v>
                </c:pt>
                <c:pt idx="2927">
                  <c:v>0.35487999999999997</c:v>
                </c:pt>
                <c:pt idx="2928">
                  <c:v>0.36969000000000002</c:v>
                </c:pt>
                <c:pt idx="2929">
                  <c:v>0.38003999999999999</c:v>
                </c:pt>
                <c:pt idx="2930">
                  <c:v>0.37552999999999997</c:v>
                </c:pt>
                <c:pt idx="2931">
                  <c:v>0.34988999999999998</c:v>
                </c:pt>
                <c:pt idx="2932">
                  <c:v>0.31517000000000001</c:v>
                </c:pt>
                <c:pt idx="2933">
                  <c:v>0.29213</c:v>
                </c:pt>
                <c:pt idx="2934">
                  <c:v>0.28471000000000002</c:v>
                </c:pt>
                <c:pt idx="2935">
                  <c:v>0.27750000000000002</c:v>
                </c:pt>
                <c:pt idx="2936">
                  <c:v>0.26042999999999999</c:v>
                </c:pt>
                <c:pt idx="2937">
                  <c:v>0.24071999999999999</c:v>
                </c:pt>
                <c:pt idx="2938">
                  <c:v>0.22549</c:v>
                </c:pt>
                <c:pt idx="2939">
                  <c:v>0.20807</c:v>
                </c:pt>
                <c:pt idx="2940">
                  <c:v>0.17979999999999999</c:v>
                </c:pt>
                <c:pt idx="2941">
                  <c:v>0.14279</c:v>
                </c:pt>
                <c:pt idx="2942">
                  <c:v>0.10396</c:v>
                </c:pt>
                <c:pt idx="2943">
                  <c:v>6.9583000000000006E-2</c:v>
                </c:pt>
                <c:pt idx="2944">
                  <c:v>5.1473999999999999E-2</c:v>
                </c:pt>
                <c:pt idx="2945">
                  <c:v>6.0647E-2</c:v>
                </c:pt>
                <c:pt idx="2946">
                  <c:v>8.3987999999999993E-2</c:v>
                </c:pt>
                <c:pt idx="2947">
                  <c:v>8.5958000000000007E-2</c:v>
                </c:pt>
                <c:pt idx="2948">
                  <c:v>5.0633999999999998E-2</c:v>
                </c:pt>
                <c:pt idx="2949">
                  <c:v>7.0010999999999997E-3</c:v>
                </c:pt>
                <c:pt idx="2950">
                  <c:v>-7.2272999999999999E-3</c:v>
                </c:pt>
                <c:pt idx="2951">
                  <c:v>6.0336000000000001E-3</c:v>
                </c:pt>
                <c:pt idx="2952">
                  <c:v>1.6199000000000002E-2</c:v>
                </c:pt>
                <c:pt idx="2953">
                  <c:v>1.2862E-2</c:v>
                </c:pt>
                <c:pt idx="2954">
                  <c:v>1.4465E-2</c:v>
                </c:pt>
                <c:pt idx="2955">
                  <c:v>2.9973E-2</c:v>
                </c:pt>
                <c:pt idx="2956">
                  <c:v>4.3076000000000003E-2</c:v>
                </c:pt>
                <c:pt idx="2957">
                  <c:v>4.4381999999999998E-2</c:v>
                </c:pt>
                <c:pt idx="2958">
                  <c:v>5.3317999999999997E-2</c:v>
                </c:pt>
                <c:pt idx="2959">
                  <c:v>8.9411000000000004E-2</c:v>
                </c:pt>
                <c:pt idx="2960">
                  <c:v>0.13766</c:v>
                </c:pt>
                <c:pt idx="2961">
                  <c:v>0.16347999999999999</c:v>
                </c:pt>
                <c:pt idx="2962">
                  <c:v>0.15615000000000001</c:v>
                </c:pt>
                <c:pt idx="2963">
                  <c:v>0.13927</c:v>
                </c:pt>
                <c:pt idx="2964">
                  <c:v>0.13816999999999999</c:v>
                </c:pt>
                <c:pt idx="2965">
                  <c:v>0.15271999999999999</c:v>
                </c:pt>
                <c:pt idx="2966">
                  <c:v>0.16722999999999999</c:v>
                </c:pt>
                <c:pt idx="2967">
                  <c:v>0.17488999999999999</c:v>
                </c:pt>
                <c:pt idx="2968">
                  <c:v>0.18168000000000001</c:v>
                </c:pt>
                <c:pt idx="2969">
                  <c:v>0.19148999999999999</c:v>
                </c:pt>
                <c:pt idx="2970">
                  <c:v>0.19928999999999999</c:v>
                </c:pt>
                <c:pt idx="2971">
                  <c:v>0.20022000000000001</c:v>
                </c:pt>
                <c:pt idx="2972">
                  <c:v>0.19547999999999999</c:v>
                </c:pt>
                <c:pt idx="2973">
                  <c:v>0.18536</c:v>
                </c:pt>
                <c:pt idx="2974">
                  <c:v>0.16569</c:v>
                </c:pt>
                <c:pt idx="2975">
                  <c:v>0.1391</c:v>
                </c:pt>
                <c:pt idx="2976">
                  <c:v>0.12124</c:v>
                </c:pt>
                <c:pt idx="2977">
                  <c:v>0.12332</c:v>
                </c:pt>
                <c:pt idx="2978">
                  <c:v>0.13317000000000001</c:v>
                </c:pt>
                <c:pt idx="2979">
                  <c:v>0.1293</c:v>
                </c:pt>
                <c:pt idx="2980">
                  <c:v>0.11421000000000001</c:v>
                </c:pt>
                <c:pt idx="2981">
                  <c:v>0.11734</c:v>
                </c:pt>
                <c:pt idx="2982">
                  <c:v>0.15820000000000001</c:v>
                </c:pt>
                <c:pt idx="2983">
                  <c:v>0.21936</c:v>
                </c:pt>
                <c:pt idx="2984">
                  <c:v>0.26395000000000002</c:v>
                </c:pt>
                <c:pt idx="2985">
                  <c:v>0.2707</c:v>
                </c:pt>
                <c:pt idx="2986">
                  <c:v>0.24460999999999999</c:v>
                </c:pt>
                <c:pt idx="2987">
                  <c:v>0.20391999999999999</c:v>
                </c:pt>
                <c:pt idx="2988">
                  <c:v>0.16674</c:v>
                </c:pt>
                <c:pt idx="2989">
                  <c:v>0.14263999999999999</c:v>
                </c:pt>
                <c:pt idx="2990">
                  <c:v>0.12615999999999999</c:v>
                </c:pt>
                <c:pt idx="2991">
                  <c:v>0.10215</c:v>
                </c:pt>
                <c:pt idx="2992">
                  <c:v>6.4266000000000004E-2</c:v>
                </c:pt>
                <c:pt idx="2993">
                  <c:v>2.2598E-2</c:v>
                </c:pt>
                <c:pt idx="2994">
                  <c:v>-1.153E-2</c:v>
                </c:pt>
                <c:pt idx="2995">
                  <c:v>-3.8087000000000003E-2</c:v>
                </c:pt>
                <c:pt idx="2996">
                  <c:v>-5.7896999999999997E-2</c:v>
                </c:pt>
                <c:pt idx="2997">
                  <c:v>-6.2614000000000003E-2</c:v>
                </c:pt>
                <c:pt idx="2998">
                  <c:v>-4.8876000000000003E-2</c:v>
                </c:pt>
                <c:pt idx="2999">
                  <c:v>-3.184E-2</c:v>
                </c:pt>
                <c:pt idx="3000">
                  <c:v>-2.6934E-2</c:v>
                </c:pt>
                <c:pt idx="3001">
                  <c:v>-2.5472999999999999E-2</c:v>
                </c:pt>
                <c:pt idx="3002">
                  <c:v>-8.9937999999999997E-3</c:v>
                </c:pt>
                <c:pt idx="3003">
                  <c:v>1.5500999999999999E-2</c:v>
                </c:pt>
                <c:pt idx="3004">
                  <c:v>1.8157E-2</c:v>
                </c:pt>
                <c:pt idx="3005">
                  <c:v>-1.1844E-2</c:v>
                </c:pt>
                <c:pt idx="3006">
                  <c:v>-4.8625000000000002E-2</c:v>
                </c:pt>
                <c:pt idx="3007">
                  <c:v>-6.3307000000000002E-2</c:v>
                </c:pt>
                <c:pt idx="3008">
                  <c:v>-5.7284000000000002E-2</c:v>
                </c:pt>
                <c:pt idx="3009">
                  <c:v>-4.9237999999999997E-2</c:v>
                </c:pt>
                <c:pt idx="3010">
                  <c:v>-4.4755999999999997E-2</c:v>
                </c:pt>
                <c:pt idx="3011">
                  <c:v>-3.7019000000000003E-2</c:v>
                </c:pt>
                <c:pt idx="3012">
                  <c:v>-2.8629999999999999E-2</c:v>
                </c:pt>
                <c:pt idx="3013">
                  <c:v>-3.2204999999999998E-2</c:v>
                </c:pt>
                <c:pt idx="3014">
                  <c:v>-4.9547000000000001E-2</c:v>
                </c:pt>
                <c:pt idx="3015">
                  <c:v>-6.7320000000000005E-2</c:v>
                </c:pt>
                <c:pt idx="3016">
                  <c:v>-7.7840999999999994E-2</c:v>
                </c:pt>
                <c:pt idx="3017">
                  <c:v>-9.0414999999999995E-2</c:v>
                </c:pt>
                <c:pt idx="3018">
                  <c:v>-0.11389000000000001</c:v>
                </c:pt>
                <c:pt idx="3019">
                  <c:v>-0.13789000000000001</c:v>
                </c:pt>
                <c:pt idx="3020">
                  <c:v>-0.14304</c:v>
                </c:pt>
                <c:pt idx="3021">
                  <c:v>-0.12661</c:v>
                </c:pt>
                <c:pt idx="3022">
                  <c:v>-0.10713</c:v>
                </c:pt>
                <c:pt idx="3023">
                  <c:v>-0.10179000000000001</c:v>
                </c:pt>
                <c:pt idx="3024">
                  <c:v>-0.1076</c:v>
                </c:pt>
                <c:pt idx="3025">
                  <c:v>-0.10922</c:v>
                </c:pt>
                <c:pt idx="3026">
                  <c:v>-9.9597000000000005E-2</c:v>
                </c:pt>
                <c:pt idx="3027">
                  <c:v>-8.5816000000000003E-2</c:v>
                </c:pt>
                <c:pt idx="3028">
                  <c:v>-7.7511999999999998E-2</c:v>
                </c:pt>
                <c:pt idx="3029">
                  <c:v>-7.6601000000000002E-2</c:v>
                </c:pt>
                <c:pt idx="3030">
                  <c:v>-7.8788999999999998E-2</c:v>
                </c:pt>
                <c:pt idx="3031">
                  <c:v>-7.8917000000000001E-2</c:v>
                </c:pt>
                <c:pt idx="3032">
                  <c:v>-7.3316000000000006E-2</c:v>
                </c:pt>
                <c:pt idx="3033">
                  <c:v>-6.2253999999999997E-2</c:v>
                </c:pt>
                <c:pt idx="3034">
                  <c:v>-5.1602000000000002E-2</c:v>
                </c:pt>
                <c:pt idx="3035">
                  <c:v>-4.6424E-2</c:v>
                </c:pt>
                <c:pt idx="3036">
                  <c:v>-4.1821999999999998E-2</c:v>
                </c:pt>
                <c:pt idx="3037">
                  <c:v>-2.8572E-2</c:v>
                </c:pt>
                <c:pt idx="3038">
                  <c:v>-1.1354E-2</c:v>
                </c:pt>
                <c:pt idx="3039">
                  <c:v>-1.0088E-2</c:v>
                </c:pt>
                <c:pt idx="3040">
                  <c:v>-3.3045999999999999E-2</c:v>
                </c:pt>
                <c:pt idx="3041">
                  <c:v>-5.7674000000000003E-2</c:v>
                </c:pt>
                <c:pt idx="3042">
                  <c:v>-5.3849000000000001E-2</c:v>
                </c:pt>
                <c:pt idx="3043">
                  <c:v>-2.3244000000000001E-2</c:v>
                </c:pt>
                <c:pt idx="3044">
                  <c:v>1.4679000000000001E-3</c:v>
                </c:pt>
                <c:pt idx="3045">
                  <c:v>-8.4080999999999999E-4</c:v>
                </c:pt>
                <c:pt idx="3046">
                  <c:v>-1.4896E-2</c:v>
                </c:pt>
                <c:pt idx="3047">
                  <c:v>-1.5122999999999999E-2</c:v>
                </c:pt>
                <c:pt idx="3048">
                  <c:v>-2.7713E-3</c:v>
                </c:pt>
                <c:pt idx="3049">
                  <c:v>-3.2209999999999999E-3</c:v>
                </c:pt>
                <c:pt idx="3050">
                  <c:v>-3.2737000000000002E-2</c:v>
                </c:pt>
                <c:pt idx="3051">
                  <c:v>-8.0770999999999996E-2</c:v>
                </c:pt>
                <c:pt idx="3052">
                  <c:v>-0.12348000000000001</c:v>
                </c:pt>
                <c:pt idx="3053">
                  <c:v>-0.14477999999999999</c:v>
                </c:pt>
                <c:pt idx="3054">
                  <c:v>-0.14399000000000001</c:v>
                </c:pt>
                <c:pt idx="3055">
                  <c:v>-0.13091</c:v>
                </c:pt>
                <c:pt idx="3056">
                  <c:v>-0.11552</c:v>
                </c:pt>
                <c:pt idx="3057">
                  <c:v>-0.10023</c:v>
                </c:pt>
                <c:pt idx="3058">
                  <c:v>-8.2889000000000004E-2</c:v>
                </c:pt>
                <c:pt idx="3059">
                  <c:v>-6.7311999999999997E-2</c:v>
                </c:pt>
                <c:pt idx="3060">
                  <c:v>-6.2258000000000001E-2</c:v>
                </c:pt>
                <c:pt idx="3061">
                  <c:v>-6.5078999999999998E-2</c:v>
                </c:pt>
                <c:pt idx="3062">
                  <c:v>-5.6834999999999997E-2</c:v>
                </c:pt>
                <c:pt idx="3063">
                  <c:v>-2.5253000000000001E-2</c:v>
                </c:pt>
                <c:pt idx="3064">
                  <c:v>1.4785E-2</c:v>
                </c:pt>
                <c:pt idx="3065">
                  <c:v>3.8089999999999999E-2</c:v>
                </c:pt>
                <c:pt idx="3066">
                  <c:v>4.1694000000000002E-2</c:v>
                </c:pt>
                <c:pt idx="3067">
                  <c:v>4.3076999999999997E-2</c:v>
                </c:pt>
                <c:pt idx="3068">
                  <c:v>4.7171999999999999E-2</c:v>
                </c:pt>
                <c:pt idx="3069">
                  <c:v>3.6456000000000002E-2</c:v>
                </c:pt>
                <c:pt idx="3070">
                  <c:v>1.6318000000000001E-3</c:v>
                </c:pt>
                <c:pt idx="3071">
                  <c:v>-3.6096999999999997E-2</c:v>
                </c:pt>
                <c:pt idx="3072">
                  <c:v>-4.7921999999999999E-2</c:v>
                </c:pt>
                <c:pt idx="3073">
                  <c:v>-3.2575E-2</c:v>
                </c:pt>
                <c:pt idx="3074">
                  <c:v>-1.49E-2</c:v>
                </c:pt>
                <c:pt idx="3075">
                  <c:v>-1.4711E-2</c:v>
                </c:pt>
                <c:pt idx="3076">
                  <c:v>-2.8393999999999999E-2</c:v>
                </c:pt>
                <c:pt idx="3077">
                  <c:v>-3.7835000000000001E-2</c:v>
                </c:pt>
                <c:pt idx="3078">
                  <c:v>-2.7654999999999999E-2</c:v>
                </c:pt>
                <c:pt idx="3079">
                  <c:v>3.9703000000000004E-3</c:v>
                </c:pt>
                <c:pt idx="3080">
                  <c:v>4.2858E-2</c:v>
                </c:pt>
                <c:pt idx="3081">
                  <c:v>6.8733000000000002E-2</c:v>
                </c:pt>
                <c:pt idx="3082">
                  <c:v>7.4677999999999994E-2</c:v>
                </c:pt>
                <c:pt idx="3083">
                  <c:v>7.4356000000000005E-2</c:v>
                </c:pt>
                <c:pt idx="3084">
                  <c:v>8.3274000000000001E-2</c:v>
                </c:pt>
                <c:pt idx="3085">
                  <c:v>9.7133999999999998E-2</c:v>
                </c:pt>
                <c:pt idx="3086">
                  <c:v>9.8762000000000003E-2</c:v>
                </c:pt>
                <c:pt idx="3087">
                  <c:v>8.4576999999999999E-2</c:v>
                </c:pt>
                <c:pt idx="3088">
                  <c:v>7.2441000000000005E-2</c:v>
                </c:pt>
                <c:pt idx="3089">
                  <c:v>8.0454999999999999E-2</c:v>
                </c:pt>
                <c:pt idx="3090">
                  <c:v>0.10736</c:v>
                </c:pt>
                <c:pt idx="3091">
                  <c:v>0.13861000000000001</c:v>
                </c:pt>
                <c:pt idx="3092">
                  <c:v>0.16406000000000001</c:v>
                </c:pt>
                <c:pt idx="3093">
                  <c:v>0.18239</c:v>
                </c:pt>
                <c:pt idx="3094">
                  <c:v>0.19244</c:v>
                </c:pt>
                <c:pt idx="3095">
                  <c:v>0.18976000000000001</c:v>
                </c:pt>
                <c:pt idx="3096">
                  <c:v>0.17413000000000001</c:v>
                </c:pt>
                <c:pt idx="3097">
                  <c:v>0.15479999999999999</c:v>
                </c:pt>
                <c:pt idx="3098">
                  <c:v>0.14307</c:v>
                </c:pt>
                <c:pt idx="3099">
                  <c:v>0.14057</c:v>
                </c:pt>
                <c:pt idx="3100">
                  <c:v>0.13852999999999999</c:v>
                </c:pt>
                <c:pt idx="3101">
                  <c:v>0.12789</c:v>
                </c:pt>
                <c:pt idx="3102">
                  <c:v>0.10589</c:v>
                </c:pt>
                <c:pt idx="3103">
                  <c:v>7.2771000000000002E-2</c:v>
                </c:pt>
                <c:pt idx="3104">
                  <c:v>3.0207999999999999E-2</c:v>
                </c:pt>
                <c:pt idx="3105">
                  <c:v>-1.1828999999999999E-2</c:v>
                </c:pt>
                <c:pt idx="3106">
                  <c:v>-3.4486000000000003E-2</c:v>
                </c:pt>
                <c:pt idx="3107">
                  <c:v>-2.7285E-2</c:v>
                </c:pt>
                <c:pt idx="3108">
                  <c:v>-3.7249000000000002E-3</c:v>
                </c:pt>
                <c:pt idx="3109">
                  <c:v>1.1695000000000001E-2</c:v>
                </c:pt>
                <c:pt idx="3110">
                  <c:v>1.2904000000000001E-2</c:v>
                </c:pt>
                <c:pt idx="3111">
                  <c:v>1.7541000000000001E-2</c:v>
                </c:pt>
                <c:pt idx="3112">
                  <c:v>3.9498999999999999E-2</c:v>
                </c:pt>
                <c:pt idx="3113">
                  <c:v>6.7822999999999994E-2</c:v>
                </c:pt>
                <c:pt idx="3114">
                  <c:v>8.0995999999999999E-2</c:v>
                </c:pt>
                <c:pt idx="3115">
                  <c:v>7.4297000000000002E-2</c:v>
                </c:pt>
                <c:pt idx="3116">
                  <c:v>6.3107999999999997E-2</c:v>
                </c:pt>
                <c:pt idx="3117">
                  <c:v>6.2643000000000004E-2</c:v>
                </c:pt>
                <c:pt idx="3118">
                  <c:v>7.3145000000000002E-2</c:v>
                </c:pt>
                <c:pt idx="3119">
                  <c:v>8.4387000000000004E-2</c:v>
                </c:pt>
                <c:pt idx="3120">
                  <c:v>8.7637999999999994E-2</c:v>
                </c:pt>
                <c:pt idx="3121">
                  <c:v>8.1483E-2</c:v>
                </c:pt>
                <c:pt idx="3122">
                  <c:v>7.0061999999999999E-2</c:v>
                </c:pt>
                <c:pt idx="3123">
                  <c:v>5.8816E-2</c:v>
                </c:pt>
                <c:pt idx="3124">
                  <c:v>5.2399000000000001E-2</c:v>
                </c:pt>
                <c:pt idx="3125">
                  <c:v>5.4905000000000002E-2</c:v>
                </c:pt>
                <c:pt idx="3126">
                  <c:v>6.7137000000000002E-2</c:v>
                </c:pt>
                <c:pt idx="3127">
                  <c:v>8.0279000000000003E-2</c:v>
                </c:pt>
                <c:pt idx="3128">
                  <c:v>7.7729999999999994E-2</c:v>
                </c:pt>
                <c:pt idx="3129">
                  <c:v>5.1816000000000001E-2</c:v>
                </c:pt>
                <c:pt idx="3130">
                  <c:v>1.6604000000000001E-2</c:v>
                </c:pt>
                <c:pt idx="3131">
                  <c:v>-5.4657000000000004E-3</c:v>
                </c:pt>
                <c:pt idx="3132">
                  <c:v>-9.1120000000000003E-3</c:v>
                </c:pt>
                <c:pt idx="3133">
                  <c:v>-7.5782000000000002E-3</c:v>
                </c:pt>
                <c:pt idx="3134">
                  <c:v>-8.3239999999999998E-3</c:v>
                </c:pt>
                <c:pt idx="3135">
                  <c:v>-1.7335E-3</c:v>
                </c:pt>
                <c:pt idx="3136">
                  <c:v>2.0624E-2</c:v>
                </c:pt>
                <c:pt idx="3137">
                  <c:v>5.0354999999999997E-2</c:v>
                </c:pt>
                <c:pt idx="3138">
                  <c:v>7.4285000000000004E-2</c:v>
                </c:pt>
                <c:pt idx="3139">
                  <c:v>9.0743000000000004E-2</c:v>
                </c:pt>
                <c:pt idx="3140">
                  <c:v>0.10272000000000001</c:v>
                </c:pt>
                <c:pt idx="3141">
                  <c:v>0.10532</c:v>
                </c:pt>
                <c:pt idx="3142">
                  <c:v>9.5406000000000005E-2</c:v>
                </c:pt>
                <c:pt idx="3143">
                  <c:v>8.7908E-2</c:v>
                </c:pt>
                <c:pt idx="3144">
                  <c:v>0.10598</c:v>
                </c:pt>
                <c:pt idx="3145">
                  <c:v>0.15401999999999999</c:v>
                </c:pt>
                <c:pt idx="3146">
                  <c:v>0.21263000000000001</c:v>
                </c:pt>
                <c:pt idx="3147">
                  <c:v>0.26101000000000002</c:v>
                </c:pt>
                <c:pt idx="3148">
                  <c:v>0.29360000000000003</c:v>
                </c:pt>
                <c:pt idx="3149">
                  <c:v>0.31365999999999999</c:v>
                </c:pt>
                <c:pt idx="3150">
                  <c:v>0.32339000000000001</c:v>
                </c:pt>
                <c:pt idx="3151">
                  <c:v>0.32622000000000001</c:v>
                </c:pt>
                <c:pt idx="3152">
                  <c:v>0.32963999999999999</c:v>
                </c:pt>
                <c:pt idx="3153">
                  <c:v>0.33764</c:v>
                </c:pt>
                <c:pt idx="3154">
                  <c:v>0.34456999999999999</c:v>
                </c:pt>
                <c:pt idx="3155">
                  <c:v>0.34255999999999998</c:v>
                </c:pt>
                <c:pt idx="3156">
                  <c:v>0.33190999999999998</c:v>
                </c:pt>
                <c:pt idx="3157">
                  <c:v>0.31847999999999999</c:v>
                </c:pt>
                <c:pt idx="3158">
                  <c:v>0.30229</c:v>
                </c:pt>
                <c:pt idx="3159">
                  <c:v>0.27548</c:v>
                </c:pt>
                <c:pt idx="3160">
                  <c:v>0.23452000000000001</c:v>
                </c:pt>
                <c:pt idx="3161">
                  <c:v>0.19078999999999999</c:v>
                </c:pt>
                <c:pt idx="3162">
                  <c:v>0.16400000000000001</c:v>
                </c:pt>
                <c:pt idx="3163">
                  <c:v>0.16414000000000001</c:v>
                </c:pt>
                <c:pt idx="3164">
                  <c:v>0.18307999999999999</c:v>
                </c:pt>
                <c:pt idx="3165">
                  <c:v>0.20573</c:v>
                </c:pt>
                <c:pt idx="3166">
                  <c:v>0.22589999999999999</c:v>
                </c:pt>
                <c:pt idx="3167">
                  <c:v>0.24737999999999999</c:v>
                </c:pt>
                <c:pt idx="3168">
                  <c:v>0.2732</c:v>
                </c:pt>
                <c:pt idx="3169">
                  <c:v>0.30079</c:v>
                </c:pt>
                <c:pt idx="3170">
                  <c:v>0.32647999999999999</c:v>
                </c:pt>
                <c:pt idx="3171">
                  <c:v>0.34737000000000001</c:v>
                </c:pt>
                <c:pt idx="3172">
                  <c:v>0.35914000000000001</c:v>
                </c:pt>
                <c:pt idx="3173">
                  <c:v>0.36076000000000003</c:v>
                </c:pt>
                <c:pt idx="3174">
                  <c:v>0.36220999999999998</c:v>
                </c:pt>
                <c:pt idx="3175">
                  <c:v>0.37652999999999998</c:v>
                </c:pt>
                <c:pt idx="3176">
                  <c:v>0.39956000000000003</c:v>
                </c:pt>
                <c:pt idx="3177">
                  <c:v>0.40887000000000001</c:v>
                </c:pt>
                <c:pt idx="3178">
                  <c:v>0.39057999999999998</c:v>
                </c:pt>
                <c:pt idx="3179">
                  <c:v>0.35788999999999999</c:v>
                </c:pt>
                <c:pt idx="3180">
                  <c:v>0.33212000000000003</c:v>
                </c:pt>
                <c:pt idx="3181">
                  <c:v>0.31435000000000002</c:v>
                </c:pt>
                <c:pt idx="3182">
                  <c:v>0.28972999999999999</c:v>
                </c:pt>
                <c:pt idx="3183">
                  <c:v>0.25563999999999998</c:v>
                </c:pt>
                <c:pt idx="3184">
                  <c:v>0.22971</c:v>
                </c:pt>
                <c:pt idx="3185">
                  <c:v>0.22872999999999999</c:v>
                </c:pt>
                <c:pt idx="3186">
                  <c:v>0.25170999999999999</c:v>
                </c:pt>
                <c:pt idx="3187">
                  <c:v>0.28610999999999998</c:v>
                </c:pt>
                <c:pt idx="3188">
                  <c:v>0.3211</c:v>
                </c:pt>
                <c:pt idx="3189">
                  <c:v>0.35235</c:v>
                </c:pt>
                <c:pt idx="3190">
                  <c:v>0.38207000000000002</c:v>
                </c:pt>
                <c:pt idx="3191">
                  <c:v>0.41526999999999997</c:v>
                </c:pt>
                <c:pt idx="3192">
                  <c:v>0.44819999999999999</c:v>
                </c:pt>
                <c:pt idx="3193">
                  <c:v>0.46294000000000002</c:v>
                </c:pt>
                <c:pt idx="3194">
                  <c:v>0.44625999999999999</c:v>
                </c:pt>
                <c:pt idx="3195">
                  <c:v>0.41304999999999997</c:v>
                </c:pt>
                <c:pt idx="3196">
                  <c:v>0.39409</c:v>
                </c:pt>
                <c:pt idx="3197">
                  <c:v>0.39666000000000001</c:v>
                </c:pt>
                <c:pt idx="3198">
                  <c:v>0.39473000000000003</c:v>
                </c:pt>
                <c:pt idx="3199">
                  <c:v>0.36681000000000002</c:v>
                </c:pt>
                <c:pt idx="3200">
                  <c:v>0.32578000000000001</c:v>
                </c:pt>
                <c:pt idx="3201">
                  <c:v>0.29680000000000001</c:v>
                </c:pt>
                <c:pt idx="3202">
                  <c:v>0.28075</c:v>
                </c:pt>
                <c:pt idx="3203">
                  <c:v>0.25913999999999998</c:v>
                </c:pt>
                <c:pt idx="3204">
                  <c:v>0.22613</c:v>
                </c:pt>
                <c:pt idx="3205">
                  <c:v>0.19439000000000001</c:v>
                </c:pt>
                <c:pt idx="3206">
                  <c:v>0.17302000000000001</c:v>
                </c:pt>
                <c:pt idx="3207">
                  <c:v>0.16102</c:v>
                </c:pt>
                <c:pt idx="3208">
                  <c:v>0.16444</c:v>
                </c:pt>
                <c:pt idx="3209">
                  <c:v>0.19979</c:v>
                </c:pt>
                <c:pt idx="3210">
                  <c:v>0.27218999999999999</c:v>
                </c:pt>
                <c:pt idx="3211">
                  <c:v>0.36231999999999998</c:v>
                </c:pt>
                <c:pt idx="3212">
                  <c:v>0.44274000000000002</c:v>
                </c:pt>
                <c:pt idx="3213">
                  <c:v>0.49915999999999999</c:v>
                </c:pt>
                <c:pt idx="3214">
                  <c:v>0.53312999999999999</c:v>
                </c:pt>
                <c:pt idx="3215">
                  <c:v>0.55332000000000003</c:v>
                </c:pt>
                <c:pt idx="3216">
                  <c:v>0.56825999999999999</c:v>
                </c:pt>
                <c:pt idx="3217">
                  <c:v>0.58011999999999997</c:v>
                </c:pt>
                <c:pt idx="3218">
                  <c:v>0.58289000000000002</c:v>
                </c:pt>
                <c:pt idx="3219">
                  <c:v>0.57277</c:v>
                </c:pt>
                <c:pt idx="3220">
                  <c:v>0.55791999999999997</c:v>
                </c:pt>
                <c:pt idx="3221">
                  <c:v>0.54779999999999995</c:v>
                </c:pt>
                <c:pt idx="3222">
                  <c:v>0.53664000000000001</c:v>
                </c:pt>
                <c:pt idx="3223">
                  <c:v>0.51366000000000001</c:v>
                </c:pt>
                <c:pt idx="3224">
                  <c:v>0.48825000000000002</c:v>
                </c:pt>
                <c:pt idx="3225">
                  <c:v>0.48393000000000003</c:v>
                </c:pt>
                <c:pt idx="3226">
                  <c:v>0.50273999999999996</c:v>
                </c:pt>
                <c:pt idx="3227">
                  <c:v>0.51812000000000002</c:v>
                </c:pt>
                <c:pt idx="3228">
                  <c:v>0.51434999999999997</c:v>
                </c:pt>
                <c:pt idx="3229">
                  <c:v>0.51207999999999998</c:v>
                </c:pt>
                <c:pt idx="3230">
                  <c:v>0.53725000000000001</c:v>
                </c:pt>
                <c:pt idx="3231">
                  <c:v>0.58104</c:v>
                </c:pt>
                <c:pt idx="3232">
                  <c:v>0.61104000000000003</c:v>
                </c:pt>
                <c:pt idx="3233">
                  <c:v>0.61082000000000003</c:v>
                </c:pt>
                <c:pt idx="3234">
                  <c:v>0.58821999999999997</c:v>
                </c:pt>
                <c:pt idx="3235">
                  <c:v>0.55422000000000005</c:v>
                </c:pt>
                <c:pt idx="3236">
                  <c:v>0.51671999999999996</c:v>
                </c:pt>
                <c:pt idx="3237">
                  <c:v>0.49142999999999998</c:v>
                </c:pt>
                <c:pt idx="3238">
                  <c:v>0.49512</c:v>
                </c:pt>
                <c:pt idx="3239">
                  <c:v>0.52442</c:v>
                </c:pt>
                <c:pt idx="3240">
                  <c:v>0.55794999999999995</c:v>
                </c:pt>
                <c:pt idx="3241">
                  <c:v>0.58230000000000004</c:v>
                </c:pt>
                <c:pt idx="3242">
                  <c:v>0.60223000000000004</c:v>
                </c:pt>
                <c:pt idx="3243">
                  <c:v>0.62441000000000002</c:v>
                </c:pt>
                <c:pt idx="3244">
                  <c:v>0.64637</c:v>
                </c:pt>
                <c:pt idx="3245">
                  <c:v>0.66398000000000001</c:v>
                </c:pt>
                <c:pt idx="3246">
                  <c:v>0.67618999999999996</c:v>
                </c:pt>
                <c:pt idx="3247">
                  <c:v>0.67949000000000004</c:v>
                </c:pt>
                <c:pt idx="3248">
                  <c:v>0.67054999999999998</c:v>
                </c:pt>
                <c:pt idx="3249">
                  <c:v>0.65737000000000001</c:v>
                </c:pt>
                <c:pt idx="3250">
                  <c:v>0.65434999999999999</c:v>
                </c:pt>
                <c:pt idx="3251">
                  <c:v>0.66281999999999996</c:v>
                </c:pt>
                <c:pt idx="3252">
                  <c:v>0.66935999999999996</c:v>
                </c:pt>
                <c:pt idx="3253">
                  <c:v>0.66678999999999999</c:v>
                </c:pt>
                <c:pt idx="3254">
                  <c:v>0.66259000000000001</c:v>
                </c:pt>
                <c:pt idx="3255">
                  <c:v>0.66108999999999996</c:v>
                </c:pt>
                <c:pt idx="3256">
                  <c:v>0.65234999999999999</c:v>
                </c:pt>
                <c:pt idx="3257">
                  <c:v>0.62822</c:v>
                </c:pt>
                <c:pt idx="3258">
                  <c:v>0.59774000000000005</c:v>
                </c:pt>
                <c:pt idx="3259">
                  <c:v>0.57599999999999996</c:v>
                </c:pt>
                <c:pt idx="3260">
                  <c:v>0.56650999999999996</c:v>
                </c:pt>
                <c:pt idx="3261">
                  <c:v>0.56372999999999995</c:v>
                </c:pt>
                <c:pt idx="3262">
                  <c:v>0.56445999999999996</c:v>
                </c:pt>
                <c:pt idx="3263">
                  <c:v>0.56713000000000002</c:v>
                </c:pt>
                <c:pt idx="3264">
                  <c:v>0.56794</c:v>
                </c:pt>
                <c:pt idx="3265">
                  <c:v>0.56796000000000002</c:v>
                </c:pt>
                <c:pt idx="3266">
                  <c:v>0.57569999999999999</c:v>
                </c:pt>
                <c:pt idx="3267">
                  <c:v>0.59050999999999998</c:v>
                </c:pt>
                <c:pt idx="3268">
                  <c:v>0.59165000000000001</c:v>
                </c:pt>
                <c:pt idx="3269">
                  <c:v>0.56052000000000002</c:v>
                </c:pt>
                <c:pt idx="3270">
                  <c:v>0.51085000000000003</c:v>
                </c:pt>
                <c:pt idx="3271">
                  <c:v>0.47942000000000001</c:v>
                </c:pt>
                <c:pt idx="3272">
                  <c:v>0.48374</c:v>
                </c:pt>
                <c:pt idx="3273">
                  <c:v>0.50365000000000004</c:v>
                </c:pt>
                <c:pt idx="3274">
                  <c:v>0.51034000000000002</c:v>
                </c:pt>
                <c:pt idx="3275">
                  <c:v>0.49963999999999997</c:v>
                </c:pt>
                <c:pt idx="3276">
                  <c:v>0.48670999999999998</c:v>
                </c:pt>
                <c:pt idx="3277">
                  <c:v>0.47882999999999998</c:v>
                </c:pt>
                <c:pt idx="3278">
                  <c:v>0.46916000000000002</c:v>
                </c:pt>
                <c:pt idx="3279">
                  <c:v>0.45500000000000002</c:v>
                </c:pt>
                <c:pt idx="3280">
                  <c:v>0.44678000000000001</c:v>
                </c:pt>
                <c:pt idx="3281">
                  <c:v>0.45284000000000002</c:v>
                </c:pt>
                <c:pt idx="3282">
                  <c:v>0.46462999999999999</c:v>
                </c:pt>
                <c:pt idx="3283">
                  <c:v>0.46683000000000002</c:v>
                </c:pt>
                <c:pt idx="3284">
                  <c:v>0.45929999999999999</c:v>
                </c:pt>
                <c:pt idx="3285">
                  <c:v>0.45888000000000001</c:v>
                </c:pt>
                <c:pt idx="3286">
                  <c:v>0.47653000000000001</c:v>
                </c:pt>
                <c:pt idx="3287">
                  <c:v>0.50065999999999999</c:v>
                </c:pt>
                <c:pt idx="3288">
                  <c:v>0.51061999999999996</c:v>
                </c:pt>
                <c:pt idx="3289">
                  <c:v>0.50261</c:v>
                </c:pt>
                <c:pt idx="3290">
                  <c:v>0.49232999999999999</c:v>
                </c:pt>
                <c:pt idx="3291">
                  <c:v>0.49148999999999998</c:v>
                </c:pt>
                <c:pt idx="3292">
                  <c:v>0.49223</c:v>
                </c:pt>
                <c:pt idx="3293">
                  <c:v>0.47996</c:v>
                </c:pt>
                <c:pt idx="3294">
                  <c:v>0.45276</c:v>
                </c:pt>
                <c:pt idx="3295">
                  <c:v>0.41920000000000002</c:v>
                </c:pt>
                <c:pt idx="3296">
                  <c:v>0.38407999999999998</c:v>
                </c:pt>
                <c:pt idx="3297">
                  <c:v>0.34860999999999998</c:v>
                </c:pt>
                <c:pt idx="3298">
                  <c:v>0.32169999999999999</c:v>
                </c:pt>
                <c:pt idx="3299">
                  <c:v>0.31545000000000001</c:v>
                </c:pt>
                <c:pt idx="3300">
                  <c:v>0.32645999999999997</c:v>
                </c:pt>
                <c:pt idx="3301">
                  <c:v>0.33495999999999998</c:v>
                </c:pt>
                <c:pt idx="3302">
                  <c:v>0.33008999999999999</c:v>
                </c:pt>
                <c:pt idx="3303">
                  <c:v>0.32462000000000002</c:v>
                </c:pt>
                <c:pt idx="3304">
                  <c:v>0.33448</c:v>
                </c:pt>
                <c:pt idx="3305">
                  <c:v>0.35263</c:v>
                </c:pt>
                <c:pt idx="3306">
                  <c:v>0.35697000000000001</c:v>
                </c:pt>
                <c:pt idx="3307">
                  <c:v>0.34082000000000001</c:v>
                </c:pt>
                <c:pt idx="3308">
                  <c:v>0.32164999999999999</c:v>
                </c:pt>
                <c:pt idx="3309">
                  <c:v>0.31841999999999998</c:v>
                </c:pt>
                <c:pt idx="3310">
                  <c:v>0.33077000000000001</c:v>
                </c:pt>
                <c:pt idx="3311">
                  <c:v>0.34295999999999999</c:v>
                </c:pt>
                <c:pt idx="3312">
                  <c:v>0.33998</c:v>
                </c:pt>
                <c:pt idx="3313">
                  <c:v>0.31723000000000001</c:v>
                </c:pt>
                <c:pt idx="3314">
                  <c:v>0.28187000000000001</c:v>
                </c:pt>
                <c:pt idx="3315">
                  <c:v>0.24831</c:v>
                </c:pt>
                <c:pt idx="3316">
                  <c:v>0.22733999999999999</c:v>
                </c:pt>
                <c:pt idx="3317">
                  <c:v>0.21819</c:v>
                </c:pt>
                <c:pt idx="3318">
                  <c:v>0.21576999999999999</c:v>
                </c:pt>
                <c:pt idx="3319">
                  <c:v>0.22305</c:v>
                </c:pt>
                <c:pt idx="3320">
                  <c:v>0.24640999999999999</c:v>
                </c:pt>
                <c:pt idx="3321">
                  <c:v>0.27867999999999998</c:v>
                </c:pt>
                <c:pt idx="3322">
                  <c:v>0.30042999999999997</c:v>
                </c:pt>
                <c:pt idx="3323">
                  <c:v>0.30386999999999997</c:v>
                </c:pt>
                <c:pt idx="3324">
                  <c:v>0.30421999999999999</c:v>
                </c:pt>
                <c:pt idx="3325">
                  <c:v>0.31796999999999997</c:v>
                </c:pt>
                <c:pt idx="3326">
                  <c:v>0.33901999999999999</c:v>
                </c:pt>
                <c:pt idx="3327">
                  <c:v>0.34736</c:v>
                </c:pt>
                <c:pt idx="3328">
                  <c:v>0.33471000000000001</c:v>
                </c:pt>
                <c:pt idx="3329">
                  <c:v>0.30897999999999998</c:v>
                </c:pt>
                <c:pt idx="3330">
                  <c:v>0.27786</c:v>
                </c:pt>
                <c:pt idx="3331">
                  <c:v>0.24357000000000001</c:v>
                </c:pt>
                <c:pt idx="3332">
                  <c:v>0.21476000000000001</c:v>
                </c:pt>
                <c:pt idx="3333">
                  <c:v>0.20734</c:v>
                </c:pt>
                <c:pt idx="3334">
                  <c:v>0.22405</c:v>
                </c:pt>
                <c:pt idx="3335">
                  <c:v>0.24307000000000001</c:v>
                </c:pt>
                <c:pt idx="3336">
                  <c:v>0.23971000000000001</c:v>
                </c:pt>
                <c:pt idx="3337">
                  <c:v>0.21681</c:v>
                </c:pt>
                <c:pt idx="3338">
                  <c:v>0.20238</c:v>
                </c:pt>
                <c:pt idx="3339">
                  <c:v>0.21612999999999999</c:v>
                </c:pt>
                <c:pt idx="3340">
                  <c:v>0.24829000000000001</c:v>
                </c:pt>
                <c:pt idx="3341">
                  <c:v>0.27617999999999998</c:v>
                </c:pt>
                <c:pt idx="3342">
                  <c:v>0.29215999999999998</c:v>
                </c:pt>
                <c:pt idx="3343">
                  <c:v>0.30503000000000002</c:v>
                </c:pt>
                <c:pt idx="3344">
                  <c:v>0.31941999999999998</c:v>
                </c:pt>
                <c:pt idx="3345">
                  <c:v>0.32782</c:v>
                </c:pt>
                <c:pt idx="3346">
                  <c:v>0.32466</c:v>
                </c:pt>
                <c:pt idx="3347">
                  <c:v>0.31553999999999999</c:v>
                </c:pt>
                <c:pt idx="3348">
                  <c:v>0.30680000000000002</c:v>
                </c:pt>
                <c:pt idx="3349">
                  <c:v>0.29580000000000001</c:v>
                </c:pt>
                <c:pt idx="3350">
                  <c:v>0.27783000000000002</c:v>
                </c:pt>
                <c:pt idx="3351">
                  <c:v>0.25295000000000001</c:v>
                </c:pt>
                <c:pt idx="3352">
                  <c:v>0.21875</c:v>
                </c:pt>
                <c:pt idx="3353">
                  <c:v>0.16818</c:v>
                </c:pt>
                <c:pt idx="3354">
                  <c:v>0.10642</c:v>
                </c:pt>
                <c:pt idx="3355">
                  <c:v>5.7875000000000003E-2</c:v>
                </c:pt>
                <c:pt idx="3356">
                  <c:v>3.8288000000000003E-2</c:v>
                </c:pt>
                <c:pt idx="3357">
                  <c:v>2.7045E-2</c:v>
                </c:pt>
                <c:pt idx="3358">
                  <c:v>-1.0905E-2</c:v>
                </c:pt>
                <c:pt idx="3359">
                  <c:v>-7.7061000000000004E-2</c:v>
                </c:pt>
                <c:pt idx="3360">
                  <c:v>-0.13578999999999999</c:v>
                </c:pt>
                <c:pt idx="3361">
                  <c:v>-0.16284999999999999</c:v>
                </c:pt>
                <c:pt idx="3362">
                  <c:v>-0.17593</c:v>
                </c:pt>
                <c:pt idx="3363">
                  <c:v>-0.20721999999999999</c:v>
                </c:pt>
                <c:pt idx="3364">
                  <c:v>-0.26363999999999999</c:v>
                </c:pt>
                <c:pt idx="3365">
                  <c:v>-0.32684000000000002</c:v>
                </c:pt>
                <c:pt idx="3366">
                  <c:v>-0.37802000000000002</c:v>
                </c:pt>
                <c:pt idx="3367">
                  <c:v>-0.40701999999999999</c:v>
                </c:pt>
                <c:pt idx="3368">
                  <c:v>-0.40716000000000002</c:v>
                </c:pt>
                <c:pt idx="3369">
                  <c:v>-0.37774999999999997</c:v>
                </c:pt>
                <c:pt idx="3370">
                  <c:v>-0.32980999999999999</c:v>
                </c:pt>
                <c:pt idx="3371">
                  <c:v>-0.27855000000000002</c:v>
                </c:pt>
                <c:pt idx="3372">
                  <c:v>-0.23218</c:v>
                </c:pt>
                <c:pt idx="3373">
                  <c:v>-0.19444</c:v>
                </c:pt>
                <c:pt idx="3374">
                  <c:v>-0.17219999999999999</c:v>
                </c:pt>
                <c:pt idx="3375">
                  <c:v>-0.17119999999999999</c:v>
                </c:pt>
                <c:pt idx="3376">
                  <c:v>-0.18786</c:v>
                </c:pt>
                <c:pt idx="3377">
                  <c:v>-0.21279000000000001</c:v>
                </c:pt>
                <c:pt idx="3378">
                  <c:v>-0.23946000000000001</c:v>
                </c:pt>
                <c:pt idx="3379">
                  <c:v>-0.26424999999999998</c:v>
                </c:pt>
                <c:pt idx="3380">
                  <c:v>-0.28358</c:v>
                </c:pt>
                <c:pt idx="3381">
                  <c:v>-0.29855999999999999</c:v>
                </c:pt>
                <c:pt idx="3382">
                  <c:v>-0.31763000000000002</c:v>
                </c:pt>
                <c:pt idx="3383">
                  <c:v>-0.34770000000000001</c:v>
                </c:pt>
                <c:pt idx="3384">
                  <c:v>-0.38586999999999999</c:v>
                </c:pt>
                <c:pt idx="3385">
                  <c:v>-0.42397000000000001</c:v>
                </c:pt>
                <c:pt idx="3386">
                  <c:v>-0.45419999999999999</c:v>
                </c:pt>
                <c:pt idx="3387">
                  <c:v>-0.46550000000000002</c:v>
                </c:pt>
                <c:pt idx="3388">
                  <c:v>-0.44597999999999999</c:v>
                </c:pt>
                <c:pt idx="3389">
                  <c:v>-0.40155999999999997</c:v>
                </c:pt>
                <c:pt idx="3390">
                  <c:v>-0.36435000000000001</c:v>
                </c:pt>
                <c:pt idx="3391">
                  <c:v>-0.36614999999999998</c:v>
                </c:pt>
                <c:pt idx="3392">
                  <c:v>-0.40377999999999997</c:v>
                </c:pt>
                <c:pt idx="3393">
                  <c:v>-0.44318999999999997</c:v>
                </c:pt>
                <c:pt idx="3394">
                  <c:v>-0.45798</c:v>
                </c:pt>
                <c:pt idx="3395">
                  <c:v>-0.45177</c:v>
                </c:pt>
                <c:pt idx="3396">
                  <c:v>-0.44166</c:v>
                </c:pt>
                <c:pt idx="3397">
                  <c:v>-0.43431999999999998</c:v>
                </c:pt>
                <c:pt idx="3398">
                  <c:v>-0.42625000000000002</c:v>
                </c:pt>
                <c:pt idx="3399">
                  <c:v>-0.41758000000000001</c:v>
                </c:pt>
                <c:pt idx="3400">
                  <c:v>-0.41366999999999998</c:v>
                </c:pt>
                <c:pt idx="3401">
                  <c:v>-0.41483999999999999</c:v>
                </c:pt>
                <c:pt idx="3402">
                  <c:v>-0.41376000000000002</c:v>
                </c:pt>
                <c:pt idx="3403">
                  <c:v>-0.40604000000000001</c:v>
                </c:pt>
                <c:pt idx="3404">
                  <c:v>-0.39913999999999999</c:v>
                </c:pt>
                <c:pt idx="3405">
                  <c:v>-0.40571000000000002</c:v>
                </c:pt>
                <c:pt idx="3406">
                  <c:v>-0.42659999999999998</c:v>
                </c:pt>
                <c:pt idx="3407">
                  <c:v>-0.44466</c:v>
                </c:pt>
                <c:pt idx="3408">
                  <c:v>-0.44113999999999998</c:v>
                </c:pt>
                <c:pt idx="3409">
                  <c:v>-0.41925000000000001</c:v>
                </c:pt>
                <c:pt idx="3410">
                  <c:v>-0.40465000000000001</c:v>
                </c:pt>
                <c:pt idx="3411">
                  <c:v>-0.41699000000000003</c:v>
                </c:pt>
                <c:pt idx="3412">
                  <c:v>-0.44507000000000002</c:v>
                </c:pt>
                <c:pt idx="3413">
                  <c:v>-0.45840999999999998</c:v>
                </c:pt>
                <c:pt idx="3414">
                  <c:v>-0.44302000000000002</c:v>
                </c:pt>
                <c:pt idx="3415">
                  <c:v>-0.41691</c:v>
                </c:pt>
                <c:pt idx="3416">
                  <c:v>-0.40650999999999998</c:v>
                </c:pt>
                <c:pt idx="3417">
                  <c:v>-0.41586000000000001</c:v>
                </c:pt>
                <c:pt idx="3418">
                  <c:v>-0.42848000000000003</c:v>
                </c:pt>
                <c:pt idx="3419">
                  <c:v>-0.43586000000000003</c:v>
                </c:pt>
                <c:pt idx="3420">
                  <c:v>-0.45051000000000002</c:v>
                </c:pt>
                <c:pt idx="3421">
                  <c:v>-0.48481999999999997</c:v>
                </c:pt>
                <c:pt idx="3422">
                  <c:v>-0.52702000000000004</c:v>
                </c:pt>
                <c:pt idx="3423">
                  <c:v>-0.5514</c:v>
                </c:pt>
                <c:pt idx="3424">
                  <c:v>-0.55013999999999996</c:v>
                </c:pt>
                <c:pt idx="3425">
                  <c:v>-0.54227000000000003</c:v>
                </c:pt>
                <c:pt idx="3426">
                  <c:v>-0.54835</c:v>
                </c:pt>
                <c:pt idx="3427">
                  <c:v>-0.56798999999999999</c:v>
                </c:pt>
                <c:pt idx="3428">
                  <c:v>-0.58818000000000004</c:v>
                </c:pt>
                <c:pt idx="3429">
                  <c:v>-0.60158</c:v>
                </c:pt>
                <c:pt idx="3430">
                  <c:v>-0.60609999999999997</c:v>
                </c:pt>
                <c:pt idx="3431">
                  <c:v>-0.59689000000000003</c:v>
                </c:pt>
                <c:pt idx="3432">
                  <c:v>-0.57486999999999999</c:v>
                </c:pt>
                <c:pt idx="3433">
                  <c:v>-0.55859999999999999</c:v>
                </c:pt>
                <c:pt idx="3434">
                  <c:v>-0.56969000000000003</c:v>
                </c:pt>
                <c:pt idx="3435">
                  <c:v>-0.60446</c:v>
                </c:pt>
                <c:pt idx="3436">
                  <c:v>-0.63551999999999997</c:v>
                </c:pt>
                <c:pt idx="3437">
                  <c:v>-0.64568000000000003</c:v>
                </c:pt>
                <c:pt idx="3438">
                  <c:v>-0.64595000000000002</c:v>
                </c:pt>
                <c:pt idx="3439">
                  <c:v>-0.65251000000000003</c:v>
                </c:pt>
                <c:pt idx="3440">
                  <c:v>-0.65954000000000002</c:v>
                </c:pt>
                <c:pt idx="3441">
                  <c:v>-0.64793000000000001</c:v>
                </c:pt>
                <c:pt idx="3442">
                  <c:v>-0.61373999999999995</c:v>
                </c:pt>
                <c:pt idx="3443">
                  <c:v>-0.57472999999999996</c:v>
                </c:pt>
                <c:pt idx="3444">
                  <c:v>-0.55095000000000005</c:v>
                </c:pt>
                <c:pt idx="3445">
                  <c:v>-0.54883000000000004</c:v>
                </c:pt>
                <c:pt idx="3446">
                  <c:v>-0.56284999999999996</c:v>
                </c:pt>
                <c:pt idx="3447">
                  <c:v>-0.58247000000000004</c:v>
                </c:pt>
                <c:pt idx="3448">
                  <c:v>-0.59524999999999995</c:v>
                </c:pt>
                <c:pt idx="3449">
                  <c:v>-0.59184999999999999</c:v>
                </c:pt>
                <c:pt idx="3450">
                  <c:v>-0.57384999999999997</c:v>
                </c:pt>
                <c:pt idx="3451">
                  <c:v>-0.55376000000000003</c:v>
                </c:pt>
                <c:pt idx="3452">
                  <c:v>-0.54420000000000002</c:v>
                </c:pt>
                <c:pt idx="3453">
                  <c:v>-0.54766000000000004</c:v>
                </c:pt>
                <c:pt idx="3454">
                  <c:v>-0.55637999999999999</c:v>
                </c:pt>
                <c:pt idx="3455">
                  <c:v>-0.55808999999999997</c:v>
                </c:pt>
                <c:pt idx="3456">
                  <c:v>-0.54156000000000004</c:v>
                </c:pt>
                <c:pt idx="3457">
                  <c:v>-0.50285999999999997</c:v>
                </c:pt>
                <c:pt idx="3458">
                  <c:v>-0.45140000000000002</c:v>
                </c:pt>
                <c:pt idx="3459">
                  <c:v>-0.40625</c:v>
                </c:pt>
                <c:pt idx="3460">
                  <c:v>-0.37927</c:v>
                </c:pt>
                <c:pt idx="3461">
                  <c:v>-0.36241000000000001</c:v>
                </c:pt>
                <c:pt idx="3462">
                  <c:v>-0.33946999999999999</c:v>
                </c:pt>
                <c:pt idx="3463">
                  <c:v>-0.31123000000000001</c:v>
                </c:pt>
                <c:pt idx="3464">
                  <c:v>-0.29859000000000002</c:v>
                </c:pt>
                <c:pt idx="3465">
                  <c:v>-0.31422</c:v>
                </c:pt>
                <c:pt idx="3466">
                  <c:v>-0.34094000000000002</c:v>
                </c:pt>
                <c:pt idx="3467">
                  <c:v>-0.35010000000000002</c:v>
                </c:pt>
                <c:pt idx="3468">
                  <c:v>-0.33571000000000001</c:v>
                </c:pt>
                <c:pt idx="3469">
                  <c:v>-0.31528</c:v>
                </c:pt>
                <c:pt idx="3470">
                  <c:v>-0.29924000000000001</c:v>
                </c:pt>
                <c:pt idx="3471">
                  <c:v>-0.27809</c:v>
                </c:pt>
                <c:pt idx="3472">
                  <c:v>-0.24413000000000001</c:v>
                </c:pt>
                <c:pt idx="3473">
                  <c:v>-0.20730000000000001</c:v>
                </c:pt>
                <c:pt idx="3474">
                  <c:v>-0.17821999999999999</c:v>
                </c:pt>
                <c:pt idx="3475">
                  <c:v>-0.15054999999999999</c:v>
                </c:pt>
                <c:pt idx="3476">
                  <c:v>-0.1157</c:v>
                </c:pt>
                <c:pt idx="3477">
                  <c:v>-8.4214999999999998E-2</c:v>
                </c:pt>
                <c:pt idx="3478">
                  <c:v>-7.4966000000000005E-2</c:v>
                </c:pt>
                <c:pt idx="3479">
                  <c:v>-8.838E-2</c:v>
                </c:pt>
                <c:pt idx="3480">
                  <c:v>-0.10732</c:v>
                </c:pt>
                <c:pt idx="3481">
                  <c:v>-0.12181</c:v>
                </c:pt>
                <c:pt idx="3482">
                  <c:v>-0.13616</c:v>
                </c:pt>
                <c:pt idx="3483">
                  <c:v>-0.15160999999999999</c:v>
                </c:pt>
                <c:pt idx="3484">
                  <c:v>-0.15895000000000001</c:v>
                </c:pt>
                <c:pt idx="3485">
                  <c:v>-0.15251000000000001</c:v>
                </c:pt>
                <c:pt idx="3486">
                  <c:v>-0.13808999999999999</c:v>
                </c:pt>
                <c:pt idx="3487">
                  <c:v>-0.12204</c:v>
                </c:pt>
                <c:pt idx="3488">
                  <c:v>-0.10443</c:v>
                </c:pt>
                <c:pt idx="3489">
                  <c:v>-8.9080999999999994E-2</c:v>
                </c:pt>
                <c:pt idx="3490">
                  <c:v>-8.9470999999999995E-2</c:v>
                </c:pt>
                <c:pt idx="3491">
                  <c:v>-0.11565</c:v>
                </c:pt>
                <c:pt idx="3492">
                  <c:v>-0.16026000000000001</c:v>
                </c:pt>
                <c:pt idx="3493">
                  <c:v>-0.20352999999999999</c:v>
                </c:pt>
                <c:pt idx="3494">
                  <c:v>-0.22894999999999999</c:v>
                </c:pt>
                <c:pt idx="3495">
                  <c:v>-0.23244000000000001</c:v>
                </c:pt>
                <c:pt idx="3496">
                  <c:v>-0.2218</c:v>
                </c:pt>
                <c:pt idx="3497">
                  <c:v>-0.20926</c:v>
                </c:pt>
                <c:pt idx="3498">
                  <c:v>-0.19966999999999999</c:v>
                </c:pt>
                <c:pt idx="3499">
                  <c:v>-0.18540000000000001</c:v>
                </c:pt>
                <c:pt idx="3500">
                  <c:v>-0.15881000000000001</c:v>
                </c:pt>
                <c:pt idx="3501">
                  <c:v>-0.12716</c:v>
                </c:pt>
                <c:pt idx="3502">
                  <c:v>-0.10390000000000001</c:v>
                </c:pt>
                <c:pt idx="3503">
                  <c:v>-8.6274000000000003E-2</c:v>
                </c:pt>
                <c:pt idx="3504">
                  <c:v>-5.7889000000000003E-2</c:v>
                </c:pt>
                <c:pt idx="3505">
                  <c:v>-1.8758E-2</c:v>
                </c:pt>
                <c:pt idx="3506">
                  <c:v>5.3441000000000001E-3</c:v>
                </c:pt>
                <c:pt idx="3507">
                  <c:v>-3.1051999999999998E-3</c:v>
                </c:pt>
                <c:pt idx="3508">
                  <c:v>-2.3994999999999999E-2</c:v>
                </c:pt>
                <c:pt idx="3509">
                  <c:v>-2.3074000000000001E-2</c:v>
                </c:pt>
                <c:pt idx="3510">
                  <c:v>2.5431999999999998E-3</c:v>
                </c:pt>
                <c:pt idx="3511">
                  <c:v>2.3316E-2</c:v>
                </c:pt>
                <c:pt idx="3512">
                  <c:v>2.0712999999999999E-2</c:v>
                </c:pt>
                <c:pt idx="3513">
                  <c:v>9.8382999999999995E-3</c:v>
                </c:pt>
                <c:pt idx="3514">
                  <c:v>1.1325999999999999E-2</c:v>
                </c:pt>
                <c:pt idx="3515">
                  <c:v>1.9630000000000002E-2</c:v>
                </c:pt>
                <c:pt idx="3516">
                  <c:v>1.5119E-2</c:v>
                </c:pt>
                <c:pt idx="3517">
                  <c:v>-2.1857999999999999E-3</c:v>
                </c:pt>
                <c:pt idx="3518">
                  <c:v>-8.9789999999999991E-3</c:v>
                </c:pt>
                <c:pt idx="3519">
                  <c:v>1.1649E-2</c:v>
                </c:pt>
                <c:pt idx="3520">
                  <c:v>5.0268E-2</c:v>
                </c:pt>
                <c:pt idx="3521">
                  <c:v>8.3835999999999994E-2</c:v>
                </c:pt>
                <c:pt idx="3522">
                  <c:v>9.8572999999999994E-2</c:v>
                </c:pt>
                <c:pt idx="3523">
                  <c:v>9.6414E-2</c:v>
                </c:pt>
                <c:pt idx="3524">
                  <c:v>8.7589E-2</c:v>
                </c:pt>
                <c:pt idx="3525">
                  <c:v>8.3266000000000007E-2</c:v>
                </c:pt>
                <c:pt idx="3526">
                  <c:v>8.9926000000000006E-2</c:v>
                </c:pt>
                <c:pt idx="3527">
                  <c:v>0.10440000000000001</c:v>
                </c:pt>
                <c:pt idx="3528">
                  <c:v>0.11761000000000001</c:v>
                </c:pt>
                <c:pt idx="3529">
                  <c:v>0.12717999999999999</c:v>
                </c:pt>
                <c:pt idx="3530">
                  <c:v>0.14036999999999999</c:v>
                </c:pt>
                <c:pt idx="3531">
                  <c:v>0.15789</c:v>
                </c:pt>
                <c:pt idx="3532">
                  <c:v>0.16241</c:v>
                </c:pt>
                <c:pt idx="3533">
                  <c:v>0.13666</c:v>
                </c:pt>
                <c:pt idx="3534">
                  <c:v>9.2093999999999995E-2</c:v>
                </c:pt>
                <c:pt idx="3535">
                  <c:v>6.5734000000000001E-2</c:v>
                </c:pt>
                <c:pt idx="3536">
                  <c:v>8.3773E-2</c:v>
                </c:pt>
                <c:pt idx="3537">
                  <c:v>0.13697999999999999</c:v>
                </c:pt>
                <c:pt idx="3538">
                  <c:v>0.19478999999999999</c:v>
                </c:pt>
                <c:pt idx="3539">
                  <c:v>0.23272000000000001</c:v>
                </c:pt>
                <c:pt idx="3540">
                  <c:v>0.24095</c:v>
                </c:pt>
                <c:pt idx="3541">
                  <c:v>0.21948999999999999</c:v>
                </c:pt>
                <c:pt idx="3542">
                  <c:v>0.17888000000000001</c:v>
                </c:pt>
                <c:pt idx="3543">
                  <c:v>0.14111000000000001</c:v>
                </c:pt>
                <c:pt idx="3544">
                  <c:v>0.12744</c:v>
                </c:pt>
                <c:pt idx="3545">
                  <c:v>0.14283999999999999</c:v>
                </c:pt>
                <c:pt idx="3546">
                  <c:v>0.17585000000000001</c:v>
                </c:pt>
                <c:pt idx="3547">
                  <c:v>0.20988999999999999</c:v>
                </c:pt>
                <c:pt idx="3548">
                  <c:v>0.23027</c:v>
                </c:pt>
                <c:pt idx="3549">
                  <c:v>0.22789000000000001</c:v>
                </c:pt>
                <c:pt idx="3550">
                  <c:v>0.20663000000000001</c:v>
                </c:pt>
                <c:pt idx="3551">
                  <c:v>0.18481</c:v>
                </c:pt>
                <c:pt idx="3552">
                  <c:v>0.17931</c:v>
                </c:pt>
                <c:pt idx="3553">
                  <c:v>0.18812000000000001</c:v>
                </c:pt>
                <c:pt idx="3554">
                  <c:v>0.19481999999999999</c:v>
                </c:pt>
                <c:pt idx="3555">
                  <c:v>0.18745000000000001</c:v>
                </c:pt>
                <c:pt idx="3556">
                  <c:v>0.16535</c:v>
                </c:pt>
                <c:pt idx="3557">
                  <c:v>0.13192999999999999</c:v>
                </c:pt>
                <c:pt idx="3558">
                  <c:v>9.3761999999999998E-2</c:v>
                </c:pt>
                <c:pt idx="3559">
                  <c:v>6.7216999999999999E-2</c:v>
                </c:pt>
                <c:pt idx="3560">
                  <c:v>7.1865999999999999E-2</c:v>
                </c:pt>
                <c:pt idx="3561">
                  <c:v>0.11069</c:v>
                </c:pt>
                <c:pt idx="3562">
                  <c:v>0.16453999999999999</c:v>
                </c:pt>
                <c:pt idx="3563">
                  <c:v>0.21109</c:v>
                </c:pt>
                <c:pt idx="3564">
                  <c:v>0.24221999999999999</c:v>
                </c:pt>
                <c:pt idx="3565">
                  <c:v>0.25928000000000001</c:v>
                </c:pt>
                <c:pt idx="3566">
                  <c:v>0.26182</c:v>
                </c:pt>
                <c:pt idx="3567">
                  <c:v>0.25146000000000002</c:v>
                </c:pt>
                <c:pt idx="3568">
                  <c:v>0.24112</c:v>
                </c:pt>
                <c:pt idx="3569">
                  <c:v>0.24696000000000001</c:v>
                </c:pt>
                <c:pt idx="3570">
                  <c:v>0.26841999999999999</c:v>
                </c:pt>
                <c:pt idx="3571">
                  <c:v>0.28516000000000002</c:v>
                </c:pt>
                <c:pt idx="3572">
                  <c:v>0.27938000000000002</c:v>
                </c:pt>
                <c:pt idx="3573">
                  <c:v>0.25727</c:v>
                </c:pt>
                <c:pt idx="3574">
                  <c:v>0.24207000000000001</c:v>
                </c:pt>
                <c:pt idx="3575">
                  <c:v>0.2465</c:v>
                </c:pt>
                <c:pt idx="3576">
                  <c:v>0.25841999999999998</c:v>
                </c:pt>
                <c:pt idx="3577">
                  <c:v>0.25756000000000001</c:v>
                </c:pt>
                <c:pt idx="3578">
                  <c:v>0.24204999999999999</c:v>
                </c:pt>
                <c:pt idx="3579">
                  <c:v>0.23116999999999999</c:v>
                </c:pt>
                <c:pt idx="3580">
                  <c:v>0.24177999999999999</c:v>
                </c:pt>
                <c:pt idx="3581">
                  <c:v>0.26938000000000001</c:v>
                </c:pt>
                <c:pt idx="3582">
                  <c:v>0.29627999999999999</c:v>
                </c:pt>
                <c:pt idx="3583">
                  <c:v>0.31254999999999999</c:v>
                </c:pt>
                <c:pt idx="3584">
                  <c:v>0.32296999999999998</c:v>
                </c:pt>
                <c:pt idx="3585">
                  <c:v>0.33745000000000003</c:v>
                </c:pt>
                <c:pt idx="3586">
                  <c:v>0.36276999999999998</c:v>
                </c:pt>
                <c:pt idx="3587">
                  <c:v>0.40228999999999998</c:v>
                </c:pt>
                <c:pt idx="3588">
                  <c:v>0.45372000000000001</c:v>
                </c:pt>
                <c:pt idx="3589">
                  <c:v>0.50327999999999995</c:v>
                </c:pt>
                <c:pt idx="3590">
                  <c:v>0.52937999999999996</c:v>
                </c:pt>
                <c:pt idx="3591">
                  <c:v>0.52048000000000005</c:v>
                </c:pt>
                <c:pt idx="3592">
                  <c:v>0.48925999999999997</c:v>
                </c:pt>
                <c:pt idx="3593">
                  <c:v>0.46367000000000003</c:v>
                </c:pt>
                <c:pt idx="3594">
                  <c:v>0.46084000000000003</c:v>
                </c:pt>
                <c:pt idx="3595">
                  <c:v>0.47115000000000001</c:v>
                </c:pt>
                <c:pt idx="3596">
                  <c:v>0.46965000000000001</c:v>
                </c:pt>
                <c:pt idx="3597">
                  <c:v>0.44159999999999999</c:v>
                </c:pt>
                <c:pt idx="3598">
                  <c:v>0.39412999999999998</c:v>
                </c:pt>
                <c:pt idx="3599">
                  <c:v>0.34487000000000001</c:v>
                </c:pt>
                <c:pt idx="3600">
                  <c:v>0.30608000000000002</c:v>
                </c:pt>
                <c:pt idx="3601">
                  <c:v>0.28231000000000001</c:v>
                </c:pt>
                <c:pt idx="3602">
                  <c:v>0.27524999999999999</c:v>
                </c:pt>
                <c:pt idx="3603">
                  <c:v>0.28094000000000002</c:v>
                </c:pt>
                <c:pt idx="3604">
                  <c:v>0.28565000000000002</c:v>
                </c:pt>
                <c:pt idx="3605">
                  <c:v>0.27585999999999999</c:v>
                </c:pt>
                <c:pt idx="3606">
                  <c:v>0.25367000000000001</c:v>
                </c:pt>
                <c:pt idx="3607">
                  <c:v>0.23257</c:v>
                </c:pt>
                <c:pt idx="3608">
                  <c:v>0.21671000000000001</c:v>
                </c:pt>
                <c:pt idx="3609">
                  <c:v>0.19669</c:v>
                </c:pt>
                <c:pt idx="3610">
                  <c:v>0.17080999999999999</c:v>
                </c:pt>
                <c:pt idx="3611">
                  <c:v>0.15698999999999999</c:v>
                </c:pt>
                <c:pt idx="3612">
                  <c:v>0.17216999999999999</c:v>
                </c:pt>
                <c:pt idx="3613">
                  <c:v>0.20874999999999999</c:v>
                </c:pt>
                <c:pt idx="3614">
                  <c:v>0.24435999999999999</c:v>
                </c:pt>
                <c:pt idx="3615">
                  <c:v>0.26922000000000001</c:v>
                </c:pt>
                <c:pt idx="3616">
                  <c:v>0.28964000000000001</c:v>
                </c:pt>
                <c:pt idx="3617">
                  <c:v>0.30813000000000001</c:v>
                </c:pt>
                <c:pt idx="3618">
                  <c:v>0.31747999999999998</c:v>
                </c:pt>
                <c:pt idx="3619">
                  <c:v>0.31895000000000001</c:v>
                </c:pt>
                <c:pt idx="3620">
                  <c:v>0.33146999999999999</c:v>
                </c:pt>
                <c:pt idx="3621">
                  <c:v>0.37084</c:v>
                </c:pt>
                <c:pt idx="3622">
                  <c:v>0.42531999999999998</c:v>
                </c:pt>
                <c:pt idx="3623">
                  <c:v>0.46328999999999998</c:v>
                </c:pt>
                <c:pt idx="3624">
                  <c:v>0.46726000000000001</c:v>
                </c:pt>
                <c:pt idx="3625">
                  <c:v>0.45446999999999999</c:v>
                </c:pt>
                <c:pt idx="3626">
                  <c:v>0.45828000000000002</c:v>
                </c:pt>
                <c:pt idx="3627">
                  <c:v>0.48985000000000001</c:v>
                </c:pt>
                <c:pt idx="3628">
                  <c:v>0.52456999999999998</c:v>
                </c:pt>
                <c:pt idx="3629">
                  <c:v>0.53227999999999998</c:v>
                </c:pt>
                <c:pt idx="3630">
                  <c:v>0.51541000000000003</c:v>
                </c:pt>
                <c:pt idx="3631">
                  <c:v>0.50461</c:v>
                </c:pt>
                <c:pt idx="3632">
                  <c:v>0.51549</c:v>
                </c:pt>
                <c:pt idx="3633">
                  <c:v>0.52659999999999996</c:v>
                </c:pt>
                <c:pt idx="3634">
                  <c:v>0.51200000000000001</c:v>
                </c:pt>
                <c:pt idx="3635">
                  <c:v>0.48170000000000002</c:v>
                </c:pt>
                <c:pt idx="3636">
                  <c:v>0.46927000000000002</c:v>
                </c:pt>
                <c:pt idx="3637">
                  <c:v>0.48349999999999999</c:v>
                </c:pt>
                <c:pt idx="3638">
                  <c:v>0.49469999999999997</c:v>
                </c:pt>
                <c:pt idx="3639">
                  <c:v>0.47474</c:v>
                </c:pt>
                <c:pt idx="3640">
                  <c:v>0.43264000000000002</c:v>
                </c:pt>
                <c:pt idx="3641">
                  <c:v>0.39998</c:v>
                </c:pt>
                <c:pt idx="3642">
                  <c:v>0.39328999999999997</c:v>
                </c:pt>
                <c:pt idx="3643">
                  <c:v>0.40397</c:v>
                </c:pt>
                <c:pt idx="3644">
                  <c:v>0.41707</c:v>
                </c:pt>
                <c:pt idx="3645">
                  <c:v>0.42593999999999999</c:v>
                </c:pt>
                <c:pt idx="3646">
                  <c:v>0.43019000000000002</c:v>
                </c:pt>
                <c:pt idx="3647">
                  <c:v>0.43153000000000002</c:v>
                </c:pt>
                <c:pt idx="3648">
                  <c:v>0.43353000000000003</c:v>
                </c:pt>
                <c:pt idx="3649">
                  <c:v>0.43752000000000002</c:v>
                </c:pt>
                <c:pt idx="3650">
                  <c:v>0.43676999999999999</c:v>
                </c:pt>
                <c:pt idx="3651">
                  <c:v>0.42246</c:v>
                </c:pt>
                <c:pt idx="3652">
                  <c:v>0.39804</c:v>
                </c:pt>
                <c:pt idx="3653">
                  <c:v>0.37956000000000001</c:v>
                </c:pt>
                <c:pt idx="3654">
                  <c:v>0.3755</c:v>
                </c:pt>
                <c:pt idx="3655">
                  <c:v>0.37218000000000001</c:v>
                </c:pt>
                <c:pt idx="3656">
                  <c:v>0.34910000000000002</c:v>
                </c:pt>
                <c:pt idx="3657">
                  <c:v>0.30747000000000002</c:v>
                </c:pt>
                <c:pt idx="3658">
                  <c:v>0.27251999999999998</c:v>
                </c:pt>
                <c:pt idx="3659">
                  <c:v>0.26358999999999999</c:v>
                </c:pt>
                <c:pt idx="3660">
                  <c:v>0.27212999999999998</c:v>
                </c:pt>
                <c:pt idx="3661">
                  <c:v>0.27828999999999998</c:v>
                </c:pt>
                <c:pt idx="3662">
                  <c:v>0.28050000000000003</c:v>
                </c:pt>
                <c:pt idx="3663">
                  <c:v>0.29288999999999998</c:v>
                </c:pt>
                <c:pt idx="3664">
                  <c:v>0.31557000000000002</c:v>
                </c:pt>
                <c:pt idx="3665">
                  <c:v>0.32640000000000002</c:v>
                </c:pt>
                <c:pt idx="3666">
                  <c:v>0.31052999999999997</c:v>
                </c:pt>
                <c:pt idx="3667">
                  <c:v>0.28305000000000002</c:v>
                </c:pt>
                <c:pt idx="3668">
                  <c:v>0.26874999999999999</c:v>
                </c:pt>
                <c:pt idx="3669">
                  <c:v>0.26899000000000001</c:v>
                </c:pt>
                <c:pt idx="3670">
                  <c:v>0.26368000000000003</c:v>
                </c:pt>
                <c:pt idx="3671">
                  <c:v>0.24021999999999999</c:v>
                </c:pt>
                <c:pt idx="3672">
                  <c:v>0.20391999999999999</c:v>
                </c:pt>
                <c:pt idx="3673">
                  <c:v>0.16173000000000001</c:v>
                </c:pt>
                <c:pt idx="3674">
                  <c:v>0.11383</c:v>
                </c:pt>
                <c:pt idx="3675">
                  <c:v>6.4756999999999995E-2</c:v>
                </c:pt>
                <c:pt idx="3676">
                  <c:v>2.5572000000000001E-2</c:v>
                </c:pt>
                <c:pt idx="3677">
                  <c:v>-3.4215999999999999E-3</c:v>
                </c:pt>
                <c:pt idx="3678">
                  <c:v>-3.7859999999999998E-2</c:v>
                </c:pt>
                <c:pt idx="3679">
                  <c:v>-8.5349999999999995E-2</c:v>
                </c:pt>
                <c:pt idx="3680">
                  <c:v>-0.12687999999999999</c:v>
                </c:pt>
                <c:pt idx="3681">
                  <c:v>-0.13694000000000001</c:v>
                </c:pt>
                <c:pt idx="3682">
                  <c:v>-0.11672</c:v>
                </c:pt>
                <c:pt idx="3683">
                  <c:v>-9.2196E-2</c:v>
                </c:pt>
                <c:pt idx="3684">
                  <c:v>-7.9891000000000004E-2</c:v>
                </c:pt>
                <c:pt idx="3685">
                  <c:v>-6.9205000000000003E-2</c:v>
                </c:pt>
                <c:pt idx="3686">
                  <c:v>-4.2342999999999999E-2</c:v>
                </c:pt>
                <c:pt idx="3687">
                  <c:v>7.8503999999999998E-4</c:v>
                </c:pt>
                <c:pt idx="3688">
                  <c:v>4.5420000000000002E-2</c:v>
                </c:pt>
                <c:pt idx="3689">
                  <c:v>8.0859E-2</c:v>
                </c:pt>
                <c:pt idx="3690">
                  <c:v>0.10649</c:v>
                </c:pt>
                <c:pt idx="3691">
                  <c:v>0.12389</c:v>
                </c:pt>
                <c:pt idx="3692">
                  <c:v>0.13420000000000001</c:v>
                </c:pt>
                <c:pt idx="3693">
                  <c:v>0.14302999999999999</c:v>
                </c:pt>
                <c:pt idx="3694">
                  <c:v>0.15665999999999999</c:v>
                </c:pt>
                <c:pt idx="3695">
                  <c:v>0.16979</c:v>
                </c:pt>
                <c:pt idx="3696">
                  <c:v>0.16697000000000001</c:v>
                </c:pt>
                <c:pt idx="3697">
                  <c:v>0.14359</c:v>
                </c:pt>
                <c:pt idx="3698">
                  <c:v>0.1179</c:v>
                </c:pt>
                <c:pt idx="3699">
                  <c:v>0.11070000000000001</c:v>
                </c:pt>
                <c:pt idx="3700">
                  <c:v>0.11666</c:v>
                </c:pt>
                <c:pt idx="3701">
                  <c:v>0.10915999999999999</c:v>
                </c:pt>
                <c:pt idx="3702">
                  <c:v>7.5991000000000003E-2</c:v>
                </c:pt>
                <c:pt idx="3703">
                  <c:v>3.8135000000000002E-2</c:v>
                </c:pt>
                <c:pt idx="3704">
                  <c:v>2.7659E-2</c:v>
                </c:pt>
                <c:pt idx="3705">
                  <c:v>5.6694000000000001E-2</c:v>
                </c:pt>
                <c:pt idx="3706">
                  <c:v>0.11434</c:v>
                </c:pt>
                <c:pt idx="3707">
                  <c:v>0.18293000000000001</c:v>
                </c:pt>
                <c:pt idx="3708">
                  <c:v>0.24621999999999999</c:v>
                </c:pt>
                <c:pt idx="3709">
                  <c:v>0.2903</c:v>
                </c:pt>
                <c:pt idx="3710">
                  <c:v>0.31302999999999997</c:v>
                </c:pt>
                <c:pt idx="3711">
                  <c:v>0.33130999999999999</c:v>
                </c:pt>
                <c:pt idx="3712">
                  <c:v>0.36520000000000002</c:v>
                </c:pt>
                <c:pt idx="3713">
                  <c:v>0.41297</c:v>
                </c:pt>
                <c:pt idx="3714">
                  <c:v>0.45311000000000001</c:v>
                </c:pt>
                <c:pt idx="3715">
                  <c:v>0.47299000000000002</c:v>
                </c:pt>
                <c:pt idx="3716">
                  <c:v>0.48430000000000001</c:v>
                </c:pt>
                <c:pt idx="3717">
                  <c:v>0.50648000000000004</c:v>
                </c:pt>
                <c:pt idx="3718">
                  <c:v>0.54498000000000002</c:v>
                </c:pt>
                <c:pt idx="3719">
                  <c:v>0.59114999999999995</c:v>
                </c:pt>
                <c:pt idx="3720">
                  <c:v>0.63461999999999996</c:v>
                </c:pt>
                <c:pt idx="3721">
                  <c:v>0.66966000000000003</c:v>
                </c:pt>
                <c:pt idx="3722">
                  <c:v>0.69525999999999999</c:v>
                </c:pt>
                <c:pt idx="3723">
                  <c:v>0.71409999999999996</c:v>
                </c:pt>
                <c:pt idx="3724">
                  <c:v>0.72692000000000001</c:v>
                </c:pt>
                <c:pt idx="3725">
                  <c:v>0.72677000000000003</c:v>
                </c:pt>
                <c:pt idx="3726">
                  <c:v>0.70667999999999997</c:v>
                </c:pt>
                <c:pt idx="3727">
                  <c:v>0.67373000000000005</c:v>
                </c:pt>
                <c:pt idx="3728">
                  <c:v>0.64405000000000001</c:v>
                </c:pt>
                <c:pt idx="3729">
                  <c:v>0.62112999999999996</c:v>
                </c:pt>
                <c:pt idx="3730">
                  <c:v>0.59336</c:v>
                </c:pt>
                <c:pt idx="3731">
                  <c:v>0.55976999999999999</c:v>
                </c:pt>
                <c:pt idx="3732">
                  <c:v>0.54085000000000005</c:v>
                </c:pt>
                <c:pt idx="3733">
                  <c:v>0.54962</c:v>
                </c:pt>
                <c:pt idx="3734">
                  <c:v>0.56630000000000003</c:v>
                </c:pt>
                <c:pt idx="3735">
                  <c:v>0.56166000000000005</c:v>
                </c:pt>
                <c:pt idx="3736">
                  <c:v>0.53681000000000001</c:v>
                </c:pt>
                <c:pt idx="3737">
                  <c:v>0.51726000000000005</c:v>
                </c:pt>
                <c:pt idx="3738">
                  <c:v>0.51246999999999998</c:v>
                </c:pt>
                <c:pt idx="3739">
                  <c:v>0.50682000000000005</c:v>
                </c:pt>
                <c:pt idx="3740">
                  <c:v>0.49335000000000001</c:v>
                </c:pt>
                <c:pt idx="3741">
                  <c:v>0.48968</c:v>
                </c:pt>
                <c:pt idx="3742">
                  <c:v>0.50753000000000004</c:v>
                </c:pt>
                <c:pt idx="3743">
                  <c:v>0.52734999999999999</c:v>
                </c:pt>
                <c:pt idx="3744">
                  <c:v>0.52170000000000005</c:v>
                </c:pt>
                <c:pt idx="3745">
                  <c:v>0.49113000000000001</c:v>
                </c:pt>
                <c:pt idx="3746">
                  <c:v>0.45846999999999999</c:v>
                </c:pt>
                <c:pt idx="3747">
                  <c:v>0.43576999999999999</c:v>
                </c:pt>
                <c:pt idx="3748">
                  <c:v>0.41687000000000002</c:v>
                </c:pt>
                <c:pt idx="3749">
                  <c:v>0.39996999999999999</c:v>
                </c:pt>
                <c:pt idx="3750">
                  <c:v>0.39679999999999999</c:v>
                </c:pt>
                <c:pt idx="3751">
                  <c:v>0.41387000000000002</c:v>
                </c:pt>
                <c:pt idx="3752">
                  <c:v>0.43966</c:v>
                </c:pt>
                <c:pt idx="3753">
                  <c:v>0.45854</c:v>
                </c:pt>
                <c:pt idx="3754">
                  <c:v>0.46721000000000001</c:v>
                </c:pt>
                <c:pt idx="3755">
                  <c:v>0.46954000000000001</c:v>
                </c:pt>
                <c:pt idx="3756">
                  <c:v>0.46428999999999998</c:v>
                </c:pt>
                <c:pt idx="3757">
                  <c:v>0.44906000000000001</c:v>
                </c:pt>
                <c:pt idx="3758">
                  <c:v>0.43139</c:v>
                </c:pt>
                <c:pt idx="3759">
                  <c:v>0.42359000000000002</c:v>
                </c:pt>
                <c:pt idx="3760">
                  <c:v>0.42592000000000002</c:v>
                </c:pt>
                <c:pt idx="3761">
                  <c:v>0.42397000000000001</c:v>
                </c:pt>
                <c:pt idx="3762">
                  <c:v>0.40521000000000001</c:v>
                </c:pt>
                <c:pt idx="3763">
                  <c:v>0.37059999999999998</c:v>
                </c:pt>
                <c:pt idx="3764">
                  <c:v>0.32783000000000001</c:v>
                </c:pt>
                <c:pt idx="3765">
                  <c:v>0.28210000000000002</c:v>
                </c:pt>
                <c:pt idx="3766">
                  <c:v>0.23998</c:v>
                </c:pt>
                <c:pt idx="3767">
                  <c:v>0.21357000000000001</c:v>
                </c:pt>
                <c:pt idx="3768">
                  <c:v>0.20904</c:v>
                </c:pt>
                <c:pt idx="3769">
                  <c:v>0.21271000000000001</c:v>
                </c:pt>
                <c:pt idx="3770">
                  <c:v>0.19969000000000001</c:v>
                </c:pt>
                <c:pt idx="3771">
                  <c:v>0.15936</c:v>
                </c:pt>
                <c:pt idx="3772">
                  <c:v>0.10494000000000001</c:v>
                </c:pt>
                <c:pt idx="3773">
                  <c:v>5.5631E-2</c:v>
                </c:pt>
                <c:pt idx="3774">
                  <c:v>1.7707000000000001E-2</c:v>
                </c:pt>
                <c:pt idx="3775">
                  <c:v>-1.3072E-2</c:v>
                </c:pt>
                <c:pt idx="3776">
                  <c:v>-3.9286000000000001E-2</c:v>
                </c:pt>
                <c:pt idx="3777">
                  <c:v>-6.0680999999999999E-2</c:v>
                </c:pt>
                <c:pt idx="3778">
                  <c:v>-7.9754000000000005E-2</c:v>
                </c:pt>
                <c:pt idx="3779">
                  <c:v>-9.8872000000000002E-2</c:v>
                </c:pt>
                <c:pt idx="3780">
                  <c:v>-0.11366999999999999</c:v>
                </c:pt>
                <c:pt idx="3781">
                  <c:v>-0.11849</c:v>
                </c:pt>
                <c:pt idx="3782">
                  <c:v>-0.11887</c:v>
                </c:pt>
                <c:pt idx="3783">
                  <c:v>-0.12948000000000001</c:v>
                </c:pt>
                <c:pt idx="3784">
                  <c:v>-0.15487000000000001</c:v>
                </c:pt>
                <c:pt idx="3785">
                  <c:v>-0.17829999999999999</c:v>
                </c:pt>
                <c:pt idx="3786">
                  <c:v>-0.17610000000000001</c:v>
                </c:pt>
                <c:pt idx="3787">
                  <c:v>-0.14232</c:v>
                </c:pt>
                <c:pt idx="3788">
                  <c:v>-9.5494999999999997E-2</c:v>
                </c:pt>
                <c:pt idx="3789">
                  <c:v>-6.1635000000000002E-2</c:v>
                </c:pt>
                <c:pt idx="3790">
                  <c:v>-5.3686999999999999E-2</c:v>
                </c:pt>
                <c:pt idx="3791">
                  <c:v>-6.6582000000000002E-2</c:v>
                </c:pt>
                <c:pt idx="3792">
                  <c:v>-8.6530999999999997E-2</c:v>
                </c:pt>
                <c:pt idx="3793">
                  <c:v>-0.10092</c:v>
                </c:pt>
                <c:pt idx="3794">
                  <c:v>-0.10262</c:v>
                </c:pt>
                <c:pt idx="3795">
                  <c:v>-9.2351000000000003E-2</c:v>
                </c:pt>
                <c:pt idx="3796">
                  <c:v>-7.9332E-2</c:v>
                </c:pt>
                <c:pt idx="3797">
                  <c:v>-7.4071999999999999E-2</c:v>
                </c:pt>
                <c:pt idx="3798">
                  <c:v>-7.6330999999999996E-2</c:v>
                </c:pt>
                <c:pt idx="3799">
                  <c:v>-7.4459999999999998E-2</c:v>
                </c:pt>
                <c:pt idx="3800">
                  <c:v>-6.1511000000000003E-2</c:v>
                </c:pt>
                <c:pt idx="3801">
                  <c:v>-4.7482000000000003E-2</c:v>
                </c:pt>
                <c:pt idx="3802">
                  <c:v>-4.7895E-2</c:v>
                </c:pt>
                <c:pt idx="3803">
                  <c:v>-6.2647999999999995E-2</c:v>
                </c:pt>
                <c:pt idx="3804">
                  <c:v>-7.5128E-2</c:v>
                </c:pt>
                <c:pt idx="3805">
                  <c:v>-7.2184999999999999E-2</c:v>
                </c:pt>
                <c:pt idx="3806">
                  <c:v>-5.6076000000000001E-2</c:v>
                </c:pt>
                <c:pt idx="3807">
                  <c:v>-3.5776000000000002E-2</c:v>
                </c:pt>
                <c:pt idx="3808">
                  <c:v>-1.6929E-2</c:v>
                </c:pt>
                <c:pt idx="3809">
                  <c:v>-4.6619000000000001E-3</c:v>
                </c:pt>
                <c:pt idx="3810">
                  <c:v>-6.3279E-3</c:v>
                </c:pt>
                <c:pt idx="3811">
                  <c:v>-2.2741999999999998E-2</c:v>
                </c:pt>
                <c:pt idx="3812">
                  <c:v>-4.1305000000000001E-2</c:v>
                </c:pt>
                <c:pt idx="3813">
                  <c:v>-4.5464999999999998E-2</c:v>
                </c:pt>
                <c:pt idx="3814">
                  <c:v>-2.9968999999999999E-2</c:v>
                </c:pt>
                <c:pt idx="3815">
                  <c:v>-3.5287000000000001E-3</c:v>
                </c:pt>
                <c:pt idx="3816">
                  <c:v>2.0732E-2</c:v>
                </c:pt>
                <c:pt idx="3817">
                  <c:v>3.4685000000000001E-2</c:v>
                </c:pt>
                <c:pt idx="3818">
                  <c:v>3.8851999999999998E-2</c:v>
                </c:pt>
                <c:pt idx="3819">
                  <c:v>3.9809999999999998E-2</c:v>
                </c:pt>
                <c:pt idx="3820">
                  <c:v>4.1161999999999997E-2</c:v>
                </c:pt>
                <c:pt idx="3821">
                  <c:v>3.6541999999999998E-2</c:v>
                </c:pt>
                <c:pt idx="3822">
                  <c:v>1.7389000000000002E-2</c:v>
                </c:pt>
                <c:pt idx="3823">
                  <c:v>-1.1134E-2</c:v>
                </c:pt>
                <c:pt idx="3824">
                  <c:v>-3.0272E-2</c:v>
                </c:pt>
                <c:pt idx="3825">
                  <c:v>-2.8080999999999998E-2</c:v>
                </c:pt>
                <c:pt idx="3826">
                  <c:v>-1.2245000000000001E-2</c:v>
                </c:pt>
                <c:pt idx="3827">
                  <c:v>3.3024E-3</c:v>
                </c:pt>
                <c:pt idx="3828">
                  <c:v>1.7736999999999999E-2</c:v>
                </c:pt>
                <c:pt idx="3829">
                  <c:v>4.1373E-2</c:v>
                </c:pt>
                <c:pt idx="3830">
                  <c:v>7.7737000000000001E-2</c:v>
                </c:pt>
                <c:pt idx="3831">
                  <c:v>0.11464000000000001</c:v>
                </c:pt>
                <c:pt idx="3832">
                  <c:v>0.13342999999999999</c:v>
                </c:pt>
                <c:pt idx="3833">
                  <c:v>0.12676000000000001</c:v>
                </c:pt>
                <c:pt idx="3834">
                  <c:v>0.11083999999999999</c:v>
                </c:pt>
                <c:pt idx="3835">
                  <c:v>0.11816</c:v>
                </c:pt>
                <c:pt idx="3836">
                  <c:v>0.16722999999999999</c:v>
                </c:pt>
                <c:pt idx="3837">
                  <c:v>0.23613000000000001</c:v>
                </c:pt>
                <c:pt idx="3838">
                  <c:v>0.27776000000000001</c:v>
                </c:pt>
                <c:pt idx="3839">
                  <c:v>0.26791999999999999</c:v>
                </c:pt>
                <c:pt idx="3840">
                  <c:v>0.2278</c:v>
                </c:pt>
                <c:pt idx="3841">
                  <c:v>0.19311</c:v>
                </c:pt>
                <c:pt idx="3842">
                  <c:v>0.17538999999999999</c:v>
                </c:pt>
                <c:pt idx="3843">
                  <c:v>0.16661999999999999</c:v>
                </c:pt>
                <c:pt idx="3844">
                  <c:v>0.16663</c:v>
                </c:pt>
                <c:pt idx="3845">
                  <c:v>0.18356</c:v>
                </c:pt>
                <c:pt idx="3846">
                  <c:v>0.21217</c:v>
                </c:pt>
                <c:pt idx="3847">
                  <c:v>0.23363</c:v>
                </c:pt>
                <c:pt idx="3848">
                  <c:v>0.23932</c:v>
                </c:pt>
                <c:pt idx="3849">
                  <c:v>0.23857999999999999</c:v>
                </c:pt>
                <c:pt idx="3850">
                  <c:v>0.24132000000000001</c:v>
                </c:pt>
                <c:pt idx="3851">
                  <c:v>0.24890000000000001</c:v>
                </c:pt>
                <c:pt idx="3852">
                  <c:v>0.26490999999999998</c:v>
                </c:pt>
                <c:pt idx="3853">
                  <c:v>0.29665000000000002</c:v>
                </c:pt>
                <c:pt idx="3854">
                  <c:v>0.33853</c:v>
                </c:pt>
                <c:pt idx="3855">
                  <c:v>0.37020999999999998</c:v>
                </c:pt>
                <c:pt idx="3856">
                  <c:v>0.38218000000000002</c:v>
                </c:pt>
                <c:pt idx="3857">
                  <c:v>0.39032</c:v>
                </c:pt>
                <c:pt idx="3858">
                  <c:v>0.41260999999999998</c:v>
                </c:pt>
                <c:pt idx="3859">
                  <c:v>0.44291000000000003</c:v>
                </c:pt>
                <c:pt idx="3860">
                  <c:v>0.46335999999999999</c:v>
                </c:pt>
                <c:pt idx="3861">
                  <c:v>0.47425</c:v>
                </c:pt>
                <c:pt idx="3862">
                  <c:v>0.49159000000000003</c:v>
                </c:pt>
                <c:pt idx="3863">
                  <c:v>0.51665000000000005</c:v>
                </c:pt>
                <c:pt idx="3864">
                  <c:v>0.52880000000000005</c:v>
                </c:pt>
                <c:pt idx="3865">
                  <c:v>0.51612999999999998</c:v>
                </c:pt>
                <c:pt idx="3866">
                  <c:v>0.49664000000000003</c:v>
                </c:pt>
                <c:pt idx="3867">
                  <c:v>0.49613000000000002</c:v>
                </c:pt>
                <c:pt idx="3868">
                  <c:v>0.51505999999999996</c:v>
                </c:pt>
                <c:pt idx="3869">
                  <c:v>0.53220999999999996</c:v>
                </c:pt>
                <c:pt idx="3870">
                  <c:v>0.53685000000000005</c:v>
                </c:pt>
                <c:pt idx="3871">
                  <c:v>0.54154000000000002</c:v>
                </c:pt>
                <c:pt idx="3872">
                  <c:v>0.56042999999999998</c:v>
                </c:pt>
                <c:pt idx="3873">
                  <c:v>0.58777999999999997</c:v>
                </c:pt>
                <c:pt idx="3874">
                  <c:v>0.60445000000000004</c:v>
                </c:pt>
                <c:pt idx="3875">
                  <c:v>0.59784999999999999</c:v>
                </c:pt>
                <c:pt idx="3876">
                  <c:v>0.56930999999999998</c:v>
                </c:pt>
                <c:pt idx="3877">
                  <c:v>0.52795999999999998</c:v>
                </c:pt>
                <c:pt idx="3878">
                  <c:v>0.48421999999999998</c:v>
                </c:pt>
                <c:pt idx="3879">
                  <c:v>0.44505</c:v>
                </c:pt>
                <c:pt idx="3880">
                  <c:v>0.40945999999999999</c:v>
                </c:pt>
                <c:pt idx="3881">
                  <c:v>0.37211</c:v>
                </c:pt>
                <c:pt idx="3882">
                  <c:v>0.33578000000000002</c:v>
                </c:pt>
                <c:pt idx="3883">
                  <c:v>0.31497999999999998</c:v>
                </c:pt>
                <c:pt idx="3884">
                  <c:v>0.32007000000000002</c:v>
                </c:pt>
                <c:pt idx="3885">
                  <c:v>0.34166999999999997</c:v>
                </c:pt>
                <c:pt idx="3886">
                  <c:v>0.35830000000000001</c:v>
                </c:pt>
                <c:pt idx="3887">
                  <c:v>0.35625000000000001</c:v>
                </c:pt>
                <c:pt idx="3888">
                  <c:v>0.33572000000000002</c:v>
                </c:pt>
                <c:pt idx="3889">
                  <c:v>0.30352000000000001</c:v>
                </c:pt>
                <c:pt idx="3890">
                  <c:v>0.27040999999999998</c:v>
                </c:pt>
                <c:pt idx="3891">
                  <c:v>0.25119999999999998</c:v>
                </c:pt>
                <c:pt idx="3892">
                  <c:v>0.25317000000000001</c:v>
                </c:pt>
                <c:pt idx="3893">
                  <c:v>0.26275999999999999</c:v>
                </c:pt>
                <c:pt idx="3894">
                  <c:v>0.25501000000000001</c:v>
                </c:pt>
                <c:pt idx="3895">
                  <c:v>0.21914</c:v>
                </c:pt>
                <c:pt idx="3896">
                  <c:v>0.16631000000000001</c:v>
                </c:pt>
                <c:pt idx="3897">
                  <c:v>0.11297</c:v>
                </c:pt>
                <c:pt idx="3898">
                  <c:v>6.8356E-2</c:v>
                </c:pt>
                <c:pt idx="3899">
                  <c:v>3.9170000000000003E-2</c:v>
                </c:pt>
                <c:pt idx="3900">
                  <c:v>3.0693999999999999E-2</c:v>
                </c:pt>
                <c:pt idx="3901">
                  <c:v>3.5848999999999999E-2</c:v>
                </c:pt>
                <c:pt idx="3902">
                  <c:v>3.5130000000000002E-2</c:v>
                </c:pt>
                <c:pt idx="3903">
                  <c:v>1.6815E-2</c:v>
                </c:pt>
                <c:pt idx="3904">
                  <c:v>-1.1049E-2</c:v>
                </c:pt>
                <c:pt idx="3905">
                  <c:v>-3.6020999999999997E-2</c:v>
                </c:pt>
                <c:pt idx="3906">
                  <c:v>-5.8368999999999997E-2</c:v>
                </c:pt>
                <c:pt idx="3907">
                  <c:v>-8.2041000000000003E-2</c:v>
                </c:pt>
                <c:pt idx="3908">
                  <c:v>-9.7300999999999999E-2</c:v>
                </c:pt>
                <c:pt idx="3909">
                  <c:v>-8.7942000000000006E-2</c:v>
                </c:pt>
                <c:pt idx="3910">
                  <c:v>-5.4827000000000001E-2</c:v>
                </c:pt>
                <c:pt idx="3911">
                  <c:v>-1.8981000000000001E-2</c:v>
                </c:pt>
                <c:pt idx="3912">
                  <c:v>2.8149999999999998E-3</c:v>
                </c:pt>
                <c:pt idx="3913">
                  <c:v>1.7004999999999999E-2</c:v>
                </c:pt>
                <c:pt idx="3914">
                  <c:v>4.2032E-2</c:v>
                </c:pt>
                <c:pt idx="3915">
                  <c:v>8.2115999999999995E-2</c:v>
                </c:pt>
                <c:pt idx="3916">
                  <c:v>0.11862</c:v>
                </c:pt>
                <c:pt idx="3917">
                  <c:v>0.12925</c:v>
                </c:pt>
                <c:pt idx="3918">
                  <c:v>0.11262999999999999</c:v>
                </c:pt>
                <c:pt idx="3919">
                  <c:v>8.8842000000000004E-2</c:v>
                </c:pt>
                <c:pt idx="3920">
                  <c:v>7.5206999999999996E-2</c:v>
                </c:pt>
                <c:pt idx="3921">
                  <c:v>6.8645999999999999E-2</c:v>
                </c:pt>
                <c:pt idx="3922">
                  <c:v>5.7446999999999998E-2</c:v>
                </c:pt>
                <c:pt idx="3923">
                  <c:v>4.3539000000000001E-2</c:v>
                </c:pt>
                <c:pt idx="3924">
                  <c:v>4.1088E-2</c:v>
                </c:pt>
                <c:pt idx="3925">
                  <c:v>5.4636999999999998E-2</c:v>
                </c:pt>
                <c:pt idx="3926">
                  <c:v>7.1808999999999998E-2</c:v>
                </c:pt>
                <c:pt idx="3927">
                  <c:v>8.0296000000000006E-2</c:v>
                </c:pt>
                <c:pt idx="3928">
                  <c:v>7.9675999999999997E-2</c:v>
                </c:pt>
                <c:pt idx="3929">
                  <c:v>7.1724999999999997E-2</c:v>
                </c:pt>
                <c:pt idx="3930">
                  <c:v>5.2378000000000001E-2</c:v>
                </c:pt>
                <c:pt idx="3931">
                  <c:v>2.2643E-2</c:v>
                </c:pt>
                <c:pt idx="3932">
                  <c:v>-3.4372000000000001E-3</c:v>
                </c:pt>
                <c:pt idx="3933">
                  <c:v>-1.3948E-2</c:v>
                </c:pt>
                <c:pt idx="3934">
                  <c:v>-1.5169999999999999E-2</c:v>
                </c:pt>
                <c:pt idx="3935">
                  <c:v>-2.0563999999999999E-2</c:v>
                </c:pt>
                <c:pt idx="3936">
                  <c:v>-2.9670999999999999E-2</c:v>
                </c:pt>
                <c:pt idx="3937">
                  <c:v>-3.1627000000000002E-2</c:v>
                </c:pt>
                <c:pt idx="3938">
                  <c:v>-2.5994E-2</c:v>
                </c:pt>
                <c:pt idx="3939">
                  <c:v>-2.4424999999999999E-2</c:v>
                </c:pt>
                <c:pt idx="3940">
                  <c:v>-3.0471999999999999E-2</c:v>
                </c:pt>
                <c:pt idx="3941">
                  <c:v>-3.2375000000000001E-2</c:v>
                </c:pt>
                <c:pt idx="3942">
                  <c:v>-2.0903000000000001E-2</c:v>
                </c:pt>
                <c:pt idx="3943">
                  <c:v>-2.4653000000000001E-3</c:v>
                </c:pt>
                <c:pt idx="3944">
                  <c:v>1.1989E-2</c:v>
                </c:pt>
                <c:pt idx="3945">
                  <c:v>2.0653000000000001E-2</c:v>
                </c:pt>
                <c:pt idx="3946">
                  <c:v>2.4951000000000001E-2</c:v>
                </c:pt>
                <c:pt idx="3947">
                  <c:v>1.8891999999999999E-2</c:v>
                </c:pt>
                <c:pt idx="3948">
                  <c:v>-3.9832000000000001E-3</c:v>
                </c:pt>
                <c:pt idx="3949">
                  <c:v>-3.7518999999999997E-2</c:v>
                </c:pt>
                <c:pt idx="3950">
                  <c:v>-6.8834000000000006E-2</c:v>
                </c:pt>
                <c:pt idx="3951">
                  <c:v>-9.6170000000000005E-2</c:v>
                </c:pt>
                <c:pt idx="3952">
                  <c:v>-0.12911</c:v>
                </c:pt>
                <c:pt idx="3953">
                  <c:v>-0.16925999999999999</c:v>
                </c:pt>
                <c:pt idx="3954">
                  <c:v>-0.20308000000000001</c:v>
                </c:pt>
                <c:pt idx="3955">
                  <c:v>-0.22166</c:v>
                </c:pt>
                <c:pt idx="3956">
                  <c:v>-0.2382</c:v>
                </c:pt>
                <c:pt idx="3957">
                  <c:v>-0.27410000000000001</c:v>
                </c:pt>
                <c:pt idx="3958">
                  <c:v>-0.32923000000000002</c:v>
                </c:pt>
                <c:pt idx="3959">
                  <c:v>-0.37641000000000002</c:v>
                </c:pt>
                <c:pt idx="3960">
                  <c:v>-0.38795000000000002</c:v>
                </c:pt>
                <c:pt idx="3961">
                  <c:v>-0.36115999999999998</c:v>
                </c:pt>
                <c:pt idx="3962">
                  <c:v>-0.31519000000000003</c:v>
                </c:pt>
                <c:pt idx="3963">
                  <c:v>-0.26951000000000003</c:v>
                </c:pt>
                <c:pt idx="3964">
                  <c:v>-0.23108999999999999</c:v>
                </c:pt>
                <c:pt idx="3965">
                  <c:v>-0.19918</c:v>
                </c:pt>
                <c:pt idx="3966">
                  <c:v>-0.17582999999999999</c:v>
                </c:pt>
                <c:pt idx="3967">
                  <c:v>-0.16839000000000001</c:v>
                </c:pt>
                <c:pt idx="3968">
                  <c:v>-0.18207999999999999</c:v>
                </c:pt>
                <c:pt idx="3969">
                  <c:v>-0.21065</c:v>
                </c:pt>
                <c:pt idx="3970">
                  <c:v>-0.2364</c:v>
                </c:pt>
                <c:pt idx="3971">
                  <c:v>-0.24337</c:v>
                </c:pt>
                <c:pt idx="3972">
                  <c:v>-0.23288</c:v>
                </c:pt>
                <c:pt idx="3973">
                  <c:v>-0.22356000000000001</c:v>
                </c:pt>
                <c:pt idx="3974">
                  <c:v>-0.23275000000000001</c:v>
                </c:pt>
                <c:pt idx="3975">
                  <c:v>-0.25794</c:v>
                </c:pt>
                <c:pt idx="3976">
                  <c:v>-0.27782000000000001</c:v>
                </c:pt>
                <c:pt idx="3977">
                  <c:v>-0.27245999999999998</c:v>
                </c:pt>
                <c:pt idx="3978">
                  <c:v>-0.24279000000000001</c:v>
                </c:pt>
                <c:pt idx="3979">
                  <c:v>-0.21109</c:v>
                </c:pt>
                <c:pt idx="3980">
                  <c:v>-0.20138</c:v>
                </c:pt>
                <c:pt idx="3981">
                  <c:v>-0.21748000000000001</c:v>
                </c:pt>
                <c:pt idx="3982">
                  <c:v>-0.24010000000000001</c:v>
                </c:pt>
                <c:pt idx="3983">
                  <c:v>-0.24621000000000001</c:v>
                </c:pt>
                <c:pt idx="3984">
                  <c:v>-0.23005999999999999</c:v>
                </c:pt>
                <c:pt idx="3985">
                  <c:v>-0.20366000000000001</c:v>
                </c:pt>
                <c:pt idx="3986">
                  <c:v>-0.17954000000000001</c:v>
                </c:pt>
                <c:pt idx="3987">
                  <c:v>-0.158</c:v>
                </c:pt>
                <c:pt idx="3988">
                  <c:v>-0.13125999999999999</c:v>
                </c:pt>
                <c:pt idx="3989">
                  <c:v>-9.4913999999999998E-2</c:v>
                </c:pt>
                <c:pt idx="3990">
                  <c:v>-5.3456999999999998E-2</c:v>
                </c:pt>
                <c:pt idx="3991">
                  <c:v>-1.7590000000000001E-2</c:v>
                </c:pt>
                <c:pt idx="3992">
                  <c:v>2.5325999999999999E-3</c:v>
                </c:pt>
                <c:pt idx="3993">
                  <c:v>4.2281999999999997E-3</c:v>
                </c:pt>
                <c:pt idx="3994">
                  <c:v>-5.8393000000000004E-3</c:v>
                </c:pt>
                <c:pt idx="3995">
                  <c:v>-1.7255E-2</c:v>
                </c:pt>
                <c:pt idx="3996">
                  <c:v>-2.1857000000000001E-2</c:v>
                </c:pt>
                <c:pt idx="3997">
                  <c:v>-1.3109000000000001E-2</c:v>
                </c:pt>
                <c:pt idx="3998">
                  <c:v>1.4104E-2</c:v>
                </c:pt>
                <c:pt idx="3999">
                  <c:v>5.4609999999999999E-2</c:v>
                </c:pt>
                <c:pt idx="4000">
                  <c:v>8.7975999999999999E-2</c:v>
                </c:pt>
                <c:pt idx="4001">
                  <c:v>9.6834000000000003E-2</c:v>
                </c:pt>
                <c:pt idx="4002">
                  <c:v>9.3794000000000002E-2</c:v>
                </c:pt>
                <c:pt idx="4003">
                  <c:v>0.11545</c:v>
                </c:pt>
                <c:pt idx="4004">
                  <c:v>0.17807999999999999</c:v>
                </c:pt>
                <c:pt idx="4005">
                  <c:v>0.24845</c:v>
                </c:pt>
                <c:pt idx="4006">
                  <c:v>0.27396999999999999</c:v>
                </c:pt>
                <c:pt idx="4007">
                  <c:v>0.23966000000000001</c:v>
                </c:pt>
                <c:pt idx="4008">
                  <c:v>0.18148</c:v>
                </c:pt>
                <c:pt idx="4009">
                  <c:v>0.14238000000000001</c:v>
                </c:pt>
                <c:pt idx="4010">
                  <c:v>0.12997</c:v>
                </c:pt>
                <c:pt idx="4011">
                  <c:v>0.12422999999999999</c:v>
                </c:pt>
                <c:pt idx="4012">
                  <c:v>0.11186</c:v>
                </c:pt>
                <c:pt idx="4013">
                  <c:v>9.6313999999999997E-2</c:v>
                </c:pt>
                <c:pt idx="4014">
                  <c:v>7.9320000000000002E-2</c:v>
                </c:pt>
                <c:pt idx="4015">
                  <c:v>5.2630999999999997E-2</c:v>
                </c:pt>
                <c:pt idx="4016">
                  <c:v>1.5103999999999999E-2</c:v>
                </c:pt>
                <c:pt idx="4017">
                  <c:v>-1.5821999999999999E-2</c:v>
                </c:pt>
                <c:pt idx="4018">
                  <c:v>-2.1791000000000001E-2</c:v>
                </c:pt>
                <c:pt idx="4019">
                  <c:v>-5.6953000000000004E-3</c:v>
                </c:pt>
                <c:pt idx="4020">
                  <c:v>1.5119E-2</c:v>
                </c:pt>
                <c:pt idx="4021">
                  <c:v>3.1822999999999997E-2</c:v>
                </c:pt>
                <c:pt idx="4022">
                  <c:v>4.5862E-2</c:v>
                </c:pt>
                <c:pt idx="4023">
                  <c:v>5.1638000000000003E-2</c:v>
                </c:pt>
                <c:pt idx="4024">
                  <c:v>3.8082999999999999E-2</c:v>
                </c:pt>
                <c:pt idx="4025">
                  <c:v>1.3138E-2</c:v>
                </c:pt>
                <c:pt idx="4026">
                  <c:v>6.8171999999999998E-3</c:v>
                </c:pt>
                <c:pt idx="4027">
                  <c:v>3.5409999999999997E-2</c:v>
                </c:pt>
                <c:pt idx="4028">
                  <c:v>7.5911000000000006E-2</c:v>
                </c:pt>
                <c:pt idx="4029">
                  <c:v>9.2848E-2</c:v>
                </c:pt>
                <c:pt idx="4030">
                  <c:v>8.1269999999999995E-2</c:v>
                </c:pt>
                <c:pt idx="4031">
                  <c:v>6.4773999999999998E-2</c:v>
                </c:pt>
                <c:pt idx="4032">
                  <c:v>5.8219E-2</c:v>
                </c:pt>
                <c:pt idx="4033">
                  <c:v>5.5941999999999999E-2</c:v>
                </c:pt>
                <c:pt idx="4034">
                  <c:v>5.6943000000000001E-2</c:v>
                </c:pt>
                <c:pt idx="4035">
                  <c:v>7.5694999999999998E-2</c:v>
                </c:pt>
                <c:pt idx="4036">
                  <c:v>0.11594</c:v>
                </c:pt>
                <c:pt idx="4037">
                  <c:v>0.15204000000000001</c:v>
                </c:pt>
                <c:pt idx="4038">
                  <c:v>0.15368000000000001</c:v>
                </c:pt>
                <c:pt idx="4039">
                  <c:v>0.12142</c:v>
                </c:pt>
                <c:pt idx="4040">
                  <c:v>8.4338999999999997E-2</c:v>
                </c:pt>
                <c:pt idx="4041">
                  <c:v>6.6359000000000001E-2</c:v>
                </c:pt>
                <c:pt idx="4042">
                  <c:v>6.5450999999999995E-2</c:v>
                </c:pt>
                <c:pt idx="4043">
                  <c:v>6.3027E-2</c:v>
                </c:pt>
                <c:pt idx="4044">
                  <c:v>4.4436000000000003E-2</c:v>
                </c:pt>
                <c:pt idx="4045">
                  <c:v>1.0962E-2</c:v>
                </c:pt>
                <c:pt idx="4046">
                  <c:v>-2.1670999999999999E-2</c:v>
                </c:pt>
                <c:pt idx="4047">
                  <c:v>-3.7883E-2</c:v>
                </c:pt>
                <c:pt idx="4048">
                  <c:v>-4.061E-2</c:v>
                </c:pt>
                <c:pt idx="4049">
                  <c:v>-5.1948000000000001E-2</c:v>
                </c:pt>
                <c:pt idx="4050">
                  <c:v>-8.7829000000000004E-2</c:v>
                </c:pt>
                <c:pt idx="4051">
                  <c:v>-0.13364999999999999</c:v>
                </c:pt>
                <c:pt idx="4052">
                  <c:v>-0.15440000000000001</c:v>
                </c:pt>
                <c:pt idx="4053">
                  <c:v>-0.13172</c:v>
                </c:pt>
                <c:pt idx="4054">
                  <c:v>-8.3851999999999996E-2</c:v>
                </c:pt>
                <c:pt idx="4055">
                  <c:v>-4.4998000000000003E-2</c:v>
                </c:pt>
                <c:pt idx="4056">
                  <c:v>-3.1424000000000001E-2</c:v>
                </c:pt>
                <c:pt idx="4057">
                  <c:v>-3.5506999999999997E-2</c:v>
                </c:pt>
                <c:pt idx="4058">
                  <c:v>-4.9112999999999997E-2</c:v>
                </c:pt>
                <c:pt idx="4059">
                  <c:v>-7.9547999999999994E-2</c:v>
                </c:pt>
                <c:pt idx="4060">
                  <c:v>-0.13542999999999999</c:v>
                </c:pt>
                <c:pt idx="4061">
                  <c:v>-0.20499999999999999</c:v>
                </c:pt>
                <c:pt idx="4062">
                  <c:v>-0.26113999999999998</c:v>
                </c:pt>
                <c:pt idx="4063">
                  <c:v>-0.28871999999999998</c:v>
                </c:pt>
                <c:pt idx="4064">
                  <c:v>-0.29676000000000002</c:v>
                </c:pt>
                <c:pt idx="4065">
                  <c:v>-0.30059000000000002</c:v>
                </c:pt>
                <c:pt idx="4066">
                  <c:v>-0.30297000000000002</c:v>
                </c:pt>
                <c:pt idx="4067">
                  <c:v>-0.30084</c:v>
                </c:pt>
                <c:pt idx="4068">
                  <c:v>-0.30129</c:v>
                </c:pt>
                <c:pt idx="4069">
                  <c:v>-0.31629000000000002</c:v>
                </c:pt>
                <c:pt idx="4070">
                  <c:v>-0.34161999999999998</c:v>
                </c:pt>
                <c:pt idx="4071">
                  <c:v>-0.35276000000000002</c:v>
                </c:pt>
                <c:pt idx="4072">
                  <c:v>-0.32707000000000003</c:v>
                </c:pt>
                <c:pt idx="4073">
                  <c:v>-0.26580999999999999</c:v>
                </c:pt>
                <c:pt idx="4074">
                  <c:v>-0.19223999999999999</c:v>
                </c:pt>
                <c:pt idx="4075">
                  <c:v>-0.13189000000000001</c:v>
                </c:pt>
                <c:pt idx="4076">
                  <c:v>-9.6305000000000002E-2</c:v>
                </c:pt>
                <c:pt idx="4077">
                  <c:v>-8.2408999999999996E-2</c:v>
                </c:pt>
                <c:pt idx="4078">
                  <c:v>-8.3627000000000007E-2</c:v>
                </c:pt>
                <c:pt idx="4079">
                  <c:v>-9.7635E-2</c:v>
                </c:pt>
                <c:pt idx="4080">
                  <c:v>-0.12010999999999999</c:v>
                </c:pt>
                <c:pt idx="4081">
                  <c:v>-0.1346</c:v>
                </c:pt>
                <c:pt idx="4082">
                  <c:v>-0.11992999999999999</c:v>
                </c:pt>
                <c:pt idx="4083">
                  <c:v>-7.3190000000000005E-2</c:v>
                </c:pt>
                <c:pt idx="4084">
                  <c:v>-1.686E-2</c:v>
                </c:pt>
                <c:pt idx="4085">
                  <c:v>2.4176E-2</c:v>
                </c:pt>
                <c:pt idx="4086">
                  <c:v>4.6273000000000002E-2</c:v>
                </c:pt>
                <c:pt idx="4087">
                  <c:v>6.0817999999999997E-2</c:v>
                </c:pt>
                <c:pt idx="4088">
                  <c:v>7.3478000000000002E-2</c:v>
                </c:pt>
                <c:pt idx="4089">
                  <c:v>8.0950999999999995E-2</c:v>
                </c:pt>
                <c:pt idx="4090">
                  <c:v>8.14E-2</c:v>
                </c:pt>
                <c:pt idx="4091">
                  <c:v>7.4897000000000005E-2</c:v>
                </c:pt>
                <c:pt idx="4092">
                  <c:v>5.8645999999999997E-2</c:v>
                </c:pt>
                <c:pt idx="4093">
                  <c:v>3.5897999999999999E-2</c:v>
                </c:pt>
                <c:pt idx="4094">
                  <c:v>2.4615999999999999E-2</c:v>
                </c:pt>
                <c:pt idx="4095">
                  <c:v>3.9461000000000003E-2</c:v>
                </c:pt>
                <c:pt idx="4096">
                  <c:v>6.6418000000000005E-2</c:v>
                </c:pt>
                <c:pt idx="4097">
                  <c:v>7.4256000000000003E-2</c:v>
                </c:pt>
                <c:pt idx="4098">
                  <c:v>5.3811999999999999E-2</c:v>
                </c:pt>
                <c:pt idx="4099">
                  <c:v>2.7311999999999999E-2</c:v>
                </c:pt>
                <c:pt idx="4100">
                  <c:v>1.338E-2</c:v>
                </c:pt>
                <c:pt idx="4101">
                  <c:v>1.8194000000000001E-3</c:v>
                </c:pt>
                <c:pt idx="4102">
                  <c:v>-2.6459E-2</c:v>
                </c:pt>
                <c:pt idx="4103">
                  <c:v>-7.0068000000000005E-2</c:v>
                </c:pt>
                <c:pt idx="4104">
                  <c:v>-0.11065999999999999</c:v>
                </c:pt>
                <c:pt idx="4105">
                  <c:v>-0.13467999999999999</c:v>
                </c:pt>
                <c:pt idx="4106">
                  <c:v>-0.13941000000000001</c:v>
                </c:pt>
                <c:pt idx="4107">
                  <c:v>-0.12654000000000001</c:v>
                </c:pt>
                <c:pt idx="4108">
                  <c:v>-0.10235</c:v>
                </c:pt>
                <c:pt idx="4109">
                  <c:v>-7.8704999999999997E-2</c:v>
                </c:pt>
                <c:pt idx="4110">
                  <c:v>-6.4376000000000003E-2</c:v>
                </c:pt>
                <c:pt idx="4111">
                  <c:v>-6.0141E-2</c:v>
                </c:pt>
                <c:pt idx="4112">
                  <c:v>-6.8166000000000004E-2</c:v>
                </c:pt>
                <c:pt idx="4113">
                  <c:v>-9.5455999999999999E-2</c:v>
                </c:pt>
                <c:pt idx="4114">
                  <c:v>-0.13791999999999999</c:v>
                </c:pt>
                <c:pt idx="4115">
                  <c:v>-0.17177000000000001</c:v>
                </c:pt>
                <c:pt idx="4116">
                  <c:v>-0.17585000000000001</c:v>
                </c:pt>
                <c:pt idx="4117">
                  <c:v>-0.15731999999999999</c:v>
                </c:pt>
                <c:pt idx="4118">
                  <c:v>-0.14277000000000001</c:v>
                </c:pt>
                <c:pt idx="4119">
                  <c:v>-0.1489</c:v>
                </c:pt>
                <c:pt idx="4120">
                  <c:v>-0.17413000000000001</c:v>
                </c:pt>
                <c:pt idx="4121">
                  <c:v>-0.21204999999999999</c:v>
                </c:pt>
                <c:pt idx="4122">
                  <c:v>-0.25583</c:v>
                </c:pt>
                <c:pt idx="4123">
                  <c:v>-0.29188999999999998</c:v>
                </c:pt>
                <c:pt idx="4124">
                  <c:v>-0.30740000000000001</c:v>
                </c:pt>
                <c:pt idx="4125">
                  <c:v>-0.30671999999999999</c:v>
                </c:pt>
                <c:pt idx="4126">
                  <c:v>-0.30604999999999999</c:v>
                </c:pt>
                <c:pt idx="4127">
                  <c:v>-0.30941000000000002</c:v>
                </c:pt>
                <c:pt idx="4128">
                  <c:v>-0.30452000000000001</c:v>
                </c:pt>
                <c:pt idx="4129">
                  <c:v>-0.28632999999999997</c:v>
                </c:pt>
                <c:pt idx="4130">
                  <c:v>-0.26868999999999998</c:v>
                </c:pt>
                <c:pt idx="4131">
                  <c:v>-0.26450000000000001</c:v>
                </c:pt>
                <c:pt idx="4132">
                  <c:v>-0.26821</c:v>
                </c:pt>
                <c:pt idx="4133">
                  <c:v>-0.26872000000000001</c:v>
                </c:pt>
                <c:pt idx="4134">
                  <c:v>-0.26876</c:v>
                </c:pt>
                <c:pt idx="4135">
                  <c:v>-0.2782</c:v>
                </c:pt>
                <c:pt idx="4136">
                  <c:v>-0.29464000000000001</c:v>
                </c:pt>
                <c:pt idx="4137">
                  <c:v>-0.30413000000000001</c:v>
                </c:pt>
                <c:pt idx="4138">
                  <c:v>-0.29810999999999999</c:v>
                </c:pt>
                <c:pt idx="4139">
                  <c:v>-0.27811000000000002</c:v>
                </c:pt>
                <c:pt idx="4140">
                  <c:v>-0.24551000000000001</c:v>
                </c:pt>
                <c:pt idx="4141">
                  <c:v>-0.19925999999999999</c:v>
                </c:pt>
                <c:pt idx="4142">
                  <c:v>-0.14574000000000001</c:v>
                </c:pt>
                <c:pt idx="4143">
                  <c:v>-9.9382999999999999E-2</c:v>
                </c:pt>
                <c:pt idx="4144">
                  <c:v>-6.7502000000000006E-2</c:v>
                </c:pt>
                <c:pt idx="4145">
                  <c:v>-4.1085999999999998E-2</c:v>
                </c:pt>
                <c:pt idx="4146">
                  <c:v>-6.3432999999999996E-3</c:v>
                </c:pt>
                <c:pt idx="4147">
                  <c:v>3.8551000000000002E-2</c:v>
                </c:pt>
                <c:pt idx="4148">
                  <c:v>8.2680000000000003E-2</c:v>
                </c:pt>
                <c:pt idx="4149">
                  <c:v>0.11477</c:v>
                </c:pt>
                <c:pt idx="4150">
                  <c:v>0.13120999999999999</c:v>
                </c:pt>
                <c:pt idx="4151">
                  <c:v>0.13431000000000001</c:v>
                </c:pt>
                <c:pt idx="4152">
                  <c:v>0.12902</c:v>
                </c:pt>
                <c:pt idx="4153">
                  <c:v>0.12280000000000001</c:v>
                </c:pt>
                <c:pt idx="4154">
                  <c:v>0.12348000000000001</c:v>
                </c:pt>
                <c:pt idx="4155">
                  <c:v>0.13306000000000001</c:v>
                </c:pt>
                <c:pt idx="4156">
                  <c:v>0.1447</c:v>
                </c:pt>
                <c:pt idx="4157">
                  <c:v>0.14859</c:v>
                </c:pt>
                <c:pt idx="4158">
                  <c:v>0.14099999999999999</c:v>
                </c:pt>
                <c:pt idx="4159">
                  <c:v>0.12573999999999999</c:v>
                </c:pt>
                <c:pt idx="4160">
                  <c:v>0.10707999999999999</c:v>
                </c:pt>
                <c:pt idx="4161">
                  <c:v>8.4638000000000005E-2</c:v>
                </c:pt>
                <c:pt idx="4162">
                  <c:v>5.7683999999999999E-2</c:v>
                </c:pt>
                <c:pt idx="4163">
                  <c:v>3.1729E-2</c:v>
                </c:pt>
                <c:pt idx="4164">
                  <c:v>1.6222E-2</c:v>
                </c:pt>
                <c:pt idx="4165">
                  <c:v>1.4552000000000001E-2</c:v>
                </c:pt>
                <c:pt idx="4166">
                  <c:v>1.9161999999999998E-2</c:v>
                </c:pt>
                <c:pt idx="4167">
                  <c:v>1.813E-2</c:v>
                </c:pt>
                <c:pt idx="4168">
                  <c:v>4.9839000000000003E-3</c:v>
                </c:pt>
                <c:pt idx="4169">
                  <c:v>-1.8162999999999999E-2</c:v>
                </c:pt>
                <c:pt idx="4170">
                  <c:v>-4.3346000000000003E-2</c:v>
                </c:pt>
                <c:pt idx="4171">
                  <c:v>-5.9720000000000002E-2</c:v>
                </c:pt>
                <c:pt idx="4172">
                  <c:v>-5.7181999999999997E-2</c:v>
                </c:pt>
                <c:pt idx="4173">
                  <c:v>-3.3328000000000003E-2</c:v>
                </c:pt>
                <c:pt idx="4174">
                  <c:v>1.6413000000000001E-3</c:v>
                </c:pt>
                <c:pt idx="4175">
                  <c:v>3.1137999999999999E-2</c:v>
                </c:pt>
                <c:pt idx="4176">
                  <c:v>4.6892000000000003E-2</c:v>
                </c:pt>
                <c:pt idx="4177">
                  <c:v>5.6135999999999998E-2</c:v>
                </c:pt>
                <c:pt idx="4178">
                  <c:v>7.0890999999999996E-2</c:v>
                </c:pt>
                <c:pt idx="4179">
                  <c:v>9.0456999999999996E-2</c:v>
                </c:pt>
                <c:pt idx="4180">
                  <c:v>9.919E-2</c:v>
                </c:pt>
                <c:pt idx="4181">
                  <c:v>8.4950999999999999E-2</c:v>
                </c:pt>
                <c:pt idx="4182">
                  <c:v>5.6538999999999999E-2</c:v>
                </c:pt>
                <c:pt idx="4183">
                  <c:v>3.6067000000000002E-2</c:v>
                </c:pt>
                <c:pt idx="4184">
                  <c:v>3.3191999999999999E-2</c:v>
                </c:pt>
                <c:pt idx="4185">
                  <c:v>3.4702999999999998E-2</c:v>
                </c:pt>
                <c:pt idx="4186">
                  <c:v>2.5402999999999998E-2</c:v>
                </c:pt>
                <c:pt idx="4187">
                  <c:v>1.2633999999999999E-2</c:v>
                </c:pt>
                <c:pt idx="4188">
                  <c:v>1.8578999999999998E-2</c:v>
                </c:pt>
                <c:pt idx="4189">
                  <c:v>4.8769E-2</c:v>
                </c:pt>
                <c:pt idx="4190">
                  <c:v>8.0947000000000005E-2</c:v>
                </c:pt>
                <c:pt idx="4191">
                  <c:v>9.1145000000000004E-2</c:v>
                </c:pt>
                <c:pt idx="4192">
                  <c:v>8.1284999999999996E-2</c:v>
                </c:pt>
                <c:pt idx="4193">
                  <c:v>7.1832999999999994E-2</c:v>
                </c:pt>
                <c:pt idx="4194">
                  <c:v>7.3798000000000002E-2</c:v>
                </c:pt>
                <c:pt idx="4195">
                  <c:v>7.9961000000000004E-2</c:v>
                </c:pt>
                <c:pt idx="4196">
                  <c:v>8.1837999999999994E-2</c:v>
                </c:pt>
                <c:pt idx="4197">
                  <c:v>8.2404000000000005E-2</c:v>
                </c:pt>
                <c:pt idx="4198">
                  <c:v>8.7714E-2</c:v>
                </c:pt>
                <c:pt idx="4199">
                  <c:v>9.4941999999999999E-2</c:v>
                </c:pt>
                <c:pt idx="4200">
                  <c:v>9.6009999999999998E-2</c:v>
                </c:pt>
                <c:pt idx="4201">
                  <c:v>8.9416999999999996E-2</c:v>
                </c:pt>
                <c:pt idx="4202">
                  <c:v>8.2222000000000003E-2</c:v>
                </c:pt>
                <c:pt idx="4203">
                  <c:v>8.0246999999999999E-2</c:v>
                </c:pt>
                <c:pt idx="4204">
                  <c:v>7.9333000000000001E-2</c:v>
                </c:pt>
                <c:pt idx="4205">
                  <c:v>6.7200999999999997E-2</c:v>
                </c:pt>
                <c:pt idx="4206">
                  <c:v>3.4194000000000002E-2</c:v>
                </c:pt>
                <c:pt idx="4207">
                  <c:v>-1.6157000000000001E-2</c:v>
                </c:pt>
                <c:pt idx="4208">
                  <c:v>-6.6361000000000003E-2</c:v>
                </c:pt>
                <c:pt idx="4209">
                  <c:v>-9.5797999999999994E-2</c:v>
                </c:pt>
                <c:pt idx="4210">
                  <c:v>-9.3630000000000005E-2</c:v>
                </c:pt>
                <c:pt idx="4211">
                  <c:v>-6.2729999999999994E-2</c:v>
                </c:pt>
                <c:pt idx="4212">
                  <c:v>-1.4603E-2</c:v>
                </c:pt>
                <c:pt idx="4213">
                  <c:v>3.6958999999999999E-2</c:v>
                </c:pt>
                <c:pt idx="4214">
                  <c:v>8.0015000000000003E-2</c:v>
                </c:pt>
                <c:pt idx="4215">
                  <c:v>0.10767</c:v>
                </c:pt>
                <c:pt idx="4216">
                  <c:v>0.11897000000000001</c:v>
                </c:pt>
                <c:pt idx="4217">
                  <c:v>0.11613</c:v>
                </c:pt>
                <c:pt idx="4218">
                  <c:v>0.10246</c:v>
                </c:pt>
                <c:pt idx="4219">
                  <c:v>8.3906999999999995E-2</c:v>
                </c:pt>
                <c:pt idx="4220">
                  <c:v>6.8681000000000006E-2</c:v>
                </c:pt>
                <c:pt idx="4221">
                  <c:v>6.1934000000000003E-2</c:v>
                </c:pt>
                <c:pt idx="4222">
                  <c:v>6.4467999999999998E-2</c:v>
                </c:pt>
                <c:pt idx="4223">
                  <c:v>8.0018000000000006E-2</c:v>
                </c:pt>
                <c:pt idx="4224">
                  <c:v>0.11713999999999999</c:v>
                </c:pt>
                <c:pt idx="4225">
                  <c:v>0.17527000000000001</c:v>
                </c:pt>
                <c:pt idx="4226">
                  <c:v>0.23366999999999999</c:v>
                </c:pt>
                <c:pt idx="4227">
                  <c:v>0.26672000000000001</c:v>
                </c:pt>
                <c:pt idx="4228">
                  <c:v>0.27155000000000001</c:v>
                </c:pt>
                <c:pt idx="4229">
                  <c:v>0.27007999999999999</c:v>
                </c:pt>
                <c:pt idx="4230">
                  <c:v>0.28151999999999999</c:v>
                </c:pt>
                <c:pt idx="4231">
                  <c:v>0.30281000000000002</c:v>
                </c:pt>
                <c:pt idx="4232">
                  <c:v>0.32014999999999999</c:v>
                </c:pt>
                <c:pt idx="4233">
                  <c:v>0.32952999999999999</c:v>
                </c:pt>
                <c:pt idx="4234">
                  <c:v>0.33734999999999998</c:v>
                </c:pt>
                <c:pt idx="4235">
                  <c:v>0.34650999999999998</c:v>
                </c:pt>
                <c:pt idx="4236">
                  <c:v>0.35027000000000003</c:v>
                </c:pt>
                <c:pt idx="4237">
                  <c:v>0.33917999999999998</c:v>
                </c:pt>
                <c:pt idx="4238">
                  <c:v>0.31014999999999998</c:v>
                </c:pt>
                <c:pt idx="4239">
                  <c:v>0.27012000000000003</c:v>
                </c:pt>
                <c:pt idx="4240">
                  <c:v>0.23152</c:v>
                </c:pt>
                <c:pt idx="4241">
                  <c:v>0.20039999999999999</c:v>
                </c:pt>
                <c:pt idx="4242">
                  <c:v>0.16880999999999999</c:v>
                </c:pt>
                <c:pt idx="4243">
                  <c:v>0.12497999999999999</c:v>
                </c:pt>
                <c:pt idx="4244">
                  <c:v>7.2487999999999997E-2</c:v>
                </c:pt>
                <c:pt idx="4245">
                  <c:v>3.1806000000000001E-2</c:v>
                </c:pt>
                <c:pt idx="4246">
                  <c:v>1.949E-2</c:v>
                </c:pt>
                <c:pt idx="4247">
                  <c:v>3.1928999999999999E-2</c:v>
                </c:pt>
                <c:pt idx="4248">
                  <c:v>5.2587000000000002E-2</c:v>
                </c:pt>
                <c:pt idx="4249">
                  <c:v>6.8113000000000007E-2</c:v>
                </c:pt>
                <c:pt idx="4250">
                  <c:v>7.4096999999999996E-2</c:v>
                </c:pt>
                <c:pt idx="4251">
                  <c:v>7.3899999999999993E-2</c:v>
                </c:pt>
                <c:pt idx="4252">
                  <c:v>7.7796000000000004E-2</c:v>
                </c:pt>
                <c:pt idx="4253">
                  <c:v>9.5148999999999997E-2</c:v>
                </c:pt>
                <c:pt idx="4254">
                  <c:v>0.12019000000000001</c:v>
                </c:pt>
                <c:pt idx="4255">
                  <c:v>0.13302</c:v>
                </c:pt>
                <c:pt idx="4256">
                  <c:v>0.12314</c:v>
                </c:pt>
                <c:pt idx="4257">
                  <c:v>0.10501000000000001</c:v>
                </c:pt>
                <c:pt idx="4258">
                  <c:v>9.9646999999999999E-2</c:v>
                </c:pt>
                <c:pt idx="4259">
                  <c:v>0.10621999999999999</c:v>
                </c:pt>
                <c:pt idx="4260">
                  <c:v>0.10427</c:v>
                </c:pt>
                <c:pt idx="4261">
                  <c:v>8.319E-2</c:v>
                </c:pt>
                <c:pt idx="4262">
                  <c:v>5.7787999999999999E-2</c:v>
                </c:pt>
                <c:pt idx="4263">
                  <c:v>5.2426E-2</c:v>
                </c:pt>
                <c:pt idx="4264">
                  <c:v>7.7221999999999999E-2</c:v>
                </c:pt>
                <c:pt idx="4265">
                  <c:v>0.12196</c:v>
                </c:pt>
                <c:pt idx="4266">
                  <c:v>0.16711000000000001</c:v>
                </c:pt>
                <c:pt idx="4267">
                  <c:v>0.19839999999999999</c:v>
                </c:pt>
                <c:pt idx="4268">
                  <c:v>0.21542</c:v>
                </c:pt>
                <c:pt idx="4269">
                  <c:v>0.22896</c:v>
                </c:pt>
                <c:pt idx="4270">
                  <c:v>0.24911</c:v>
                </c:pt>
                <c:pt idx="4271">
                  <c:v>0.27634999999999998</c:v>
                </c:pt>
                <c:pt idx="4272">
                  <c:v>0.30454999999999999</c:v>
                </c:pt>
                <c:pt idx="4273">
                  <c:v>0.32845000000000002</c:v>
                </c:pt>
                <c:pt idx="4274">
                  <c:v>0.34433999999999998</c:v>
                </c:pt>
                <c:pt idx="4275">
                  <c:v>0.34741</c:v>
                </c:pt>
                <c:pt idx="4276">
                  <c:v>0.33463999999999999</c:v>
                </c:pt>
                <c:pt idx="4277">
                  <c:v>0.31058000000000002</c:v>
                </c:pt>
                <c:pt idx="4278">
                  <c:v>0.28669</c:v>
                </c:pt>
                <c:pt idx="4279">
                  <c:v>0.27415</c:v>
                </c:pt>
                <c:pt idx="4280">
                  <c:v>0.27561999999999998</c:v>
                </c:pt>
                <c:pt idx="4281">
                  <c:v>0.28026000000000001</c:v>
                </c:pt>
                <c:pt idx="4282">
                  <c:v>0.26923999999999998</c:v>
                </c:pt>
                <c:pt idx="4283">
                  <c:v>0.23580999999999999</c:v>
                </c:pt>
                <c:pt idx="4284">
                  <c:v>0.20116999999999999</c:v>
                </c:pt>
                <c:pt idx="4285">
                  <c:v>0.1978</c:v>
                </c:pt>
                <c:pt idx="4286">
                  <c:v>0.23097000000000001</c:v>
                </c:pt>
                <c:pt idx="4287">
                  <c:v>0.26955000000000001</c:v>
                </c:pt>
                <c:pt idx="4288">
                  <c:v>0.28532000000000002</c:v>
                </c:pt>
                <c:pt idx="4289">
                  <c:v>0.28821000000000002</c:v>
                </c:pt>
                <c:pt idx="4290">
                  <c:v>0.30691000000000002</c:v>
                </c:pt>
                <c:pt idx="4291">
                  <c:v>0.34516000000000002</c:v>
                </c:pt>
                <c:pt idx="4292">
                  <c:v>0.37879000000000002</c:v>
                </c:pt>
                <c:pt idx="4293">
                  <c:v>0.39215</c:v>
                </c:pt>
                <c:pt idx="4294">
                  <c:v>0.39449000000000001</c:v>
                </c:pt>
                <c:pt idx="4295">
                  <c:v>0.39713999999999999</c:v>
                </c:pt>
                <c:pt idx="4296">
                  <c:v>0.39560000000000001</c:v>
                </c:pt>
                <c:pt idx="4297">
                  <c:v>0.38346999999999998</c:v>
                </c:pt>
                <c:pt idx="4298">
                  <c:v>0.36736000000000002</c:v>
                </c:pt>
                <c:pt idx="4299">
                  <c:v>0.35655999999999999</c:v>
                </c:pt>
                <c:pt idx="4300">
                  <c:v>0.34932000000000002</c:v>
                </c:pt>
                <c:pt idx="4301">
                  <c:v>0.34033999999999998</c:v>
                </c:pt>
                <c:pt idx="4302">
                  <c:v>0.33287</c:v>
                </c:pt>
                <c:pt idx="4303">
                  <c:v>0.33306000000000002</c:v>
                </c:pt>
                <c:pt idx="4304">
                  <c:v>0.33960000000000001</c:v>
                </c:pt>
                <c:pt idx="4305">
                  <c:v>0.34894999999999998</c:v>
                </c:pt>
                <c:pt idx="4306">
                  <c:v>0.36452000000000001</c:v>
                </c:pt>
                <c:pt idx="4307">
                  <c:v>0.38984000000000002</c:v>
                </c:pt>
                <c:pt idx="4308">
                  <c:v>0.41726999999999997</c:v>
                </c:pt>
                <c:pt idx="4309">
                  <c:v>0.43484</c:v>
                </c:pt>
                <c:pt idx="4310">
                  <c:v>0.44263000000000002</c:v>
                </c:pt>
                <c:pt idx="4311">
                  <c:v>0.45162999999999998</c:v>
                </c:pt>
                <c:pt idx="4312">
                  <c:v>0.46614</c:v>
                </c:pt>
                <c:pt idx="4313">
                  <c:v>0.47693999999999998</c:v>
                </c:pt>
                <c:pt idx="4314">
                  <c:v>0.47566000000000003</c:v>
                </c:pt>
                <c:pt idx="4315">
                  <c:v>0.46888999999999997</c:v>
                </c:pt>
                <c:pt idx="4316">
                  <c:v>0.47278999999999999</c:v>
                </c:pt>
                <c:pt idx="4317">
                  <c:v>0.49617</c:v>
                </c:pt>
                <c:pt idx="4318">
                  <c:v>0.53298999999999996</c:v>
                </c:pt>
                <c:pt idx="4319">
                  <c:v>0.57042000000000004</c:v>
                </c:pt>
                <c:pt idx="4320">
                  <c:v>0.60046999999999995</c:v>
                </c:pt>
                <c:pt idx="4321">
                  <c:v>0.62207000000000001</c:v>
                </c:pt>
                <c:pt idx="4322">
                  <c:v>0.63512000000000002</c:v>
                </c:pt>
                <c:pt idx="4323">
                  <c:v>0.63792000000000004</c:v>
                </c:pt>
                <c:pt idx="4324">
                  <c:v>0.63188999999999995</c:v>
                </c:pt>
                <c:pt idx="4325">
                  <c:v>0.62390999999999996</c:v>
                </c:pt>
                <c:pt idx="4326">
                  <c:v>0.61926000000000003</c:v>
                </c:pt>
                <c:pt idx="4327">
                  <c:v>0.61524999999999996</c:v>
                </c:pt>
                <c:pt idx="4328">
                  <c:v>0.60684000000000005</c:v>
                </c:pt>
                <c:pt idx="4329">
                  <c:v>0.59555999999999998</c:v>
                </c:pt>
                <c:pt idx="4330">
                  <c:v>0.58689000000000002</c:v>
                </c:pt>
                <c:pt idx="4331">
                  <c:v>0.58172000000000001</c:v>
                </c:pt>
                <c:pt idx="4332">
                  <c:v>0.57889999999999997</c:v>
                </c:pt>
                <c:pt idx="4333">
                  <c:v>0.58411999999999997</c:v>
                </c:pt>
                <c:pt idx="4334">
                  <c:v>0.60531999999999997</c:v>
                </c:pt>
                <c:pt idx="4335">
                  <c:v>0.63765000000000005</c:v>
                </c:pt>
                <c:pt idx="4336">
                  <c:v>0.66498000000000002</c:v>
                </c:pt>
                <c:pt idx="4337">
                  <c:v>0.68083000000000005</c:v>
                </c:pt>
                <c:pt idx="4338">
                  <c:v>0.69623999999999997</c:v>
                </c:pt>
                <c:pt idx="4339">
                  <c:v>0.71902999999999995</c:v>
                </c:pt>
                <c:pt idx="4340">
                  <c:v>0.73509999999999998</c:v>
                </c:pt>
                <c:pt idx="4341">
                  <c:v>0.72241999999999995</c:v>
                </c:pt>
                <c:pt idx="4342">
                  <c:v>0.67856000000000005</c:v>
                </c:pt>
                <c:pt idx="4343">
                  <c:v>0.62343999999999999</c:v>
                </c:pt>
                <c:pt idx="4344">
                  <c:v>0.57720000000000005</c:v>
                </c:pt>
                <c:pt idx="4345">
                  <c:v>0.54564000000000001</c:v>
                </c:pt>
                <c:pt idx="4346">
                  <c:v>0.52719000000000005</c:v>
                </c:pt>
                <c:pt idx="4347">
                  <c:v>0.52341000000000004</c:v>
                </c:pt>
                <c:pt idx="4348">
                  <c:v>0.53759000000000001</c:v>
                </c:pt>
                <c:pt idx="4349">
                  <c:v>0.56705000000000005</c:v>
                </c:pt>
                <c:pt idx="4350">
                  <c:v>0.59963999999999995</c:v>
                </c:pt>
                <c:pt idx="4351">
                  <c:v>0.61756</c:v>
                </c:pt>
                <c:pt idx="4352">
                  <c:v>0.60812999999999995</c:v>
                </c:pt>
                <c:pt idx="4353">
                  <c:v>0.57582</c:v>
                </c:pt>
                <c:pt idx="4354">
                  <c:v>0.54252</c:v>
                </c:pt>
                <c:pt idx="4355">
                  <c:v>0.53019000000000005</c:v>
                </c:pt>
                <c:pt idx="4356">
                  <c:v>0.54198999999999997</c:v>
                </c:pt>
                <c:pt idx="4357">
                  <c:v>0.56177999999999995</c:v>
                </c:pt>
                <c:pt idx="4358">
                  <c:v>0.56988000000000005</c:v>
                </c:pt>
                <c:pt idx="4359">
                  <c:v>0.55657000000000001</c:v>
                </c:pt>
                <c:pt idx="4360">
                  <c:v>0.52534000000000003</c:v>
                </c:pt>
                <c:pt idx="4361">
                  <c:v>0.49080000000000001</c:v>
                </c:pt>
                <c:pt idx="4362">
                  <c:v>0.47155999999999998</c:v>
                </c:pt>
                <c:pt idx="4363">
                  <c:v>0.47610999999999998</c:v>
                </c:pt>
                <c:pt idx="4364">
                  <c:v>0.49293999999999999</c:v>
                </c:pt>
                <c:pt idx="4365">
                  <c:v>0.50002999999999997</c:v>
                </c:pt>
                <c:pt idx="4366">
                  <c:v>0.48670000000000002</c:v>
                </c:pt>
                <c:pt idx="4367">
                  <c:v>0.46271000000000001</c:v>
                </c:pt>
                <c:pt idx="4368">
                  <c:v>0.44503999999999999</c:v>
                </c:pt>
                <c:pt idx="4369">
                  <c:v>0.43946000000000002</c:v>
                </c:pt>
                <c:pt idx="4370">
                  <c:v>0.43630000000000002</c:v>
                </c:pt>
                <c:pt idx="4371">
                  <c:v>0.42143000000000003</c:v>
                </c:pt>
                <c:pt idx="4372">
                  <c:v>0.3911</c:v>
                </c:pt>
                <c:pt idx="4373">
                  <c:v>0.35836000000000001</c:v>
                </c:pt>
                <c:pt idx="4374">
                  <c:v>0.34366000000000002</c:v>
                </c:pt>
                <c:pt idx="4375">
                  <c:v>0.35574</c:v>
                </c:pt>
                <c:pt idx="4376">
                  <c:v>0.38371</c:v>
                </c:pt>
                <c:pt idx="4377">
                  <c:v>0.41222999999999999</c:v>
                </c:pt>
                <c:pt idx="4378">
                  <c:v>0.44116</c:v>
                </c:pt>
                <c:pt idx="4379">
                  <c:v>0.48110999999999998</c:v>
                </c:pt>
                <c:pt idx="4380">
                  <c:v>0.53064</c:v>
                </c:pt>
                <c:pt idx="4381">
                  <c:v>0.56955999999999996</c:v>
                </c:pt>
                <c:pt idx="4382">
                  <c:v>0.58135000000000003</c:v>
                </c:pt>
                <c:pt idx="4383">
                  <c:v>0.57515000000000005</c:v>
                </c:pt>
                <c:pt idx="4384">
                  <c:v>0.57765999999999995</c:v>
                </c:pt>
                <c:pt idx="4385">
                  <c:v>0.60572999999999999</c:v>
                </c:pt>
                <c:pt idx="4386">
                  <c:v>0.65222000000000002</c:v>
                </c:pt>
                <c:pt idx="4387">
                  <c:v>0.69633999999999996</c:v>
                </c:pt>
                <c:pt idx="4388">
                  <c:v>0.72248000000000001</c:v>
                </c:pt>
                <c:pt idx="4389">
                  <c:v>0.72953999999999997</c:v>
                </c:pt>
                <c:pt idx="4390">
                  <c:v>0.72704999999999997</c:v>
                </c:pt>
                <c:pt idx="4391">
                  <c:v>0.72497</c:v>
                </c:pt>
                <c:pt idx="4392">
                  <c:v>0.72711999999999999</c:v>
                </c:pt>
                <c:pt idx="4393">
                  <c:v>0.73351999999999995</c:v>
                </c:pt>
                <c:pt idx="4394">
                  <c:v>0.74578999999999995</c:v>
                </c:pt>
                <c:pt idx="4395">
                  <c:v>0.76488999999999996</c:v>
                </c:pt>
                <c:pt idx="4396">
                  <c:v>0.78386999999999996</c:v>
                </c:pt>
                <c:pt idx="4397">
                  <c:v>0.79024000000000005</c:v>
                </c:pt>
                <c:pt idx="4398">
                  <c:v>0.78042999999999996</c:v>
                </c:pt>
                <c:pt idx="4399">
                  <c:v>0.76724000000000003</c:v>
                </c:pt>
                <c:pt idx="4400">
                  <c:v>0.76680000000000004</c:v>
                </c:pt>
                <c:pt idx="4401">
                  <c:v>0.77988999999999997</c:v>
                </c:pt>
                <c:pt idx="4402">
                  <c:v>0.79179999999999995</c:v>
                </c:pt>
                <c:pt idx="4403">
                  <c:v>0.78988000000000003</c:v>
                </c:pt>
                <c:pt idx="4404">
                  <c:v>0.77581</c:v>
                </c:pt>
                <c:pt idx="4405">
                  <c:v>0.76007000000000002</c:v>
                </c:pt>
                <c:pt idx="4406">
                  <c:v>0.74963000000000002</c:v>
                </c:pt>
                <c:pt idx="4407">
                  <c:v>0.74402999999999997</c:v>
                </c:pt>
                <c:pt idx="4408">
                  <c:v>0.74036999999999997</c:v>
                </c:pt>
                <c:pt idx="4409">
                  <c:v>0.73780999999999997</c:v>
                </c:pt>
                <c:pt idx="4410">
                  <c:v>0.73592999999999997</c:v>
                </c:pt>
                <c:pt idx="4411">
                  <c:v>0.73065999999999998</c:v>
                </c:pt>
                <c:pt idx="4412">
                  <c:v>0.71553</c:v>
                </c:pt>
                <c:pt idx="4413">
                  <c:v>0.68964999999999999</c:v>
                </c:pt>
                <c:pt idx="4414">
                  <c:v>0.6633</c:v>
                </c:pt>
                <c:pt idx="4415">
                  <c:v>0.65129000000000004</c:v>
                </c:pt>
                <c:pt idx="4416">
                  <c:v>0.65902000000000005</c:v>
                </c:pt>
                <c:pt idx="4417">
                  <c:v>0.67927999999999999</c:v>
                </c:pt>
                <c:pt idx="4418">
                  <c:v>0.70440999999999998</c:v>
                </c:pt>
                <c:pt idx="4419">
                  <c:v>0.73582000000000003</c:v>
                </c:pt>
                <c:pt idx="4420">
                  <c:v>0.77564</c:v>
                </c:pt>
                <c:pt idx="4421">
                  <c:v>0.81377999999999995</c:v>
                </c:pt>
                <c:pt idx="4422">
                  <c:v>0.83294000000000001</c:v>
                </c:pt>
                <c:pt idx="4423">
                  <c:v>0.82728000000000002</c:v>
                </c:pt>
                <c:pt idx="4424">
                  <c:v>0.80791000000000002</c:v>
                </c:pt>
                <c:pt idx="4425">
                  <c:v>0.78774999999999995</c:v>
                </c:pt>
                <c:pt idx="4426">
                  <c:v>0.76929000000000003</c:v>
                </c:pt>
                <c:pt idx="4427">
                  <c:v>0.75138000000000005</c:v>
                </c:pt>
                <c:pt idx="4428">
                  <c:v>0.73931000000000002</c:v>
                </c:pt>
                <c:pt idx="4429">
                  <c:v>0.73839999999999995</c:v>
                </c:pt>
                <c:pt idx="4430">
                  <c:v>0.74182000000000003</c:v>
                </c:pt>
                <c:pt idx="4431">
                  <c:v>0.73538999999999999</c:v>
                </c:pt>
                <c:pt idx="4432">
                  <c:v>0.71567999999999998</c:v>
                </c:pt>
                <c:pt idx="4433">
                  <c:v>0.69484000000000001</c:v>
                </c:pt>
                <c:pt idx="4434">
                  <c:v>0.68474999999999997</c:v>
                </c:pt>
                <c:pt idx="4435">
                  <c:v>0.68306</c:v>
                </c:pt>
                <c:pt idx="4436">
                  <c:v>0.67837000000000003</c:v>
                </c:pt>
                <c:pt idx="4437">
                  <c:v>0.66368000000000005</c:v>
                </c:pt>
                <c:pt idx="4438">
                  <c:v>0.63885000000000003</c:v>
                </c:pt>
                <c:pt idx="4439">
                  <c:v>0.60297000000000001</c:v>
                </c:pt>
                <c:pt idx="4440">
                  <c:v>0.55113999999999996</c:v>
                </c:pt>
                <c:pt idx="4441">
                  <c:v>0.48115000000000002</c:v>
                </c:pt>
                <c:pt idx="4442">
                  <c:v>0.40178999999999998</c:v>
                </c:pt>
                <c:pt idx="4443">
                  <c:v>0.33240999999999998</c:v>
                </c:pt>
                <c:pt idx="4444">
                  <c:v>0.29071999999999998</c:v>
                </c:pt>
                <c:pt idx="4445">
                  <c:v>0.27714</c:v>
                </c:pt>
                <c:pt idx="4446">
                  <c:v>0.27317000000000002</c:v>
                </c:pt>
                <c:pt idx="4447">
                  <c:v>0.26073000000000002</c:v>
                </c:pt>
                <c:pt idx="4448">
                  <c:v>0.24188000000000001</c:v>
                </c:pt>
                <c:pt idx="4449">
                  <c:v>0.23202</c:v>
                </c:pt>
                <c:pt idx="4450">
                  <c:v>0.23413</c:v>
                </c:pt>
                <c:pt idx="4451">
                  <c:v>0.23247999999999999</c:v>
                </c:pt>
                <c:pt idx="4452">
                  <c:v>0.21653</c:v>
                </c:pt>
                <c:pt idx="4453">
                  <c:v>0.19674</c:v>
                </c:pt>
                <c:pt idx="4454">
                  <c:v>0.18493999999999999</c:v>
                </c:pt>
                <c:pt idx="4455">
                  <c:v>0.17113999999999999</c:v>
                </c:pt>
                <c:pt idx="4456">
                  <c:v>0.13861000000000001</c:v>
                </c:pt>
                <c:pt idx="4457">
                  <c:v>9.5605999999999997E-2</c:v>
                </c:pt>
                <c:pt idx="4458">
                  <c:v>6.9938E-2</c:v>
                </c:pt>
                <c:pt idx="4459">
                  <c:v>7.0525000000000004E-2</c:v>
                </c:pt>
                <c:pt idx="4460">
                  <c:v>7.6108999999999996E-2</c:v>
                </c:pt>
                <c:pt idx="4461">
                  <c:v>6.9361999999999993E-2</c:v>
                </c:pt>
                <c:pt idx="4462">
                  <c:v>6.1489000000000002E-2</c:v>
                </c:pt>
                <c:pt idx="4463">
                  <c:v>6.9062999999999999E-2</c:v>
                </c:pt>
                <c:pt idx="4464">
                  <c:v>8.3310999999999996E-2</c:v>
                </c:pt>
                <c:pt idx="4465">
                  <c:v>8.2469000000000001E-2</c:v>
                </c:pt>
                <c:pt idx="4466">
                  <c:v>6.6083000000000003E-2</c:v>
                </c:pt>
                <c:pt idx="4467">
                  <c:v>5.6479000000000001E-2</c:v>
                </c:pt>
                <c:pt idx="4468">
                  <c:v>6.7000000000000004E-2</c:v>
                </c:pt>
                <c:pt idx="4469">
                  <c:v>8.5060999999999998E-2</c:v>
                </c:pt>
                <c:pt idx="4470">
                  <c:v>8.8891999999999999E-2</c:v>
                </c:pt>
                <c:pt idx="4471">
                  <c:v>6.9097000000000006E-2</c:v>
                </c:pt>
                <c:pt idx="4472">
                  <c:v>3.2336999999999998E-2</c:v>
                </c:pt>
                <c:pt idx="4473">
                  <c:v>-5.0290999999999999E-3</c:v>
                </c:pt>
                <c:pt idx="4474">
                  <c:v>-2.5314E-2</c:v>
                </c:pt>
                <c:pt idx="4475">
                  <c:v>-2.2918000000000001E-2</c:v>
                </c:pt>
                <c:pt idx="4476">
                  <c:v>-1.3077E-2</c:v>
                </c:pt>
                <c:pt idx="4477">
                  <c:v>-1.8192E-2</c:v>
                </c:pt>
                <c:pt idx="4478">
                  <c:v>-4.2721000000000002E-2</c:v>
                </c:pt>
                <c:pt idx="4479">
                  <c:v>-7.0452000000000001E-2</c:v>
                </c:pt>
                <c:pt idx="4480">
                  <c:v>-8.7974999999999998E-2</c:v>
                </c:pt>
                <c:pt idx="4481">
                  <c:v>-9.8543000000000006E-2</c:v>
                </c:pt>
                <c:pt idx="4482">
                  <c:v>-0.10815</c:v>
                </c:pt>
                <c:pt idx="4483">
                  <c:v>-0.11179</c:v>
                </c:pt>
                <c:pt idx="4484">
                  <c:v>-0.10390000000000001</c:v>
                </c:pt>
                <c:pt idx="4485">
                  <c:v>-9.1744000000000006E-2</c:v>
                </c:pt>
                <c:pt idx="4486">
                  <c:v>-8.4640000000000007E-2</c:v>
                </c:pt>
                <c:pt idx="4487">
                  <c:v>-7.6936000000000004E-2</c:v>
                </c:pt>
                <c:pt idx="4488">
                  <c:v>-5.8194999999999997E-2</c:v>
                </c:pt>
                <c:pt idx="4489">
                  <c:v>-3.8086000000000002E-2</c:v>
                </c:pt>
                <c:pt idx="4490">
                  <c:v>-4.2686000000000002E-2</c:v>
                </c:pt>
                <c:pt idx="4491">
                  <c:v>-7.9627000000000003E-2</c:v>
                </c:pt>
                <c:pt idx="4492">
                  <c:v>-0.12088</c:v>
                </c:pt>
                <c:pt idx="4493">
                  <c:v>-0.13100000000000001</c:v>
                </c:pt>
                <c:pt idx="4494">
                  <c:v>-0.10458000000000001</c:v>
                </c:pt>
                <c:pt idx="4495">
                  <c:v>-6.5662999999999999E-2</c:v>
                </c:pt>
                <c:pt idx="4496">
                  <c:v>-3.7275999999999997E-2</c:v>
                </c:pt>
                <c:pt idx="4497">
                  <c:v>-2.5219999999999999E-2</c:v>
                </c:pt>
                <c:pt idx="4498">
                  <c:v>-2.8761999999999999E-2</c:v>
                </c:pt>
                <c:pt idx="4499">
                  <c:v>-4.9425999999999998E-2</c:v>
                </c:pt>
                <c:pt idx="4500">
                  <c:v>-8.2306000000000004E-2</c:v>
                </c:pt>
                <c:pt idx="4501">
                  <c:v>-0.11162999999999999</c:v>
                </c:pt>
                <c:pt idx="4502">
                  <c:v>-0.12645000000000001</c:v>
                </c:pt>
                <c:pt idx="4503">
                  <c:v>-0.13375999999999999</c:v>
                </c:pt>
                <c:pt idx="4504">
                  <c:v>-0.14494000000000001</c:v>
                </c:pt>
                <c:pt idx="4505">
                  <c:v>-0.15406</c:v>
                </c:pt>
                <c:pt idx="4506">
                  <c:v>-0.14358000000000001</c:v>
                </c:pt>
                <c:pt idx="4507">
                  <c:v>-0.11154</c:v>
                </c:pt>
                <c:pt idx="4508">
                  <c:v>-8.0092999999999998E-2</c:v>
                </c:pt>
                <c:pt idx="4509">
                  <c:v>-7.1837999999999999E-2</c:v>
                </c:pt>
                <c:pt idx="4510">
                  <c:v>-8.6451E-2</c:v>
                </c:pt>
                <c:pt idx="4511">
                  <c:v>-0.10466</c:v>
                </c:pt>
                <c:pt idx="4512">
                  <c:v>-0.10722</c:v>
                </c:pt>
                <c:pt idx="4513">
                  <c:v>-8.6401000000000006E-2</c:v>
                </c:pt>
                <c:pt idx="4514">
                  <c:v>-4.9350999999999999E-2</c:v>
                </c:pt>
                <c:pt idx="4515">
                  <c:v>-1.7253999999999999E-2</c:v>
                </c:pt>
                <c:pt idx="4516">
                  <c:v>-1.1953999999999999E-2</c:v>
                </c:pt>
                <c:pt idx="4517">
                  <c:v>-3.2946999999999997E-2</c:v>
                </c:pt>
                <c:pt idx="4518">
                  <c:v>-5.3857000000000002E-2</c:v>
                </c:pt>
                <c:pt idx="4519">
                  <c:v>-5.2200000000000003E-2</c:v>
                </c:pt>
                <c:pt idx="4520">
                  <c:v>-3.7435999999999997E-2</c:v>
                </c:pt>
                <c:pt idx="4521">
                  <c:v>-3.7761000000000003E-2</c:v>
                </c:pt>
                <c:pt idx="4522">
                  <c:v>-6.3347000000000001E-2</c:v>
                </c:pt>
                <c:pt idx="4523">
                  <c:v>-9.7520999999999997E-2</c:v>
                </c:pt>
                <c:pt idx="4524">
                  <c:v>-0.12418999999999999</c:v>
                </c:pt>
                <c:pt idx="4525">
                  <c:v>-0.14729999999999999</c:v>
                </c:pt>
                <c:pt idx="4526">
                  <c:v>-0.17609</c:v>
                </c:pt>
                <c:pt idx="4527">
                  <c:v>-0.20388000000000001</c:v>
                </c:pt>
                <c:pt idx="4528">
                  <c:v>-0.21371000000000001</c:v>
                </c:pt>
                <c:pt idx="4529">
                  <c:v>-0.20011000000000001</c:v>
                </c:pt>
                <c:pt idx="4530">
                  <c:v>-0.17562</c:v>
                </c:pt>
                <c:pt idx="4531">
                  <c:v>-0.15719</c:v>
                </c:pt>
                <c:pt idx="4532">
                  <c:v>-0.15317</c:v>
                </c:pt>
                <c:pt idx="4533">
                  <c:v>-0.16333</c:v>
                </c:pt>
                <c:pt idx="4534">
                  <c:v>-0.18443000000000001</c:v>
                </c:pt>
                <c:pt idx="4535">
                  <c:v>-0.21179000000000001</c:v>
                </c:pt>
                <c:pt idx="4536">
                  <c:v>-0.23799000000000001</c:v>
                </c:pt>
                <c:pt idx="4537">
                  <c:v>-0.25555</c:v>
                </c:pt>
                <c:pt idx="4538">
                  <c:v>-0.26424999999999998</c:v>
                </c:pt>
                <c:pt idx="4539">
                  <c:v>-0.27401999999999999</c:v>
                </c:pt>
                <c:pt idx="4540">
                  <c:v>-0.29420000000000002</c:v>
                </c:pt>
                <c:pt idx="4541">
                  <c:v>-0.31744</c:v>
                </c:pt>
                <c:pt idx="4542">
                  <c:v>-0.32180999999999998</c:v>
                </c:pt>
                <c:pt idx="4543">
                  <c:v>-0.29642000000000002</c:v>
                </c:pt>
                <c:pt idx="4544">
                  <c:v>-0.25903999999999999</c:v>
                </c:pt>
                <c:pt idx="4545">
                  <c:v>-0.23751</c:v>
                </c:pt>
                <c:pt idx="4546">
                  <c:v>-0.23696999999999999</c:v>
                </c:pt>
                <c:pt idx="4547">
                  <c:v>-0.23946999999999999</c:v>
                </c:pt>
                <c:pt idx="4548">
                  <c:v>-0.23501</c:v>
                </c:pt>
                <c:pt idx="4549">
                  <c:v>-0.23391000000000001</c:v>
                </c:pt>
                <c:pt idx="4550">
                  <c:v>-0.24109</c:v>
                </c:pt>
                <c:pt idx="4551">
                  <c:v>-0.23845</c:v>
                </c:pt>
                <c:pt idx="4552">
                  <c:v>-0.21124999999999999</c:v>
                </c:pt>
                <c:pt idx="4553">
                  <c:v>-0.17949999999999999</c:v>
                </c:pt>
                <c:pt idx="4554">
                  <c:v>-0.17829999999999999</c:v>
                </c:pt>
                <c:pt idx="4555">
                  <c:v>-0.20893</c:v>
                </c:pt>
                <c:pt idx="4556">
                  <c:v>-0.23338999999999999</c:v>
                </c:pt>
                <c:pt idx="4557">
                  <c:v>-0.22439000000000001</c:v>
                </c:pt>
                <c:pt idx="4558">
                  <c:v>-0.20027</c:v>
                </c:pt>
                <c:pt idx="4559">
                  <c:v>-0.19700999999999999</c:v>
                </c:pt>
                <c:pt idx="4560">
                  <c:v>-0.22081999999999999</c:v>
                </c:pt>
                <c:pt idx="4561">
                  <c:v>-0.24682000000000001</c:v>
                </c:pt>
                <c:pt idx="4562">
                  <c:v>-0.25656000000000001</c:v>
                </c:pt>
                <c:pt idx="4563">
                  <c:v>-0.25657000000000002</c:v>
                </c:pt>
                <c:pt idx="4564">
                  <c:v>-0.25928000000000001</c:v>
                </c:pt>
                <c:pt idx="4565">
                  <c:v>-0.26400000000000001</c:v>
                </c:pt>
                <c:pt idx="4566">
                  <c:v>-0.26462000000000002</c:v>
                </c:pt>
                <c:pt idx="4567">
                  <c:v>-0.26365</c:v>
                </c:pt>
                <c:pt idx="4568">
                  <c:v>-0.26804</c:v>
                </c:pt>
                <c:pt idx="4569">
                  <c:v>-0.27794999999999997</c:v>
                </c:pt>
                <c:pt idx="4570">
                  <c:v>-0.28989999999999999</c:v>
                </c:pt>
                <c:pt idx="4571">
                  <c:v>-0.30718000000000001</c:v>
                </c:pt>
                <c:pt idx="4572">
                  <c:v>-0.33700000000000002</c:v>
                </c:pt>
                <c:pt idx="4573">
                  <c:v>-0.37684000000000001</c:v>
                </c:pt>
                <c:pt idx="4574">
                  <c:v>-0.41188000000000002</c:v>
                </c:pt>
                <c:pt idx="4575">
                  <c:v>-0.42869000000000002</c:v>
                </c:pt>
                <c:pt idx="4576">
                  <c:v>-0.42658000000000001</c:v>
                </c:pt>
                <c:pt idx="4577">
                  <c:v>-0.41378999999999999</c:v>
                </c:pt>
                <c:pt idx="4578">
                  <c:v>-0.39759</c:v>
                </c:pt>
                <c:pt idx="4579">
                  <c:v>-0.38147999999999999</c:v>
                </c:pt>
                <c:pt idx="4580">
                  <c:v>-0.36848999999999998</c:v>
                </c:pt>
                <c:pt idx="4581">
                  <c:v>-0.36297000000000001</c:v>
                </c:pt>
                <c:pt idx="4582">
                  <c:v>-0.36857000000000001</c:v>
                </c:pt>
                <c:pt idx="4583">
                  <c:v>-0.38524000000000003</c:v>
                </c:pt>
                <c:pt idx="4584">
                  <c:v>-0.40715000000000001</c:v>
                </c:pt>
                <c:pt idx="4585">
                  <c:v>-0.42385</c:v>
                </c:pt>
                <c:pt idx="4586">
                  <c:v>-0.42637999999999998</c:v>
                </c:pt>
                <c:pt idx="4587">
                  <c:v>-0.41382999999999998</c:v>
                </c:pt>
                <c:pt idx="4588">
                  <c:v>-0.39330999999999999</c:v>
                </c:pt>
                <c:pt idx="4589">
                  <c:v>-0.37392999999999998</c:v>
                </c:pt>
                <c:pt idx="4590">
                  <c:v>-0.36170999999999998</c:v>
                </c:pt>
                <c:pt idx="4591">
                  <c:v>-0.35757</c:v>
                </c:pt>
                <c:pt idx="4592">
                  <c:v>-0.35542000000000001</c:v>
                </c:pt>
                <c:pt idx="4593">
                  <c:v>-0.34316000000000002</c:v>
                </c:pt>
                <c:pt idx="4594">
                  <c:v>-0.31167</c:v>
                </c:pt>
                <c:pt idx="4595">
                  <c:v>-0.26473999999999998</c:v>
                </c:pt>
                <c:pt idx="4596">
                  <c:v>-0.21548</c:v>
                </c:pt>
                <c:pt idx="4597">
                  <c:v>-0.17213000000000001</c:v>
                </c:pt>
                <c:pt idx="4598">
                  <c:v>-0.13353000000000001</c:v>
                </c:pt>
                <c:pt idx="4599">
                  <c:v>-0.10077999999999999</c:v>
                </c:pt>
                <c:pt idx="4600">
                  <c:v>-8.4516999999999995E-2</c:v>
                </c:pt>
                <c:pt idx="4601">
                  <c:v>-9.3645999999999993E-2</c:v>
                </c:pt>
                <c:pt idx="4602">
                  <c:v>-0.12161</c:v>
                </c:pt>
                <c:pt idx="4603">
                  <c:v>-0.15171999999999999</c:v>
                </c:pt>
                <c:pt idx="4604">
                  <c:v>-0.17358000000000001</c:v>
                </c:pt>
                <c:pt idx="4605">
                  <c:v>-0.18743000000000001</c:v>
                </c:pt>
                <c:pt idx="4606">
                  <c:v>-0.19444</c:v>
                </c:pt>
                <c:pt idx="4607">
                  <c:v>-0.1913</c:v>
                </c:pt>
                <c:pt idx="4608">
                  <c:v>-0.17571999999999999</c:v>
                </c:pt>
                <c:pt idx="4609">
                  <c:v>-0.15145</c:v>
                </c:pt>
                <c:pt idx="4610">
                  <c:v>-0.12640000000000001</c:v>
                </c:pt>
                <c:pt idx="4611">
                  <c:v>-0.10982</c:v>
                </c:pt>
                <c:pt idx="4612">
                  <c:v>-0.11112</c:v>
                </c:pt>
                <c:pt idx="4613">
                  <c:v>-0.13496</c:v>
                </c:pt>
                <c:pt idx="4614">
                  <c:v>-0.17388000000000001</c:v>
                </c:pt>
                <c:pt idx="4615">
                  <c:v>-0.20866000000000001</c:v>
                </c:pt>
                <c:pt idx="4616">
                  <c:v>-0.21981999999999999</c:v>
                </c:pt>
                <c:pt idx="4617">
                  <c:v>-0.20046</c:v>
                </c:pt>
                <c:pt idx="4618">
                  <c:v>-0.16122</c:v>
                </c:pt>
                <c:pt idx="4619">
                  <c:v>-0.12569</c:v>
                </c:pt>
                <c:pt idx="4620">
                  <c:v>-0.11713999999999999</c:v>
                </c:pt>
                <c:pt idx="4621">
                  <c:v>-0.14174999999999999</c:v>
                </c:pt>
                <c:pt idx="4622">
                  <c:v>-0.18190999999999999</c:v>
                </c:pt>
                <c:pt idx="4623">
                  <c:v>-0.20996000000000001</c:v>
                </c:pt>
                <c:pt idx="4624">
                  <c:v>-0.21149999999999999</c:v>
                </c:pt>
                <c:pt idx="4625">
                  <c:v>-0.19450000000000001</c:v>
                </c:pt>
                <c:pt idx="4626">
                  <c:v>-0.17602999999999999</c:v>
                </c:pt>
                <c:pt idx="4627">
                  <c:v>-0.16353000000000001</c:v>
                </c:pt>
                <c:pt idx="4628">
                  <c:v>-0.15053</c:v>
                </c:pt>
                <c:pt idx="4629">
                  <c:v>-0.12889999999999999</c:v>
                </c:pt>
                <c:pt idx="4630">
                  <c:v>-0.10358000000000001</c:v>
                </c:pt>
                <c:pt idx="4631">
                  <c:v>-9.3565999999999996E-2</c:v>
                </c:pt>
                <c:pt idx="4632">
                  <c:v>-0.11459999999999999</c:v>
                </c:pt>
                <c:pt idx="4633">
                  <c:v>-0.15931999999999999</c:v>
                </c:pt>
                <c:pt idx="4634">
                  <c:v>-0.19974</c:v>
                </c:pt>
                <c:pt idx="4635">
                  <c:v>-0.21426000000000001</c:v>
                </c:pt>
                <c:pt idx="4636">
                  <c:v>-0.20846999999999999</c:v>
                </c:pt>
                <c:pt idx="4637">
                  <c:v>-0.20354</c:v>
                </c:pt>
                <c:pt idx="4638">
                  <c:v>-0.20952999999999999</c:v>
                </c:pt>
                <c:pt idx="4639">
                  <c:v>-0.22017999999999999</c:v>
                </c:pt>
                <c:pt idx="4640">
                  <c:v>-0.23150000000000001</c:v>
                </c:pt>
                <c:pt idx="4641">
                  <c:v>-0.25097999999999998</c:v>
                </c:pt>
                <c:pt idx="4642">
                  <c:v>-0.28353</c:v>
                </c:pt>
                <c:pt idx="4643">
                  <c:v>-0.31901000000000002</c:v>
                </c:pt>
                <c:pt idx="4644">
                  <c:v>-0.34233999999999998</c:v>
                </c:pt>
                <c:pt idx="4645">
                  <c:v>-0.35059000000000001</c:v>
                </c:pt>
                <c:pt idx="4646">
                  <c:v>-0.35299999999999998</c:v>
                </c:pt>
                <c:pt idx="4647">
                  <c:v>-0.35782000000000003</c:v>
                </c:pt>
                <c:pt idx="4648">
                  <c:v>-0.36520999999999998</c:v>
                </c:pt>
                <c:pt idx="4649">
                  <c:v>-0.37126999999999999</c:v>
                </c:pt>
                <c:pt idx="4650">
                  <c:v>-0.37429000000000001</c:v>
                </c:pt>
                <c:pt idx="4651">
                  <c:v>-0.37816</c:v>
                </c:pt>
                <c:pt idx="4652">
                  <c:v>-0.39080999999999999</c:v>
                </c:pt>
                <c:pt idx="4653">
                  <c:v>-0.41531000000000001</c:v>
                </c:pt>
                <c:pt idx="4654">
                  <c:v>-0.44136999999999998</c:v>
                </c:pt>
                <c:pt idx="4655">
                  <c:v>-0.45323999999999998</c:v>
                </c:pt>
                <c:pt idx="4656">
                  <c:v>-0.45</c:v>
                </c:pt>
                <c:pt idx="4657">
                  <c:v>-0.44889000000000001</c:v>
                </c:pt>
                <c:pt idx="4658">
                  <c:v>-0.45965</c:v>
                </c:pt>
                <c:pt idx="4659">
                  <c:v>-0.46442</c:v>
                </c:pt>
                <c:pt idx="4660">
                  <c:v>-0.43802000000000002</c:v>
                </c:pt>
                <c:pt idx="4661">
                  <c:v>-0.38568999999999998</c:v>
                </c:pt>
                <c:pt idx="4662">
                  <c:v>-0.34405999999999998</c:v>
                </c:pt>
                <c:pt idx="4663">
                  <c:v>-0.34018999999999999</c:v>
                </c:pt>
                <c:pt idx="4664">
                  <c:v>-0.3629</c:v>
                </c:pt>
                <c:pt idx="4665">
                  <c:v>-0.38207000000000002</c:v>
                </c:pt>
                <c:pt idx="4666">
                  <c:v>-0.38512000000000002</c:v>
                </c:pt>
                <c:pt idx="4667">
                  <c:v>-0.38285999999999998</c:v>
                </c:pt>
                <c:pt idx="4668">
                  <c:v>-0.38661000000000001</c:v>
                </c:pt>
                <c:pt idx="4669">
                  <c:v>-0.39394000000000001</c:v>
                </c:pt>
                <c:pt idx="4670">
                  <c:v>-0.39681</c:v>
                </c:pt>
                <c:pt idx="4671">
                  <c:v>-0.39211000000000001</c:v>
                </c:pt>
                <c:pt idx="4672">
                  <c:v>-0.37981999999999999</c:v>
                </c:pt>
                <c:pt idx="4673">
                  <c:v>-0.35815000000000002</c:v>
                </c:pt>
                <c:pt idx="4674">
                  <c:v>-0.32571</c:v>
                </c:pt>
                <c:pt idx="4675">
                  <c:v>-0.28561999999999999</c:v>
                </c:pt>
                <c:pt idx="4676">
                  <c:v>-0.24510999999999999</c:v>
                </c:pt>
                <c:pt idx="4677">
                  <c:v>-0.21285000000000001</c:v>
                </c:pt>
                <c:pt idx="4678">
                  <c:v>-0.19617999999999999</c:v>
                </c:pt>
                <c:pt idx="4679">
                  <c:v>-0.19571</c:v>
                </c:pt>
                <c:pt idx="4680">
                  <c:v>-0.20143</c:v>
                </c:pt>
                <c:pt idx="4681">
                  <c:v>-0.19958999999999999</c:v>
                </c:pt>
                <c:pt idx="4682">
                  <c:v>-0.18657000000000001</c:v>
                </c:pt>
                <c:pt idx="4683">
                  <c:v>-0.17208000000000001</c:v>
                </c:pt>
                <c:pt idx="4684">
                  <c:v>-0.16582</c:v>
                </c:pt>
                <c:pt idx="4685">
                  <c:v>-0.16575999999999999</c:v>
                </c:pt>
                <c:pt idx="4686">
                  <c:v>-0.16355</c:v>
                </c:pt>
                <c:pt idx="4687">
                  <c:v>-0.15734999999999999</c:v>
                </c:pt>
                <c:pt idx="4688">
                  <c:v>-0.15282999999999999</c:v>
                </c:pt>
                <c:pt idx="4689">
                  <c:v>-0.15287000000000001</c:v>
                </c:pt>
                <c:pt idx="4690">
                  <c:v>-0.15192</c:v>
                </c:pt>
                <c:pt idx="4691">
                  <c:v>-0.14204</c:v>
                </c:pt>
                <c:pt idx="4692">
                  <c:v>-0.12238</c:v>
                </c:pt>
                <c:pt idx="4693">
                  <c:v>-0.10266</c:v>
                </c:pt>
                <c:pt idx="4694">
                  <c:v>-9.7365999999999994E-2</c:v>
                </c:pt>
                <c:pt idx="4695">
                  <c:v>-0.11353000000000001</c:v>
                </c:pt>
                <c:pt idx="4696">
                  <c:v>-0.14183000000000001</c:v>
                </c:pt>
                <c:pt idx="4697">
                  <c:v>-0.16234000000000001</c:v>
                </c:pt>
                <c:pt idx="4698">
                  <c:v>-0.16139999999999999</c:v>
                </c:pt>
                <c:pt idx="4699">
                  <c:v>-0.14129</c:v>
                </c:pt>
                <c:pt idx="4700">
                  <c:v>-0.11388</c:v>
                </c:pt>
                <c:pt idx="4701">
                  <c:v>-9.1367000000000004E-2</c:v>
                </c:pt>
                <c:pt idx="4702">
                  <c:v>-8.4523000000000001E-2</c:v>
                </c:pt>
                <c:pt idx="4703">
                  <c:v>-9.9419999999999994E-2</c:v>
                </c:pt>
                <c:pt idx="4704">
                  <c:v>-0.12728</c:v>
                </c:pt>
                <c:pt idx="4705">
                  <c:v>-0.14563999999999999</c:v>
                </c:pt>
                <c:pt idx="4706">
                  <c:v>-0.14166999999999999</c:v>
                </c:pt>
                <c:pt idx="4707">
                  <c:v>-0.13109999999999999</c:v>
                </c:pt>
                <c:pt idx="4708">
                  <c:v>-0.14262</c:v>
                </c:pt>
                <c:pt idx="4709">
                  <c:v>-0.18547</c:v>
                </c:pt>
                <c:pt idx="4710">
                  <c:v>-0.24304000000000001</c:v>
                </c:pt>
                <c:pt idx="4711">
                  <c:v>-0.29609000000000002</c:v>
                </c:pt>
                <c:pt idx="4712">
                  <c:v>-0.33872000000000002</c:v>
                </c:pt>
                <c:pt idx="4713">
                  <c:v>-0.37102000000000002</c:v>
                </c:pt>
                <c:pt idx="4714">
                  <c:v>-0.39108999999999999</c:v>
                </c:pt>
                <c:pt idx="4715">
                  <c:v>-0.39972000000000002</c:v>
                </c:pt>
                <c:pt idx="4716">
                  <c:v>-0.40194999999999997</c:v>
                </c:pt>
                <c:pt idx="4717">
                  <c:v>-0.39815</c:v>
                </c:pt>
                <c:pt idx="4718">
                  <c:v>-0.38314999999999999</c:v>
                </c:pt>
                <c:pt idx="4719">
                  <c:v>-0.35805999999999999</c:v>
                </c:pt>
                <c:pt idx="4720">
                  <c:v>-0.33266000000000001</c:v>
                </c:pt>
                <c:pt idx="4721">
                  <c:v>-0.31117</c:v>
                </c:pt>
                <c:pt idx="4722">
                  <c:v>-0.28754000000000002</c:v>
                </c:pt>
                <c:pt idx="4723">
                  <c:v>-0.26127</c:v>
                </c:pt>
                <c:pt idx="4724">
                  <c:v>-0.24567</c:v>
                </c:pt>
                <c:pt idx="4725">
                  <c:v>-0.24981999999999999</c:v>
                </c:pt>
                <c:pt idx="4726">
                  <c:v>-0.26296999999999998</c:v>
                </c:pt>
                <c:pt idx="4727">
                  <c:v>-0.26901000000000003</c:v>
                </c:pt>
                <c:pt idx="4728">
                  <c:v>-0.26846999999999999</c:v>
                </c:pt>
                <c:pt idx="4729">
                  <c:v>-0.27323999999999998</c:v>
                </c:pt>
                <c:pt idx="4730">
                  <c:v>-0.28502</c:v>
                </c:pt>
                <c:pt idx="4731">
                  <c:v>-0.29368</c:v>
                </c:pt>
                <c:pt idx="4732">
                  <c:v>-0.29493999999999998</c:v>
                </c:pt>
                <c:pt idx="4733">
                  <c:v>-0.29699999999999999</c:v>
                </c:pt>
                <c:pt idx="4734">
                  <c:v>-0.30857000000000001</c:v>
                </c:pt>
                <c:pt idx="4735">
                  <c:v>-0.32998</c:v>
                </c:pt>
                <c:pt idx="4736">
                  <c:v>-0.35600999999999999</c:v>
                </c:pt>
                <c:pt idx="4737">
                  <c:v>-0.37858000000000003</c:v>
                </c:pt>
                <c:pt idx="4738">
                  <c:v>-0.38649</c:v>
                </c:pt>
                <c:pt idx="4739">
                  <c:v>-0.37242999999999998</c:v>
                </c:pt>
                <c:pt idx="4740">
                  <c:v>-0.34239999999999998</c:v>
                </c:pt>
                <c:pt idx="4741">
                  <c:v>-0.31161</c:v>
                </c:pt>
                <c:pt idx="4742">
                  <c:v>-0.28994999999999999</c:v>
                </c:pt>
                <c:pt idx="4743">
                  <c:v>-0.27700999999999998</c:v>
                </c:pt>
                <c:pt idx="4744">
                  <c:v>-0.26939999999999997</c:v>
                </c:pt>
                <c:pt idx="4745">
                  <c:v>-0.26384000000000002</c:v>
                </c:pt>
                <c:pt idx="4746">
                  <c:v>-0.25340000000000001</c:v>
                </c:pt>
                <c:pt idx="4747">
                  <c:v>-0.23138</c:v>
                </c:pt>
                <c:pt idx="4748">
                  <c:v>-0.20330000000000001</c:v>
                </c:pt>
                <c:pt idx="4749">
                  <c:v>-0.1862</c:v>
                </c:pt>
                <c:pt idx="4750">
                  <c:v>-0.18997</c:v>
                </c:pt>
                <c:pt idx="4751">
                  <c:v>-0.20413999999999999</c:v>
                </c:pt>
                <c:pt idx="4752">
                  <c:v>-0.20846999999999999</c:v>
                </c:pt>
                <c:pt idx="4753">
                  <c:v>-0.19325000000000001</c:v>
                </c:pt>
                <c:pt idx="4754">
                  <c:v>-0.16517000000000001</c:v>
                </c:pt>
                <c:pt idx="4755">
                  <c:v>-0.13653000000000001</c:v>
                </c:pt>
                <c:pt idx="4756">
                  <c:v>-0.11427</c:v>
                </c:pt>
                <c:pt idx="4757">
                  <c:v>-9.8864999999999995E-2</c:v>
                </c:pt>
                <c:pt idx="4758">
                  <c:v>-8.9538000000000006E-2</c:v>
                </c:pt>
                <c:pt idx="4759">
                  <c:v>-8.7573999999999999E-2</c:v>
                </c:pt>
                <c:pt idx="4760">
                  <c:v>-9.4458E-2</c:v>
                </c:pt>
                <c:pt idx="4761">
                  <c:v>-0.10799</c:v>
                </c:pt>
                <c:pt idx="4762">
                  <c:v>-0.12231</c:v>
                </c:pt>
                <c:pt idx="4763">
                  <c:v>-0.13181000000000001</c:v>
                </c:pt>
                <c:pt idx="4764">
                  <c:v>-0.13195000000000001</c:v>
                </c:pt>
                <c:pt idx="4765">
                  <c:v>-0.11584</c:v>
                </c:pt>
                <c:pt idx="4766">
                  <c:v>-7.6783000000000004E-2</c:v>
                </c:pt>
                <c:pt idx="4767">
                  <c:v>-1.9886999999999998E-2</c:v>
                </c:pt>
                <c:pt idx="4768">
                  <c:v>3.4322999999999999E-2</c:v>
                </c:pt>
                <c:pt idx="4769">
                  <c:v>6.7702999999999999E-2</c:v>
                </c:pt>
                <c:pt idx="4770">
                  <c:v>8.5188E-2</c:v>
                </c:pt>
                <c:pt idx="4771">
                  <c:v>0.10804</c:v>
                </c:pt>
                <c:pt idx="4772">
                  <c:v>0.14466000000000001</c:v>
                </c:pt>
                <c:pt idx="4773">
                  <c:v>0.17793999999999999</c:v>
                </c:pt>
                <c:pt idx="4774">
                  <c:v>0.18695000000000001</c:v>
                </c:pt>
                <c:pt idx="4775">
                  <c:v>0.17316999999999999</c:v>
                </c:pt>
                <c:pt idx="4776">
                  <c:v>0.15683</c:v>
                </c:pt>
                <c:pt idx="4777">
                  <c:v>0.15212999999999999</c:v>
                </c:pt>
                <c:pt idx="4778">
                  <c:v>0.15531</c:v>
                </c:pt>
                <c:pt idx="4779">
                  <c:v>0.15637999999999999</c:v>
                </c:pt>
                <c:pt idx="4780">
                  <c:v>0.15368000000000001</c:v>
                </c:pt>
                <c:pt idx="4781">
                  <c:v>0.15403</c:v>
                </c:pt>
                <c:pt idx="4782">
                  <c:v>0.16427</c:v>
                </c:pt>
                <c:pt idx="4783">
                  <c:v>0.18615999999999999</c:v>
                </c:pt>
                <c:pt idx="4784">
                  <c:v>0.21626000000000001</c:v>
                </c:pt>
                <c:pt idx="4785">
                  <c:v>0.24686</c:v>
                </c:pt>
                <c:pt idx="4786">
                  <c:v>0.26867999999999997</c:v>
                </c:pt>
                <c:pt idx="4787">
                  <c:v>0.27682000000000001</c:v>
                </c:pt>
                <c:pt idx="4788">
                  <c:v>0.27478999999999998</c:v>
                </c:pt>
                <c:pt idx="4789">
                  <c:v>0.27095999999999998</c:v>
                </c:pt>
                <c:pt idx="4790">
                  <c:v>0.26983000000000001</c:v>
                </c:pt>
                <c:pt idx="4791">
                  <c:v>0.26779999999999998</c:v>
                </c:pt>
                <c:pt idx="4792">
                  <c:v>0.25914999999999999</c:v>
                </c:pt>
                <c:pt idx="4793">
                  <c:v>0.24648</c:v>
                </c:pt>
                <c:pt idx="4794">
                  <c:v>0.24288000000000001</c:v>
                </c:pt>
                <c:pt idx="4795">
                  <c:v>0.25980999999999999</c:v>
                </c:pt>
                <c:pt idx="4796">
                  <c:v>0.29076000000000002</c:v>
                </c:pt>
                <c:pt idx="4797">
                  <c:v>0.30982999999999999</c:v>
                </c:pt>
                <c:pt idx="4798">
                  <c:v>0.29171000000000002</c:v>
                </c:pt>
                <c:pt idx="4799">
                  <c:v>0.23576</c:v>
                </c:pt>
                <c:pt idx="4800">
                  <c:v>0.16886000000000001</c:v>
                </c:pt>
                <c:pt idx="4801">
                  <c:v>0.12246</c:v>
                </c:pt>
                <c:pt idx="4802">
                  <c:v>0.10735</c:v>
                </c:pt>
                <c:pt idx="4803">
                  <c:v>0.11135</c:v>
                </c:pt>
                <c:pt idx="4804">
                  <c:v>0.11931</c:v>
                </c:pt>
                <c:pt idx="4805">
                  <c:v>0.13075000000000001</c:v>
                </c:pt>
                <c:pt idx="4806">
                  <c:v>0.15612000000000001</c:v>
                </c:pt>
                <c:pt idx="4807">
                  <c:v>0.19850000000000001</c:v>
                </c:pt>
                <c:pt idx="4808">
                  <c:v>0.24415999999999999</c:v>
                </c:pt>
                <c:pt idx="4809">
                  <c:v>0.27400999999999998</c:v>
                </c:pt>
                <c:pt idx="4810">
                  <c:v>0.28292</c:v>
                </c:pt>
                <c:pt idx="4811">
                  <c:v>0.28421999999999997</c:v>
                </c:pt>
                <c:pt idx="4812">
                  <c:v>0.29408000000000001</c:v>
                </c:pt>
                <c:pt idx="4813">
                  <c:v>0.31445000000000001</c:v>
                </c:pt>
                <c:pt idx="4814">
                  <c:v>0.33378000000000002</c:v>
                </c:pt>
                <c:pt idx="4815">
                  <c:v>0.34197</c:v>
                </c:pt>
                <c:pt idx="4816">
                  <c:v>0.33983000000000002</c:v>
                </c:pt>
                <c:pt idx="4817">
                  <c:v>0.33362000000000003</c:v>
                </c:pt>
                <c:pt idx="4818">
                  <c:v>0.32623999999999997</c:v>
                </c:pt>
                <c:pt idx="4819">
                  <c:v>0.31766</c:v>
                </c:pt>
                <c:pt idx="4820">
                  <c:v>0.31080999999999998</c:v>
                </c:pt>
                <c:pt idx="4821">
                  <c:v>0.31106</c:v>
                </c:pt>
                <c:pt idx="4822">
                  <c:v>0.31930999999999998</c:v>
                </c:pt>
                <c:pt idx="4823">
                  <c:v>0.33013999999999999</c:v>
                </c:pt>
                <c:pt idx="4824">
                  <c:v>0.33972000000000002</c:v>
                </c:pt>
                <c:pt idx="4825">
                  <c:v>0.35370000000000001</c:v>
                </c:pt>
                <c:pt idx="4826">
                  <c:v>0.38277</c:v>
                </c:pt>
                <c:pt idx="4827">
                  <c:v>0.42867</c:v>
                </c:pt>
                <c:pt idx="4828">
                  <c:v>0.47776999999999997</c:v>
                </c:pt>
                <c:pt idx="4829">
                  <c:v>0.51282000000000005</c:v>
                </c:pt>
                <c:pt idx="4830">
                  <c:v>0.53120999999999996</c:v>
                </c:pt>
                <c:pt idx="4831">
                  <c:v>0.54661000000000004</c:v>
                </c:pt>
                <c:pt idx="4832">
                  <c:v>0.57103999999999999</c:v>
                </c:pt>
                <c:pt idx="4833">
                  <c:v>0.60126999999999997</c:v>
                </c:pt>
                <c:pt idx="4834">
                  <c:v>0.62744999999999995</c:v>
                </c:pt>
                <c:pt idx="4835">
                  <c:v>0.64800000000000002</c:v>
                </c:pt>
                <c:pt idx="4836">
                  <c:v>0.66601999999999995</c:v>
                </c:pt>
                <c:pt idx="4837">
                  <c:v>0.67505999999999999</c:v>
                </c:pt>
                <c:pt idx="4838">
                  <c:v>0.66291</c:v>
                </c:pt>
                <c:pt idx="4839">
                  <c:v>0.63175999999999999</c:v>
                </c:pt>
                <c:pt idx="4840">
                  <c:v>0.60114999999999996</c:v>
                </c:pt>
                <c:pt idx="4841">
                  <c:v>0.58453999999999995</c:v>
                </c:pt>
                <c:pt idx="4842">
                  <c:v>0.57435999999999998</c:v>
                </c:pt>
                <c:pt idx="4843">
                  <c:v>0.55871000000000004</c:v>
                </c:pt>
                <c:pt idx="4844">
                  <c:v>0.54174</c:v>
                </c:pt>
                <c:pt idx="4845">
                  <c:v>0.53569</c:v>
                </c:pt>
                <c:pt idx="4846">
                  <c:v>0.54159999999999997</c:v>
                </c:pt>
                <c:pt idx="4847">
                  <c:v>0.55237999999999998</c:v>
                </c:pt>
                <c:pt idx="4848">
                  <c:v>0.56903000000000004</c:v>
                </c:pt>
                <c:pt idx="4849">
                  <c:v>0.59721999999999997</c:v>
                </c:pt>
                <c:pt idx="4850">
                  <c:v>0.62946000000000002</c:v>
                </c:pt>
                <c:pt idx="4851">
                  <c:v>0.64744999999999997</c:v>
                </c:pt>
                <c:pt idx="4852">
                  <c:v>0.64515999999999996</c:v>
                </c:pt>
                <c:pt idx="4853">
                  <c:v>0.63632999999999995</c:v>
                </c:pt>
                <c:pt idx="4854">
                  <c:v>0.63649999999999995</c:v>
                </c:pt>
                <c:pt idx="4855">
                  <c:v>0.65029000000000003</c:v>
                </c:pt>
                <c:pt idx="4856">
                  <c:v>0.67823</c:v>
                </c:pt>
                <c:pt idx="4857">
                  <c:v>0.71889999999999998</c:v>
                </c:pt>
                <c:pt idx="4858">
                  <c:v>0.75624999999999998</c:v>
                </c:pt>
                <c:pt idx="4859">
                  <c:v>0.76141000000000003</c:v>
                </c:pt>
                <c:pt idx="4860">
                  <c:v>0.72311999999999999</c:v>
                </c:pt>
                <c:pt idx="4861">
                  <c:v>0.66813</c:v>
                </c:pt>
                <c:pt idx="4862">
                  <c:v>0.63597000000000004</c:v>
                </c:pt>
                <c:pt idx="4863">
                  <c:v>0.63661000000000001</c:v>
                </c:pt>
                <c:pt idx="4864">
                  <c:v>0.64602000000000004</c:v>
                </c:pt>
                <c:pt idx="4865">
                  <c:v>0.64166999999999996</c:v>
                </c:pt>
                <c:pt idx="4866">
                  <c:v>0.62807000000000002</c:v>
                </c:pt>
                <c:pt idx="4867">
                  <c:v>0.62377000000000005</c:v>
                </c:pt>
                <c:pt idx="4868">
                  <c:v>0.63537999999999994</c:v>
                </c:pt>
                <c:pt idx="4869">
                  <c:v>0.65300000000000002</c:v>
                </c:pt>
                <c:pt idx="4870">
                  <c:v>0.66564999999999996</c:v>
                </c:pt>
                <c:pt idx="4871">
                  <c:v>0.67186999999999997</c:v>
                </c:pt>
                <c:pt idx="4872">
                  <c:v>0.67386999999999997</c:v>
                </c:pt>
                <c:pt idx="4873">
                  <c:v>0.66729000000000005</c:v>
                </c:pt>
                <c:pt idx="4874">
                  <c:v>0.64232999999999996</c:v>
                </c:pt>
                <c:pt idx="4875">
                  <c:v>0.59655999999999998</c:v>
                </c:pt>
                <c:pt idx="4876">
                  <c:v>0.54405999999999999</c:v>
                </c:pt>
                <c:pt idx="4877">
                  <c:v>0.50744999999999996</c:v>
                </c:pt>
                <c:pt idx="4878">
                  <c:v>0.49878</c:v>
                </c:pt>
                <c:pt idx="4879">
                  <c:v>0.50970000000000004</c:v>
                </c:pt>
                <c:pt idx="4880">
                  <c:v>0.52144999999999997</c:v>
                </c:pt>
                <c:pt idx="4881">
                  <c:v>0.52278000000000002</c:v>
                </c:pt>
                <c:pt idx="4882">
                  <c:v>0.51632</c:v>
                </c:pt>
                <c:pt idx="4883">
                  <c:v>0.51012999999999997</c:v>
                </c:pt>
                <c:pt idx="4884">
                  <c:v>0.50707999999999998</c:v>
                </c:pt>
                <c:pt idx="4885">
                  <c:v>0.50280999999999998</c:v>
                </c:pt>
                <c:pt idx="4886">
                  <c:v>0.49153999999999998</c:v>
                </c:pt>
                <c:pt idx="4887">
                  <c:v>0.47203000000000001</c:v>
                </c:pt>
                <c:pt idx="4888">
                  <c:v>0.44857999999999998</c:v>
                </c:pt>
                <c:pt idx="4889">
                  <c:v>0.42692999999999998</c:v>
                </c:pt>
                <c:pt idx="4890">
                  <c:v>0.40927999999999998</c:v>
                </c:pt>
                <c:pt idx="4891">
                  <c:v>0.39409</c:v>
                </c:pt>
                <c:pt idx="4892">
                  <c:v>0.38074999999999998</c:v>
                </c:pt>
                <c:pt idx="4893">
                  <c:v>0.37241999999999997</c:v>
                </c:pt>
                <c:pt idx="4894">
                  <c:v>0.37115999999999999</c:v>
                </c:pt>
                <c:pt idx="4895">
                  <c:v>0.37175999999999998</c:v>
                </c:pt>
                <c:pt idx="4896">
                  <c:v>0.36603000000000002</c:v>
                </c:pt>
                <c:pt idx="4897">
                  <c:v>0.35615999999999998</c:v>
                </c:pt>
                <c:pt idx="4898">
                  <c:v>0.35798000000000002</c:v>
                </c:pt>
                <c:pt idx="4899">
                  <c:v>0.38290999999999997</c:v>
                </c:pt>
                <c:pt idx="4900">
                  <c:v>0.41869000000000001</c:v>
                </c:pt>
                <c:pt idx="4901">
                  <c:v>0.43839</c:v>
                </c:pt>
                <c:pt idx="4902">
                  <c:v>0.43131999999999998</c:v>
                </c:pt>
                <c:pt idx="4903">
                  <c:v>0.41492000000000001</c:v>
                </c:pt>
                <c:pt idx="4904">
                  <c:v>0.40915000000000001</c:v>
                </c:pt>
                <c:pt idx="4905">
                  <c:v>0.40906999999999999</c:v>
                </c:pt>
                <c:pt idx="4906">
                  <c:v>0.39463999999999999</c:v>
                </c:pt>
                <c:pt idx="4907">
                  <c:v>0.3609</c:v>
                </c:pt>
                <c:pt idx="4908">
                  <c:v>0.32246999999999998</c:v>
                </c:pt>
                <c:pt idx="4909">
                  <c:v>0.28882999999999998</c:v>
                </c:pt>
                <c:pt idx="4910">
                  <c:v>0.25272</c:v>
                </c:pt>
                <c:pt idx="4911">
                  <c:v>0.20868999999999999</c:v>
                </c:pt>
                <c:pt idx="4912">
                  <c:v>0.16879</c:v>
                </c:pt>
                <c:pt idx="4913">
                  <c:v>0.14876</c:v>
                </c:pt>
                <c:pt idx="4914">
                  <c:v>0.14710000000000001</c:v>
                </c:pt>
                <c:pt idx="4915">
                  <c:v>0.14871000000000001</c:v>
                </c:pt>
                <c:pt idx="4916">
                  <c:v>0.14535000000000001</c:v>
                </c:pt>
                <c:pt idx="4917">
                  <c:v>0.14294000000000001</c:v>
                </c:pt>
                <c:pt idx="4918">
                  <c:v>0.14987</c:v>
                </c:pt>
                <c:pt idx="4919">
                  <c:v>0.16486999999999999</c:v>
                </c:pt>
                <c:pt idx="4920">
                  <c:v>0.17807000000000001</c:v>
                </c:pt>
                <c:pt idx="4921">
                  <c:v>0.18193000000000001</c:v>
                </c:pt>
                <c:pt idx="4922">
                  <c:v>0.18164</c:v>
                </c:pt>
                <c:pt idx="4923">
                  <c:v>0.19345999999999999</c:v>
                </c:pt>
                <c:pt idx="4924">
                  <c:v>0.22819999999999999</c:v>
                </c:pt>
                <c:pt idx="4925">
                  <c:v>0.27675</c:v>
                </c:pt>
                <c:pt idx="4926">
                  <c:v>0.31775999999999999</c:v>
                </c:pt>
                <c:pt idx="4927">
                  <c:v>0.33966000000000002</c:v>
                </c:pt>
                <c:pt idx="4928">
                  <c:v>0.34793000000000002</c:v>
                </c:pt>
                <c:pt idx="4929">
                  <c:v>0.35165999999999997</c:v>
                </c:pt>
                <c:pt idx="4930">
                  <c:v>0.35360000000000003</c:v>
                </c:pt>
                <c:pt idx="4931">
                  <c:v>0.35500999999999999</c:v>
                </c:pt>
                <c:pt idx="4932">
                  <c:v>0.35836000000000001</c:v>
                </c:pt>
                <c:pt idx="4933">
                  <c:v>0.36129</c:v>
                </c:pt>
                <c:pt idx="4934">
                  <c:v>0.35972999999999999</c:v>
                </c:pt>
                <c:pt idx="4935">
                  <c:v>0.36108000000000001</c:v>
                </c:pt>
                <c:pt idx="4936">
                  <c:v>0.38029000000000002</c:v>
                </c:pt>
                <c:pt idx="4937">
                  <c:v>0.41582000000000002</c:v>
                </c:pt>
                <c:pt idx="4938">
                  <c:v>0.44501000000000002</c:v>
                </c:pt>
                <c:pt idx="4939">
                  <c:v>0.45413999999999999</c:v>
                </c:pt>
                <c:pt idx="4940">
                  <c:v>0.45812000000000003</c:v>
                </c:pt>
                <c:pt idx="4941">
                  <c:v>0.47665000000000002</c:v>
                </c:pt>
                <c:pt idx="4942">
                  <c:v>0.50505</c:v>
                </c:pt>
                <c:pt idx="4943">
                  <c:v>0.52698</c:v>
                </c:pt>
                <c:pt idx="4944">
                  <c:v>0.54300999999999999</c:v>
                </c:pt>
                <c:pt idx="4945">
                  <c:v>0.56188000000000005</c:v>
                </c:pt>
                <c:pt idx="4946">
                  <c:v>0.57113000000000003</c:v>
                </c:pt>
                <c:pt idx="4947">
                  <c:v>0.54625999999999997</c:v>
                </c:pt>
                <c:pt idx="4948">
                  <c:v>0.49334</c:v>
                </c:pt>
                <c:pt idx="4949">
                  <c:v>0.45573999999999998</c:v>
                </c:pt>
                <c:pt idx="4950">
                  <c:v>0.46473999999999999</c:v>
                </c:pt>
                <c:pt idx="4951">
                  <c:v>0.50134000000000001</c:v>
                </c:pt>
                <c:pt idx="4952">
                  <c:v>0.52202999999999999</c:v>
                </c:pt>
                <c:pt idx="4953">
                  <c:v>0.51082000000000005</c:v>
                </c:pt>
                <c:pt idx="4954">
                  <c:v>0.48946000000000001</c:v>
                </c:pt>
                <c:pt idx="4955">
                  <c:v>0.48272999999999999</c:v>
                </c:pt>
                <c:pt idx="4956">
                  <c:v>0.49014999999999997</c:v>
                </c:pt>
                <c:pt idx="4957">
                  <c:v>0.49374000000000001</c:v>
                </c:pt>
                <c:pt idx="4958">
                  <c:v>0.48149999999999998</c:v>
                </c:pt>
                <c:pt idx="4959">
                  <c:v>0.45707999999999999</c:v>
                </c:pt>
                <c:pt idx="4960">
                  <c:v>0.43201000000000001</c:v>
                </c:pt>
                <c:pt idx="4961">
                  <c:v>0.41493999999999998</c:v>
                </c:pt>
                <c:pt idx="4962">
                  <c:v>0.40783000000000003</c:v>
                </c:pt>
                <c:pt idx="4963">
                  <c:v>0.40759000000000001</c:v>
                </c:pt>
                <c:pt idx="4964">
                  <c:v>0.40834999999999999</c:v>
                </c:pt>
                <c:pt idx="4965">
                  <c:v>0.40429999999999999</c:v>
                </c:pt>
                <c:pt idx="4966">
                  <c:v>0.39484000000000002</c:v>
                </c:pt>
                <c:pt idx="4967">
                  <c:v>0.38890000000000002</c:v>
                </c:pt>
                <c:pt idx="4968">
                  <c:v>0.40084999999999998</c:v>
                </c:pt>
                <c:pt idx="4969">
                  <c:v>0.43775999999999998</c:v>
                </c:pt>
                <c:pt idx="4970">
                  <c:v>0.48860999999999999</c:v>
                </c:pt>
                <c:pt idx="4971">
                  <c:v>0.52730999999999995</c:v>
                </c:pt>
                <c:pt idx="4972">
                  <c:v>0.53037999999999996</c:v>
                </c:pt>
                <c:pt idx="4973">
                  <c:v>0.49665999999999999</c:v>
                </c:pt>
                <c:pt idx="4974">
                  <c:v>0.45073999999999997</c:v>
                </c:pt>
                <c:pt idx="4975">
                  <c:v>0.42215999999999998</c:v>
                </c:pt>
                <c:pt idx="4976">
                  <c:v>0.41814000000000001</c:v>
                </c:pt>
                <c:pt idx="4977">
                  <c:v>0.42050999999999999</c:v>
                </c:pt>
                <c:pt idx="4978">
                  <c:v>0.41123999999999999</c:v>
                </c:pt>
                <c:pt idx="4979">
                  <c:v>0.39284999999999998</c:v>
                </c:pt>
                <c:pt idx="4980">
                  <c:v>0.37797999999999998</c:v>
                </c:pt>
                <c:pt idx="4981">
                  <c:v>0.36992000000000003</c:v>
                </c:pt>
                <c:pt idx="4982">
                  <c:v>0.36631000000000002</c:v>
                </c:pt>
                <c:pt idx="4983">
                  <c:v>0.37302000000000002</c:v>
                </c:pt>
                <c:pt idx="4984">
                  <c:v>0.39482</c:v>
                </c:pt>
                <c:pt idx="4985">
                  <c:v>0.41488999999999998</c:v>
                </c:pt>
                <c:pt idx="4986">
                  <c:v>0.40610000000000002</c:v>
                </c:pt>
                <c:pt idx="4987">
                  <c:v>0.36696000000000001</c:v>
                </c:pt>
                <c:pt idx="4988">
                  <c:v>0.32635999999999998</c:v>
                </c:pt>
                <c:pt idx="4989">
                  <c:v>0.3054</c:v>
                </c:pt>
                <c:pt idx="4990">
                  <c:v>0.29505999999999999</c:v>
                </c:pt>
                <c:pt idx="4991">
                  <c:v>0.28311999999999998</c:v>
                </c:pt>
                <c:pt idx="4992">
                  <c:v>0.28125</c:v>
                </c:pt>
                <c:pt idx="4993">
                  <c:v>0.30387999999999998</c:v>
                </c:pt>
                <c:pt idx="4994">
                  <c:v>0.33340999999999998</c:v>
                </c:pt>
                <c:pt idx="4995">
                  <c:v>0.33217999999999998</c:v>
                </c:pt>
                <c:pt idx="4996">
                  <c:v>0.28792000000000001</c:v>
                </c:pt>
                <c:pt idx="4997">
                  <c:v>0.22921</c:v>
                </c:pt>
                <c:pt idx="4998">
                  <c:v>0.19366</c:v>
                </c:pt>
                <c:pt idx="4999">
                  <c:v>0.19316</c:v>
                </c:pt>
                <c:pt idx="5000">
                  <c:v>0.21154000000000001</c:v>
                </c:pt>
                <c:pt idx="5001">
                  <c:v>0.22508</c:v>
                </c:pt>
                <c:pt idx="5002">
                  <c:v>0.22277</c:v>
                </c:pt>
                <c:pt idx="5003">
                  <c:v>0.21340999999999999</c:v>
                </c:pt>
                <c:pt idx="5004">
                  <c:v>0.2145</c:v>
                </c:pt>
                <c:pt idx="5005">
                  <c:v>0.23063</c:v>
                </c:pt>
                <c:pt idx="5006">
                  <c:v>0.24543999999999999</c:v>
                </c:pt>
                <c:pt idx="5007">
                  <c:v>0.23895</c:v>
                </c:pt>
                <c:pt idx="5008">
                  <c:v>0.20780000000000001</c:v>
                </c:pt>
                <c:pt idx="5009">
                  <c:v>0.16411999999999999</c:v>
                </c:pt>
                <c:pt idx="5010">
                  <c:v>0.12266000000000001</c:v>
                </c:pt>
                <c:pt idx="5011">
                  <c:v>9.6842999999999999E-2</c:v>
                </c:pt>
                <c:pt idx="5012">
                  <c:v>9.7420999999999994E-2</c:v>
                </c:pt>
                <c:pt idx="5013">
                  <c:v>0.12091</c:v>
                </c:pt>
                <c:pt idx="5014">
                  <c:v>0.14498</c:v>
                </c:pt>
                <c:pt idx="5015">
                  <c:v>0.15092</c:v>
                </c:pt>
                <c:pt idx="5016">
                  <c:v>0.14895</c:v>
                </c:pt>
                <c:pt idx="5017">
                  <c:v>0.16516</c:v>
                </c:pt>
                <c:pt idx="5018">
                  <c:v>0.20244000000000001</c:v>
                </c:pt>
                <c:pt idx="5019">
                  <c:v>0.23136999999999999</c:v>
                </c:pt>
                <c:pt idx="5020">
                  <c:v>0.22705</c:v>
                </c:pt>
                <c:pt idx="5021">
                  <c:v>0.20049</c:v>
                </c:pt>
                <c:pt idx="5022">
                  <c:v>0.18206</c:v>
                </c:pt>
                <c:pt idx="5023">
                  <c:v>0.18336</c:v>
                </c:pt>
                <c:pt idx="5024">
                  <c:v>0.18986</c:v>
                </c:pt>
                <c:pt idx="5025">
                  <c:v>0.18719</c:v>
                </c:pt>
                <c:pt idx="5026">
                  <c:v>0.17857000000000001</c:v>
                </c:pt>
                <c:pt idx="5027">
                  <c:v>0.17150000000000001</c:v>
                </c:pt>
                <c:pt idx="5028">
                  <c:v>0.16075</c:v>
                </c:pt>
                <c:pt idx="5029">
                  <c:v>0.13703000000000001</c:v>
                </c:pt>
                <c:pt idx="5030">
                  <c:v>0.10725999999999999</c:v>
                </c:pt>
                <c:pt idx="5031">
                  <c:v>9.2049000000000006E-2</c:v>
                </c:pt>
                <c:pt idx="5032">
                  <c:v>0.10063999999999999</c:v>
                </c:pt>
                <c:pt idx="5033">
                  <c:v>0.1212</c:v>
                </c:pt>
                <c:pt idx="5034">
                  <c:v>0.14274000000000001</c:v>
                </c:pt>
                <c:pt idx="5035">
                  <c:v>0.17412</c:v>
                </c:pt>
                <c:pt idx="5036">
                  <c:v>0.22703999999999999</c:v>
                </c:pt>
                <c:pt idx="5037">
                  <c:v>0.28705999999999998</c:v>
                </c:pt>
                <c:pt idx="5038">
                  <c:v>0.32029999999999997</c:v>
                </c:pt>
                <c:pt idx="5039">
                  <c:v>0.31252999999999997</c:v>
                </c:pt>
                <c:pt idx="5040">
                  <c:v>0.28766000000000003</c:v>
                </c:pt>
                <c:pt idx="5041">
                  <c:v>0.28081</c:v>
                </c:pt>
                <c:pt idx="5042">
                  <c:v>0.30221999999999999</c:v>
                </c:pt>
                <c:pt idx="5043">
                  <c:v>0.33340999999999998</c:v>
                </c:pt>
                <c:pt idx="5044">
                  <c:v>0.35064000000000001</c:v>
                </c:pt>
                <c:pt idx="5045">
                  <c:v>0.34511999999999998</c:v>
                </c:pt>
                <c:pt idx="5046">
                  <c:v>0.32524999999999998</c:v>
                </c:pt>
                <c:pt idx="5047">
                  <c:v>0.30586000000000002</c:v>
                </c:pt>
                <c:pt idx="5048">
                  <c:v>0.29457</c:v>
                </c:pt>
                <c:pt idx="5049">
                  <c:v>0.28776000000000002</c:v>
                </c:pt>
                <c:pt idx="5050">
                  <c:v>0.28240999999999999</c:v>
                </c:pt>
                <c:pt idx="5051">
                  <c:v>0.28774</c:v>
                </c:pt>
                <c:pt idx="5052">
                  <c:v>0.31428</c:v>
                </c:pt>
                <c:pt idx="5053">
                  <c:v>0.35191</c:v>
                </c:pt>
                <c:pt idx="5054">
                  <c:v>0.37287999999999999</c:v>
                </c:pt>
                <c:pt idx="5055">
                  <c:v>0.36262</c:v>
                </c:pt>
                <c:pt idx="5056">
                  <c:v>0.33534000000000003</c:v>
                </c:pt>
                <c:pt idx="5057">
                  <c:v>0.31096000000000001</c:v>
                </c:pt>
                <c:pt idx="5058">
                  <c:v>0.28835</c:v>
                </c:pt>
                <c:pt idx="5059">
                  <c:v>0.25474000000000002</c:v>
                </c:pt>
                <c:pt idx="5060">
                  <c:v>0.21457999999999999</c:v>
                </c:pt>
                <c:pt idx="5061">
                  <c:v>0.19267000000000001</c:v>
                </c:pt>
                <c:pt idx="5062">
                  <c:v>0.20702999999999999</c:v>
                </c:pt>
                <c:pt idx="5063">
                  <c:v>0.24876999999999999</c:v>
                </c:pt>
                <c:pt idx="5064">
                  <c:v>0.29181000000000001</c:v>
                </c:pt>
                <c:pt idx="5065">
                  <c:v>0.31691999999999998</c:v>
                </c:pt>
                <c:pt idx="5066">
                  <c:v>0.32450000000000001</c:v>
                </c:pt>
                <c:pt idx="5067">
                  <c:v>0.32984999999999998</c:v>
                </c:pt>
                <c:pt idx="5068">
                  <c:v>0.34983999999999998</c:v>
                </c:pt>
                <c:pt idx="5069">
                  <c:v>0.39162000000000002</c:v>
                </c:pt>
                <c:pt idx="5070">
                  <c:v>0.44811000000000001</c:v>
                </c:pt>
                <c:pt idx="5071">
                  <c:v>0.49947999999999998</c:v>
                </c:pt>
                <c:pt idx="5072">
                  <c:v>0.52031000000000005</c:v>
                </c:pt>
                <c:pt idx="5073">
                  <c:v>0.49519000000000002</c:v>
                </c:pt>
                <c:pt idx="5074">
                  <c:v>0.43609999999999999</c:v>
                </c:pt>
                <c:pt idx="5075">
                  <c:v>0.37964999999999999</c:v>
                </c:pt>
                <c:pt idx="5076">
                  <c:v>0.35483999999999999</c:v>
                </c:pt>
                <c:pt idx="5077">
                  <c:v>0.35282999999999998</c:v>
                </c:pt>
                <c:pt idx="5078">
                  <c:v>0.33962999999999999</c:v>
                </c:pt>
                <c:pt idx="5079">
                  <c:v>0.29926999999999998</c:v>
                </c:pt>
                <c:pt idx="5080">
                  <c:v>0.25057000000000001</c:v>
                </c:pt>
                <c:pt idx="5081">
                  <c:v>0.21709999999999999</c:v>
                </c:pt>
                <c:pt idx="5082">
                  <c:v>0.19827</c:v>
                </c:pt>
                <c:pt idx="5083">
                  <c:v>0.18218999999999999</c:v>
                </c:pt>
                <c:pt idx="5084">
                  <c:v>0.17202999999999999</c:v>
                </c:pt>
                <c:pt idx="5085">
                  <c:v>0.17902999999999999</c:v>
                </c:pt>
                <c:pt idx="5086">
                  <c:v>0.19533</c:v>
                </c:pt>
                <c:pt idx="5087">
                  <c:v>0.19586999999999999</c:v>
                </c:pt>
                <c:pt idx="5088">
                  <c:v>0.17071</c:v>
                </c:pt>
                <c:pt idx="5089">
                  <c:v>0.13847999999999999</c:v>
                </c:pt>
                <c:pt idx="5090">
                  <c:v>0.12093</c:v>
                </c:pt>
                <c:pt idx="5091">
                  <c:v>0.11824999999999999</c:v>
                </c:pt>
                <c:pt idx="5092">
                  <c:v>0.11928</c:v>
                </c:pt>
                <c:pt idx="5093">
                  <c:v>0.12417</c:v>
                </c:pt>
                <c:pt idx="5094">
                  <c:v>0.14226</c:v>
                </c:pt>
                <c:pt idx="5095">
                  <c:v>0.17244000000000001</c:v>
                </c:pt>
                <c:pt idx="5096">
                  <c:v>0.20036999999999999</c:v>
                </c:pt>
                <c:pt idx="5097">
                  <c:v>0.21662000000000001</c:v>
                </c:pt>
                <c:pt idx="5098">
                  <c:v>0.22561999999999999</c:v>
                </c:pt>
                <c:pt idx="5099">
                  <c:v>0.23157</c:v>
                </c:pt>
                <c:pt idx="5100">
                  <c:v>0.22497</c:v>
                </c:pt>
                <c:pt idx="5101">
                  <c:v>0.19273999999999999</c:v>
                </c:pt>
                <c:pt idx="5102">
                  <c:v>0.13852999999999999</c:v>
                </c:pt>
                <c:pt idx="5103">
                  <c:v>8.4667000000000006E-2</c:v>
                </c:pt>
                <c:pt idx="5104">
                  <c:v>5.2789999999999997E-2</c:v>
                </c:pt>
                <c:pt idx="5105">
                  <c:v>4.7166E-2</c:v>
                </c:pt>
                <c:pt idx="5106">
                  <c:v>5.7005E-2</c:v>
                </c:pt>
                <c:pt idx="5107">
                  <c:v>6.8732000000000001E-2</c:v>
                </c:pt>
                <c:pt idx="5108">
                  <c:v>7.2362999999999997E-2</c:v>
                </c:pt>
                <c:pt idx="5109">
                  <c:v>6.0506999999999998E-2</c:v>
                </c:pt>
                <c:pt idx="5110">
                  <c:v>2.9208000000000001E-2</c:v>
                </c:pt>
                <c:pt idx="5111">
                  <c:v>-1.6201E-2</c:v>
                </c:pt>
                <c:pt idx="5112">
                  <c:v>-5.8196999999999999E-2</c:v>
                </c:pt>
                <c:pt idx="5113">
                  <c:v>-7.5871999999999995E-2</c:v>
                </c:pt>
                <c:pt idx="5114">
                  <c:v>-6.1940000000000002E-2</c:v>
                </c:pt>
                <c:pt idx="5115">
                  <c:v>-3.1182999999999999E-2</c:v>
                </c:pt>
                <c:pt idx="5116">
                  <c:v>-7.5864000000000001E-3</c:v>
                </c:pt>
                <c:pt idx="5117">
                  <c:v>-1.0518000000000001E-3</c:v>
                </c:pt>
                <c:pt idx="5118">
                  <c:v>-3.6345000000000003E-4</c:v>
                </c:pt>
                <c:pt idx="5119">
                  <c:v>9.4652E-3</c:v>
                </c:pt>
                <c:pt idx="5120">
                  <c:v>3.0075000000000001E-2</c:v>
                </c:pt>
                <c:pt idx="5121">
                  <c:v>5.6009000000000003E-2</c:v>
                </c:pt>
                <c:pt idx="5122">
                  <c:v>9.0389999999999998E-2</c:v>
                </c:pt>
                <c:pt idx="5123">
                  <c:v>0.14036000000000001</c:v>
                </c:pt>
                <c:pt idx="5124">
                  <c:v>0.19638</c:v>
                </c:pt>
                <c:pt idx="5125">
                  <c:v>0.23089999999999999</c:v>
                </c:pt>
                <c:pt idx="5126">
                  <c:v>0.22750000000000001</c:v>
                </c:pt>
                <c:pt idx="5127">
                  <c:v>0.20405999999999999</c:v>
                </c:pt>
                <c:pt idx="5128">
                  <c:v>0.19544</c:v>
                </c:pt>
                <c:pt idx="5129">
                  <c:v>0.21409</c:v>
                </c:pt>
                <c:pt idx="5130">
                  <c:v>0.23715</c:v>
                </c:pt>
                <c:pt idx="5131">
                  <c:v>0.23541000000000001</c:v>
                </c:pt>
                <c:pt idx="5132">
                  <c:v>0.20748</c:v>
                </c:pt>
                <c:pt idx="5133">
                  <c:v>0.17877000000000001</c:v>
                </c:pt>
                <c:pt idx="5134">
                  <c:v>0.17041000000000001</c:v>
                </c:pt>
                <c:pt idx="5135">
                  <c:v>0.17913000000000001</c:v>
                </c:pt>
                <c:pt idx="5136">
                  <c:v>0.19039</c:v>
                </c:pt>
                <c:pt idx="5137">
                  <c:v>0.20030999999999999</c:v>
                </c:pt>
                <c:pt idx="5138">
                  <c:v>0.21396000000000001</c:v>
                </c:pt>
                <c:pt idx="5139">
                  <c:v>0.22761000000000001</c:v>
                </c:pt>
                <c:pt idx="5140">
                  <c:v>0.22863</c:v>
                </c:pt>
                <c:pt idx="5141">
                  <c:v>0.21512000000000001</c:v>
                </c:pt>
                <c:pt idx="5142">
                  <c:v>0.19964000000000001</c:v>
                </c:pt>
                <c:pt idx="5143">
                  <c:v>0.18701000000000001</c:v>
                </c:pt>
                <c:pt idx="5144">
                  <c:v>0.16367999999999999</c:v>
                </c:pt>
                <c:pt idx="5145">
                  <c:v>0.12163</c:v>
                </c:pt>
                <c:pt idx="5146">
                  <c:v>7.9433000000000004E-2</c:v>
                </c:pt>
                <c:pt idx="5147">
                  <c:v>6.1929999999999999E-2</c:v>
                </c:pt>
                <c:pt idx="5148">
                  <c:v>6.7258999999999999E-2</c:v>
                </c:pt>
                <c:pt idx="5149">
                  <c:v>7.2588E-2</c:v>
                </c:pt>
                <c:pt idx="5150">
                  <c:v>6.7520999999999998E-2</c:v>
                </c:pt>
                <c:pt idx="5151">
                  <c:v>6.1539000000000003E-2</c:v>
                </c:pt>
                <c:pt idx="5152">
                  <c:v>5.9714000000000003E-2</c:v>
                </c:pt>
                <c:pt idx="5153">
                  <c:v>5.2641E-2</c:v>
                </c:pt>
                <c:pt idx="5154">
                  <c:v>3.4929000000000002E-2</c:v>
                </c:pt>
                <c:pt idx="5155">
                  <c:v>1.519E-2</c:v>
                </c:pt>
                <c:pt idx="5156">
                  <c:v>7.7625999999999997E-4</c:v>
                </c:pt>
                <c:pt idx="5157">
                  <c:v>-1.2288E-2</c:v>
                </c:pt>
                <c:pt idx="5158">
                  <c:v>-2.7872000000000001E-2</c:v>
                </c:pt>
                <c:pt idx="5159">
                  <c:v>-4.2800999999999999E-2</c:v>
                </c:pt>
                <c:pt idx="5160">
                  <c:v>-5.7539E-2</c:v>
                </c:pt>
                <c:pt idx="5161">
                  <c:v>-7.8414999999999999E-2</c:v>
                </c:pt>
                <c:pt idx="5162">
                  <c:v>-0.10095</c:v>
                </c:pt>
                <c:pt idx="5163">
                  <c:v>-0.10642</c:v>
                </c:pt>
                <c:pt idx="5164">
                  <c:v>-8.6399000000000004E-2</c:v>
                </c:pt>
                <c:pt idx="5165">
                  <c:v>-5.7994999999999998E-2</c:v>
                </c:pt>
                <c:pt idx="5166">
                  <c:v>-4.2207000000000001E-2</c:v>
                </c:pt>
                <c:pt idx="5167">
                  <c:v>-3.8091E-2</c:v>
                </c:pt>
                <c:pt idx="5168">
                  <c:v>-3.1304999999999999E-2</c:v>
                </c:pt>
                <c:pt idx="5169">
                  <c:v>-1.7819000000000002E-2</c:v>
                </c:pt>
                <c:pt idx="5170">
                  <c:v>-3.6332999999999999E-3</c:v>
                </c:pt>
                <c:pt idx="5171">
                  <c:v>1.1434E-2</c:v>
                </c:pt>
                <c:pt idx="5172">
                  <c:v>3.2132000000000001E-2</c:v>
                </c:pt>
                <c:pt idx="5173">
                  <c:v>5.2704000000000001E-2</c:v>
                </c:pt>
                <c:pt idx="5174">
                  <c:v>6.0207999999999998E-2</c:v>
                </c:pt>
                <c:pt idx="5175">
                  <c:v>5.4309999999999997E-2</c:v>
                </c:pt>
                <c:pt idx="5176">
                  <c:v>4.9067E-2</c:v>
                </c:pt>
                <c:pt idx="5177">
                  <c:v>5.0458000000000003E-2</c:v>
                </c:pt>
                <c:pt idx="5178">
                  <c:v>4.5192999999999997E-2</c:v>
                </c:pt>
                <c:pt idx="5179">
                  <c:v>2.1100000000000001E-2</c:v>
                </c:pt>
                <c:pt idx="5180">
                  <c:v>-9.5289999999999993E-3</c:v>
                </c:pt>
                <c:pt idx="5181">
                  <c:v>-1.9276000000000001E-2</c:v>
                </c:pt>
                <c:pt idx="5182">
                  <c:v>2.0839000000000001E-3</c:v>
                </c:pt>
                <c:pt idx="5183">
                  <c:v>3.4759999999999999E-2</c:v>
                </c:pt>
                <c:pt idx="5184">
                  <c:v>5.3004000000000003E-2</c:v>
                </c:pt>
                <c:pt idx="5185">
                  <c:v>5.4321000000000001E-2</c:v>
                </c:pt>
                <c:pt idx="5186">
                  <c:v>5.5396000000000001E-2</c:v>
                </c:pt>
                <c:pt idx="5187">
                  <c:v>6.2632999999999994E-2</c:v>
                </c:pt>
                <c:pt idx="5188">
                  <c:v>6.0780000000000001E-2</c:v>
                </c:pt>
                <c:pt idx="5189">
                  <c:v>3.5557999999999999E-2</c:v>
                </c:pt>
                <c:pt idx="5190">
                  <c:v>-4.9262000000000004E-3</c:v>
                </c:pt>
                <c:pt idx="5191">
                  <c:v>-4.1617000000000001E-2</c:v>
                </c:pt>
                <c:pt idx="5192">
                  <c:v>-6.8049999999999999E-2</c:v>
                </c:pt>
                <c:pt idx="5193">
                  <c:v>-8.8941000000000006E-2</c:v>
                </c:pt>
                <c:pt idx="5194">
                  <c:v>-0.10149</c:v>
                </c:pt>
                <c:pt idx="5195">
                  <c:v>-9.5193E-2</c:v>
                </c:pt>
                <c:pt idx="5196">
                  <c:v>-7.0730000000000001E-2</c:v>
                </c:pt>
                <c:pt idx="5197">
                  <c:v>-4.3965999999999998E-2</c:v>
                </c:pt>
                <c:pt idx="5198">
                  <c:v>-2.7805E-2</c:v>
                </c:pt>
                <c:pt idx="5199">
                  <c:v>-2.2061000000000001E-2</c:v>
                </c:pt>
                <c:pt idx="5200">
                  <c:v>-2.3747999999999998E-2</c:v>
                </c:pt>
                <c:pt idx="5201">
                  <c:v>-3.3688999999999997E-2</c:v>
                </c:pt>
                <c:pt idx="5202">
                  <c:v>-4.7627000000000003E-2</c:v>
                </c:pt>
                <c:pt idx="5203">
                  <c:v>-5.4260999999999997E-2</c:v>
                </c:pt>
                <c:pt idx="5204">
                  <c:v>-5.1057999999999999E-2</c:v>
                </c:pt>
                <c:pt idx="5205">
                  <c:v>-5.1794E-2</c:v>
                </c:pt>
                <c:pt idx="5206">
                  <c:v>-6.8392999999999995E-2</c:v>
                </c:pt>
                <c:pt idx="5207">
                  <c:v>-9.2734999999999998E-2</c:v>
                </c:pt>
                <c:pt idx="5208">
                  <c:v>-0.1066</c:v>
                </c:pt>
                <c:pt idx="5209">
                  <c:v>-0.1046</c:v>
                </c:pt>
                <c:pt idx="5210">
                  <c:v>-9.7284999999999996E-2</c:v>
                </c:pt>
                <c:pt idx="5211">
                  <c:v>-9.4506999999999994E-2</c:v>
                </c:pt>
                <c:pt idx="5212">
                  <c:v>-9.5680000000000001E-2</c:v>
                </c:pt>
                <c:pt idx="5213">
                  <c:v>-9.7184000000000006E-2</c:v>
                </c:pt>
                <c:pt idx="5214">
                  <c:v>-0.10125000000000001</c:v>
                </c:pt>
                <c:pt idx="5215">
                  <c:v>-0.11268</c:v>
                </c:pt>
                <c:pt idx="5216">
                  <c:v>-0.12877</c:v>
                </c:pt>
                <c:pt idx="5217">
                  <c:v>-0.13605999999999999</c:v>
                </c:pt>
                <c:pt idx="5218">
                  <c:v>-0.12024</c:v>
                </c:pt>
                <c:pt idx="5219">
                  <c:v>-8.0324000000000007E-2</c:v>
                </c:pt>
                <c:pt idx="5220">
                  <c:v>-3.0831999999999998E-2</c:v>
                </c:pt>
                <c:pt idx="5221">
                  <c:v>1.2895E-2</c:v>
                </c:pt>
                <c:pt idx="5222">
                  <c:v>4.8653000000000002E-2</c:v>
                </c:pt>
                <c:pt idx="5223">
                  <c:v>8.2516000000000006E-2</c:v>
                </c:pt>
                <c:pt idx="5224">
                  <c:v>0.11409999999999999</c:v>
                </c:pt>
                <c:pt idx="5225">
                  <c:v>0.13556000000000001</c:v>
                </c:pt>
                <c:pt idx="5226">
                  <c:v>0.14479</c:v>
                </c:pt>
                <c:pt idx="5227">
                  <c:v>0.14926</c:v>
                </c:pt>
                <c:pt idx="5228">
                  <c:v>0.15215999999999999</c:v>
                </c:pt>
                <c:pt idx="5229">
                  <c:v>0.14363999999999999</c:v>
                </c:pt>
                <c:pt idx="5230">
                  <c:v>0.11434</c:v>
                </c:pt>
                <c:pt idx="5231">
                  <c:v>7.4014999999999997E-2</c:v>
                </c:pt>
                <c:pt idx="5232">
                  <c:v>4.7479E-2</c:v>
                </c:pt>
                <c:pt idx="5233">
                  <c:v>4.9422000000000001E-2</c:v>
                </c:pt>
                <c:pt idx="5234">
                  <c:v>6.7541000000000004E-2</c:v>
                </c:pt>
                <c:pt idx="5235">
                  <c:v>7.4852000000000002E-2</c:v>
                </c:pt>
                <c:pt idx="5236">
                  <c:v>5.8139999999999997E-2</c:v>
                </c:pt>
                <c:pt idx="5237">
                  <c:v>3.0127000000000001E-2</c:v>
                </c:pt>
                <c:pt idx="5238">
                  <c:v>1.1039999999999999E-2</c:v>
                </c:pt>
                <c:pt idx="5239">
                  <c:v>2.8603000000000001E-3</c:v>
                </c:pt>
                <c:pt idx="5240">
                  <c:v>-9.75E-3</c:v>
                </c:pt>
                <c:pt idx="5241">
                  <c:v>-3.2875000000000001E-2</c:v>
                </c:pt>
                <c:pt idx="5242">
                  <c:v>-4.9242000000000001E-2</c:v>
                </c:pt>
                <c:pt idx="5243">
                  <c:v>-3.8880999999999999E-2</c:v>
                </c:pt>
                <c:pt idx="5244">
                  <c:v>-7.0416000000000003E-3</c:v>
                </c:pt>
                <c:pt idx="5245">
                  <c:v>1.9595999999999999E-2</c:v>
                </c:pt>
                <c:pt idx="5246">
                  <c:v>2.3143E-2</c:v>
                </c:pt>
                <c:pt idx="5247">
                  <c:v>1.1417E-2</c:v>
                </c:pt>
                <c:pt idx="5248">
                  <c:v>3.9865999999999999E-3</c:v>
                </c:pt>
                <c:pt idx="5249">
                  <c:v>9.9603999999999995E-3</c:v>
                </c:pt>
                <c:pt idx="5250">
                  <c:v>2.2877999999999999E-2</c:v>
                </c:pt>
                <c:pt idx="5251">
                  <c:v>3.1196000000000002E-2</c:v>
                </c:pt>
                <c:pt idx="5252">
                  <c:v>2.8645E-2</c:v>
                </c:pt>
                <c:pt idx="5253">
                  <c:v>1.6815E-2</c:v>
                </c:pt>
                <c:pt idx="5254">
                  <c:v>2.3176E-3</c:v>
                </c:pt>
                <c:pt idx="5255">
                  <c:v>-7.1701000000000004E-3</c:v>
                </c:pt>
                <c:pt idx="5256">
                  <c:v>-5.9849999999999999E-3</c:v>
                </c:pt>
                <c:pt idx="5257">
                  <c:v>6.4967999999999996E-3</c:v>
                </c:pt>
                <c:pt idx="5258">
                  <c:v>2.3029000000000001E-2</c:v>
                </c:pt>
                <c:pt idx="5259">
                  <c:v>3.1490999999999998E-2</c:v>
                </c:pt>
                <c:pt idx="5260">
                  <c:v>2.6870000000000002E-2</c:v>
                </c:pt>
                <c:pt idx="5261">
                  <c:v>1.9997000000000001E-2</c:v>
                </c:pt>
                <c:pt idx="5262">
                  <c:v>2.7269000000000002E-2</c:v>
                </c:pt>
                <c:pt idx="5263">
                  <c:v>5.0841999999999998E-2</c:v>
                </c:pt>
                <c:pt idx="5264">
                  <c:v>7.7723E-2</c:v>
                </c:pt>
                <c:pt idx="5265">
                  <c:v>0.10050000000000001</c:v>
                </c:pt>
                <c:pt idx="5266">
                  <c:v>0.12639</c:v>
                </c:pt>
                <c:pt idx="5267">
                  <c:v>0.15787000000000001</c:v>
                </c:pt>
                <c:pt idx="5268">
                  <c:v>0.17721999999999999</c:v>
                </c:pt>
                <c:pt idx="5269">
                  <c:v>0.16664999999999999</c:v>
                </c:pt>
                <c:pt idx="5270">
                  <c:v>0.13889000000000001</c:v>
                </c:pt>
                <c:pt idx="5271">
                  <c:v>0.12983</c:v>
                </c:pt>
                <c:pt idx="5272">
                  <c:v>0.15731000000000001</c:v>
                </c:pt>
                <c:pt idx="5273">
                  <c:v>0.20072000000000001</c:v>
                </c:pt>
                <c:pt idx="5274">
                  <c:v>0.22833000000000001</c:v>
                </c:pt>
                <c:pt idx="5275">
                  <c:v>0.23552999999999999</c:v>
                </c:pt>
                <c:pt idx="5276">
                  <c:v>0.24590000000000001</c:v>
                </c:pt>
                <c:pt idx="5277">
                  <c:v>0.27816000000000002</c:v>
                </c:pt>
                <c:pt idx="5278">
                  <c:v>0.32246999999999998</c:v>
                </c:pt>
                <c:pt idx="5279">
                  <c:v>0.35387999999999997</c:v>
                </c:pt>
                <c:pt idx="5280">
                  <c:v>0.36314999999999997</c:v>
                </c:pt>
                <c:pt idx="5281">
                  <c:v>0.36464000000000002</c:v>
                </c:pt>
                <c:pt idx="5282">
                  <c:v>0.37171999999999999</c:v>
                </c:pt>
                <c:pt idx="5283">
                  <c:v>0.37463999999999997</c:v>
                </c:pt>
                <c:pt idx="5284">
                  <c:v>0.35355999999999999</c:v>
                </c:pt>
                <c:pt idx="5285">
                  <c:v>0.30885000000000001</c:v>
                </c:pt>
                <c:pt idx="5286">
                  <c:v>0.26357999999999998</c:v>
                </c:pt>
                <c:pt idx="5287">
                  <c:v>0.23408999999999999</c:v>
                </c:pt>
                <c:pt idx="5288">
                  <c:v>0.21263000000000001</c:v>
                </c:pt>
                <c:pt idx="5289">
                  <c:v>0.1865</c:v>
                </c:pt>
                <c:pt idx="5290">
                  <c:v>0.16127</c:v>
                </c:pt>
                <c:pt idx="5291">
                  <c:v>0.15329000000000001</c:v>
                </c:pt>
                <c:pt idx="5292">
                  <c:v>0.16719999999999999</c:v>
                </c:pt>
                <c:pt idx="5293">
                  <c:v>0.19225999999999999</c:v>
                </c:pt>
                <c:pt idx="5294">
                  <c:v>0.21529000000000001</c:v>
                </c:pt>
                <c:pt idx="5295">
                  <c:v>0.22664000000000001</c:v>
                </c:pt>
                <c:pt idx="5296">
                  <c:v>0.21953</c:v>
                </c:pt>
                <c:pt idx="5297">
                  <c:v>0.19599</c:v>
                </c:pt>
                <c:pt idx="5298">
                  <c:v>0.17075000000000001</c:v>
                </c:pt>
                <c:pt idx="5299">
                  <c:v>0.15787000000000001</c:v>
                </c:pt>
                <c:pt idx="5300">
                  <c:v>0.15470999999999999</c:v>
                </c:pt>
                <c:pt idx="5301">
                  <c:v>0.14887</c:v>
                </c:pt>
                <c:pt idx="5302">
                  <c:v>0.13769000000000001</c:v>
                </c:pt>
                <c:pt idx="5303">
                  <c:v>0.12828999999999999</c:v>
                </c:pt>
                <c:pt idx="5304">
                  <c:v>0.12017</c:v>
                </c:pt>
                <c:pt idx="5305">
                  <c:v>0.10253</c:v>
                </c:pt>
                <c:pt idx="5306">
                  <c:v>7.2898000000000004E-2</c:v>
                </c:pt>
                <c:pt idx="5307">
                  <c:v>4.6059000000000003E-2</c:v>
                </c:pt>
                <c:pt idx="5308">
                  <c:v>3.6993999999999999E-2</c:v>
                </c:pt>
                <c:pt idx="5309">
                  <c:v>4.2035999999999997E-2</c:v>
                </c:pt>
                <c:pt idx="5310">
                  <c:v>4.3269000000000002E-2</c:v>
                </c:pt>
                <c:pt idx="5311">
                  <c:v>2.7073E-2</c:v>
                </c:pt>
                <c:pt idx="5312">
                  <c:v>-6.5186000000000003E-3</c:v>
                </c:pt>
                <c:pt idx="5313">
                  <c:v>-4.8835999999999997E-2</c:v>
                </c:pt>
                <c:pt idx="5314">
                  <c:v>-9.0470999999999996E-2</c:v>
                </c:pt>
                <c:pt idx="5315">
                  <c:v>-0.12323000000000001</c:v>
                </c:pt>
                <c:pt idx="5316">
                  <c:v>-0.13783000000000001</c:v>
                </c:pt>
                <c:pt idx="5317">
                  <c:v>-0.12590000000000001</c:v>
                </c:pt>
                <c:pt idx="5318">
                  <c:v>-9.1017000000000001E-2</c:v>
                </c:pt>
                <c:pt idx="5319">
                  <c:v>-5.6999000000000001E-2</c:v>
                </c:pt>
                <c:pt idx="5320">
                  <c:v>-5.4392999999999997E-2</c:v>
                </c:pt>
                <c:pt idx="5321">
                  <c:v>-9.0704999999999994E-2</c:v>
                </c:pt>
                <c:pt idx="5322">
                  <c:v>-0.14049</c:v>
                </c:pt>
                <c:pt idx="5323">
                  <c:v>-0.17302999999999999</c:v>
                </c:pt>
                <c:pt idx="5324">
                  <c:v>-0.18317</c:v>
                </c:pt>
                <c:pt idx="5325">
                  <c:v>-0.18537999999999999</c:v>
                </c:pt>
                <c:pt idx="5326">
                  <c:v>-0.18657000000000001</c:v>
                </c:pt>
                <c:pt idx="5327">
                  <c:v>-0.18245</c:v>
                </c:pt>
                <c:pt idx="5328">
                  <c:v>-0.17610000000000001</c:v>
                </c:pt>
                <c:pt idx="5329">
                  <c:v>-0.17754</c:v>
                </c:pt>
                <c:pt idx="5330">
                  <c:v>-0.18085000000000001</c:v>
                </c:pt>
                <c:pt idx="5331">
                  <c:v>-0.16374</c:v>
                </c:pt>
                <c:pt idx="5332">
                  <c:v>-0.12192</c:v>
                </c:pt>
                <c:pt idx="5333">
                  <c:v>-8.6397000000000002E-2</c:v>
                </c:pt>
                <c:pt idx="5334">
                  <c:v>-8.8834999999999997E-2</c:v>
                </c:pt>
                <c:pt idx="5335">
                  <c:v>-0.11994</c:v>
                </c:pt>
                <c:pt idx="5336">
                  <c:v>-0.13977999999999999</c:v>
                </c:pt>
                <c:pt idx="5337">
                  <c:v>-0.12456</c:v>
                </c:pt>
                <c:pt idx="5338">
                  <c:v>-8.7089E-2</c:v>
                </c:pt>
                <c:pt idx="5339">
                  <c:v>-5.3893999999999997E-2</c:v>
                </c:pt>
                <c:pt idx="5340">
                  <c:v>-3.9037000000000002E-2</c:v>
                </c:pt>
                <c:pt idx="5341">
                  <c:v>-4.3185000000000001E-2</c:v>
                </c:pt>
                <c:pt idx="5342">
                  <c:v>-6.3572000000000004E-2</c:v>
                </c:pt>
                <c:pt idx="5343">
                  <c:v>-9.6991999999999995E-2</c:v>
                </c:pt>
                <c:pt idx="5344">
                  <c:v>-0.14036999999999999</c:v>
                </c:pt>
                <c:pt idx="5345">
                  <c:v>-0.19375999999999999</c:v>
                </c:pt>
                <c:pt idx="5346">
                  <c:v>-0.25786999999999999</c:v>
                </c:pt>
                <c:pt idx="5347">
                  <c:v>-0.32552999999999999</c:v>
                </c:pt>
                <c:pt idx="5348">
                  <c:v>-0.38139000000000001</c:v>
                </c:pt>
                <c:pt idx="5349">
                  <c:v>-0.41382999999999998</c:v>
                </c:pt>
                <c:pt idx="5350">
                  <c:v>-0.42392000000000002</c:v>
                </c:pt>
                <c:pt idx="5351">
                  <c:v>-0.42077999999999999</c:v>
                </c:pt>
                <c:pt idx="5352">
                  <c:v>-0.41232000000000002</c:v>
                </c:pt>
                <c:pt idx="5353">
                  <c:v>-0.40259</c:v>
                </c:pt>
                <c:pt idx="5354">
                  <c:v>-0.39495999999999998</c:v>
                </c:pt>
                <c:pt idx="5355">
                  <c:v>-0.39457999999999999</c:v>
                </c:pt>
                <c:pt idx="5356">
                  <c:v>-0.40695999999999999</c:v>
                </c:pt>
                <c:pt idx="5357">
                  <c:v>-0.43143999999999999</c:v>
                </c:pt>
                <c:pt idx="5358">
                  <c:v>-0.4546</c:v>
                </c:pt>
                <c:pt idx="5359">
                  <c:v>-0.45683000000000001</c:v>
                </c:pt>
                <c:pt idx="5360">
                  <c:v>-0.43297000000000002</c:v>
                </c:pt>
                <c:pt idx="5361">
                  <c:v>-0.40217999999999998</c:v>
                </c:pt>
                <c:pt idx="5362">
                  <c:v>-0.38729999999999998</c:v>
                </c:pt>
                <c:pt idx="5363">
                  <c:v>-0.38697999999999999</c:v>
                </c:pt>
                <c:pt idx="5364">
                  <c:v>-0.38002000000000002</c:v>
                </c:pt>
                <c:pt idx="5365">
                  <c:v>-0.35633999999999999</c:v>
                </c:pt>
                <c:pt idx="5366">
                  <c:v>-0.32896999999999998</c:v>
                </c:pt>
                <c:pt idx="5367">
                  <c:v>-0.31195000000000001</c:v>
                </c:pt>
                <c:pt idx="5368">
                  <c:v>-0.30132999999999999</c:v>
                </c:pt>
                <c:pt idx="5369">
                  <c:v>-0.28641</c:v>
                </c:pt>
                <c:pt idx="5370">
                  <c:v>-0.26801999999999998</c:v>
                </c:pt>
                <c:pt idx="5371">
                  <c:v>-0.25522</c:v>
                </c:pt>
                <c:pt idx="5372">
                  <c:v>-0.25180999999999998</c:v>
                </c:pt>
                <c:pt idx="5373">
                  <c:v>-0.25551000000000001</c:v>
                </c:pt>
                <c:pt idx="5374">
                  <c:v>-0.26429000000000002</c:v>
                </c:pt>
                <c:pt idx="5375">
                  <c:v>-0.27644999999999997</c:v>
                </c:pt>
                <c:pt idx="5376">
                  <c:v>-0.29138999999999998</c:v>
                </c:pt>
                <c:pt idx="5377">
                  <c:v>-0.31627</c:v>
                </c:pt>
                <c:pt idx="5378">
                  <c:v>-0.36159999999999998</c:v>
                </c:pt>
                <c:pt idx="5379">
                  <c:v>-0.42181000000000002</c:v>
                </c:pt>
                <c:pt idx="5380">
                  <c:v>-0.47204000000000002</c:v>
                </c:pt>
                <c:pt idx="5381">
                  <c:v>-0.49607000000000001</c:v>
                </c:pt>
                <c:pt idx="5382">
                  <c:v>-0.50609999999999999</c:v>
                </c:pt>
                <c:pt idx="5383">
                  <c:v>-0.52048000000000005</c:v>
                </c:pt>
                <c:pt idx="5384">
                  <c:v>-0.53454999999999997</c:v>
                </c:pt>
                <c:pt idx="5385">
                  <c:v>-0.53439000000000003</c:v>
                </c:pt>
                <c:pt idx="5386">
                  <c:v>-0.52985000000000004</c:v>
                </c:pt>
                <c:pt idx="5387">
                  <c:v>-0.54630999999999996</c:v>
                </c:pt>
                <c:pt idx="5388">
                  <c:v>-0.58360999999999996</c:v>
                </c:pt>
                <c:pt idx="5389">
                  <c:v>-0.61</c:v>
                </c:pt>
                <c:pt idx="5390">
                  <c:v>-0.60448999999999997</c:v>
                </c:pt>
                <c:pt idx="5391">
                  <c:v>-0.58218000000000003</c:v>
                </c:pt>
                <c:pt idx="5392">
                  <c:v>-0.56784000000000001</c:v>
                </c:pt>
                <c:pt idx="5393">
                  <c:v>-0.56523999999999996</c:v>
                </c:pt>
                <c:pt idx="5394">
                  <c:v>-0.56694</c:v>
                </c:pt>
                <c:pt idx="5395">
                  <c:v>-0.57484000000000002</c:v>
                </c:pt>
                <c:pt idx="5396">
                  <c:v>-0.59136</c:v>
                </c:pt>
                <c:pt idx="5397">
                  <c:v>-0.60302</c:v>
                </c:pt>
                <c:pt idx="5398">
                  <c:v>-0.59531000000000001</c:v>
                </c:pt>
                <c:pt idx="5399">
                  <c:v>-0.57854000000000005</c:v>
                </c:pt>
                <c:pt idx="5400">
                  <c:v>-0.57745999999999997</c:v>
                </c:pt>
                <c:pt idx="5401">
                  <c:v>-0.59486000000000006</c:v>
                </c:pt>
                <c:pt idx="5402">
                  <c:v>-0.60448000000000002</c:v>
                </c:pt>
                <c:pt idx="5403">
                  <c:v>-0.58579999999999999</c:v>
                </c:pt>
                <c:pt idx="5404">
                  <c:v>-0.55079999999999996</c:v>
                </c:pt>
                <c:pt idx="5405">
                  <c:v>-0.52639999999999998</c:v>
                </c:pt>
                <c:pt idx="5406">
                  <c:v>-0.52022000000000002</c:v>
                </c:pt>
                <c:pt idx="5407">
                  <c:v>-0.51649</c:v>
                </c:pt>
                <c:pt idx="5408">
                  <c:v>-0.50251999999999997</c:v>
                </c:pt>
                <c:pt idx="5409">
                  <c:v>-0.48659999999999998</c:v>
                </c:pt>
                <c:pt idx="5410">
                  <c:v>-0.48376000000000002</c:v>
                </c:pt>
                <c:pt idx="5411">
                  <c:v>-0.49073</c:v>
                </c:pt>
                <c:pt idx="5412">
                  <c:v>-0.48462</c:v>
                </c:pt>
                <c:pt idx="5413">
                  <c:v>-0.44895000000000002</c:v>
                </c:pt>
                <c:pt idx="5414">
                  <c:v>-0.39482</c:v>
                </c:pt>
                <c:pt idx="5415">
                  <c:v>-0.35088000000000003</c:v>
                </c:pt>
                <c:pt idx="5416">
                  <c:v>-0.33455000000000001</c:v>
                </c:pt>
                <c:pt idx="5417">
                  <c:v>-0.33856999999999998</c:v>
                </c:pt>
                <c:pt idx="5418">
                  <c:v>-0.34542</c:v>
                </c:pt>
                <c:pt idx="5419">
                  <c:v>-0.34860000000000002</c:v>
                </c:pt>
                <c:pt idx="5420">
                  <c:v>-0.35691000000000001</c:v>
                </c:pt>
                <c:pt idx="5421">
                  <c:v>-0.38023000000000001</c:v>
                </c:pt>
                <c:pt idx="5422">
                  <c:v>-0.41459000000000001</c:v>
                </c:pt>
                <c:pt idx="5423">
                  <c:v>-0.44285000000000002</c:v>
                </c:pt>
                <c:pt idx="5424">
                  <c:v>-0.45241999999999999</c:v>
                </c:pt>
                <c:pt idx="5425">
                  <c:v>-0.45199</c:v>
                </c:pt>
                <c:pt idx="5426">
                  <c:v>-0.46395999999999998</c:v>
                </c:pt>
                <c:pt idx="5427">
                  <c:v>-0.49598999999999999</c:v>
                </c:pt>
                <c:pt idx="5428">
                  <c:v>-0.52642999999999995</c:v>
                </c:pt>
                <c:pt idx="5429">
                  <c:v>-0.52668999999999999</c:v>
                </c:pt>
                <c:pt idx="5430">
                  <c:v>-0.49365999999999999</c:v>
                </c:pt>
                <c:pt idx="5431">
                  <c:v>-0.44936999999999999</c:v>
                </c:pt>
                <c:pt idx="5432">
                  <c:v>-0.41103000000000001</c:v>
                </c:pt>
                <c:pt idx="5433">
                  <c:v>-0.37563999999999997</c:v>
                </c:pt>
                <c:pt idx="5434">
                  <c:v>-0.33629999999999999</c:v>
                </c:pt>
                <c:pt idx="5435">
                  <c:v>-0.29898999999999998</c:v>
                </c:pt>
                <c:pt idx="5436">
                  <c:v>-0.27478000000000002</c:v>
                </c:pt>
                <c:pt idx="5437">
                  <c:v>-0.26467000000000002</c:v>
                </c:pt>
                <c:pt idx="5438">
                  <c:v>-0.26208999999999999</c:v>
                </c:pt>
                <c:pt idx="5439">
                  <c:v>-0.26497999999999999</c:v>
                </c:pt>
                <c:pt idx="5440">
                  <c:v>-0.27714</c:v>
                </c:pt>
                <c:pt idx="5441">
                  <c:v>-0.29986000000000002</c:v>
                </c:pt>
                <c:pt idx="5442">
                  <c:v>-0.32744000000000001</c:v>
                </c:pt>
                <c:pt idx="5443">
                  <c:v>-0.34891</c:v>
                </c:pt>
                <c:pt idx="5444">
                  <c:v>-0.35304999999999997</c:v>
                </c:pt>
                <c:pt idx="5445">
                  <c:v>-0.33795999999999998</c:v>
                </c:pt>
                <c:pt idx="5446">
                  <c:v>-0.31864999999999999</c:v>
                </c:pt>
                <c:pt idx="5447">
                  <c:v>-0.31723000000000001</c:v>
                </c:pt>
                <c:pt idx="5448">
                  <c:v>-0.34005000000000002</c:v>
                </c:pt>
                <c:pt idx="5449">
                  <c:v>-0.37086000000000002</c:v>
                </c:pt>
                <c:pt idx="5450">
                  <c:v>-0.39140000000000003</c:v>
                </c:pt>
                <c:pt idx="5451">
                  <c:v>-0.39977000000000001</c:v>
                </c:pt>
                <c:pt idx="5452">
                  <c:v>-0.40133000000000002</c:v>
                </c:pt>
                <c:pt idx="5453">
                  <c:v>-0.39238000000000001</c:v>
                </c:pt>
                <c:pt idx="5454">
                  <c:v>-0.36698999999999998</c:v>
                </c:pt>
                <c:pt idx="5455">
                  <c:v>-0.33432000000000001</c:v>
                </c:pt>
                <c:pt idx="5456">
                  <c:v>-0.31274000000000002</c:v>
                </c:pt>
                <c:pt idx="5457">
                  <c:v>-0.30596000000000001</c:v>
                </c:pt>
                <c:pt idx="5458">
                  <c:v>-0.29854000000000003</c:v>
                </c:pt>
                <c:pt idx="5459">
                  <c:v>-0.27909</c:v>
                </c:pt>
                <c:pt idx="5460">
                  <c:v>-0.25642999999999999</c:v>
                </c:pt>
                <c:pt idx="5461">
                  <c:v>-0.24546999999999999</c:v>
                </c:pt>
                <c:pt idx="5462">
                  <c:v>-0.24351999999999999</c:v>
                </c:pt>
                <c:pt idx="5463">
                  <c:v>-0.22844999999999999</c:v>
                </c:pt>
                <c:pt idx="5464">
                  <c:v>-0.18093999999999999</c:v>
                </c:pt>
                <c:pt idx="5465">
                  <c:v>-0.10699</c:v>
                </c:pt>
                <c:pt idx="5466">
                  <c:v>-3.8525999999999998E-2</c:v>
                </c:pt>
                <c:pt idx="5467">
                  <c:v>-7.8569E-3</c:v>
                </c:pt>
                <c:pt idx="5468">
                  <c:v>-1.6268999999999999E-2</c:v>
                </c:pt>
                <c:pt idx="5469">
                  <c:v>-2.9426000000000001E-2</c:v>
                </c:pt>
                <c:pt idx="5470">
                  <c:v>-9.9880999999999998E-3</c:v>
                </c:pt>
                <c:pt idx="5471">
                  <c:v>4.5076999999999999E-2</c:v>
                </c:pt>
                <c:pt idx="5472">
                  <c:v>0.10388</c:v>
                </c:pt>
                <c:pt idx="5473">
                  <c:v>0.1336</c:v>
                </c:pt>
                <c:pt idx="5474">
                  <c:v>0.12848000000000001</c:v>
                </c:pt>
                <c:pt idx="5475">
                  <c:v>0.10766000000000001</c:v>
                </c:pt>
                <c:pt idx="5476">
                  <c:v>9.7577999999999998E-2</c:v>
                </c:pt>
                <c:pt idx="5477">
                  <c:v>0.1188</c:v>
                </c:pt>
                <c:pt idx="5478">
                  <c:v>0.17696000000000001</c:v>
                </c:pt>
                <c:pt idx="5479">
                  <c:v>0.25583</c:v>
                </c:pt>
                <c:pt idx="5480">
                  <c:v>0.32357999999999998</c:v>
                </c:pt>
                <c:pt idx="5481">
                  <c:v>0.35548000000000002</c:v>
                </c:pt>
                <c:pt idx="5482">
                  <c:v>0.35365000000000002</c:v>
                </c:pt>
                <c:pt idx="5483">
                  <c:v>0.34369</c:v>
                </c:pt>
                <c:pt idx="5484">
                  <c:v>0.35226000000000002</c:v>
                </c:pt>
                <c:pt idx="5485">
                  <c:v>0.38575999999999999</c:v>
                </c:pt>
                <c:pt idx="5486">
                  <c:v>0.42581999999999998</c:v>
                </c:pt>
                <c:pt idx="5487">
                  <c:v>0.44486999999999999</c:v>
                </c:pt>
                <c:pt idx="5488">
                  <c:v>0.43147000000000002</c:v>
                </c:pt>
                <c:pt idx="5489">
                  <c:v>0.40176000000000001</c:v>
                </c:pt>
                <c:pt idx="5490">
                  <c:v>0.38274999999999998</c:v>
                </c:pt>
                <c:pt idx="5491">
                  <c:v>0.3851</c:v>
                </c:pt>
                <c:pt idx="5492">
                  <c:v>0.39746999999999999</c:v>
                </c:pt>
                <c:pt idx="5493">
                  <c:v>0.40477000000000002</c:v>
                </c:pt>
                <c:pt idx="5494">
                  <c:v>0.40179999999999999</c:v>
                </c:pt>
                <c:pt idx="5495">
                  <c:v>0.38891999999999999</c:v>
                </c:pt>
                <c:pt idx="5496">
                  <c:v>0.36657000000000001</c:v>
                </c:pt>
                <c:pt idx="5497">
                  <c:v>0.33914</c:v>
                </c:pt>
                <c:pt idx="5498">
                  <c:v>0.314</c:v>
                </c:pt>
                <c:pt idx="5499">
                  <c:v>0.29110000000000003</c:v>
                </c:pt>
                <c:pt idx="5500">
                  <c:v>0.26343</c:v>
                </c:pt>
                <c:pt idx="5501">
                  <c:v>0.23324</c:v>
                </c:pt>
                <c:pt idx="5502">
                  <c:v>0.21528</c:v>
                </c:pt>
                <c:pt idx="5503">
                  <c:v>0.21446000000000001</c:v>
                </c:pt>
                <c:pt idx="5504">
                  <c:v>0.21337</c:v>
                </c:pt>
                <c:pt idx="5505">
                  <c:v>0.19666</c:v>
                </c:pt>
                <c:pt idx="5506">
                  <c:v>0.17852000000000001</c:v>
                </c:pt>
                <c:pt idx="5507">
                  <c:v>0.18767</c:v>
                </c:pt>
                <c:pt idx="5508">
                  <c:v>0.22950999999999999</c:v>
                </c:pt>
                <c:pt idx="5509">
                  <c:v>0.28138000000000002</c:v>
                </c:pt>
                <c:pt idx="5510">
                  <c:v>0.32472000000000001</c:v>
                </c:pt>
                <c:pt idx="5511">
                  <c:v>0.36338999999999999</c:v>
                </c:pt>
                <c:pt idx="5512">
                  <c:v>0.40705000000000002</c:v>
                </c:pt>
                <c:pt idx="5513">
                  <c:v>0.45401999999999998</c:v>
                </c:pt>
                <c:pt idx="5514">
                  <c:v>0.49864000000000003</c:v>
                </c:pt>
                <c:pt idx="5515">
                  <c:v>0.54193999999999998</c:v>
                </c:pt>
                <c:pt idx="5516">
                  <c:v>0.58533000000000002</c:v>
                </c:pt>
                <c:pt idx="5517">
                  <c:v>0.62348000000000003</c:v>
                </c:pt>
                <c:pt idx="5518">
                  <c:v>0.65290000000000004</c:v>
                </c:pt>
                <c:pt idx="5519">
                  <c:v>0.67979999999999996</c:v>
                </c:pt>
                <c:pt idx="5520">
                  <c:v>0.71021000000000001</c:v>
                </c:pt>
                <c:pt idx="5521">
                  <c:v>0.73889000000000005</c:v>
                </c:pt>
                <c:pt idx="5522">
                  <c:v>0.75749999999999995</c:v>
                </c:pt>
                <c:pt idx="5523">
                  <c:v>0.76887000000000005</c:v>
                </c:pt>
                <c:pt idx="5524">
                  <c:v>0.78307000000000004</c:v>
                </c:pt>
                <c:pt idx="5525">
                  <c:v>0.80091999999999997</c:v>
                </c:pt>
                <c:pt idx="5526">
                  <c:v>0.81108000000000002</c:v>
                </c:pt>
                <c:pt idx="5527">
                  <c:v>0.80486999999999997</c:v>
                </c:pt>
                <c:pt idx="5528">
                  <c:v>0.78786999999999996</c:v>
                </c:pt>
                <c:pt idx="5529">
                  <c:v>0.77381</c:v>
                </c:pt>
                <c:pt idx="5530">
                  <c:v>0.76937</c:v>
                </c:pt>
                <c:pt idx="5531">
                  <c:v>0.76658999999999999</c:v>
                </c:pt>
                <c:pt idx="5532">
                  <c:v>0.75048000000000004</c:v>
                </c:pt>
                <c:pt idx="5533">
                  <c:v>0.71545000000000003</c:v>
                </c:pt>
                <c:pt idx="5534">
                  <c:v>0.67388999999999999</c:v>
                </c:pt>
                <c:pt idx="5535">
                  <c:v>0.64476999999999995</c:v>
                </c:pt>
                <c:pt idx="5536">
                  <c:v>0.63248000000000004</c:v>
                </c:pt>
                <c:pt idx="5537">
                  <c:v>0.62143999999999999</c:v>
                </c:pt>
                <c:pt idx="5538">
                  <c:v>0.59441999999999995</c:v>
                </c:pt>
                <c:pt idx="5539">
                  <c:v>0.55210000000000004</c:v>
                </c:pt>
                <c:pt idx="5540">
                  <c:v>0.51104000000000005</c:v>
                </c:pt>
                <c:pt idx="5541">
                  <c:v>0.48708000000000001</c:v>
                </c:pt>
                <c:pt idx="5542">
                  <c:v>0.48559999999999998</c:v>
                </c:pt>
                <c:pt idx="5543">
                  <c:v>0.50358000000000003</c:v>
                </c:pt>
                <c:pt idx="5544">
                  <c:v>0.53302000000000005</c:v>
                </c:pt>
                <c:pt idx="5545">
                  <c:v>0.56252000000000002</c:v>
                </c:pt>
                <c:pt idx="5546">
                  <c:v>0.58225000000000005</c:v>
                </c:pt>
                <c:pt idx="5547">
                  <c:v>0.59069000000000005</c:v>
                </c:pt>
                <c:pt idx="5548">
                  <c:v>0.59414</c:v>
                </c:pt>
                <c:pt idx="5549">
                  <c:v>0.59963</c:v>
                </c:pt>
                <c:pt idx="5550">
                  <c:v>0.61075000000000002</c:v>
                </c:pt>
                <c:pt idx="5551">
                  <c:v>0.62846999999999997</c:v>
                </c:pt>
                <c:pt idx="5552">
                  <c:v>0.65044000000000002</c:v>
                </c:pt>
                <c:pt idx="5553">
                  <c:v>0.66881999999999997</c:v>
                </c:pt>
                <c:pt idx="5554">
                  <c:v>0.67513999999999996</c:v>
                </c:pt>
                <c:pt idx="5555">
                  <c:v>0.67018</c:v>
                </c:pt>
                <c:pt idx="5556">
                  <c:v>0.66435</c:v>
                </c:pt>
                <c:pt idx="5557">
                  <c:v>0.66452999999999995</c:v>
                </c:pt>
                <c:pt idx="5558">
                  <c:v>0.66542999999999997</c:v>
                </c:pt>
                <c:pt idx="5559">
                  <c:v>0.66056000000000004</c:v>
                </c:pt>
                <c:pt idx="5560">
                  <c:v>0.65802000000000005</c:v>
                </c:pt>
                <c:pt idx="5561">
                  <c:v>0.67435999999999996</c:v>
                </c:pt>
                <c:pt idx="5562">
                  <c:v>0.70987999999999996</c:v>
                </c:pt>
                <c:pt idx="5563">
                  <c:v>0.73931999999999998</c:v>
                </c:pt>
                <c:pt idx="5564">
                  <c:v>0.73465999999999998</c:v>
                </c:pt>
                <c:pt idx="5565">
                  <c:v>0.69320999999999999</c:v>
                </c:pt>
                <c:pt idx="5566">
                  <c:v>0.63671999999999995</c:v>
                </c:pt>
                <c:pt idx="5567">
                  <c:v>0.58777999999999997</c:v>
                </c:pt>
                <c:pt idx="5568">
                  <c:v>0.55633999999999995</c:v>
                </c:pt>
                <c:pt idx="5569">
                  <c:v>0.54512000000000005</c:v>
                </c:pt>
                <c:pt idx="5570">
                  <c:v>0.55367</c:v>
                </c:pt>
                <c:pt idx="5571">
                  <c:v>0.57259000000000004</c:v>
                </c:pt>
                <c:pt idx="5572">
                  <c:v>0.58586000000000005</c:v>
                </c:pt>
                <c:pt idx="5573">
                  <c:v>0.58647000000000005</c:v>
                </c:pt>
                <c:pt idx="5574">
                  <c:v>0.58187</c:v>
                </c:pt>
                <c:pt idx="5575">
                  <c:v>0.57699999999999996</c:v>
                </c:pt>
                <c:pt idx="5576">
                  <c:v>0.56167</c:v>
                </c:pt>
                <c:pt idx="5577">
                  <c:v>0.52625999999999995</c:v>
                </c:pt>
                <c:pt idx="5578">
                  <c:v>0.48366999999999999</c:v>
                </c:pt>
                <c:pt idx="5579">
                  <c:v>0.46089000000000002</c:v>
                </c:pt>
                <c:pt idx="5580">
                  <c:v>0.46897</c:v>
                </c:pt>
                <c:pt idx="5581">
                  <c:v>0.49262</c:v>
                </c:pt>
                <c:pt idx="5582">
                  <c:v>0.51073999999999997</c:v>
                </c:pt>
                <c:pt idx="5583">
                  <c:v>0.51600000000000001</c:v>
                </c:pt>
                <c:pt idx="5584">
                  <c:v>0.51134999999999997</c:v>
                </c:pt>
                <c:pt idx="5585">
                  <c:v>0.49815999999999999</c:v>
                </c:pt>
                <c:pt idx="5586">
                  <c:v>0.47560999999999998</c:v>
                </c:pt>
                <c:pt idx="5587">
                  <c:v>0.44714999999999999</c:v>
                </c:pt>
                <c:pt idx="5588">
                  <c:v>0.42181999999999997</c:v>
                </c:pt>
                <c:pt idx="5589">
                  <c:v>0.40932000000000002</c:v>
                </c:pt>
                <c:pt idx="5590">
                  <c:v>0.41283999999999998</c:v>
                </c:pt>
                <c:pt idx="5591">
                  <c:v>0.42298000000000002</c:v>
                </c:pt>
                <c:pt idx="5592">
                  <c:v>0.42105999999999999</c:v>
                </c:pt>
                <c:pt idx="5593">
                  <c:v>0.39645000000000002</c:v>
                </c:pt>
                <c:pt idx="5594">
                  <c:v>0.36009999999999998</c:v>
                </c:pt>
                <c:pt idx="5595">
                  <c:v>0.33244000000000001</c:v>
                </c:pt>
                <c:pt idx="5596">
                  <c:v>0.31741000000000003</c:v>
                </c:pt>
                <c:pt idx="5597">
                  <c:v>0.29973</c:v>
                </c:pt>
                <c:pt idx="5598">
                  <c:v>0.26990999999999998</c:v>
                </c:pt>
                <c:pt idx="5599">
                  <c:v>0.23871999999999999</c:v>
                </c:pt>
                <c:pt idx="5600">
                  <c:v>0.21934000000000001</c:v>
                </c:pt>
                <c:pt idx="5601">
                  <c:v>0.20798</c:v>
                </c:pt>
                <c:pt idx="5602">
                  <c:v>0.19447999999999999</c:v>
                </c:pt>
                <c:pt idx="5603">
                  <c:v>0.18304000000000001</c:v>
                </c:pt>
                <c:pt idx="5604">
                  <c:v>0.1865</c:v>
                </c:pt>
                <c:pt idx="5605">
                  <c:v>0.20269000000000001</c:v>
                </c:pt>
                <c:pt idx="5606">
                  <c:v>0.21231</c:v>
                </c:pt>
                <c:pt idx="5607">
                  <c:v>0.20291999999999999</c:v>
                </c:pt>
                <c:pt idx="5608">
                  <c:v>0.18411</c:v>
                </c:pt>
                <c:pt idx="5609">
                  <c:v>0.17438000000000001</c:v>
                </c:pt>
                <c:pt idx="5610">
                  <c:v>0.18163000000000001</c:v>
                </c:pt>
                <c:pt idx="5611">
                  <c:v>0.20058000000000001</c:v>
                </c:pt>
                <c:pt idx="5612">
                  <c:v>0.22234999999999999</c:v>
                </c:pt>
                <c:pt idx="5613">
                  <c:v>0.24160999999999999</c:v>
                </c:pt>
                <c:pt idx="5614">
                  <c:v>0.25949</c:v>
                </c:pt>
                <c:pt idx="5615">
                  <c:v>0.28495999999999999</c:v>
                </c:pt>
                <c:pt idx="5616">
                  <c:v>0.32974999999999999</c:v>
                </c:pt>
                <c:pt idx="5617">
                  <c:v>0.39643</c:v>
                </c:pt>
                <c:pt idx="5618">
                  <c:v>0.47192000000000001</c:v>
                </c:pt>
                <c:pt idx="5619">
                  <c:v>0.53542999999999996</c:v>
                </c:pt>
                <c:pt idx="5620">
                  <c:v>0.57257000000000002</c:v>
                </c:pt>
                <c:pt idx="5621">
                  <c:v>0.58225000000000005</c:v>
                </c:pt>
                <c:pt idx="5622">
                  <c:v>0.57420000000000004</c:v>
                </c:pt>
                <c:pt idx="5623">
                  <c:v>0.56271000000000004</c:v>
                </c:pt>
                <c:pt idx="5624">
                  <c:v>0.55978000000000006</c:v>
                </c:pt>
                <c:pt idx="5625">
                  <c:v>0.56889000000000001</c:v>
                </c:pt>
                <c:pt idx="5626">
                  <c:v>0.58338000000000001</c:v>
                </c:pt>
                <c:pt idx="5627">
                  <c:v>0.59165999999999996</c:v>
                </c:pt>
                <c:pt idx="5628">
                  <c:v>0.58504</c:v>
                </c:pt>
                <c:pt idx="5629">
                  <c:v>0.56306</c:v>
                </c:pt>
                <c:pt idx="5630">
                  <c:v>0.53359000000000001</c:v>
                </c:pt>
                <c:pt idx="5631">
                  <c:v>0.50627</c:v>
                </c:pt>
                <c:pt idx="5632">
                  <c:v>0.48218</c:v>
                </c:pt>
                <c:pt idx="5633">
                  <c:v>0.45079000000000002</c:v>
                </c:pt>
                <c:pt idx="5634">
                  <c:v>0.40207999999999999</c:v>
                </c:pt>
                <c:pt idx="5635">
                  <c:v>0.34183000000000002</c:v>
                </c:pt>
                <c:pt idx="5636">
                  <c:v>0.28776000000000002</c:v>
                </c:pt>
                <c:pt idx="5637">
                  <c:v>0.24803</c:v>
                </c:pt>
                <c:pt idx="5638">
                  <c:v>0.21185000000000001</c:v>
                </c:pt>
                <c:pt idx="5639">
                  <c:v>0.16752</c:v>
                </c:pt>
                <c:pt idx="5640">
                  <c:v>0.12298000000000001</c:v>
                </c:pt>
                <c:pt idx="5641">
                  <c:v>9.8027000000000003E-2</c:v>
                </c:pt>
                <c:pt idx="5642">
                  <c:v>9.9376999999999993E-2</c:v>
                </c:pt>
                <c:pt idx="5643">
                  <c:v>0.11476</c:v>
                </c:pt>
                <c:pt idx="5644">
                  <c:v>0.13161</c:v>
                </c:pt>
                <c:pt idx="5645">
                  <c:v>0.14888999999999999</c:v>
                </c:pt>
                <c:pt idx="5646">
                  <c:v>0.16594999999999999</c:v>
                </c:pt>
                <c:pt idx="5647">
                  <c:v>0.17191999999999999</c:v>
                </c:pt>
                <c:pt idx="5648">
                  <c:v>0.15725</c:v>
                </c:pt>
                <c:pt idx="5649">
                  <c:v>0.12989000000000001</c:v>
                </c:pt>
                <c:pt idx="5650">
                  <c:v>0.10929999999999999</c:v>
                </c:pt>
                <c:pt idx="5651">
                  <c:v>0.10623</c:v>
                </c:pt>
                <c:pt idx="5652">
                  <c:v>0.11703</c:v>
                </c:pt>
                <c:pt idx="5653">
                  <c:v>0.13492000000000001</c:v>
                </c:pt>
                <c:pt idx="5654">
                  <c:v>0.15598000000000001</c:v>
                </c:pt>
                <c:pt idx="5655">
                  <c:v>0.17344000000000001</c:v>
                </c:pt>
                <c:pt idx="5656">
                  <c:v>0.17879999999999999</c:v>
                </c:pt>
                <c:pt idx="5657">
                  <c:v>0.17380000000000001</c:v>
                </c:pt>
                <c:pt idx="5658">
                  <c:v>0.17241000000000001</c:v>
                </c:pt>
                <c:pt idx="5659">
                  <c:v>0.18353</c:v>
                </c:pt>
                <c:pt idx="5660">
                  <c:v>0.19836000000000001</c:v>
                </c:pt>
                <c:pt idx="5661">
                  <c:v>0.20216000000000001</c:v>
                </c:pt>
                <c:pt idx="5662">
                  <c:v>0.19397</c:v>
                </c:pt>
                <c:pt idx="5663">
                  <c:v>0.18695000000000001</c:v>
                </c:pt>
                <c:pt idx="5664">
                  <c:v>0.19267999999999999</c:v>
                </c:pt>
                <c:pt idx="5665">
                  <c:v>0.21217</c:v>
                </c:pt>
                <c:pt idx="5666">
                  <c:v>0.23910000000000001</c:v>
                </c:pt>
                <c:pt idx="5667">
                  <c:v>0.26327</c:v>
                </c:pt>
                <c:pt idx="5668">
                  <c:v>0.27294000000000002</c:v>
                </c:pt>
                <c:pt idx="5669">
                  <c:v>0.26317000000000002</c:v>
                </c:pt>
                <c:pt idx="5670">
                  <c:v>0.24304000000000001</c:v>
                </c:pt>
                <c:pt idx="5671">
                  <c:v>0.22767000000000001</c:v>
                </c:pt>
                <c:pt idx="5672">
                  <c:v>0.22323999999999999</c:v>
                </c:pt>
                <c:pt idx="5673">
                  <c:v>0.22667999999999999</c:v>
                </c:pt>
                <c:pt idx="5674">
                  <c:v>0.23716000000000001</c:v>
                </c:pt>
                <c:pt idx="5675">
                  <c:v>0.25601000000000002</c:v>
                </c:pt>
                <c:pt idx="5676">
                  <c:v>0.27472999999999997</c:v>
                </c:pt>
                <c:pt idx="5677">
                  <c:v>0.27801999999999999</c:v>
                </c:pt>
                <c:pt idx="5678">
                  <c:v>0.26523999999999998</c:v>
                </c:pt>
                <c:pt idx="5679">
                  <c:v>0.25612000000000001</c:v>
                </c:pt>
                <c:pt idx="5680">
                  <c:v>0.26538</c:v>
                </c:pt>
                <c:pt idx="5681">
                  <c:v>0.28238999999999997</c:v>
                </c:pt>
                <c:pt idx="5682">
                  <c:v>0.28827999999999998</c:v>
                </c:pt>
                <c:pt idx="5683">
                  <c:v>0.28471999999999997</c:v>
                </c:pt>
                <c:pt idx="5684">
                  <c:v>0.28975000000000001</c:v>
                </c:pt>
                <c:pt idx="5685">
                  <c:v>0.30911</c:v>
                </c:pt>
                <c:pt idx="5686">
                  <c:v>0.32873000000000002</c:v>
                </c:pt>
                <c:pt idx="5687">
                  <c:v>0.33685999999999999</c:v>
                </c:pt>
                <c:pt idx="5688">
                  <c:v>0.33865000000000001</c:v>
                </c:pt>
                <c:pt idx="5689">
                  <c:v>0.34390999999999999</c:v>
                </c:pt>
                <c:pt idx="5690">
                  <c:v>0.35258</c:v>
                </c:pt>
                <c:pt idx="5691">
                  <c:v>0.35869000000000001</c:v>
                </c:pt>
                <c:pt idx="5692">
                  <c:v>0.35859999999999997</c:v>
                </c:pt>
                <c:pt idx="5693">
                  <c:v>0.34881000000000001</c:v>
                </c:pt>
                <c:pt idx="5694">
                  <c:v>0.32499</c:v>
                </c:pt>
                <c:pt idx="5695">
                  <c:v>0.29255999999999999</c:v>
                </c:pt>
                <c:pt idx="5696">
                  <c:v>0.27184999999999998</c:v>
                </c:pt>
                <c:pt idx="5697">
                  <c:v>0.28198000000000001</c:v>
                </c:pt>
                <c:pt idx="5698">
                  <c:v>0.31930999999999998</c:v>
                </c:pt>
                <c:pt idx="5699">
                  <c:v>0.35759999999999997</c:v>
                </c:pt>
                <c:pt idx="5700">
                  <c:v>0.36919000000000002</c:v>
                </c:pt>
                <c:pt idx="5701">
                  <c:v>0.34509000000000001</c:v>
                </c:pt>
                <c:pt idx="5702">
                  <c:v>0.29965000000000003</c:v>
                </c:pt>
                <c:pt idx="5703">
                  <c:v>0.26035999999999998</c:v>
                </c:pt>
                <c:pt idx="5704">
                  <c:v>0.24822</c:v>
                </c:pt>
                <c:pt idx="5705">
                  <c:v>0.26101000000000002</c:v>
                </c:pt>
                <c:pt idx="5706">
                  <c:v>0.27771000000000001</c:v>
                </c:pt>
                <c:pt idx="5707">
                  <c:v>0.28344000000000003</c:v>
                </c:pt>
                <c:pt idx="5708">
                  <c:v>0.28555000000000003</c:v>
                </c:pt>
                <c:pt idx="5709">
                  <c:v>0.29994999999999999</c:v>
                </c:pt>
                <c:pt idx="5710">
                  <c:v>0.32757999999999998</c:v>
                </c:pt>
                <c:pt idx="5711">
                  <c:v>0.35469000000000001</c:v>
                </c:pt>
                <c:pt idx="5712">
                  <c:v>0.37280000000000002</c:v>
                </c:pt>
                <c:pt idx="5713">
                  <c:v>0.38535999999999998</c:v>
                </c:pt>
                <c:pt idx="5714">
                  <c:v>0.39257999999999998</c:v>
                </c:pt>
                <c:pt idx="5715">
                  <c:v>0.38196000000000002</c:v>
                </c:pt>
                <c:pt idx="5716">
                  <c:v>0.34166999999999997</c:v>
                </c:pt>
                <c:pt idx="5717">
                  <c:v>0.27722999999999998</c:v>
                </c:pt>
                <c:pt idx="5718">
                  <c:v>0.20813999999999999</c:v>
                </c:pt>
                <c:pt idx="5719">
                  <c:v>0.15135999999999999</c:v>
                </c:pt>
                <c:pt idx="5720">
                  <c:v>0.11304</c:v>
                </c:pt>
                <c:pt idx="5721">
                  <c:v>9.1366000000000003E-2</c:v>
                </c:pt>
                <c:pt idx="5722">
                  <c:v>7.9028000000000001E-2</c:v>
                </c:pt>
                <c:pt idx="5723">
                  <c:v>6.3944000000000001E-2</c:v>
                </c:pt>
                <c:pt idx="5724">
                  <c:v>3.6703E-2</c:v>
                </c:pt>
                <c:pt idx="5725">
                  <c:v>2.2967999999999999E-3</c:v>
                </c:pt>
                <c:pt idx="5726">
                  <c:v>-1.9702000000000001E-2</c:v>
                </c:pt>
                <c:pt idx="5727">
                  <c:v>-1.2625000000000001E-2</c:v>
                </c:pt>
                <c:pt idx="5728">
                  <c:v>1.8782E-2</c:v>
                </c:pt>
                <c:pt idx="5729">
                  <c:v>5.0159000000000002E-2</c:v>
                </c:pt>
                <c:pt idx="5730">
                  <c:v>5.9293999999999999E-2</c:v>
                </c:pt>
                <c:pt idx="5731">
                  <c:v>4.5025000000000003E-2</c:v>
                </c:pt>
                <c:pt idx="5732">
                  <c:v>2.4159E-2</c:v>
                </c:pt>
                <c:pt idx="5733">
                  <c:v>1.2437999999999999E-2</c:v>
                </c:pt>
                <c:pt idx="5734">
                  <c:v>1.1533E-2</c:v>
                </c:pt>
                <c:pt idx="5735">
                  <c:v>1.2999E-2</c:v>
                </c:pt>
                <c:pt idx="5736">
                  <c:v>9.5802999999999999E-3</c:v>
                </c:pt>
                <c:pt idx="5737">
                  <c:v>8.5287000000000004E-4</c:v>
                </c:pt>
                <c:pt idx="5738">
                  <c:v>-7.7532E-3</c:v>
                </c:pt>
                <c:pt idx="5739">
                  <c:v>-7.7689999999999999E-3</c:v>
                </c:pt>
                <c:pt idx="5740">
                  <c:v>7.6442999999999997E-3</c:v>
                </c:pt>
                <c:pt idx="5741">
                  <c:v>3.7613000000000001E-2</c:v>
                </c:pt>
                <c:pt idx="5742">
                  <c:v>7.3357000000000006E-2</c:v>
                </c:pt>
                <c:pt idx="5743">
                  <c:v>0.10697</c:v>
                </c:pt>
                <c:pt idx="5744">
                  <c:v>0.13786000000000001</c:v>
                </c:pt>
                <c:pt idx="5745">
                  <c:v>0.16625999999999999</c:v>
                </c:pt>
                <c:pt idx="5746">
                  <c:v>0.18317</c:v>
                </c:pt>
                <c:pt idx="5747">
                  <c:v>0.17468</c:v>
                </c:pt>
                <c:pt idx="5748">
                  <c:v>0.13772999999999999</c:v>
                </c:pt>
                <c:pt idx="5749">
                  <c:v>8.6004999999999998E-2</c:v>
                </c:pt>
                <c:pt idx="5750">
                  <c:v>3.7303000000000003E-2</c:v>
                </c:pt>
                <c:pt idx="5751">
                  <c:v>-1.4982000000000001E-3</c:v>
                </c:pt>
                <c:pt idx="5752">
                  <c:v>-3.4984000000000001E-2</c:v>
                </c:pt>
                <c:pt idx="5753">
                  <c:v>-6.8687999999999999E-2</c:v>
                </c:pt>
                <c:pt idx="5754">
                  <c:v>-0.10063</c:v>
                </c:pt>
                <c:pt idx="5755">
                  <c:v>-0.12111</c:v>
                </c:pt>
                <c:pt idx="5756">
                  <c:v>-0.11989</c:v>
                </c:pt>
                <c:pt idx="5757">
                  <c:v>-9.6711000000000005E-2</c:v>
                </c:pt>
                <c:pt idx="5758">
                  <c:v>-6.4440999999999998E-2</c:v>
                </c:pt>
                <c:pt idx="5759">
                  <c:v>-3.6110999999999997E-2</c:v>
                </c:pt>
                <c:pt idx="5760">
                  <c:v>-7.2008000000000003E-3</c:v>
                </c:pt>
                <c:pt idx="5761">
                  <c:v>4.1272999999999997E-2</c:v>
                </c:pt>
                <c:pt idx="5762">
                  <c:v>0.1159</c:v>
                </c:pt>
                <c:pt idx="5763">
                  <c:v>0.19327</c:v>
                </c:pt>
                <c:pt idx="5764">
                  <c:v>0.23905999999999999</c:v>
                </c:pt>
                <c:pt idx="5765">
                  <c:v>0.24424000000000001</c:v>
                </c:pt>
                <c:pt idx="5766">
                  <c:v>0.23380000000000001</c:v>
                </c:pt>
                <c:pt idx="5767">
                  <c:v>0.23843</c:v>
                </c:pt>
                <c:pt idx="5768">
                  <c:v>0.26457999999999998</c:v>
                </c:pt>
                <c:pt idx="5769">
                  <c:v>0.29559999999999997</c:v>
                </c:pt>
                <c:pt idx="5770">
                  <c:v>0.31491999999999998</c:v>
                </c:pt>
                <c:pt idx="5771">
                  <c:v>0.32129000000000002</c:v>
                </c:pt>
                <c:pt idx="5772">
                  <c:v>0.32407999999999998</c:v>
                </c:pt>
                <c:pt idx="5773">
                  <c:v>0.33098</c:v>
                </c:pt>
                <c:pt idx="5774">
                  <c:v>0.34217999999999998</c:v>
                </c:pt>
                <c:pt idx="5775">
                  <c:v>0.35287000000000002</c:v>
                </c:pt>
                <c:pt idx="5776">
                  <c:v>0.35879</c:v>
                </c:pt>
                <c:pt idx="5777">
                  <c:v>0.36016999999999999</c:v>
                </c:pt>
                <c:pt idx="5778">
                  <c:v>0.36119000000000001</c:v>
                </c:pt>
                <c:pt idx="5779">
                  <c:v>0.36525999999999997</c:v>
                </c:pt>
                <c:pt idx="5780">
                  <c:v>0.37051000000000001</c:v>
                </c:pt>
                <c:pt idx="5781">
                  <c:v>0.37142999999999998</c:v>
                </c:pt>
                <c:pt idx="5782">
                  <c:v>0.36612</c:v>
                </c:pt>
                <c:pt idx="5783">
                  <c:v>0.36151</c:v>
                </c:pt>
                <c:pt idx="5784">
                  <c:v>0.36886000000000002</c:v>
                </c:pt>
                <c:pt idx="5785">
                  <c:v>0.39172000000000001</c:v>
                </c:pt>
                <c:pt idx="5786">
                  <c:v>0.41810000000000003</c:v>
                </c:pt>
                <c:pt idx="5787">
                  <c:v>0.42748999999999998</c:v>
                </c:pt>
                <c:pt idx="5788">
                  <c:v>0.40859000000000001</c:v>
                </c:pt>
                <c:pt idx="5789">
                  <c:v>0.36985000000000001</c:v>
                </c:pt>
                <c:pt idx="5790">
                  <c:v>0.33062999999999998</c:v>
                </c:pt>
                <c:pt idx="5791">
                  <c:v>0.30266999999999999</c:v>
                </c:pt>
                <c:pt idx="5792">
                  <c:v>0.28428999999999999</c:v>
                </c:pt>
                <c:pt idx="5793">
                  <c:v>0.27333000000000002</c:v>
                </c:pt>
                <c:pt idx="5794">
                  <c:v>0.27848000000000001</c:v>
                </c:pt>
                <c:pt idx="5795">
                  <c:v>0.30987999999999999</c:v>
                </c:pt>
                <c:pt idx="5796">
                  <c:v>0.35949999999999999</c:v>
                </c:pt>
                <c:pt idx="5797">
                  <c:v>0.40057999999999999</c:v>
                </c:pt>
                <c:pt idx="5798">
                  <c:v>0.41171999999999997</c:v>
                </c:pt>
                <c:pt idx="5799">
                  <c:v>0.39659</c:v>
                </c:pt>
                <c:pt idx="5800">
                  <c:v>0.37467</c:v>
                </c:pt>
                <c:pt idx="5801">
                  <c:v>0.35747000000000001</c:v>
                </c:pt>
                <c:pt idx="5802">
                  <c:v>0.34239999999999998</c:v>
                </c:pt>
                <c:pt idx="5803">
                  <c:v>0.32719999999999999</c:v>
                </c:pt>
                <c:pt idx="5804">
                  <c:v>0.31813999999999998</c:v>
                </c:pt>
                <c:pt idx="5805">
                  <c:v>0.31956000000000001</c:v>
                </c:pt>
                <c:pt idx="5806">
                  <c:v>0.32479000000000002</c:v>
                </c:pt>
                <c:pt idx="5807">
                  <c:v>0.32463999999999998</c:v>
                </c:pt>
                <c:pt idx="5808">
                  <c:v>0.31944</c:v>
                </c:pt>
                <c:pt idx="5809">
                  <c:v>0.31544</c:v>
                </c:pt>
                <c:pt idx="5810">
                  <c:v>0.31374000000000002</c:v>
                </c:pt>
                <c:pt idx="5811">
                  <c:v>0.31019000000000002</c:v>
                </c:pt>
                <c:pt idx="5812">
                  <c:v>0.30229</c:v>
                </c:pt>
                <c:pt idx="5813">
                  <c:v>0.28741</c:v>
                </c:pt>
                <c:pt idx="5814">
                  <c:v>0.25824999999999998</c:v>
                </c:pt>
                <c:pt idx="5815">
                  <c:v>0.2127</c:v>
                </c:pt>
                <c:pt idx="5816">
                  <c:v>0.16797000000000001</c:v>
                </c:pt>
                <c:pt idx="5817">
                  <c:v>0.15075</c:v>
                </c:pt>
                <c:pt idx="5818">
                  <c:v>0.16700000000000001</c:v>
                </c:pt>
                <c:pt idx="5819">
                  <c:v>0.19170999999999999</c:v>
                </c:pt>
                <c:pt idx="5820">
                  <c:v>0.19591</c:v>
                </c:pt>
                <c:pt idx="5821">
                  <c:v>0.1762</c:v>
                </c:pt>
                <c:pt idx="5822">
                  <c:v>0.14985999999999999</c:v>
                </c:pt>
                <c:pt idx="5823">
                  <c:v>0.12942999999999999</c:v>
                </c:pt>
                <c:pt idx="5824">
                  <c:v>0.11344</c:v>
                </c:pt>
                <c:pt idx="5825">
                  <c:v>9.8450999999999997E-2</c:v>
                </c:pt>
                <c:pt idx="5826">
                  <c:v>8.7776999999999994E-2</c:v>
                </c:pt>
                <c:pt idx="5827">
                  <c:v>8.6800000000000002E-2</c:v>
                </c:pt>
                <c:pt idx="5828">
                  <c:v>9.6529000000000004E-2</c:v>
                </c:pt>
                <c:pt idx="5829">
                  <c:v>0.11208</c:v>
                </c:pt>
                <c:pt idx="5830">
                  <c:v>0.12225</c:v>
                </c:pt>
                <c:pt idx="5831">
                  <c:v>0.11342000000000001</c:v>
                </c:pt>
                <c:pt idx="5832">
                  <c:v>8.2312999999999997E-2</c:v>
                </c:pt>
                <c:pt idx="5833">
                  <c:v>4.4303000000000002E-2</c:v>
                </c:pt>
                <c:pt idx="5834">
                  <c:v>1.9917000000000001E-2</c:v>
                </c:pt>
                <c:pt idx="5835">
                  <c:v>1.1971000000000001E-2</c:v>
                </c:pt>
                <c:pt idx="5836">
                  <c:v>4.6016E-3</c:v>
                </c:pt>
                <c:pt idx="5837">
                  <c:v>-1.3228E-2</c:v>
                </c:pt>
                <c:pt idx="5838">
                  <c:v>-3.2487000000000002E-2</c:v>
                </c:pt>
                <c:pt idx="5839">
                  <c:v>-3.6726000000000002E-2</c:v>
                </c:pt>
                <c:pt idx="5840">
                  <c:v>-2.2721000000000002E-2</c:v>
                </c:pt>
                <c:pt idx="5841">
                  <c:v>-3.3538000000000001E-3</c:v>
                </c:pt>
                <c:pt idx="5842">
                  <c:v>5.1371999999999998E-3</c:v>
                </c:pt>
                <c:pt idx="5843">
                  <c:v>-4.6757999999999999E-3</c:v>
                </c:pt>
                <c:pt idx="5844">
                  <c:v>-2.6273000000000001E-2</c:v>
                </c:pt>
                <c:pt idx="5845">
                  <c:v>-4.2743000000000003E-2</c:v>
                </c:pt>
                <c:pt idx="5846">
                  <c:v>-4.1700000000000001E-2</c:v>
                </c:pt>
                <c:pt idx="5847">
                  <c:v>-3.0162999999999999E-2</c:v>
                </c:pt>
                <c:pt idx="5848">
                  <c:v>-2.7102999999999999E-2</c:v>
                </c:pt>
                <c:pt idx="5849">
                  <c:v>-3.7060999999999997E-2</c:v>
                </c:pt>
                <c:pt idx="5850">
                  <c:v>-4.1513000000000001E-2</c:v>
                </c:pt>
                <c:pt idx="5851">
                  <c:v>-2.4851000000000002E-2</c:v>
                </c:pt>
                <c:pt idx="5852">
                  <c:v>1.7422E-3</c:v>
                </c:pt>
                <c:pt idx="5853">
                  <c:v>1.6423E-2</c:v>
                </c:pt>
                <c:pt idx="5854">
                  <c:v>1.9517E-2</c:v>
                </c:pt>
                <c:pt idx="5855">
                  <c:v>3.1959000000000001E-2</c:v>
                </c:pt>
                <c:pt idx="5856">
                  <c:v>6.1474000000000001E-2</c:v>
                </c:pt>
                <c:pt idx="5857">
                  <c:v>8.8857000000000005E-2</c:v>
                </c:pt>
                <c:pt idx="5858">
                  <c:v>9.3853000000000006E-2</c:v>
                </c:pt>
                <c:pt idx="5859">
                  <c:v>7.9653000000000002E-2</c:v>
                </c:pt>
                <c:pt idx="5860">
                  <c:v>6.2736E-2</c:v>
                </c:pt>
                <c:pt idx="5861">
                  <c:v>5.0566E-2</c:v>
                </c:pt>
                <c:pt idx="5862">
                  <c:v>4.0777000000000001E-2</c:v>
                </c:pt>
                <c:pt idx="5863">
                  <c:v>3.3828999999999998E-2</c:v>
                </c:pt>
                <c:pt idx="5864">
                  <c:v>3.3466000000000003E-2</c:v>
                </c:pt>
                <c:pt idx="5865">
                  <c:v>3.8302000000000003E-2</c:v>
                </c:pt>
                <c:pt idx="5866">
                  <c:v>4.3539000000000001E-2</c:v>
                </c:pt>
                <c:pt idx="5867">
                  <c:v>4.8799000000000002E-2</c:v>
                </c:pt>
                <c:pt idx="5868">
                  <c:v>5.5292000000000001E-2</c:v>
                </c:pt>
                <c:pt idx="5869">
                  <c:v>5.8102000000000001E-2</c:v>
                </c:pt>
                <c:pt idx="5870">
                  <c:v>5.1580000000000001E-2</c:v>
                </c:pt>
                <c:pt idx="5871">
                  <c:v>4.1524999999999999E-2</c:v>
                </c:pt>
                <c:pt idx="5872">
                  <c:v>4.1450000000000001E-2</c:v>
                </c:pt>
                <c:pt idx="5873">
                  <c:v>5.4767999999999997E-2</c:v>
                </c:pt>
                <c:pt idx="5874">
                  <c:v>6.9062999999999999E-2</c:v>
                </c:pt>
                <c:pt idx="5875">
                  <c:v>7.0773000000000003E-2</c:v>
                </c:pt>
                <c:pt idx="5876">
                  <c:v>5.9233000000000001E-2</c:v>
                </c:pt>
                <c:pt idx="5877">
                  <c:v>4.4470000000000003E-2</c:v>
                </c:pt>
                <c:pt idx="5878">
                  <c:v>3.7546999999999997E-2</c:v>
                </c:pt>
                <c:pt idx="5879">
                  <c:v>4.4729999999999999E-2</c:v>
                </c:pt>
                <c:pt idx="5880">
                  <c:v>6.4310999999999993E-2</c:v>
                </c:pt>
                <c:pt idx="5881">
                  <c:v>8.6344000000000004E-2</c:v>
                </c:pt>
                <c:pt idx="5882">
                  <c:v>0.10106</c:v>
                </c:pt>
                <c:pt idx="5883">
                  <c:v>0.10928</c:v>
                </c:pt>
                <c:pt idx="5884">
                  <c:v>0.11837</c:v>
                </c:pt>
                <c:pt idx="5885">
                  <c:v>0.12741</c:v>
                </c:pt>
                <c:pt idx="5886">
                  <c:v>0.12642</c:v>
                </c:pt>
                <c:pt idx="5887">
                  <c:v>0.11511</c:v>
                </c:pt>
                <c:pt idx="5888">
                  <c:v>0.11147</c:v>
                </c:pt>
                <c:pt idx="5889">
                  <c:v>0.13095999999999999</c:v>
                </c:pt>
                <c:pt idx="5890">
                  <c:v>0.16278000000000001</c:v>
                </c:pt>
                <c:pt idx="5891">
                  <c:v>0.17895</c:v>
                </c:pt>
                <c:pt idx="5892">
                  <c:v>0.16633999999999999</c:v>
                </c:pt>
                <c:pt idx="5893">
                  <c:v>0.14011999999999999</c:v>
                </c:pt>
                <c:pt idx="5894">
                  <c:v>0.12358</c:v>
                </c:pt>
                <c:pt idx="5895">
                  <c:v>0.12357</c:v>
                </c:pt>
                <c:pt idx="5896">
                  <c:v>0.13055</c:v>
                </c:pt>
                <c:pt idx="5897">
                  <c:v>0.13647999999999999</c:v>
                </c:pt>
                <c:pt idx="5898">
                  <c:v>0.14419000000000001</c:v>
                </c:pt>
                <c:pt idx="5899">
                  <c:v>0.15828999999999999</c:v>
                </c:pt>
                <c:pt idx="5900">
                  <c:v>0.17238000000000001</c:v>
                </c:pt>
                <c:pt idx="5901">
                  <c:v>0.17122999999999999</c:v>
                </c:pt>
                <c:pt idx="5902">
                  <c:v>0.14702000000000001</c:v>
                </c:pt>
                <c:pt idx="5903">
                  <c:v>0.10983999999999999</c:v>
                </c:pt>
                <c:pt idx="5904">
                  <c:v>7.7881000000000006E-2</c:v>
                </c:pt>
                <c:pt idx="5905">
                  <c:v>5.9025000000000001E-2</c:v>
                </c:pt>
                <c:pt idx="5906">
                  <c:v>4.6382E-2</c:v>
                </c:pt>
                <c:pt idx="5907">
                  <c:v>3.0039E-2</c:v>
                </c:pt>
                <c:pt idx="5908">
                  <c:v>5.5564000000000004E-3</c:v>
                </c:pt>
                <c:pt idx="5909">
                  <c:v>-2.8983999999999999E-2</c:v>
                </c:pt>
                <c:pt idx="5910">
                  <c:v>-7.3641999999999999E-2</c:v>
                </c:pt>
                <c:pt idx="5911">
                  <c:v>-0.1193</c:v>
                </c:pt>
                <c:pt idx="5912">
                  <c:v>-0.14937</c:v>
                </c:pt>
                <c:pt idx="5913">
                  <c:v>-0.15690000000000001</c:v>
                </c:pt>
                <c:pt idx="5914">
                  <c:v>-0.15246000000000001</c:v>
                </c:pt>
                <c:pt idx="5915">
                  <c:v>-0.14593999999999999</c:v>
                </c:pt>
                <c:pt idx="5916">
                  <c:v>-0.12986</c:v>
                </c:pt>
                <c:pt idx="5917">
                  <c:v>-9.5346E-2</c:v>
                </c:pt>
                <c:pt idx="5918">
                  <c:v>-5.8845000000000001E-2</c:v>
                </c:pt>
                <c:pt idx="5919">
                  <c:v>-5.2084999999999999E-2</c:v>
                </c:pt>
                <c:pt idx="5920">
                  <c:v>-8.2683000000000006E-2</c:v>
                </c:pt>
                <c:pt idx="5921">
                  <c:v>-0.1234</c:v>
                </c:pt>
                <c:pt idx="5922">
                  <c:v>-0.14903</c:v>
                </c:pt>
                <c:pt idx="5923">
                  <c:v>-0.16722000000000001</c:v>
                </c:pt>
                <c:pt idx="5924">
                  <c:v>-0.19877</c:v>
                </c:pt>
                <c:pt idx="5925">
                  <c:v>-0.24001</c:v>
                </c:pt>
                <c:pt idx="5926">
                  <c:v>-0.26457000000000003</c:v>
                </c:pt>
                <c:pt idx="5927">
                  <c:v>-0.25930999999999998</c:v>
                </c:pt>
                <c:pt idx="5928">
                  <c:v>-0.24043999999999999</c:v>
                </c:pt>
                <c:pt idx="5929">
                  <c:v>-0.23032</c:v>
                </c:pt>
                <c:pt idx="5930">
                  <c:v>-0.23133999999999999</c:v>
                </c:pt>
                <c:pt idx="5931">
                  <c:v>-0.22889999999999999</c:v>
                </c:pt>
                <c:pt idx="5932">
                  <c:v>-0.21076</c:v>
                </c:pt>
                <c:pt idx="5933">
                  <c:v>-0.17635000000000001</c:v>
                </c:pt>
                <c:pt idx="5934">
                  <c:v>-0.13349</c:v>
                </c:pt>
                <c:pt idx="5935">
                  <c:v>-9.4475000000000003E-2</c:v>
                </c:pt>
                <c:pt idx="5936">
                  <c:v>-7.3577000000000004E-2</c:v>
                </c:pt>
                <c:pt idx="5937">
                  <c:v>-8.0489000000000005E-2</c:v>
                </c:pt>
                <c:pt idx="5938">
                  <c:v>-0.11261</c:v>
                </c:pt>
                <c:pt idx="5939">
                  <c:v>-0.15484999999999999</c:v>
                </c:pt>
                <c:pt idx="5940">
                  <c:v>-0.18881999999999999</c:v>
                </c:pt>
                <c:pt idx="5941">
                  <c:v>-0.20383000000000001</c:v>
                </c:pt>
                <c:pt idx="5942">
                  <c:v>-0.20161999999999999</c:v>
                </c:pt>
                <c:pt idx="5943">
                  <c:v>-0.19220999999999999</c:v>
                </c:pt>
                <c:pt idx="5944">
                  <c:v>-0.18620999999999999</c:v>
                </c:pt>
                <c:pt idx="5945">
                  <c:v>-0.19106999999999999</c:v>
                </c:pt>
                <c:pt idx="5946">
                  <c:v>-0.21127000000000001</c:v>
                </c:pt>
                <c:pt idx="5947">
                  <c:v>-0.24504999999999999</c:v>
                </c:pt>
                <c:pt idx="5948">
                  <c:v>-0.27833999999999998</c:v>
                </c:pt>
                <c:pt idx="5949">
                  <c:v>-0.28943999999999998</c:v>
                </c:pt>
                <c:pt idx="5950">
                  <c:v>-0.26878000000000002</c:v>
                </c:pt>
                <c:pt idx="5951">
                  <c:v>-0.23250999999999999</c:v>
                </c:pt>
                <c:pt idx="5952">
                  <c:v>-0.20774999999999999</c:v>
                </c:pt>
                <c:pt idx="5953">
                  <c:v>-0.2041</c:v>
                </c:pt>
                <c:pt idx="5954">
                  <c:v>-0.20746000000000001</c:v>
                </c:pt>
                <c:pt idx="5955">
                  <c:v>-0.20349</c:v>
                </c:pt>
                <c:pt idx="5956">
                  <c:v>-0.19713</c:v>
                </c:pt>
                <c:pt idx="5957">
                  <c:v>-0.20316000000000001</c:v>
                </c:pt>
                <c:pt idx="5958">
                  <c:v>-0.22449</c:v>
                </c:pt>
                <c:pt idx="5959">
                  <c:v>-0.24831</c:v>
                </c:pt>
                <c:pt idx="5960">
                  <c:v>-0.26191999999999999</c:v>
                </c:pt>
                <c:pt idx="5961">
                  <c:v>-0.26590000000000003</c:v>
                </c:pt>
                <c:pt idx="5962">
                  <c:v>-0.27133000000000002</c:v>
                </c:pt>
                <c:pt idx="5963">
                  <c:v>-0.28647</c:v>
                </c:pt>
                <c:pt idx="5964">
                  <c:v>-0.30564000000000002</c:v>
                </c:pt>
                <c:pt idx="5965">
                  <c:v>-0.31078</c:v>
                </c:pt>
                <c:pt idx="5966">
                  <c:v>-0.28770000000000001</c:v>
                </c:pt>
                <c:pt idx="5967">
                  <c:v>-0.24254000000000001</c:v>
                </c:pt>
                <c:pt idx="5968">
                  <c:v>-0.19805</c:v>
                </c:pt>
                <c:pt idx="5969">
                  <c:v>-0.17146</c:v>
                </c:pt>
                <c:pt idx="5970">
                  <c:v>-0.16083</c:v>
                </c:pt>
                <c:pt idx="5971">
                  <c:v>-0.15504000000000001</c:v>
                </c:pt>
                <c:pt idx="5972">
                  <c:v>-0.14892</c:v>
                </c:pt>
                <c:pt idx="5973">
                  <c:v>-0.14266000000000001</c:v>
                </c:pt>
                <c:pt idx="5974">
                  <c:v>-0.13400999999999999</c:v>
                </c:pt>
                <c:pt idx="5975">
                  <c:v>-0.12154</c:v>
                </c:pt>
                <c:pt idx="5976">
                  <c:v>-0.11122</c:v>
                </c:pt>
                <c:pt idx="5977">
                  <c:v>-0.10875</c:v>
                </c:pt>
                <c:pt idx="5978">
                  <c:v>-0.10618</c:v>
                </c:pt>
                <c:pt idx="5979">
                  <c:v>-8.7251999999999996E-2</c:v>
                </c:pt>
                <c:pt idx="5980">
                  <c:v>-4.8711999999999998E-2</c:v>
                </c:pt>
                <c:pt idx="5981">
                  <c:v>-7.8140999999999992E-3</c:v>
                </c:pt>
                <c:pt idx="5982">
                  <c:v>1.5682000000000001E-2</c:v>
                </c:pt>
                <c:pt idx="5983">
                  <c:v>1.9703999999999999E-2</c:v>
                </c:pt>
                <c:pt idx="5984">
                  <c:v>1.9143E-2</c:v>
                </c:pt>
                <c:pt idx="5985">
                  <c:v>2.9454999999999999E-2</c:v>
                </c:pt>
                <c:pt idx="5986">
                  <c:v>5.3772E-2</c:v>
                </c:pt>
                <c:pt idx="5987">
                  <c:v>8.3000000000000004E-2</c:v>
                </c:pt>
                <c:pt idx="5988">
                  <c:v>0.10587000000000001</c:v>
                </c:pt>
                <c:pt idx="5989">
                  <c:v>0.11942</c:v>
                </c:pt>
                <c:pt idx="5990">
                  <c:v>0.12908</c:v>
                </c:pt>
                <c:pt idx="5991">
                  <c:v>0.13822000000000001</c:v>
                </c:pt>
                <c:pt idx="5992">
                  <c:v>0.14263000000000001</c:v>
                </c:pt>
                <c:pt idx="5993">
                  <c:v>0.13955999999999999</c:v>
                </c:pt>
                <c:pt idx="5994">
                  <c:v>0.13649</c:v>
                </c:pt>
                <c:pt idx="5995">
                  <c:v>0.14197000000000001</c:v>
                </c:pt>
                <c:pt idx="5996">
                  <c:v>0.15078</c:v>
                </c:pt>
                <c:pt idx="5997">
                  <c:v>0.14857000000000001</c:v>
                </c:pt>
                <c:pt idx="5998">
                  <c:v>0.13139000000000001</c:v>
                </c:pt>
                <c:pt idx="5999">
                  <c:v>0.11015</c:v>
                </c:pt>
                <c:pt idx="6000">
                  <c:v>9.4646999999999995E-2</c:v>
                </c:pt>
                <c:pt idx="6001">
                  <c:v>8.3835999999999994E-2</c:v>
                </c:pt>
                <c:pt idx="6002">
                  <c:v>7.4968000000000007E-2</c:v>
                </c:pt>
                <c:pt idx="6003">
                  <c:v>7.1365999999999999E-2</c:v>
                </c:pt>
                <c:pt idx="6004">
                  <c:v>7.5454999999999994E-2</c:v>
                </c:pt>
                <c:pt idx="6005">
                  <c:v>8.3082000000000003E-2</c:v>
                </c:pt>
                <c:pt idx="6006">
                  <c:v>9.0911000000000006E-2</c:v>
                </c:pt>
                <c:pt idx="6007">
                  <c:v>0.10137</c:v>
                </c:pt>
                <c:pt idx="6008">
                  <c:v>0.11423</c:v>
                </c:pt>
                <c:pt idx="6009">
                  <c:v>0.12214999999999999</c:v>
                </c:pt>
                <c:pt idx="6010">
                  <c:v>0.12214</c:v>
                </c:pt>
                <c:pt idx="6011">
                  <c:v>0.12335</c:v>
                </c:pt>
                <c:pt idx="6012">
                  <c:v>0.13372999999999999</c:v>
                </c:pt>
                <c:pt idx="6013">
                  <c:v>0.14627000000000001</c:v>
                </c:pt>
                <c:pt idx="6014">
                  <c:v>0.14976999999999999</c:v>
                </c:pt>
                <c:pt idx="6015">
                  <c:v>0.14712</c:v>
                </c:pt>
                <c:pt idx="6016">
                  <c:v>0.15</c:v>
                </c:pt>
                <c:pt idx="6017">
                  <c:v>0.15895999999999999</c:v>
                </c:pt>
                <c:pt idx="6018">
                  <c:v>0.16439000000000001</c:v>
                </c:pt>
                <c:pt idx="6019">
                  <c:v>0.16769000000000001</c:v>
                </c:pt>
                <c:pt idx="6020">
                  <c:v>0.18523000000000001</c:v>
                </c:pt>
                <c:pt idx="6021">
                  <c:v>0.22381999999999999</c:v>
                </c:pt>
                <c:pt idx="6022">
                  <c:v>0.26395999999999997</c:v>
                </c:pt>
                <c:pt idx="6023">
                  <c:v>0.27806999999999998</c:v>
                </c:pt>
                <c:pt idx="6024">
                  <c:v>0.25940000000000002</c:v>
                </c:pt>
                <c:pt idx="6025">
                  <c:v>0.22425</c:v>
                </c:pt>
                <c:pt idx="6026">
                  <c:v>0.18956999999999999</c:v>
                </c:pt>
                <c:pt idx="6027">
                  <c:v>0.15859999999999999</c:v>
                </c:pt>
                <c:pt idx="6028">
                  <c:v>0.12870999999999999</c:v>
                </c:pt>
                <c:pt idx="6029">
                  <c:v>0.10428</c:v>
                </c:pt>
                <c:pt idx="6030">
                  <c:v>9.5780000000000004E-2</c:v>
                </c:pt>
                <c:pt idx="6031">
                  <c:v>0.10842</c:v>
                </c:pt>
                <c:pt idx="6032">
                  <c:v>0.13533999999999999</c:v>
                </c:pt>
                <c:pt idx="6033">
                  <c:v>0.16234000000000001</c:v>
                </c:pt>
                <c:pt idx="6034">
                  <c:v>0.17796000000000001</c:v>
                </c:pt>
                <c:pt idx="6035">
                  <c:v>0.18007000000000001</c:v>
                </c:pt>
                <c:pt idx="6036">
                  <c:v>0.17480999999999999</c:v>
                </c:pt>
                <c:pt idx="6037">
                  <c:v>0.17004</c:v>
                </c:pt>
                <c:pt idx="6038">
                  <c:v>0.16814000000000001</c:v>
                </c:pt>
                <c:pt idx="6039">
                  <c:v>0.16483999999999999</c:v>
                </c:pt>
                <c:pt idx="6040">
                  <c:v>0.15673999999999999</c:v>
                </c:pt>
                <c:pt idx="6041">
                  <c:v>0.15029000000000001</c:v>
                </c:pt>
                <c:pt idx="6042">
                  <c:v>0.15801000000000001</c:v>
                </c:pt>
                <c:pt idx="6043">
                  <c:v>0.18098</c:v>
                </c:pt>
                <c:pt idx="6044">
                  <c:v>0.19938</c:v>
                </c:pt>
                <c:pt idx="6045">
                  <c:v>0.19026999999999999</c:v>
                </c:pt>
                <c:pt idx="6046">
                  <c:v>0.15528</c:v>
                </c:pt>
                <c:pt idx="6047">
                  <c:v>0.12016</c:v>
                </c:pt>
                <c:pt idx="6048">
                  <c:v>0.10302</c:v>
                </c:pt>
                <c:pt idx="6049">
                  <c:v>9.4161999999999996E-2</c:v>
                </c:pt>
                <c:pt idx="6050">
                  <c:v>7.6175999999999994E-2</c:v>
                </c:pt>
                <c:pt idx="6051">
                  <c:v>5.3005999999999998E-2</c:v>
                </c:pt>
                <c:pt idx="6052">
                  <c:v>4.2540000000000001E-2</c:v>
                </c:pt>
                <c:pt idx="6053">
                  <c:v>4.4179999999999997E-2</c:v>
                </c:pt>
                <c:pt idx="6054">
                  <c:v>3.3263000000000001E-2</c:v>
                </c:pt>
                <c:pt idx="6055">
                  <c:v>-5.6794000000000002E-3</c:v>
                </c:pt>
                <c:pt idx="6056">
                  <c:v>-5.3931E-2</c:v>
                </c:pt>
                <c:pt idx="6057">
                  <c:v>-7.7435000000000004E-2</c:v>
                </c:pt>
                <c:pt idx="6058">
                  <c:v>-6.3494999999999996E-2</c:v>
                </c:pt>
                <c:pt idx="6059">
                  <c:v>-2.9568000000000001E-2</c:v>
                </c:pt>
                <c:pt idx="6060">
                  <c:v>-8.4676E-4</c:v>
                </c:pt>
                <c:pt idx="6061">
                  <c:v>1.0385E-2</c:v>
                </c:pt>
                <c:pt idx="6062">
                  <c:v>4.3924000000000003E-3</c:v>
                </c:pt>
                <c:pt idx="6063">
                  <c:v>-1.5886000000000001E-2</c:v>
                </c:pt>
                <c:pt idx="6064">
                  <c:v>-4.7752000000000003E-2</c:v>
                </c:pt>
                <c:pt idx="6065">
                  <c:v>-8.4196999999999994E-2</c:v>
                </c:pt>
                <c:pt idx="6066">
                  <c:v>-0.11212999999999999</c:v>
                </c:pt>
                <c:pt idx="6067">
                  <c:v>-0.12003999999999999</c:v>
                </c:pt>
                <c:pt idx="6068">
                  <c:v>-0.10969</c:v>
                </c:pt>
                <c:pt idx="6069">
                  <c:v>-9.7453999999999999E-2</c:v>
                </c:pt>
                <c:pt idx="6070">
                  <c:v>-9.9172999999999997E-2</c:v>
                </c:pt>
                <c:pt idx="6071">
                  <c:v>-0.11368</c:v>
                </c:pt>
                <c:pt idx="6072">
                  <c:v>-0.12504999999999999</c:v>
                </c:pt>
                <c:pt idx="6073">
                  <c:v>-0.12045</c:v>
                </c:pt>
                <c:pt idx="6074">
                  <c:v>-0.10120999999999999</c:v>
                </c:pt>
                <c:pt idx="6075">
                  <c:v>-7.8718999999999997E-2</c:v>
                </c:pt>
                <c:pt idx="6076">
                  <c:v>-6.6977999999999996E-2</c:v>
                </c:pt>
                <c:pt idx="6077">
                  <c:v>-7.7353000000000005E-2</c:v>
                </c:pt>
                <c:pt idx="6078">
                  <c:v>-0.10847</c:v>
                </c:pt>
                <c:pt idx="6079">
                  <c:v>-0.13825999999999999</c:v>
                </c:pt>
                <c:pt idx="6080">
                  <c:v>-0.13880999999999999</c:v>
                </c:pt>
                <c:pt idx="6081">
                  <c:v>-0.1065</c:v>
                </c:pt>
                <c:pt idx="6082">
                  <c:v>-6.7960999999999994E-2</c:v>
                </c:pt>
                <c:pt idx="6083">
                  <c:v>-4.8882000000000002E-2</c:v>
                </c:pt>
                <c:pt idx="6084">
                  <c:v>-4.6810999999999998E-2</c:v>
                </c:pt>
                <c:pt idx="6085">
                  <c:v>-4.2706000000000001E-2</c:v>
                </c:pt>
                <c:pt idx="6086">
                  <c:v>-2.6512000000000001E-2</c:v>
                </c:pt>
                <c:pt idx="6087">
                  <c:v>1.6113E-3</c:v>
                </c:pt>
                <c:pt idx="6088">
                  <c:v>4.3290000000000002E-2</c:v>
                </c:pt>
                <c:pt idx="6089">
                  <c:v>9.6433000000000005E-2</c:v>
                </c:pt>
                <c:pt idx="6090">
                  <c:v>0.14513000000000001</c:v>
                </c:pt>
                <c:pt idx="6091">
                  <c:v>0.17610000000000001</c:v>
                </c:pt>
                <c:pt idx="6092">
                  <c:v>0.20251</c:v>
                </c:pt>
                <c:pt idx="6093">
                  <c:v>0.24972</c:v>
                </c:pt>
                <c:pt idx="6094">
                  <c:v>0.31567000000000001</c:v>
                </c:pt>
                <c:pt idx="6095">
                  <c:v>0.36781999999999998</c:v>
                </c:pt>
                <c:pt idx="6096">
                  <c:v>0.38636999999999999</c:v>
                </c:pt>
                <c:pt idx="6097">
                  <c:v>0.39002999999999999</c:v>
                </c:pt>
                <c:pt idx="6098">
                  <c:v>0.40732000000000002</c:v>
                </c:pt>
                <c:pt idx="6099">
                  <c:v>0.43956000000000001</c:v>
                </c:pt>
                <c:pt idx="6100">
                  <c:v>0.46761999999999998</c:v>
                </c:pt>
                <c:pt idx="6101">
                  <c:v>0.48218</c:v>
                </c:pt>
                <c:pt idx="6102">
                  <c:v>0.48899999999999999</c:v>
                </c:pt>
                <c:pt idx="6103">
                  <c:v>0.49082999999999999</c:v>
                </c:pt>
                <c:pt idx="6104">
                  <c:v>0.48302</c:v>
                </c:pt>
                <c:pt idx="6105">
                  <c:v>0.46866999999999998</c:v>
                </c:pt>
                <c:pt idx="6106">
                  <c:v>0.46489999999999998</c:v>
                </c:pt>
                <c:pt idx="6107">
                  <c:v>0.48770000000000002</c:v>
                </c:pt>
                <c:pt idx="6108">
                  <c:v>0.53519000000000005</c:v>
                </c:pt>
                <c:pt idx="6109">
                  <c:v>0.58806999999999998</c:v>
                </c:pt>
                <c:pt idx="6110">
                  <c:v>0.62490999999999997</c:v>
                </c:pt>
                <c:pt idx="6111">
                  <c:v>0.63729999999999998</c:v>
                </c:pt>
                <c:pt idx="6112">
                  <c:v>0.63185000000000002</c:v>
                </c:pt>
                <c:pt idx="6113">
                  <c:v>0.61806000000000005</c:v>
                </c:pt>
                <c:pt idx="6114">
                  <c:v>0.59801000000000004</c:v>
                </c:pt>
                <c:pt idx="6115">
                  <c:v>0.57279000000000002</c:v>
                </c:pt>
                <c:pt idx="6116">
                  <c:v>0.55472999999999995</c:v>
                </c:pt>
                <c:pt idx="6117">
                  <c:v>0.56072999999999995</c:v>
                </c:pt>
                <c:pt idx="6118">
                  <c:v>0.59055999999999997</c:v>
                </c:pt>
                <c:pt idx="6119">
                  <c:v>0.62295999999999996</c:v>
                </c:pt>
                <c:pt idx="6120">
                  <c:v>0.63885999999999998</c:v>
                </c:pt>
                <c:pt idx="6121">
                  <c:v>0.63951000000000002</c:v>
                </c:pt>
                <c:pt idx="6122">
                  <c:v>0.63495999999999997</c:v>
                </c:pt>
                <c:pt idx="6123">
                  <c:v>0.62475999999999998</c:v>
                </c:pt>
                <c:pt idx="6124">
                  <c:v>0.60031000000000001</c:v>
                </c:pt>
                <c:pt idx="6125">
                  <c:v>0.56062000000000001</c:v>
                </c:pt>
                <c:pt idx="6126">
                  <c:v>0.51512000000000002</c:v>
                </c:pt>
                <c:pt idx="6127">
                  <c:v>0.47332000000000002</c:v>
                </c:pt>
                <c:pt idx="6128">
                  <c:v>0.43953999999999999</c:v>
                </c:pt>
                <c:pt idx="6129">
                  <c:v>0.41610999999999998</c:v>
                </c:pt>
                <c:pt idx="6130">
                  <c:v>0.40489000000000003</c:v>
                </c:pt>
                <c:pt idx="6131">
                  <c:v>0.40572000000000003</c:v>
                </c:pt>
                <c:pt idx="6132">
                  <c:v>0.41682999999999998</c:v>
                </c:pt>
                <c:pt idx="6133">
                  <c:v>0.43436999999999998</c:v>
                </c:pt>
                <c:pt idx="6134">
                  <c:v>0.44872000000000001</c:v>
                </c:pt>
                <c:pt idx="6135">
                  <c:v>0.44616</c:v>
                </c:pt>
                <c:pt idx="6136">
                  <c:v>0.41983999999999999</c:v>
                </c:pt>
                <c:pt idx="6137">
                  <c:v>0.37706000000000001</c:v>
                </c:pt>
                <c:pt idx="6138">
                  <c:v>0.33230999999999999</c:v>
                </c:pt>
                <c:pt idx="6139">
                  <c:v>0.29580000000000001</c:v>
                </c:pt>
                <c:pt idx="6140">
                  <c:v>0.27015</c:v>
                </c:pt>
                <c:pt idx="6141">
                  <c:v>0.25247999999999998</c:v>
                </c:pt>
                <c:pt idx="6142">
                  <c:v>0.23544999999999999</c:v>
                </c:pt>
                <c:pt idx="6143">
                  <c:v>0.21168000000000001</c:v>
                </c:pt>
                <c:pt idx="6144">
                  <c:v>0.18229999999999999</c:v>
                </c:pt>
                <c:pt idx="6145">
                  <c:v>0.15790999999999999</c:v>
                </c:pt>
                <c:pt idx="6146">
                  <c:v>0.14732999999999999</c:v>
                </c:pt>
                <c:pt idx="6147">
                  <c:v>0.14807000000000001</c:v>
                </c:pt>
                <c:pt idx="6148">
                  <c:v>0.14965999999999999</c:v>
                </c:pt>
                <c:pt idx="6149">
                  <c:v>0.14219000000000001</c:v>
                </c:pt>
                <c:pt idx="6150">
                  <c:v>0.12168</c:v>
                </c:pt>
                <c:pt idx="6151">
                  <c:v>9.4605999999999996E-2</c:v>
                </c:pt>
                <c:pt idx="6152">
                  <c:v>7.8104000000000007E-2</c:v>
                </c:pt>
                <c:pt idx="6153">
                  <c:v>8.6071999999999996E-2</c:v>
                </c:pt>
                <c:pt idx="6154">
                  <c:v>0.11199000000000001</c:v>
                </c:pt>
                <c:pt idx="6155">
                  <c:v>0.13544999999999999</c:v>
                </c:pt>
                <c:pt idx="6156">
                  <c:v>0.14849999999999999</c:v>
                </c:pt>
                <c:pt idx="6157">
                  <c:v>0.16213</c:v>
                </c:pt>
                <c:pt idx="6158">
                  <c:v>0.18046999999999999</c:v>
                </c:pt>
                <c:pt idx="6159">
                  <c:v>0.18565000000000001</c:v>
                </c:pt>
                <c:pt idx="6160">
                  <c:v>0.16306000000000001</c:v>
                </c:pt>
                <c:pt idx="6161">
                  <c:v>0.12905</c:v>
                </c:pt>
                <c:pt idx="6162">
                  <c:v>0.11387</c:v>
                </c:pt>
                <c:pt idx="6163">
                  <c:v>0.12268</c:v>
                </c:pt>
                <c:pt idx="6164">
                  <c:v>0.13325999999999999</c:v>
                </c:pt>
                <c:pt idx="6165">
                  <c:v>0.13141</c:v>
                </c:pt>
                <c:pt idx="6166">
                  <c:v>0.12923999999999999</c:v>
                </c:pt>
                <c:pt idx="6167">
                  <c:v>0.14302000000000001</c:v>
                </c:pt>
                <c:pt idx="6168">
                  <c:v>0.16944000000000001</c:v>
                </c:pt>
                <c:pt idx="6169">
                  <c:v>0.19305</c:v>
                </c:pt>
                <c:pt idx="6170">
                  <c:v>0.20608000000000001</c:v>
                </c:pt>
                <c:pt idx="6171">
                  <c:v>0.21054999999999999</c:v>
                </c:pt>
                <c:pt idx="6172">
                  <c:v>0.20760000000000001</c:v>
                </c:pt>
                <c:pt idx="6173">
                  <c:v>0.19655</c:v>
                </c:pt>
                <c:pt idx="6174">
                  <c:v>0.18310000000000001</c:v>
                </c:pt>
                <c:pt idx="6175">
                  <c:v>0.17876</c:v>
                </c:pt>
                <c:pt idx="6176">
                  <c:v>0.18812000000000001</c:v>
                </c:pt>
                <c:pt idx="6177">
                  <c:v>0.20018</c:v>
                </c:pt>
                <c:pt idx="6178">
                  <c:v>0.19605</c:v>
                </c:pt>
                <c:pt idx="6179">
                  <c:v>0.16575999999999999</c:v>
                </c:pt>
                <c:pt idx="6180">
                  <c:v>0.11784</c:v>
                </c:pt>
                <c:pt idx="6181">
                  <c:v>7.2901999999999995E-2</c:v>
                </c:pt>
                <c:pt idx="6182">
                  <c:v>4.7431000000000001E-2</c:v>
                </c:pt>
                <c:pt idx="6183">
                  <c:v>4.1702999999999997E-2</c:v>
                </c:pt>
                <c:pt idx="6184">
                  <c:v>4.1347000000000002E-2</c:v>
                </c:pt>
                <c:pt idx="6185">
                  <c:v>2.9801000000000001E-2</c:v>
                </c:pt>
                <c:pt idx="6186">
                  <c:v>7.8542E-4</c:v>
                </c:pt>
                <c:pt idx="6187">
                  <c:v>-3.8386999999999998E-2</c:v>
                </c:pt>
                <c:pt idx="6188">
                  <c:v>-7.3397000000000004E-2</c:v>
                </c:pt>
                <c:pt idx="6189">
                  <c:v>-9.2951000000000006E-2</c:v>
                </c:pt>
                <c:pt idx="6190">
                  <c:v>-9.5605999999999997E-2</c:v>
                </c:pt>
                <c:pt idx="6191">
                  <c:v>-9.1072E-2</c:v>
                </c:pt>
                <c:pt idx="6192">
                  <c:v>-9.5198000000000005E-2</c:v>
                </c:pt>
                <c:pt idx="6193">
                  <c:v>-0.11767</c:v>
                </c:pt>
                <c:pt idx="6194">
                  <c:v>-0.14957000000000001</c:v>
                </c:pt>
                <c:pt idx="6195">
                  <c:v>-0.16796</c:v>
                </c:pt>
                <c:pt idx="6196">
                  <c:v>-0.16105</c:v>
                </c:pt>
                <c:pt idx="6197">
                  <c:v>-0.14566999999999999</c:v>
                </c:pt>
                <c:pt idx="6198">
                  <c:v>-0.14760000000000001</c:v>
                </c:pt>
                <c:pt idx="6199">
                  <c:v>-0.16561000000000001</c:v>
                </c:pt>
                <c:pt idx="6200">
                  <c:v>-0.17207</c:v>
                </c:pt>
                <c:pt idx="6201">
                  <c:v>-0.15503</c:v>
                </c:pt>
                <c:pt idx="6202">
                  <c:v>-0.14121</c:v>
                </c:pt>
                <c:pt idx="6203">
                  <c:v>-0.16325999999999999</c:v>
                </c:pt>
                <c:pt idx="6204">
                  <c:v>-0.21872</c:v>
                </c:pt>
                <c:pt idx="6205">
                  <c:v>-0.27904000000000001</c:v>
                </c:pt>
                <c:pt idx="6206">
                  <c:v>-0.32704</c:v>
                </c:pt>
                <c:pt idx="6207">
                  <c:v>-0.36314999999999997</c:v>
                </c:pt>
                <c:pt idx="6208">
                  <c:v>-0.38356000000000001</c:v>
                </c:pt>
                <c:pt idx="6209">
                  <c:v>-0.38063999999999998</c:v>
                </c:pt>
                <c:pt idx="6210">
                  <c:v>-0.36597000000000002</c:v>
                </c:pt>
                <c:pt idx="6211">
                  <c:v>-0.36557000000000001</c:v>
                </c:pt>
                <c:pt idx="6212">
                  <c:v>-0.38453999999999999</c:v>
                </c:pt>
                <c:pt idx="6213">
                  <c:v>-0.39950000000000002</c:v>
                </c:pt>
                <c:pt idx="6214">
                  <c:v>-0.39534000000000002</c:v>
                </c:pt>
                <c:pt idx="6215">
                  <c:v>-0.38612999999999997</c:v>
                </c:pt>
                <c:pt idx="6216">
                  <c:v>-0.38532</c:v>
                </c:pt>
                <c:pt idx="6217">
                  <c:v>-0.37769999999999998</c:v>
                </c:pt>
                <c:pt idx="6218">
                  <c:v>-0.34350000000000003</c:v>
                </c:pt>
                <c:pt idx="6219">
                  <c:v>-0.29592000000000002</c:v>
                </c:pt>
                <c:pt idx="6220">
                  <c:v>-0.26879999999999998</c:v>
                </c:pt>
                <c:pt idx="6221">
                  <c:v>-0.27199000000000001</c:v>
                </c:pt>
                <c:pt idx="6222">
                  <c:v>-0.28179999999999999</c:v>
                </c:pt>
                <c:pt idx="6223">
                  <c:v>-0.27661000000000002</c:v>
                </c:pt>
                <c:pt idx="6224">
                  <c:v>-0.26201000000000002</c:v>
                </c:pt>
                <c:pt idx="6225">
                  <c:v>-0.25528000000000001</c:v>
                </c:pt>
                <c:pt idx="6226">
                  <c:v>-0.26083000000000001</c:v>
                </c:pt>
                <c:pt idx="6227">
                  <c:v>-0.27023999999999998</c:v>
                </c:pt>
                <c:pt idx="6228">
                  <c:v>-0.27628000000000003</c:v>
                </c:pt>
                <c:pt idx="6229">
                  <c:v>-0.27637</c:v>
                </c:pt>
                <c:pt idx="6230">
                  <c:v>-0.26746999999999999</c:v>
                </c:pt>
                <c:pt idx="6231">
                  <c:v>-0.24804000000000001</c:v>
                </c:pt>
                <c:pt idx="6232">
                  <c:v>-0.22478000000000001</c:v>
                </c:pt>
                <c:pt idx="6233">
                  <c:v>-0.2092</c:v>
                </c:pt>
                <c:pt idx="6234">
                  <c:v>-0.20430999999999999</c:v>
                </c:pt>
                <c:pt idx="6235">
                  <c:v>-0.20004</c:v>
                </c:pt>
                <c:pt idx="6236">
                  <c:v>-0.18704000000000001</c:v>
                </c:pt>
                <c:pt idx="6237">
                  <c:v>-0.17133000000000001</c:v>
                </c:pt>
                <c:pt idx="6238">
                  <c:v>-0.16717000000000001</c:v>
                </c:pt>
                <c:pt idx="6239">
                  <c:v>-0.17474999999999999</c:v>
                </c:pt>
                <c:pt idx="6240">
                  <c:v>-0.17457</c:v>
                </c:pt>
                <c:pt idx="6241">
                  <c:v>-0.15017</c:v>
                </c:pt>
                <c:pt idx="6242">
                  <c:v>-0.10957</c:v>
                </c:pt>
                <c:pt idx="6243">
                  <c:v>-7.5731999999999994E-2</c:v>
                </c:pt>
                <c:pt idx="6244">
                  <c:v>-5.9914000000000002E-2</c:v>
                </c:pt>
                <c:pt idx="6245">
                  <c:v>-5.3799E-2</c:v>
                </c:pt>
                <c:pt idx="6246">
                  <c:v>-4.5380999999999998E-2</c:v>
                </c:pt>
                <c:pt idx="6247">
                  <c:v>-3.2013E-2</c:v>
                </c:pt>
                <c:pt idx="6248">
                  <c:v>-1.7468999999999998E-2</c:v>
                </c:pt>
                <c:pt idx="6249">
                  <c:v>-6.6909999999999999E-3</c:v>
                </c:pt>
                <c:pt idx="6250">
                  <c:v>-6.7245999999999998E-3</c:v>
                </c:pt>
                <c:pt idx="6251">
                  <c:v>-2.3764E-2</c:v>
                </c:pt>
                <c:pt idx="6252">
                  <c:v>-5.3085E-2</c:v>
                </c:pt>
                <c:pt idx="6253">
                  <c:v>-7.6748999999999998E-2</c:v>
                </c:pt>
                <c:pt idx="6254">
                  <c:v>-7.7525999999999998E-2</c:v>
                </c:pt>
                <c:pt idx="6255">
                  <c:v>-5.5538999999999998E-2</c:v>
                </c:pt>
                <c:pt idx="6256">
                  <c:v>-3.0152999999999999E-2</c:v>
                </c:pt>
                <c:pt idx="6257">
                  <c:v>-2.5114000000000001E-2</c:v>
                </c:pt>
                <c:pt idx="6258">
                  <c:v>-4.8522999999999997E-2</c:v>
                </c:pt>
                <c:pt idx="6259">
                  <c:v>-8.4065000000000001E-2</c:v>
                </c:pt>
                <c:pt idx="6260">
                  <c:v>-0.10469000000000001</c:v>
                </c:pt>
                <c:pt idx="6261">
                  <c:v>-9.9184999999999995E-2</c:v>
                </c:pt>
                <c:pt idx="6262">
                  <c:v>-8.2868999999999998E-2</c:v>
                </c:pt>
                <c:pt idx="6263">
                  <c:v>-7.9015000000000002E-2</c:v>
                </c:pt>
                <c:pt idx="6264">
                  <c:v>-9.4688999999999995E-2</c:v>
                </c:pt>
                <c:pt idx="6265">
                  <c:v>-0.1197</c:v>
                </c:pt>
                <c:pt idx="6266">
                  <c:v>-0.14169999999999999</c:v>
                </c:pt>
                <c:pt idx="6267">
                  <c:v>-0.15264</c:v>
                </c:pt>
                <c:pt idx="6268">
                  <c:v>-0.14693000000000001</c:v>
                </c:pt>
                <c:pt idx="6269">
                  <c:v>-0.12736</c:v>
                </c:pt>
                <c:pt idx="6270">
                  <c:v>-0.11201</c:v>
                </c:pt>
                <c:pt idx="6271">
                  <c:v>-0.12218</c:v>
                </c:pt>
                <c:pt idx="6272">
                  <c:v>-0.15986</c:v>
                </c:pt>
                <c:pt idx="6273">
                  <c:v>-0.20524000000000001</c:v>
                </c:pt>
                <c:pt idx="6274">
                  <c:v>-0.23713000000000001</c:v>
                </c:pt>
                <c:pt idx="6275">
                  <c:v>-0.24861</c:v>
                </c:pt>
                <c:pt idx="6276">
                  <c:v>-0.24404999999999999</c:v>
                </c:pt>
                <c:pt idx="6277">
                  <c:v>-0.23171</c:v>
                </c:pt>
                <c:pt idx="6278">
                  <c:v>-0.22005</c:v>
                </c:pt>
                <c:pt idx="6279">
                  <c:v>-0.21151</c:v>
                </c:pt>
                <c:pt idx="6280">
                  <c:v>-0.19716</c:v>
                </c:pt>
                <c:pt idx="6281">
                  <c:v>-0.16449</c:v>
                </c:pt>
                <c:pt idx="6282">
                  <c:v>-0.11161</c:v>
                </c:pt>
                <c:pt idx="6283">
                  <c:v>-4.8769E-2</c:v>
                </c:pt>
                <c:pt idx="6284">
                  <c:v>1.0224E-2</c:v>
                </c:pt>
                <c:pt idx="6285">
                  <c:v>5.0379E-2</c:v>
                </c:pt>
                <c:pt idx="6286">
                  <c:v>5.7280999999999999E-2</c:v>
                </c:pt>
                <c:pt idx="6287">
                  <c:v>3.2597000000000001E-2</c:v>
                </c:pt>
                <c:pt idx="6288">
                  <c:v>5.6547000000000004E-3</c:v>
                </c:pt>
                <c:pt idx="6289">
                  <c:v>1.2005999999999999E-2</c:v>
                </c:pt>
                <c:pt idx="6290">
                  <c:v>5.7244999999999997E-2</c:v>
                </c:pt>
                <c:pt idx="6291">
                  <c:v>0.11506</c:v>
                </c:pt>
                <c:pt idx="6292">
                  <c:v>0.16100999999999999</c:v>
                </c:pt>
                <c:pt idx="6293">
                  <c:v>0.19177</c:v>
                </c:pt>
                <c:pt idx="6294">
                  <c:v>0.21095</c:v>
                </c:pt>
                <c:pt idx="6295">
                  <c:v>0.21851999999999999</c:v>
                </c:pt>
                <c:pt idx="6296">
                  <c:v>0.22295999999999999</c:v>
                </c:pt>
                <c:pt idx="6297">
                  <c:v>0.24257000000000001</c:v>
                </c:pt>
                <c:pt idx="6298">
                  <c:v>0.27928999999999998</c:v>
                </c:pt>
                <c:pt idx="6299">
                  <c:v>0.30637999999999999</c:v>
                </c:pt>
                <c:pt idx="6300">
                  <c:v>0.29927999999999999</c:v>
                </c:pt>
                <c:pt idx="6301">
                  <c:v>0.26838000000000001</c:v>
                </c:pt>
                <c:pt idx="6302">
                  <c:v>0.24440000000000001</c:v>
                </c:pt>
                <c:pt idx="6303">
                  <c:v>0.23902000000000001</c:v>
                </c:pt>
                <c:pt idx="6304">
                  <c:v>0.23748</c:v>
                </c:pt>
                <c:pt idx="6305">
                  <c:v>0.22667999999999999</c:v>
                </c:pt>
                <c:pt idx="6306">
                  <c:v>0.21264</c:v>
                </c:pt>
                <c:pt idx="6307">
                  <c:v>0.20810999999999999</c:v>
                </c:pt>
                <c:pt idx="6308">
                  <c:v>0.21632999999999999</c:v>
                </c:pt>
                <c:pt idx="6309">
                  <c:v>0.23244000000000001</c:v>
                </c:pt>
                <c:pt idx="6310">
                  <c:v>0.25220999999999999</c:v>
                </c:pt>
                <c:pt idx="6311">
                  <c:v>0.27354000000000001</c:v>
                </c:pt>
                <c:pt idx="6312">
                  <c:v>0.29294999999999999</c:v>
                </c:pt>
                <c:pt idx="6313">
                  <c:v>0.30447999999999997</c:v>
                </c:pt>
                <c:pt idx="6314">
                  <c:v>0.30192000000000002</c:v>
                </c:pt>
                <c:pt idx="6315">
                  <c:v>0.28258</c:v>
                </c:pt>
                <c:pt idx="6316">
                  <c:v>0.24942</c:v>
                </c:pt>
                <c:pt idx="6317">
                  <c:v>0.20838000000000001</c:v>
                </c:pt>
                <c:pt idx="6318">
                  <c:v>0.16392999999999999</c:v>
                </c:pt>
                <c:pt idx="6319">
                  <c:v>0.12002</c:v>
                </c:pt>
                <c:pt idx="6320">
                  <c:v>8.3939E-2</c:v>
                </c:pt>
                <c:pt idx="6321">
                  <c:v>6.3056000000000001E-2</c:v>
                </c:pt>
                <c:pt idx="6322">
                  <c:v>5.6356000000000003E-2</c:v>
                </c:pt>
                <c:pt idx="6323">
                  <c:v>5.5569E-2</c:v>
                </c:pt>
                <c:pt idx="6324">
                  <c:v>5.6501000000000003E-2</c:v>
                </c:pt>
                <c:pt idx="6325">
                  <c:v>6.2650999999999998E-2</c:v>
                </c:pt>
                <c:pt idx="6326">
                  <c:v>7.5889999999999999E-2</c:v>
                </c:pt>
                <c:pt idx="6327">
                  <c:v>9.2157000000000003E-2</c:v>
                </c:pt>
                <c:pt idx="6328">
                  <c:v>0.10983999999999999</c:v>
                </c:pt>
                <c:pt idx="6329">
                  <c:v>0.13234000000000001</c:v>
                </c:pt>
                <c:pt idx="6330">
                  <c:v>0.15551999999999999</c:v>
                </c:pt>
                <c:pt idx="6331">
                  <c:v>0.16216</c:v>
                </c:pt>
                <c:pt idx="6332">
                  <c:v>0.14002999999999999</c:v>
                </c:pt>
                <c:pt idx="6333">
                  <c:v>0.10069</c:v>
                </c:pt>
                <c:pt idx="6334">
                  <c:v>7.0120000000000002E-2</c:v>
                </c:pt>
                <c:pt idx="6335">
                  <c:v>6.3159999999999994E-2</c:v>
                </c:pt>
                <c:pt idx="6336">
                  <c:v>7.5535000000000005E-2</c:v>
                </c:pt>
                <c:pt idx="6337">
                  <c:v>9.7326999999999997E-2</c:v>
                </c:pt>
                <c:pt idx="6338">
                  <c:v>0.12275999999999999</c:v>
                </c:pt>
                <c:pt idx="6339">
                  <c:v>0.14596000000000001</c:v>
                </c:pt>
                <c:pt idx="6340">
                  <c:v>0.15795999999999999</c:v>
                </c:pt>
                <c:pt idx="6341">
                  <c:v>0.15393000000000001</c:v>
                </c:pt>
                <c:pt idx="6342">
                  <c:v>0.13888</c:v>
                </c:pt>
                <c:pt idx="6343">
                  <c:v>0.12203</c:v>
                </c:pt>
                <c:pt idx="6344">
                  <c:v>0.10717</c:v>
                </c:pt>
                <c:pt idx="6345">
                  <c:v>9.0416999999999997E-2</c:v>
                </c:pt>
                <c:pt idx="6346">
                  <c:v>6.6447999999999993E-2</c:v>
                </c:pt>
                <c:pt idx="6347">
                  <c:v>3.6164000000000002E-2</c:v>
                </c:pt>
                <c:pt idx="6348">
                  <c:v>8.0952999999999997E-3</c:v>
                </c:pt>
                <c:pt idx="6349">
                  <c:v>-8.9201000000000003E-3</c:v>
                </c:pt>
                <c:pt idx="6350">
                  <c:v>-1.4865E-2</c:v>
                </c:pt>
                <c:pt idx="6351">
                  <c:v>-1.8169000000000001E-2</c:v>
                </c:pt>
                <c:pt idx="6352">
                  <c:v>-2.5343000000000001E-2</c:v>
                </c:pt>
                <c:pt idx="6353">
                  <c:v>-3.3873E-2</c:v>
                </c:pt>
                <c:pt idx="6354">
                  <c:v>-3.7023E-2</c:v>
                </c:pt>
                <c:pt idx="6355">
                  <c:v>-3.2890000000000003E-2</c:v>
                </c:pt>
                <c:pt idx="6356">
                  <c:v>-2.6943000000000002E-2</c:v>
                </c:pt>
                <c:pt idx="6357">
                  <c:v>-2.7881E-2</c:v>
                </c:pt>
                <c:pt idx="6358">
                  <c:v>-4.0811E-2</c:v>
                </c:pt>
                <c:pt idx="6359">
                  <c:v>-5.9820999999999999E-2</c:v>
                </c:pt>
                <c:pt idx="6360">
                  <c:v>-6.7588999999999996E-2</c:v>
                </c:pt>
                <c:pt idx="6361">
                  <c:v>-5.0782000000000001E-2</c:v>
                </c:pt>
                <c:pt idx="6362">
                  <c:v>-1.9356000000000002E-2</c:v>
                </c:pt>
                <c:pt idx="6363">
                  <c:v>-1.7083999999999999E-3</c:v>
                </c:pt>
                <c:pt idx="6364">
                  <c:v>-1.3875999999999999E-2</c:v>
                </c:pt>
                <c:pt idx="6365">
                  <c:v>-4.0969999999999999E-2</c:v>
                </c:pt>
                <c:pt idx="6366">
                  <c:v>-5.7217999999999998E-2</c:v>
                </c:pt>
                <c:pt idx="6367">
                  <c:v>-5.6714000000000001E-2</c:v>
                </c:pt>
                <c:pt idx="6368">
                  <c:v>-5.2935999999999997E-2</c:v>
                </c:pt>
                <c:pt idx="6369">
                  <c:v>-5.4419000000000002E-2</c:v>
                </c:pt>
                <c:pt idx="6370">
                  <c:v>-5.7242000000000001E-2</c:v>
                </c:pt>
                <c:pt idx="6371">
                  <c:v>-6.0919000000000001E-2</c:v>
                </c:pt>
                <c:pt idx="6372">
                  <c:v>-7.4355000000000004E-2</c:v>
                </c:pt>
                <c:pt idx="6373">
                  <c:v>-9.9753999999999995E-2</c:v>
                </c:pt>
                <c:pt idx="6374">
                  <c:v>-0.12383</c:v>
                </c:pt>
                <c:pt idx="6375">
                  <c:v>-0.13408999999999999</c:v>
                </c:pt>
                <c:pt idx="6376">
                  <c:v>-0.13469</c:v>
                </c:pt>
                <c:pt idx="6377">
                  <c:v>-0.13697000000000001</c:v>
                </c:pt>
                <c:pt idx="6378">
                  <c:v>-0.14130000000000001</c:v>
                </c:pt>
                <c:pt idx="6379">
                  <c:v>-0.13822000000000001</c:v>
                </c:pt>
                <c:pt idx="6380">
                  <c:v>-0.12413</c:v>
                </c:pt>
                <c:pt idx="6381">
                  <c:v>-0.10677</c:v>
                </c:pt>
                <c:pt idx="6382">
                  <c:v>-9.6823999999999993E-2</c:v>
                </c:pt>
                <c:pt idx="6383">
                  <c:v>-9.9940000000000001E-2</c:v>
                </c:pt>
                <c:pt idx="6384">
                  <c:v>-0.11386</c:v>
                </c:pt>
                <c:pt idx="6385">
                  <c:v>-0.12662000000000001</c:v>
                </c:pt>
                <c:pt idx="6386">
                  <c:v>-0.12216</c:v>
                </c:pt>
                <c:pt idx="6387">
                  <c:v>-9.7424999999999998E-2</c:v>
                </c:pt>
                <c:pt idx="6388">
                  <c:v>-7.2706999999999994E-2</c:v>
                </c:pt>
                <c:pt idx="6389">
                  <c:v>-7.5078000000000006E-2</c:v>
                </c:pt>
                <c:pt idx="6390">
                  <c:v>-0.11075</c:v>
                </c:pt>
                <c:pt idx="6391">
                  <c:v>-0.16117999999999999</c:v>
                </c:pt>
                <c:pt idx="6392">
                  <c:v>-0.20485999999999999</c:v>
                </c:pt>
                <c:pt idx="6393">
                  <c:v>-0.23164999999999999</c:v>
                </c:pt>
                <c:pt idx="6394">
                  <c:v>-0.2356</c:v>
                </c:pt>
                <c:pt idx="6395">
                  <c:v>-0.21045</c:v>
                </c:pt>
                <c:pt idx="6396">
                  <c:v>-0.16214000000000001</c:v>
                </c:pt>
                <c:pt idx="6397">
                  <c:v>-0.11407</c:v>
                </c:pt>
                <c:pt idx="6398">
                  <c:v>-8.5242999999999999E-2</c:v>
                </c:pt>
                <c:pt idx="6399">
                  <c:v>-6.7125000000000004E-2</c:v>
                </c:pt>
                <c:pt idx="6400">
                  <c:v>-3.5668999999999999E-2</c:v>
                </c:pt>
                <c:pt idx="6401">
                  <c:v>1.4345999999999999E-2</c:v>
                </c:pt>
                <c:pt idx="6402">
                  <c:v>6.0149000000000001E-2</c:v>
                </c:pt>
                <c:pt idx="6403">
                  <c:v>8.0095E-2</c:v>
                </c:pt>
                <c:pt idx="6404">
                  <c:v>8.1073000000000006E-2</c:v>
                </c:pt>
                <c:pt idx="6405">
                  <c:v>8.8467000000000004E-2</c:v>
                </c:pt>
                <c:pt idx="6406">
                  <c:v>0.11475</c:v>
                </c:pt>
                <c:pt idx="6407">
                  <c:v>0.14827000000000001</c:v>
                </c:pt>
                <c:pt idx="6408">
                  <c:v>0.17288999999999999</c:v>
                </c:pt>
                <c:pt idx="6409">
                  <c:v>0.18840999999999999</c:v>
                </c:pt>
                <c:pt idx="6410">
                  <c:v>0.2046</c:v>
                </c:pt>
                <c:pt idx="6411">
                  <c:v>0.22051000000000001</c:v>
                </c:pt>
                <c:pt idx="6412">
                  <c:v>0.22161</c:v>
                </c:pt>
                <c:pt idx="6413">
                  <c:v>0.20150000000000001</c:v>
                </c:pt>
                <c:pt idx="6414">
                  <c:v>0.1769</c:v>
                </c:pt>
                <c:pt idx="6415">
                  <c:v>0.17119999999999999</c:v>
                </c:pt>
                <c:pt idx="6416">
                  <c:v>0.18712999999999999</c:v>
                </c:pt>
                <c:pt idx="6417">
                  <c:v>0.20760999999999999</c:v>
                </c:pt>
                <c:pt idx="6418">
                  <c:v>0.22289</c:v>
                </c:pt>
                <c:pt idx="6419">
                  <c:v>0.24273</c:v>
                </c:pt>
                <c:pt idx="6420">
                  <c:v>0.27655999999999997</c:v>
                </c:pt>
                <c:pt idx="6421">
                  <c:v>0.31468000000000002</c:v>
                </c:pt>
                <c:pt idx="6422">
                  <c:v>0.34039000000000003</c:v>
                </c:pt>
                <c:pt idx="6423">
                  <c:v>0.35256999999999999</c:v>
                </c:pt>
                <c:pt idx="6424">
                  <c:v>0.36448999999999998</c:v>
                </c:pt>
                <c:pt idx="6425">
                  <c:v>0.38424000000000003</c:v>
                </c:pt>
                <c:pt idx="6426">
                  <c:v>0.40693000000000001</c:v>
                </c:pt>
                <c:pt idx="6427">
                  <c:v>0.42321999999999999</c:v>
                </c:pt>
                <c:pt idx="6428">
                  <c:v>0.42570999999999998</c:v>
                </c:pt>
                <c:pt idx="6429">
                  <c:v>0.41054000000000002</c:v>
                </c:pt>
                <c:pt idx="6430">
                  <c:v>0.3841</c:v>
                </c:pt>
                <c:pt idx="6431">
                  <c:v>0.36553000000000002</c:v>
                </c:pt>
                <c:pt idx="6432">
                  <c:v>0.36858000000000002</c:v>
                </c:pt>
                <c:pt idx="6433">
                  <c:v>0.38042999999999999</c:v>
                </c:pt>
                <c:pt idx="6434">
                  <c:v>0.37324000000000002</c:v>
                </c:pt>
                <c:pt idx="6435">
                  <c:v>0.34197</c:v>
                </c:pt>
                <c:pt idx="6436">
                  <c:v>0.31756000000000001</c:v>
                </c:pt>
                <c:pt idx="6437">
                  <c:v>0.33356000000000002</c:v>
                </c:pt>
                <c:pt idx="6438">
                  <c:v>0.38751000000000002</c:v>
                </c:pt>
                <c:pt idx="6439">
                  <c:v>0.44470999999999999</c:v>
                </c:pt>
                <c:pt idx="6440">
                  <c:v>0.47505999999999998</c:v>
                </c:pt>
                <c:pt idx="6441">
                  <c:v>0.47732000000000002</c:v>
                </c:pt>
                <c:pt idx="6442">
                  <c:v>0.46951999999999999</c:v>
                </c:pt>
                <c:pt idx="6443">
                  <c:v>0.46473999999999999</c:v>
                </c:pt>
                <c:pt idx="6444">
                  <c:v>0.46031</c:v>
                </c:pt>
                <c:pt idx="6445">
                  <c:v>0.44747999999999999</c:v>
                </c:pt>
                <c:pt idx="6446">
                  <c:v>0.42675000000000002</c:v>
                </c:pt>
                <c:pt idx="6447">
                  <c:v>0.40950999999999999</c:v>
                </c:pt>
                <c:pt idx="6448">
                  <c:v>0.40405999999999997</c:v>
                </c:pt>
                <c:pt idx="6449">
                  <c:v>0.40498000000000001</c:v>
                </c:pt>
                <c:pt idx="6450">
                  <c:v>0.40073999999999999</c:v>
                </c:pt>
                <c:pt idx="6451">
                  <c:v>0.38727</c:v>
                </c:pt>
                <c:pt idx="6452">
                  <c:v>0.36788999999999999</c:v>
                </c:pt>
                <c:pt idx="6453">
                  <c:v>0.34469</c:v>
                </c:pt>
                <c:pt idx="6454">
                  <c:v>0.32033</c:v>
                </c:pt>
                <c:pt idx="6455">
                  <c:v>0.30629000000000001</c:v>
                </c:pt>
                <c:pt idx="6456">
                  <c:v>0.31657999999999997</c:v>
                </c:pt>
                <c:pt idx="6457">
                  <c:v>0.35010000000000002</c:v>
                </c:pt>
                <c:pt idx="6458">
                  <c:v>0.38889000000000001</c:v>
                </c:pt>
                <c:pt idx="6459">
                  <c:v>0.41768</c:v>
                </c:pt>
                <c:pt idx="6460">
                  <c:v>0.436</c:v>
                </c:pt>
                <c:pt idx="6461">
                  <c:v>0.44738</c:v>
                </c:pt>
                <c:pt idx="6462">
                  <c:v>0.44750000000000001</c:v>
                </c:pt>
                <c:pt idx="6463">
                  <c:v>0.43123</c:v>
                </c:pt>
                <c:pt idx="6464">
                  <c:v>0.40422000000000002</c:v>
                </c:pt>
                <c:pt idx="6465">
                  <c:v>0.37802000000000002</c:v>
                </c:pt>
                <c:pt idx="6466">
                  <c:v>0.35621000000000003</c:v>
                </c:pt>
                <c:pt idx="6467">
                  <c:v>0.33166000000000001</c:v>
                </c:pt>
                <c:pt idx="6468">
                  <c:v>0.29607</c:v>
                </c:pt>
                <c:pt idx="6469">
                  <c:v>0.24895999999999999</c:v>
                </c:pt>
                <c:pt idx="6470">
                  <c:v>0.19980000000000001</c:v>
                </c:pt>
                <c:pt idx="6471">
                  <c:v>0.16317999999999999</c:v>
                </c:pt>
                <c:pt idx="6472">
                  <c:v>0.14738000000000001</c:v>
                </c:pt>
                <c:pt idx="6473">
                  <c:v>0.14493</c:v>
                </c:pt>
                <c:pt idx="6474">
                  <c:v>0.13908999999999999</c:v>
                </c:pt>
                <c:pt idx="6475">
                  <c:v>0.12185</c:v>
                </c:pt>
                <c:pt idx="6476">
                  <c:v>9.9301E-2</c:v>
                </c:pt>
                <c:pt idx="6477">
                  <c:v>7.7164999999999997E-2</c:v>
                </c:pt>
                <c:pt idx="6478">
                  <c:v>5.0578999999999999E-2</c:v>
                </c:pt>
                <c:pt idx="6479">
                  <c:v>1.5228E-2</c:v>
                </c:pt>
                <c:pt idx="6480">
                  <c:v>-1.8977000000000001E-2</c:v>
                </c:pt>
                <c:pt idx="6481">
                  <c:v>-3.6169E-2</c:v>
                </c:pt>
                <c:pt idx="6482">
                  <c:v>-3.4752999999999999E-2</c:v>
                </c:pt>
                <c:pt idx="6483">
                  <c:v>-3.0613000000000001E-2</c:v>
                </c:pt>
                <c:pt idx="6484">
                  <c:v>-3.8502000000000002E-2</c:v>
                </c:pt>
                <c:pt idx="6485">
                  <c:v>-5.4765000000000001E-2</c:v>
                </c:pt>
                <c:pt idx="6486">
                  <c:v>-6.0002E-2</c:v>
                </c:pt>
                <c:pt idx="6487">
                  <c:v>-3.7635000000000002E-2</c:v>
                </c:pt>
                <c:pt idx="6488">
                  <c:v>9.2604000000000002E-3</c:v>
                </c:pt>
                <c:pt idx="6489">
                  <c:v>5.8757999999999998E-2</c:v>
                </c:pt>
                <c:pt idx="6490">
                  <c:v>8.9566000000000007E-2</c:v>
                </c:pt>
                <c:pt idx="6491">
                  <c:v>9.9518999999999996E-2</c:v>
                </c:pt>
                <c:pt idx="6492">
                  <c:v>0.10145999999999999</c:v>
                </c:pt>
                <c:pt idx="6493">
                  <c:v>0.10295</c:v>
                </c:pt>
                <c:pt idx="6494">
                  <c:v>9.8784999999999998E-2</c:v>
                </c:pt>
                <c:pt idx="6495">
                  <c:v>8.5251999999999994E-2</c:v>
                </c:pt>
                <c:pt idx="6496">
                  <c:v>7.0877999999999997E-2</c:v>
                </c:pt>
                <c:pt idx="6497">
                  <c:v>6.5409999999999996E-2</c:v>
                </c:pt>
                <c:pt idx="6498">
                  <c:v>6.5084000000000003E-2</c:v>
                </c:pt>
                <c:pt idx="6499">
                  <c:v>5.7841999999999998E-2</c:v>
                </c:pt>
                <c:pt idx="6500">
                  <c:v>3.9419999999999997E-2</c:v>
                </c:pt>
                <c:pt idx="6501">
                  <c:v>1.6480999999999999E-2</c:v>
                </c:pt>
                <c:pt idx="6502">
                  <c:v>-2.9822999999999998E-3</c:v>
                </c:pt>
                <c:pt idx="6503">
                  <c:v>-1.4239E-2</c:v>
                </c:pt>
                <c:pt idx="6504">
                  <c:v>-1.3276E-2</c:v>
                </c:pt>
                <c:pt idx="6505">
                  <c:v>9.1936999999999997E-4</c:v>
                </c:pt>
                <c:pt idx="6506">
                  <c:v>2.0556000000000001E-2</c:v>
                </c:pt>
                <c:pt idx="6507">
                  <c:v>3.2854000000000001E-2</c:v>
                </c:pt>
                <c:pt idx="6508">
                  <c:v>3.2002000000000003E-2</c:v>
                </c:pt>
                <c:pt idx="6509">
                  <c:v>2.2776000000000001E-2</c:v>
                </c:pt>
                <c:pt idx="6510">
                  <c:v>1.1977E-2</c:v>
                </c:pt>
                <c:pt idx="6511">
                  <c:v>2.7019000000000001E-3</c:v>
                </c:pt>
                <c:pt idx="6512">
                  <c:v>-5.3300000000000005E-4</c:v>
                </c:pt>
                <c:pt idx="6513">
                  <c:v>1.1972999999999999E-2</c:v>
                </c:pt>
                <c:pt idx="6514">
                  <c:v>4.6182000000000001E-2</c:v>
                </c:pt>
                <c:pt idx="6515">
                  <c:v>9.2432E-2</c:v>
                </c:pt>
                <c:pt idx="6516">
                  <c:v>0.12898999999999999</c:v>
                </c:pt>
                <c:pt idx="6517">
                  <c:v>0.14141000000000001</c:v>
                </c:pt>
                <c:pt idx="6518">
                  <c:v>0.13661999999999999</c:v>
                </c:pt>
                <c:pt idx="6519">
                  <c:v>0.13489999999999999</c:v>
                </c:pt>
                <c:pt idx="6520">
                  <c:v>0.14865999999999999</c:v>
                </c:pt>
                <c:pt idx="6521">
                  <c:v>0.17269999999999999</c:v>
                </c:pt>
                <c:pt idx="6522">
                  <c:v>0.19428999999999999</c:v>
                </c:pt>
                <c:pt idx="6523">
                  <c:v>0.20662</c:v>
                </c:pt>
                <c:pt idx="6524">
                  <c:v>0.21016000000000001</c:v>
                </c:pt>
                <c:pt idx="6525">
                  <c:v>0.20815</c:v>
                </c:pt>
                <c:pt idx="6526">
                  <c:v>0.20774999999999999</c:v>
                </c:pt>
                <c:pt idx="6527">
                  <c:v>0.22031000000000001</c:v>
                </c:pt>
                <c:pt idx="6528">
                  <c:v>0.25057000000000001</c:v>
                </c:pt>
                <c:pt idx="6529">
                  <c:v>0.28699000000000002</c:v>
                </c:pt>
                <c:pt idx="6530">
                  <c:v>0.31196000000000002</c:v>
                </c:pt>
                <c:pt idx="6531">
                  <c:v>0.32157999999999998</c:v>
                </c:pt>
                <c:pt idx="6532">
                  <c:v>0.32636999999999999</c:v>
                </c:pt>
                <c:pt idx="6533">
                  <c:v>0.33285999999999999</c:v>
                </c:pt>
                <c:pt idx="6534">
                  <c:v>0.33703</c:v>
                </c:pt>
                <c:pt idx="6535">
                  <c:v>0.33957999999999999</c:v>
                </c:pt>
                <c:pt idx="6536">
                  <c:v>0.35335</c:v>
                </c:pt>
                <c:pt idx="6537">
                  <c:v>0.38486999999999999</c:v>
                </c:pt>
                <c:pt idx="6538">
                  <c:v>0.41711999999999999</c:v>
                </c:pt>
                <c:pt idx="6539">
                  <c:v>0.42460999999999999</c:v>
                </c:pt>
                <c:pt idx="6540">
                  <c:v>0.40360000000000001</c:v>
                </c:pt>
                <c:pt idx="6541">
                  <c:v>0.37691000000000002</c:v>
                </c:pt>
                <c:pt idx="6542">
                  <c:v>0.3679</c:v>
                </c:pt>
                <c:pt idx="6543">
                  <c:v>0.37828000000000001</c:v>
                </c:pt>
                <c:pt idx="6544">
                  <c:v>0.39410000000000001</c:v>
                </c:pt>
                <c:pt idx="6545">
                  <c:v>0.40599000000000002</c:v>
                </c:pt>
                <c:pt idx="6546">
                  <c:v>0.41776999999999997</c:v>
                </c:pt>
                <c:pt idx="6547">
                  <c:v>0.43647000000000002</c:v>
                </c:pt>
                <c:pt idx="6548">
                  <c:v>0.45934999999999998</c:v>
                </c:pt>
                <c:pt idx="6549">
                  <c:v>0.47471999999999998</c:v>
                </c:pt>
                <c:pt idx="6550">
                  <c:v>0.47582999999999998</c:v>
                </c:pt>
                <c:pt idx="6551">
                  <c:v>0.46948000000000001</c:v>
                </c:pt>
                <c:pt idx="6552">
                  <c:v>0.4667</c:v>
                </c:pt>
                <c:pt idx="6553">
                  <c:v>0.46794999999999998</c:v>
                </c:pt>
                <c:pt idx="6554">
                  <c:v>0.46477000000000002</c:v>
                </c:pt>
                <c:pt idx="6555">
                  <c:v>0.45538000000000001</c:v>
                </c:pt>
                <c:pt idx="6556">
                  <c:v>0.44952999999999999</c:v>
                </c:pt>
                <c:pt idx="6557">
                  <c:v>0.45544000000000001</c:v>
                </c:pt>
                <c:pt idx="6558">
                  <c:v>0.47021000000000002</c:v>
                </c:pt>
                <c:pt idx="6559">
                  <c:v>0.48757</c:v>
                </c:pt>
                <c:pt idx="6560">
                  <c:v>0.50624999999999998</c:v>
                </c:pt>
                <c:pt idx="6561">
                  <c:v>0.52415</c:v>
                </c:pt>
                <c:pt idx="6562">
                  <c:v>0.53305999999999998</c:v>
                </c:pt>
                <c:pt idx="6563">
                  <c:v>0.52986</c:v>
                </c:pt>
                <c:pt idx="6564">
                  <c:v>0.52712000000000003</c:v>
                </c:pt>
                <c:pt idx="6565">
                  <c:v>0.54001999999999994</c:v>
                </c:pt>
                <c:pt idx="6566">
                  <c:v>0.56394999999999995</c:v>
                </c:pt>
                <c:pt idx="6567">
                  <c:v>0.57686000000000004</c:v>
                </c:pt>
                <c:pt idx="6568">
                  <c:v>0.56555</c:v>
                </c:pt>
                <c:pt idx="6569">
                  <c:v>0.54042999999999997</c:v>
                </c:pt>
                <c:pt idx="6570">
                  <c:v>0.52190000000000003</c:v>
                </c:pt>
                <c:pt idx="6571">
                  <c:v>0.52119000000000004</c:v>
                </c:pt>
                <c:pt idx="6572">
                  <c:v>0.53771999999999998</c:v>
                </c:pt>
                <c:pt idx="6573">
                  <c:v>0.56576000000000004</c:v>
                </c:pt>
                <c:pt idx="6574">
                  <c:v>0.59550999999999998</c:v>
                </c:pt>
                <c:pt idx="6575">
                  <c:v>0.61307999999999996</c:v>
                </c:pt>
                <c:pt idx="6576">
                  <c:v>0.60880999999999996</c:v>
                </c:pt>
                <c:pt idx="6577">
                  <c:v>0.58750999999999998</c:v>
                </c:pt>
                <c:pt idx="6578">
                  <c:v>0.56706999999999996</c:v>
                </c:pt>
                <c:pt idx="6579">
                  <c:v>0.56437999999999999</c:v>
                </c:pt>
                <c:pt idx="6580">
                  <c:v>0.58106000000000002</c:v>
                </c:pt>
                <c:pt idx="6581">
                  <c:v>0.60106000000000004</c:v>
                </c:pt>
                <c:pt idx="6582">
                  <c:v>0.60353999999999997</c:v>
                </c:pt>
                <c:pt idx="6583">
                  <c:v>0.58159000000000005</c:v>
                </c:pt>
                <c:pt idx="6584">
                  <c:v>0.54752999999999996</c:v>
                </c:pt>
                <c:pt idx="6585">
                  <c:v>0.51642999999999994</c:v>
                </c:pt>
                <c:pt idx="6586">
                  <c:v>0.48763000000000001</c:v>
                </c:pt>
                <c:pt idx="6587">
                  <c:v>0.45097999999999999</c:v>
                </c:pt>
                <c:pt idx="6588">
                  <c:v>0.41006999999999999</c:v>
                </c:pt>
                <c:pt idx="6589">
                  <c:v>0.38564999999999999</c:v>
                </c:pt>
                <c:pt idx="6590">
                  <c:v>0.38940999999999998</c:v>
                </c:pt>
                <c:pt idx="6591">
                  <c:v>0.40555999999999998</c:v>
                </c:pt>
                <c:pt idx="6592">
                  <c:v>0.40923999999999999</c:v>
                </c:pt>
                <c:pt idx="6593">
                  <c:v>0.39529999999999998</c:v>
                </c:pt>
                <c:pt idx="6594">
                  <c:v>0.37583</c:v>
                </c:pt>
                <c:pt idx="6595">
                  <c:v>0.35576999999999998</c:v>
                </c:pt>
                <c:pt idx="6596">
                  <c:v>0.32933000000000001</c:v>
                </c:pt>
                <c:pt idx="6597">
                  <c:v>0.30102000000000001</c:v>
                </c:pt>
                <c:pt idx="6598">
                  <c:v>0.29076000000000002</c:v>
                </c:pt>
                <c:pt idx="6599">
                  <c:v>0.30891999999999997</c:v>
                </c:pt>
                <c:pt idx="6600">
                  <c:v>0.33911999999999998</c:v>
                </c:pt>
                <c:pt idx="6601">
                  <c:v>0.35665999999999998</c:v>
                </c:pt>
                <c:pt idx="6602">
                  <c:v>0.35502</c:v>
                </c:pt>
                <c:pt idx="6603">
                  <c:v>0.34314</c:v>
                </c:pt>
                <c:pt idx="6604">
                  <c:v>0.32522000000000001</c:v>
                </c:pt>
                <c:pt idx="6605">
                  <c:v>0.29809999999999998</c:v>
                </c:pt>
                <c:pt idx="6606">
                  <c:v>0.26617000000000002</c:v>
                </c:pt>
                <c:pt idx="6607">
                  <c:v>0.24406</c:v>
                </c:pt>
                <c:pt idx="6608">
                  <c:v>0.24074000000000001</c:v>
                </c:pt>
                <c:pt idx="6609">
                  <c:v>0.24976000000000001</c:v>
                </c:pt>
                <c:pt idx="6610">
                  <c:v>0.25819999999999999</c:v>
                </c:pt>
                <c:pt idx="6611">
                  <c:v>0.25890999999999997</c:v>
                </c:pt>
                <c:pt idx="6612">
                  <c:v>0.25165999999999999</c:v>
                </c:pt>
                <c:pt idx="6613">
                  <c:v>0.23915</c:v>
                </c:pt>
                <c:pt idx="6614">
                  <c:v>0.22620000000000001</c:v>
                </c:pt>
                <c:pt idx="6615">
                  <c:v>0.21926999999999999</c:v>
                </c:pt>
                <c:pt idx="6616">
                  <c:v>0.22337000000000001</c:v>
                </c:pt>
                <c:pt idx="6617">
                  <c:v>0.23929</c:v>
                </c:pt>
                <c:pt idx="6618">
                  <c:v>0.26200000000000001</c:v>
                </c:pt>
                <c:pt idx="6619">
                  <c:v>0.27959000000000001</c:v>
                </c:pt>
                <c:pt idx="6620">
                  <c:v>0.27793000000000001</c:v>
                </c:pt>
                <c:pt idx="6621">
                  <c:v>0.25308000000000003</c:v>
                </c:pt>
                <c:pt idx="6622">
                  <c:v>0.21853</c:v>
                </c:pt>
                <c:pt idx="6623">
                  <c:v>0.19420999999999999</c:v>
                </c:pt>
                <c:pt idx="6624">
                  <c:v>0.18819</c:v>
                </c:pt>
                <c:pt idx="6625">
                  <c:v>0.19309999999999999</c:v>
                </c:pt>
                <c:pt idx="6626">
                  <c:v>0.19724</c:v>
                </c:pt>
                <c:pt idx="6627">
                  <c:v>0.19292000000000001</c:v>
                </c:pt>
                <c:pt idx="6628">
                  <c:v>0.17754</c:v>
                </c:pt>
                <c:pt idx="6629">
                  <c:v>0.15662999999999999</c:v>
                </c:pt>
                <c:pt idx="6630">
                  <c:v>0.14501</c:v>
                </c:pt>
                <c:pt idx="6631">
                  <c:v>0.15312999999999999</c:v>
                </c:pt>
                <c:pt idx="6632">
                  <c:v>0.17086000000000001</c:v>
                </c:pt>
                <c:pt idx="6633">
                  <c:v>0.17569000000000001</c:v>
                </c:pt>
                <c:pt idx="6634">
                  <c:v>0.16026000000000001</c:v>
                </c:pt>
                <c:pt idx="6635">
                  <c:v>0.14041000000000001</c:v>
                </c:pt>
                <c:pt idx="6636">
                  <c:v>0.13178999999999999</c:v>
                </c:pt>
                <c:pt idx="6637">
                  <c:v>0.13214000000000001</c:v>
                </c:pt>
                <c:pt idx="6638">
                  <c:v>0.13566</c:v>
                </c:pt>
                <c:pt idx="6639">
                  <c:v>0.15190000000000001</c:v>
                </c:pt>
                <c:pt idx="6640">
                  <c:v>0.1938</c:v>
                </c:pt>
                <c:pt idx="6641">
                  <c:v>0.25174000000000002</c:v>
                </c:pt>
                <c:pt idx="6642">
                  <c:v>0.29553000000000001</c:v>
                </c:pt>
                <c:pt idx="6643">
                  <c:v>0.30518000000000001</c:v>
                </c:pt>
                <c:pt idx="6644">
                  <c:v>0.28949999999999998</c:v>
                </c:pt>
                <c:pt idx="6645">
                  <c:v>0.27067999999999998</c:v>
                </c:pt>
                <c:pt idx="6646">
                  <c:v>0.25867000000000001</c:v>
                </c:pt>
                <c:pt idx="6647">
                  <c:v>0.24560000000000001</c:v>
                </c:pt>
                <c:pt idx="6648">
                  <c:v>0.22137999999999999</c:v>
                </c:pt>
                <c:pt idx="6649">
                  <c:v>0.18976999999999999</c:v>
                </c:pt>
                <c:pt idx="6650">
                  <c:v>0.16828000000000001</c:v>
                </c:pt>
                <c:pt idx="6651">
                  <c:v>0.17236000000000001</c:v>
                </c:pt>
                <c:pt idx="6652">
                  <c:v>0.19913</c:v>
                </c:pt>
                <c:pt idx="6653">
                  <c:v>0.22835</c:v>
                </c:pt>
                <c:pt idx="6654">
                  <c:v>0.24074999999999999</c:v>
                </c:pt>
                <c:pt idx="6655">
                  <c:v>0.23327999999999999</c:v>
                </c:pt>
                <c:pt idx="6656">
                  <c:v>0.21515000000000001</c:v>
                </c:pt>
                <c:pt idx="6657">
                  <c:v>0.19427</c:v>
                </c:pt>
                <c:pt idx="6658">
                  <c:v>0.17385</c:v>
                </c:pt>
                <c:pt idx="6659">
                  <c:v>0.1595</c:v>
                </c:pt>
                <c:pt idx="6660">
                  <c:v>0.16070999999999999</c:v>
                </c:pt>
                <c:pt idx="6661">
                  <c:v>0.18196999999999999</c:v>
                </c:pt>
                <c:pt idx="6662">
                  <c:v>0.21726999999999999</c:v>
                </c:pt>
                <c:pt idx="6663">
                  <c:v>0.25683</c:v>
                </c:pt>
                <c:pt idx="6664">
                  <c:v>0.29586000000000001</c:v>
                </c:pt>
                <c:pt idx="6665">
                  <c:v>0.33313999999999999</c:v>
                </c:pt>
                <c:pt idx="6666">
                  <c:v>0.36395</c:v>
                </c:pt>
                <c:pt idx="6667">
                  <c:v>0.38019999999999998</c:v>
                </c:pt>
                <c:pt idx="6668">
                  <c:v>0.37923000000000001</c:v>
                </c:pt>
                <c:pt idx="6669">
                  <c:v>0.36891000000000002</c:v>
                </c:pt>
                <c:pt idx="6670">
                  <c:v>0.36086000000000001</c:v>
                </c:pt>
                <c:pt idx="6671">
                  <c:v>0.36081999999999997</c:v>
                </c:pt>
                <c:pt idx="6672">
                  <c:v>0.36832999999999999</c:v>
                </c:pt>
                <c:pt idx="6673">
                  <c:v>0.38396999999999998</c:v>
                </c:pt>
                <c:pt idx="6674">
                  <c:v>0.41041</c:v>
                </c:pt>
                <c:pt idx="6675">
                  <c:v>0.44406000000000001</c:v>
                </c:pt>
                <c:pt idx="6676">
                  <c:v>0.47039999999999998</c:v>
                </c:pt>
                <c:pt idx="6677">
                  <c:v>0.47315000000000002</c:v>
                </c:pt>
                <c:pt idx="6678">
                  <c:v>0.44862000000000002</c:v>
                </c:pt>
                <c:pt idx="6679">
                  <c:v>0.41094000000000003</c:v>
                </c:pt>
                <c:pt idx="6680">
                  <c:v>0.38533000000000001</c:v>
                </c:pt>
                <c:pt idx="6681">
                  <c:v>0.39445999999999998</c:v>
                </c:pt>
                <c:pt idx="6682">
                  <c:v>0.44222</c:v>
                </c:pt>
                <c:pt idx="6683">
                  <c:v>0.50436000000000003</c:v>
                </c:pt>
                <c:pt idx="6684">
                  <c:v>0.54195000000000004</c:v>
                </c:pt>
                <c:pt idx="6685">
                  <c:v>0.53430999999999995</c:v>
                </c:pt>
                <c:pt idx="6686">
                  <c:v>0.49747000000000002</c:v>
                </c:pt>
                <c:pt idx="6687">
                  <c:v>0.46356000000000003</c:v>
                </c:pt>
                <c:pt idx="6688">
                  <c:v>0.44634000000000001</c:v>
                </c:pt>
                <c:pt idx="6689">
                  <c:v>0.43758999999999998</c:v>
                </c:pt>
                <c:pt idx="6690">
                  <c:v>0.43279000000000001</c:v>
                </c:pt>
                <c:pt idx="6691">
                  <c:v>0.44175999999999999</c:v>
                </c:pt>
                <c:pt idx="6692">
                  <c:v>0.46775</c:v>
                </c:pt>
                <c:pt idx="6693">
                  <c:v>0.49231000000000003</c:v>
                </c:pt>
                <c:pt idx="6694">
                  <c:v>0.49374000000000001</c:v>
                </c:pt>
                <c:pt idx="6695">
                  <c:v>0.47183999999999998</c:v>
                </c:pt>
                <c:pt idx="6696">
                  <c:v>0.44195000000000001</c:v>
                </c:pt>
                <c:pt idx="6697">
                  <c:v>0.41214000000000001</c:v>
                </c:pt>
                <c:pt idx="6698">
                  <c:v>0.38203999999999999</c:v>
                </c:pt>
                <c:pt idx="6699">
                  <c:v>0.36094999999999999</c:v>
                </c:pt>
                <c:pt idx="6700">
                  <c:v>0.36728</c:v>
                </c:pt>
                <c:pt idx="6701">
                  <c:v>0.40188000000000001</c:v>
                </c:pt>
                <c:pt idx="6702">
                  <c:v>0.43504999999999999</c:v>
                </c:pt>
                <c:pt idx="6703">
                  <c:v>0.43392999999999998</c:v>
                </c:pt>
                <c:pt idx="6704">
                  <c:v>0.39967000000000003</c:v>
                </c:pt>
                <c:pt idx="6705">
                  <c:v>0.36764999999999998</c:v>
                </c:pt>
                <c:pt idx="6706">
                  <c:v>0.37064000000000002</c:v>
                </c:pt>
                <c:pt idx="6707">
                  <c:v>0.40882000000000002</c:v>
                </c:pt>
                <c:pt idx="6708">
                  <c:v>0.45712999999999998</c:v>
                </c:pt>
                <c:pt idx="6709">
                  <c:v>0.49389</c:v>
                </c:pt>
                <c:pt idx="6710">
                  <c:v>0.51639999999999997</c:v>
                </c:pt>
                <c:pt idx="6711">
                  <c:v>0.53291999999999995</c:v>
                </c:pt>
                <c:pt idx="6712">
                  <c:v>0.54852999999999996</c:v>
                </c:pt>
                <c:pt idx="6713">
                  <c:v>0.56157999999999997</c:v>
                </c:pt>
                <c:pt idx="6714">
                  <c:v>0.56866000000000005</c:v>
                </c:pt>
                <c:pt idx="6715">
                  <c:v>0.56791999999999998</c:v>
                </c:pt>
                <c:pt idx="6716">
                  <c:v>0.55935000000000001</c:v>
                </c:pt>
                <c:pt idx="6717">
                  <c:v>0.54603000000000002</c:v>
                </c:pt>
                <c:pt idx="6718">
                  <c:v>0.53517000000000003</c:v>
                </c:pt>
                <c:pt idx="6719">
                  <c:v>0.53339999999999999</c:v>
                </c:pt>
                <c:pt idx="6720">
                  <c:v>0.53905999999999998</c:v>
                </c:pt>
                <c:pt idx="6721">
                  <c:v>0.54200000000000004</c:v>
                </c:pt>
                <c:pt idx="6722">
                  <c:v>0.53366000000000002</c:v>
                </c:pt>
                <c:pt idx="6723">
                  <c:v>0.51602999999999999</c:v>
                </c:pt>
                <c:pt idx="6724">
                  <c:v>0.49868000000000001</c:v>
                </c:pt>
                <c:pt idx="6725">
                  <c:v>0.48881000000000002</c:v>
                </c:pt>
                <c:pt idx="6726">
                  <c:v>0.48776000000000003</c:v>
                </c:pt>
                <c:pt idx="6727">
                  <c:v>0.49595</c:v>
                </c:pt>
                <c:pt idx="6728">
                  <c:v>0.51483999999999996</c:v>
                </c:pt>
                <c:pt idx="6729">
                  <c:v>0.54005000000000003</c:v>
                </c:pt>
                <c:pt idx="6730">
                  <c:v>0.55713000000000001</c:v>
                </c:pt>
                <c:pt idx="6731">
                  <c:v>0.55145</c:v>
                </c:pt>
                <c:pt idx="6732">
                  <c:v>0.52332000000000001</c:v>
                </c:pt>
                <c:pt idx="6733">
                  <c:v>0.48821999999999999</c:v>
                </c:pt>
                <c:pt idx="6734">
                  <c:v>0.46046999999999999</c:v>
                </c:pt>
                <c:pt idx="6735">
                  <c:v>0.44205</c:v>
                </c:pt>
                <c:pt idx="6736">
                  <c:v>0.42932999999999999</c:v>
                </c:pt>
                <c:pt idx="6737">
                  <c:v>0.42326999999999998</c:v>
                </c:pt>
                <c:pt idx="6738">
                  <c:v>0.42573</c:v>
                </c:pt>
                <c:pt idx="6739">
                  <c:v>0.43063000000000001</c:v>
                </c:pt>
                <c:pt idx="6740">
                  <c:v>0.42862</c:v>
                </c:pt>
                <c:pt idx="6741">
                  <c:v>0.41992000000000002</c:v>
                </c:pt>
                <c:pt idx="6742">
                  <c:v>0.41350999999999999</c:v>
                </c:pt>
                <c:pt idx="6743">
                  <c:v>0.41255999999999998</c:v>
                </c:pt>
                <c:pt idx="6744">
                  <c:v>0.40962999999999999</c:v>
                </c:pt>
                <c:pt idx="6745">
                  <c:v>0.39939999999999998</c:v>
                </c:pt>
                <c:pt idx="6746">
                  <c:v>0.38751999999999998</c:v>
                </c:pt>
                <c:pt idx="6747">
                  <c:v>0.38139000000000001</c:v>
                </c:pt>
                <c:pt idx="6748">
                  <c:v>0.37874999999999998</c:v>
                </c:pt>
                <c:pt idx="6749">
                  <c:v>0.37189</c:v>
                </c:pt>
                <c:pt idx="6750">
                  <c:v>0.35920999999999997</c:v>
                </c:pt>
                <c:pt idx="6751">
                  <c:v>0.34658</c:v>
                </c:pt>
                <c:pt idx="6752">
                  <c:v>0.34049000000000001</c:v>
                </c:pt>
                <c:pt idx="6753">
                  <c:v>0.34411999999999998</c:v>
                </c:pt>
                <c:pt idx="6754">
                  <c:v>0.35560000000000003</c:v>
                </c:pt>
                <c:pt idx="6755">
                  <c:v>0.36498999999999998</c:v>
                </c:pt>
                <c:pt idx="6756">
                  <c:v>0.35865999999999998</c:v>
                </c:pt>
                <c:pt idx="6757">
                  <c:v>0.33456000000000002</c:v>
                </c:pt>
                <c:pt idx="6758">
                  <c:v>0.30975000000000003</c:v>
                </c:pt>
                <c:pt idx="6759">
                  <c:v>0.30313000000000001</c:v>
                </c:pt>
                <c:pt idx="6760">
                  <c:v>0.31229000000000001</c:v>
                </c:pt>
                <c:pt idx="6761">
                  <c:v>0.31655</c:v>
                </c:pt>
                <c:pt idx="6762">
                  <c:v>0.30270999999999998</c:v>
                </c:pt>
                <c:pt idx="6763">
                  <c:v>0.27822999999999998</c:v>
                </c:pt>
                <c:pt idx="6764">
                  <c:v>0.25833</c:v>
                </c:pt>
                <c:pt idx="6765">
                  <c:v>0.25152999999999998</c:v>
                </c:pt>
                <c:pt idx="6766">
                  <c:v>0.26178000000000001</c:v>
                </c:pt>
                <c:pt idx="6767">
                  <c:v>0.29215000000000002</c:v>
                </c:pt>
                <c:pt idx="6768">
                  <c:v>0.33527000000000001</c:v>
                </c:pt>
                <c:pt idx="6769">
                  <c:v>0.36760999999999999</c:v>
                </c:pt>
                <c:pt idx="6770">
                  <c:v>0.36747999999999997</c:v>
                </c:pt>
                <c:pt idx="6771">
                  <c:v>0.33896999999999999</c:v>
                </c:pt>
                <c:pt idx="6772">
                  <c:v>0.30779000000000001</c:v>
                </c:pt>
                <c:pt idx="6773">
                  <c:v>0.29165999999999997</c:v>
                </c:pt>
                <c:pt idx="6774">
                  <c:v>0.28412999999999999</c:v>
                </c:pt>
                <c:pt idx="6775">
                  <c:v>0.27095000000000002</c:v>
                </c:pt>
                <c:pt idx="6776">
                  <c:v>0.25203999999999999</c:v>
                </c:pt>
                <c:pt idx="6777">
                  <c:v>0.23846999999999999</c:v>
                </c:pt>
                <c:pt idx="6778">
                  <c:v>0.23255999999999999</c:v>
                </c:pt>
                <c:pt idx="6779">
                  <c:v>0.22167999999999999</c:v>
                </c:pt>
                <c:pt idx="6780">
                  <c:v>0.19323000000000001</c:v>
                </c:pt>
                <c:pt idx="6781">
                  <c:v>0.14960000000000001</c:v>
                </c:pt>
                <c:pt idx="6782">
                  <c:v>0.10575</c:v>
                </c:pt>
                <c:pt idx="6783">
                  <c:v>7.4676999999999993E-2</c:v>
                </c:pt>
                <c:pt idx="6784">
                  <c:v>5.6103E-2</c:v>
                </c:pt>
                <c:pt idx="6785">
                  <c:v>3.7352999999999997E-2</c:v>
                </c:pt>
                <c:pt idx="6786">
                  <c:v>5.1939000000000004E-3</c:v>
                </c:pt>
                <c:pt idx="6787">
                  <c:v>-4.1493000000000002E-2</c:v>
                </c:pt>
                <c:pt idx="6788">
                  <c:v>-9.1183E-2</c:v>
                </c:pt>
                <c:pt idx="6789">
                  <c:v>-0.13186</c:v>
                </c:pt>
                <c:pt idx="6790">
                  <c:v>-0.15964</c:v>
                </c:pt>
                <c:pt idx="6791">
                  <c:v>-0.17327999999999999</c:v>
                </c:pt>
                <c:pt idx="6792">
                  <c:v>-0.16778999999999999</c:v>
                </c:pt>
                <c:pt idx="6793">
                  <c:v>-0.14205999999999999</c:v>
                </c:pt>
                <c:pt idx="6794">
                  <c:v>-0.10894</c:v>
                </c:pt>
                <c:pt idx="6795">
                  <c:v>-8.6485000000000006E-2</c:v>
                </c:pt>
                <c:pt idx="6796">
                  <c:v>-7.9735E-2</c:v>
                </c:pt>
                <c:pt idx="6797">
                  <c:v>-8.0131999999999995E-2</c:v>
                </c:pt>
                <c:pt idx="6798">
                  <c:v>-8.1315999999999999E-2</c:v>
                </c:pt>
                <c:pt idx="6799">
                  <c:v>-8.2909999999999998E-2</c:v>
                </c:pt>
                <c:pt idx="6800">
                  <c:v>-7.9434000000000005E-2</c:v>
                </c:pt>
                <c:pt idx="6801">
                  <c:v>-6.3048000000000007E-2</c:v>
                </c:pt>
                <c:pt idx="6802">
                  <c:v>-4.2865E-2</c:v>
                </c:pt>
                <c:pt idx="6803">
                  <c:v>-4.3205E-2</c:v>
                </c:pt>
                <c:pt idx="6804">
                  <c:v>-7.0015999999999995E-2</c:v>
                </c:pt>
                <c:pt idx="6805">
                  <c:v>-9.3928999999999999E-2</c:v>
                </c:pt>
                <c:pt idx="6806">
                  <c:v>-8.3862000000000006E-2</c:v>
                </c:pt>
                <c:pt idx="6807">
                  <c:v>-4.8049000000000001E-2</c:v>
                </c:pt>
                <c:pt idx="6808">
                  <c:v>-2.3618E-2</c:v>
                </c:pt>
                <c:pt idx="6809">
                  <c:v>-3.1184E-2</c:v>
                </c:pt>
                <c:pt idx="6810">
                  <c:v>-5.7967999999999999E-2</c:v>
                </c:pt>
                <c:pt idx="6811">
                  <c:v>-8.2435999999999995E-2</c:v>
                </c:pt>
                <c:pt idx="6812">
                  <c:v>-9.5145999999999994E-2</c:v>
                </c:pt>
                <c:pt idx="6813">
                  <c:v>-9.3086000000000002E-2</c:v>
                </c:pt>
                <c:pt idx="6814">
                  <c:v>-7.3867000000000002E-2</c:v>
                </c:pt>
                <c:pt idx="6815">
                  <c:v>-4.6101000000000003E-2</c:v>
                </c:pt>
                <c:pt idx="6816">
                  <c:v>-3.3341999999999997E-2</c:v>
                </c:pt>
                <c:pt idx="6817">
                  <c:v>-5.6066999999999999E-2</c:v>
                </c:pt>
                <c:pt idx="6818">
                  <c:v>-0.11285000000000001</c:v>
                </c:pt>
                <c:pt idx="6819">
                  <c:v>-0.18268000000000001</c:v>
                </c:pt>
                <c:pt idx="6820">
                  <c:v>-0.24006</c:v>
                </c:pt>
                <c:pt idx="6821">
                  <c:v>-0.26649</c:v>
                </c:pt>
                <c:pt idx="6822">
                  <c:v>-0.25708999999999999</c:v>
                </c:pt>
                <c:pt idx="6823">
                  <c:v>-0.22373000000000001</c:v>
                </c:pt>
                <c:pt idx="6824">
                  <c:v>-0.18778</c:v>
                </c:pt>
                <c:pt idx="6825">
                  <c:v>-0.16488</c:v>
                </c:pt>
                <c:pt idx="6826">
                  <c:v>-0.15678</c:v>
                </c:pt>
                <c:pt idx="6827">
                  <c:v>-0.15675</c:v>
                </c:pt>
                <c:pt idx="6828">
                  <c:v>-0.15764</c:v>
                </c:pt>
                <c:pt idx="6829">
                  <c:v>-0.15493999999999999</c:v>
                </c:pt>
                <c:pt idx="6830">
                  <c:v>-0.14873</c:v>
                </c:pt>
                <c:pt idx="6831">
                  <c:v>-0.14507999999999999</c:v>
                </c:pt>
                <c:pt idx="6832">
                  <c:v>-0.15146999999999999</c:v>
                </c:pt>
                <c:pt idx="6833">
                  <c:v>-0.17025999999999999</c:v>
                </c:pt>
                <c:pt idx="6834">
                  <c:v>-0.19955999999999999</c:v>
                </c:pt>
                <c:pt idx="6835">
                  <c:v>-0.23749999999999999</c:v>
                </c:pt>
                <c:pt idx="6836">
                  <c:v>-0.27940999999999999</c:v>
                </c:pt>
                <c:pt idx="6837">
                  <c:v>-0.31375999999999998</c:v>
                </c:pt>
                <c:pt idx="6838">
                  <c:v>-0.32989000000000002</c:v>
                </c:pt>
                <c:pt idx="6839">
                  <c:v>-0.32973000000000002</c:v>
                </c:pt>
                <c:pt idx="6840">
                  <c:v>-0.32455000000000001</c:v>
                </c:pt>
                <c:pt idx="6841">
                  <c:v>-0.32123000000000002</c:v>
                </c:pt>
                <c:pt idx="6842">
                  <c:v>-0.31994</c:v>
                </c:pt>
                <c:pt idx="6843">
                  <c:v>-0.32295000000000001</c:v>
                </c:pt>
                <c:pt idx="6844">
                  <c:v>-0.33496999999999999</c:v>
                </c:pt>
                <c:pt idx="6845">
                  <c:v>-0.35449999999999998</c:v>
                </c:pt>
                <c:pt idx="6846">
                  <c:v>-0.37568000000000001</c:v>
                </c:pt>
                <c:pt idx="6847">
                  <c:v>-0.39892</c:v>
                </c:pt>
                <c:pt idx="6848">
                  <c:v>-0.42781000000000002</c:v>
                </c:pt>
                <c:pt idx="6849">
                  <c:v>-0.45443</c:v>
                </c:pt>
                <c:pt idx="6850">
                  <c:v>-0.46246999999999999</c:v>
                </c:pt>
                <c:pt idx="6851">
                  <c:v>-0.45040999999999998</c:v>
                </c:pt>
                <c:pt idx="6852">
                  <c:v>-0.43814999999999998</c:v>
                </c:pt>
                <c:pt idx="6853">
                  <c:v>-0.44244</c:v>
                </c:pt>
                <c:pt idx="6854">
                  <c:v>-0.45649000000000001</c:v>
                </c:pt>
                <c:pt idx="6855">
                  <c:v>-0.46333000000000002</c:v>
                </c:pt>
                <c:pt idx="6856">
                  <c:v>-0.45939000000000002</c:v>
                </c:pt>
                <c:pt idx="6857">
                  <c:v>-0.45328000000000002</c:v>
                </c:pt>
                <c:pt idx="6858">
                  <c:v>-0.44795000000000001</c:v>
                </c:pt>
                <c:pt idx="6859">
                  <c:v>-0.43687999999999999</c:v>
                </c:pt>
                <c:pt idx="6860">
                  <c:v>-0.41637000000000002</c:v>
                </c:pt>
                <c:pt idx="6861">
                  <c:v>-0.39234000000000002</c:v>
                </c:pt>
                <c:pt idx="6862">
                  <c:v>-0.37474000000000002</c:v>
                </c:pt>
                <c:pt idx="6863">
                  <c:v>-0.37128</c:v>
                </c:pt>
                <c:pt idx="6864">
                  <c:v>-0.38474000000000003</c:v>
                </c:pt>
                <c:pt idx="6865">
                  <c:v>-0.41033999999999998</c:v>
                </c:pt>
                <c:pt idx="6866">
                  <c:v>-0.43703999999999998</c:v>
                </c:pt>
                <c:pt idx="6867">
                  <c:v>-0.45741999999999999</c:v>
                </c:pt>
                <c:pt idx="6868">
                  <c:v>-0.47478999999999999</c:v>
                </c:pt>
                <c:pt idx="6869">
                  <c:v>-0.49545</c:v>
                </c:pt>
                <c:pt idx="6870">
                  <c:v>-0.51585999999999999</c:v>
                </c:pt>
                <c:pt idx="6871">
                  <c:v>-0.52468999999999999</c:v>
                </c:pt>
                <c:pt idx="6872">
                  <c:v>-0.51800999999999997</c:v>
                </c:pt>
                <c:pt idx="6873">
                  <c:v>-0.50551000000000001</c:v>
                </c:pt>
                <c:pt idx="6874">
                  <c:v>-0.49853999999999998</c:v>
                </c:pt>
                <c:pt idx="6875">
                  <c:v>-0.49714000000000003</c:v>
                </c:pt>
                <c:pt idx="6876">
                  <c:v>-0.49391000000000002</c:v>
                </c:pt>
                <c:pt idx="6877">
                  <c:v>-0.48730000000000001</c:v>
                </c:pt>
                <c:pt idx="6878">
                  <c:v>-0.48336000000000001</c:v>
                </c:pt>
                <c:pt idx="6879">
                  <c:v>-0.48257</c:v>
                </c:pt>
                <c:pt idx="6880">
                  <c:v>-0.47309000000000001</c:v>
                </c:pt>
                <c:pt idx="6881">
                  <c:v>-0.44500000000000001</c:v>
                </c:pt>
                <c:pt idx="6882">
                  <c:v>-0.40827000000000002</c:v>
                </c:pt>
                <c:pt idx="6883">
                  <c:v>-0.38603999999999999</c:v>
                </c:pt>
                <c:pt idx="6884">
                  <c:v>-0.38827</c:v>
                </c:pt>
                <c:pt idx="6885">
                  <c:v>-0.40192</c:v>
                </c:pt>
                <c:pt idx="6886">
                  <c:v>-0.41099000000000002</c:v>
                </c:pt>
                <c:pt idx="6887">
                  <c:v>-0.41549999999999998</c:v>
                </c:pt>
                <c:pt idx="6888">
                  <c:v>-0.42263000000000001</c:v>
                </c:pt>
                <c:pt idx="6889">
                  <c:v>-0.43012</c:v>
                </c:pt>
                <c:pt idx="6890">
                  <c:v>-0.43167</c:v>
                </c:pt>
                <c:pt idx="6891">
                  <c:v>-0.43158999999999997</c:v>
                </c:pt>
                <c:pt idx="6892">
                  <c:v>-0.43813000000000002</c:v>
                </c:pt>
                <c:pt idx="6893">
                  <c:v>-0.44569999999999999</c:v>
                </c:pt>
                <c:pt idx="6894">
                  <c:v>-0.44112000000000001</c:v>
                </c:pt>
                <c:pt idx="6895">
                  <c:v>-0.42854999999999999</c:v>
                </c:pt>
                <c:pt idx="6896">
                  <c:v>-0.43120999999999998</c:v>
                </c:pt>
                <c:pt idx="6897">
                  <c:v>-0.46254000000000001</c:v>
                </c:pt>
                <c:pt idx="6898">
                  <c:v>-0.50975999999999999</c:v>
                </c:pt>
                <c:pt idx="6899">
                  <c:v>-0.55220000000000002</c:v>
                </c:pt>
                <c:pt idx="6900">
                  <c:v>-0.58369000000000004</c:v>
                </c:pt>
                <c:pt idx="6901">
                  <c:v>-0.60840000000000005</c:v>
                </c:pt>
                <c:pt idx="6902">
                  <c:v>-0.62565999999999999</c:v>
                </c:pt>
                <c:pt idx="6903">
                  <c:v>-0.62978000000000001</c:v>
                </c:pt>
                <c:pt idx="6904">
                  <c:v>-0.61994000000000005</c:v>
                </c:pt>
                <c:pt idx="6905">
                  <c:v>-0.60294999999999999</c:v>
                </c:pt>
                <c:pt idx="6906">
                  <c:v>-0.58987000000000001</c:v>
                </c:pt>
                <c:pt idx="6907">
                  <c:v>-0.59140000000000004</c:v>
                </c:pt>
                <c:pt idx="6908">
                  <c:v>-0.60802</c:v>
                </c:pt>
                <c:pt idx="6909">
                  <c:v>-0.62178999999999995</c:v>
                </c:pt>
                <c:pt idx="6910">
                  <c:v>-0.60941999999999996</c:v>
                </c:pt>
                <c:pt idx="6911">
                  <c:v>-0.57020999999999999</c:v>
                </c:pt>
                <c:pt idx="6912">
                  <c:v>-0.53000999999999998</c:v>
                </c:pt>
                <c:pt idx="6913">
                  <c:v>-0.50946000000000002</c:v>
                </c:pt>
                <c:pt idx="6914">
                  <c:v>-0.49964999999999998</c:v>
                </c:pt>
                <c:pt idx="6915">
                  <c:v>-0.48071000000000003</c:v>
                </c:pt>
                <c:pt idx="6916">
                  <c:v>-0.45452999999999999</c:v>
                </c:pt>
                <c:pt idx="6917">
                  <c:v>-0.44388</c:v>
                </c:pt>
                <c:pt idx="6918">
                  <c:v>-0.46256000000000003</c:v>
                </c:pt>
                <c:pt idx="6919">
                  <c:v>-0.49996000000000002</c:v>
                </c:pt>
                <c:pt idx="6920">
                  <c:v>-0.53439000000000003</c:v>
                </c:pt>
                <c:pt idx="6921">
                  <c:v>-0.55173000000000005</c:v>
                </c:pt>
                <c:pt idx="6922">
                  <c:v>-0.55201999999999996</c:v>
                </c:pt>
                <c:pt idx="6923">
                  <c:v>-0.54632000000000003</c:v>
                </c:pt>
                <c:pt idx="6924">
                  <c:v>-0.54730999999999996</c:v>
                </c:pt>
                <c:pt idx="6925">
                  <c:v>-0.55708000000000002</c:v>
                </c:pt>
                <c:pt idx="6926">
                  <c:v>-0.56621999999999995</c:v>
                </c:pt>
                <c:pt idx="6927">
                  <c:v>-0.56964000000000004</c:v>
                </c:pt>
                <c:pt idx="6928">
                  <c:v>-0.57677</c:v>
                </c:pt>
                <c:pt idx="6929">
                  <c:v>-0.59758999999999995</c:v>
                </c:pt>
                <c:pt idx="6930">
                  <c:v>-0.62451999999999996</c:v>
                </c:pt>
                <c:pt idx="6931">
                  <c:v>-0.63976999999999995</c:v>
                </c:pt>
                <c:pt idx="6932">
                  <c:v>-0.63771999999999995</c:v>
                </c:pt>
                <c:pt idx="6933">
                  <c:v>-0.62807000000000002</c:v>
                </c:pt>
                <c:pt idx="6934">
                  <c:v>-0.61819999999999997</c:v>
                </c:pt>
                <c:pt idx="6935">
                  <c:v>-0.60429999999999995</c:v>
                </c:pt>
                <c:pt idx="6936">
                  <c:v>-0.58186000000000004</c:v>
                </c:pt>
                <c:pt idx="6937">
                  <c:v>-0.55510999999999999</c:v>
                </c:pt>
                <c:pt idx="6938">
                  <c:v>-0.53212000000000004</c:v>
                </c:pt>
                <c:pt idx="6939">
                  <c:v>-0.51551000000000002</c:v>
                </c:pt>
                <c:pt idx="6940">
                  <c:v>-0.49923000000000001</c:v>
                </c:pt>
                <c:pt idx="6941">
                  <c:v>-0.47197</c:v>
                </c:pt>
                <c:pt idx="6942">
                  <c:v>-0.42817</c:v>
                </c:pt>
                <c:pt idx="6943">
                  <c:v>-0.38114999999999999</c:v>
                </c:pt>
                <c:pt idx="6944">
                  <c:v>-0.35788999999999999</c:v>
                </c:pt>
                <c:pt idx="6945">
                  <c:v>-0.36986000000000002</c:v>
                </c:pt>
                <c:pt idx="6946">
                  <c:v>-0.39390999999999998</c:v>
                </c:pt>
                <c:pt idx="6947">
                  <c:v>-0.39471000000000001</c:v>
                </c:pt>
                <c:pt idx="6948">
                  <c:v>-0.36392999999999998</c:v>
                </c:pt>
                <c:pt idx="6949">
                  <c:v>-0.32493</c:v>
                </c:pt>
                <c:pt idx="6950">
                  <c:v>-0.30186000000000002</c:v>
                </c:pt>
                <c:pt idx="6951">
                  <c:v>-0.29943999999999998</c:v>
                </c:pt>
                <c:pt idx="6952">
                  <c:v>-0.31186000000000003</c:v>
                </c:pt>
                <c:pt idx="6953">
                  <c:v>-0.33328000000000002</c:v>
                </c:pt>
                <c:pt idx="6954">
                  <c:v>-0.35472999999999999</c:v>
                </c:pt>
                <c:pt idx="6955">
                  <c:v>-0.36734</c:v>
                </c:pt>
                <c:pt idx="6956">
                  <c:v>-0.37695000000000001</c:v>
                </c:pt>
                <c:pt idx="6957">
                  <c:v>-0.40266999999999997</c:v>
                </c:pt>
                <c:pt idx="6958">
                  <c:v>-0.45294000000000001</c:v>
                </c:pt>
                <c:pt idx="6959">
                  <c:v>-0.51361000000000001</c:v>
                </c:pt>
                <c:pt idx="6960">
                  <c:v>-0.56588000000000005</c:v>
                </c:pt>
                <c:pt idx="6961">
                  <c:v>-0.60477000000000003</c:v>
                </c:pt>
                <c:pt idx="6962">
                  <c:v>-0.63307999999999998</c:v>
                </c:pt>
                <c:pt idx="6963">
                  <c:v>-0.64990999999999999</c:v>
                </c:pt>
                <c:pt idx="6964">
                  <c:v>-0.65495999999999999</c:v>
                </c:pt>
                <c:pt idx="6965">
                  <c:v>-0.65351999999999999</c:v>
                </c:pt>
                <c:pt idx="6966">
                  <c:v>-0.64761999999999997</c:v>
                </c:pt>
                <c:pt idx="6967">
                  <c:v>-0.63212999999999997</c:v>
                </c:pt>
                <c:pt idx="6968">
                  <c:v>-0.60928000000000004</c:v>
                </c:pt>
                <c:pt idx="6969">
                  <c:v>-0.59502999999999995</c:v>
                </c:pt>
                <c:pt idx="6970">
                  <c:v>-0.59814999999999996</c:v>
                </c:pt>
                <c:pt idx="6971">
                  <c:v>-0.60319999999999996</c:v>
                </c:pt>
                <c:pt idx="6972">
                  <c:v>-0.58984000000000003</c:v>
                </c:pt>
                <c:pt idx="6973">
                  <c:v>-0.56167999999999996</c:v>
                </c:pt>
                <c:pt idx="6974">
                  <c:v>-0.53983999999999999</c:v>
                </c:pt>
                <c:pt idx="6975">
                  <c:v>-0.53319000000000005</c:v>
                </c:pt>
                <c:pt idx="6976">
                  <c:v>-0.53288999999999997</c:v>
                </c:pt>
                <c:pt idx="6977">
                  <c:v>-0.53400999999999998</c:v>
                </c:pt>
                <c:pt idx="6978">
                  <c:v>-0.54296</c:v>
                </c:pt>
                <c:pt idx="6979">
                  <c:v>-0.55947000000000002</c:v>
                </c:pt>
                <c:pt idx="6980">
                  <c:v>-0.56701000000000001</c:v>
                </c:pt>
                <c:pt idx="6981">
                  <c:v>-0.54898000000000002</c:v>
                </c:pt>
                <c:pt idx="6982">
                  <c:v>-0.50490999999999997</c:v>
                </c:pt>
                <c:pt idx="6983">
                  <c:v>-0.44666</c:v>
                </c:pt>
                <c:pt idx="6984">
                  <c:v>-0.38834999999999997</c:v>
                </c:pt>
                <c:pt idx="6985">
                  <c:v>-0.34423999999999999</c:v>
                </c:pt>
                <c:pt idx="6986">
                  <c:v>-0.32574999999999998</c:v>
                </c:pt>
                <c:pt idx="6987">
                  <c:v>-0.33222000000000002</c:v>
                </c:pt>
                <c:pt idx="6988">
                  <c:v>-0.34971999999999998</c:v>
                </c:pt>
                <c:pt idx="6989">
                  <c:v>-0.36343999999999999</c:v>
                </c:pt>
                <c:pt idx="6990">
                  <c:v>-0.36645</c:v>
                </c:pt>
                <c:pt idx="6991">
                  <c:v>-0.35604000000000002</c:v>
                </c:pt>
                <c:pt idx="6992">
                  <c:v>-0.33204</c:v>
                </c:pt>
                <c:pt idx="6993">
                  <c:v>-0.3044</c:v>
                </c:pt>
                <c:pt idx="6994">
                  <c:v>-0.29100999999999999</c:v>
                </c:pt>
                <c:pt idx="6995">
                  <c:v>-0.29763000000000001</c:v>
                </c:pt>
                <c:pt idx="6996">
                  <c:v>-0.30689</c:v>
                </c:pt>
                <c:pt idx="6997">
                  <c:v>-0.29957</c:v>
                </c:pt>
                <c:pt idx="6998">
                  <c:v>-0.28203</c:v>
                </c:pt>
                <c:pt idx="6999">
                  <c:v>-0.27799000000000001</c:v>
                </c:pt>
                <c:pt idx="7000">
                  <c:v>-0.29337000000000002</c:v>
                </c:pt>
                <c:pt idx="7001">
                  <c:v>-0.3049</c:v>
                </c:pt>
                <c:pt idx="7002">
                  <c:v>-0.29024</c:v>
                </c:pt>
                <c:pt idx="7003">
                  <c:v>-0.25650000000000001</c:v>
                </c:pt>
                <c:pt idx="7004">
                  <c:v>-0.22763</c:v>
                </c:pt>
                <c:pt idx="7005">
                  <c:v>-0.2127</c:v>
                </c:pt>
                <c:pt idx="7006">
                  <c:v>-0.20105999999999999</c:v>
                </c:pt>
                <c:pt idx="7007">
                  <c:v>-0.18501999999999999</c:v>
                </c:pt>
                <c:pt idx="7008">
                  <c:v>-0.16975000000000001</c:v>
                </c:pt>
                <c:pt idx="7009">
                  <c:v>-0.15744</c:v>
                </c:pt>
                <c:pt idx="7010">
                  <c:v>-0.13789999999999999</c:v>
                </c:pt>
                <c:pt idx="7011">
                  <c:v>-0.10553</c:v>
                </c:pt>
                <c:pt idx="7012">
                  <c:v>-7.4578000000000005E-2</c:v>
                </c:pt>
                <c:pt idx="7013">
                  <c:v>-6.3989000000000004E-2</c:v>
                </c:pt>
                <c:pt idx="7014">
                  <c:v>-7.1754999999999999E-2</c:v>
                </c:pt>
                <c:pt idx="7015">
                  <c:v>-7.5568999999999997E-2</c:v>
                </c:pt>
                <c:pt idx="7016">
                  <c:v>-5.6257000000000001E-2</c:v>
                </c:pt>
                <c:pt idx="7017">
                  <c:v>-1.1180000000000001E-2</c:v>
                </c:pt>
                <c:pt idx="7018">
                  <c:v>5.0989E-2</c:v>
                </c:pt>
                <c:pt idx="7019">
                  <c:v>0.11626</c:v>
                </c:pt>
                <c:pt idx="7020">
                  <c:v>0.16869000000000001</c:v>
                </c:pt>
                <c:pt idx="7021">
                  <c:v>0.20215</c:v>
                </c:pt>
                <c:pt idx="7022">
                  <c:v>0.2291</c:v>
                </c:pt>
                <c:pt idx="7023">
                  <c:v>0.26384999999999997</c:v>
                </c:pt>
                <c:pt idx="7024">
                  <c:v>0.29665999999999998</c:v>
                </c:pt>
                <c:pt idx="7025">
                  <c:v>0.30186000000000002</c:v>
                </c:pt>
                <c:pt idx="7026">
                  <c:v>0.27678999999999998</c:v>
                </c:pt>
                <c:pt idx="7027">
                  <c:v>0.25344</c:v>
                </c:pt>
                <c:pt idx="7028">
                  <c:v>0.25918000000000002</c:v>
                </c:pt>
                <c:pt idx="7029">
                  <c:v>0.28125</c:v>
                </c:pt>
                <c:pt idx="7030">
                  <c:v>0.28638999999999998</c:v>
                </c:pt>
                <c:pt idx="7031">
                  <c:v>0.26494000000000001</c:v>
                </c:pt>
                <c:pt idx="7032">
                  <c:v>0.23643</c:v>
                </c:pt>
                <c:pt idx="7033">
                  <c:v>0.21737000000000001</c:v>
                </c:pt>
                <c:pt idx="7034">
                  <c:v>0.20391000000000001</c:v>
                </c:pt>
                <c:pt idx="7035">
                  <c:v>0.18787000000000001</c:v>
                </c:pt>
                <c:pt idx="7036">
                  <c:v>0.17299999999999999</c:v>
                </c:pt>
                <c:pt idx="7037">
                  <c:v>0.16903000000000001</c:v>
                </c:pt>
                <c:pt idx="7038">
                  <c:v>0.17992</c:v>
                </c:pt>
                <c:pt idx="7039">
                  <c:v>0.20296</c:v>
                </c:pt>
                <c:pt idx="7040">
                  <c:v>0.23100000000000001</c:v>
                </c:pt>
                <c:pt idx="7041">
                  <c:v>0.25233</c:v>
                </c:pt>
                <c:pt idx="7042">
                  <c:v>0.25696000000000002</c:v>
                </c:pt>
                <c:pt idx="7043">
                  <c:v>0.24840999999999999</c:v>
                </c:pt>
                <c:pt idx="7044">
                  <c:v>0.24252000000000001</c:v>
                </c:pt>
                <c:pt idx="7045">
                  <c:v>0.24956</c:v>
                </c:pt>
                <c:pt idx="7046">
                  <c:v>0.26240999999999998</c:v>
                </c:pt>
                <c:pt idx="7047">
                  <c:v>0.26713999999999999</c:v>
                </c:pt>
                <c:pt idx="7048">
                  <c:v>0.2606</c:v>
                </c:pt>
                <c:pt idx="7049">
                  <c:v>0.25184000000000001</c:v>
                </c:pt>
                <c:pt idx="7050">
                  <c:v>0.24911</c:v>
                </c:pt>
                <c:pt idx="7051">
                  <c:v>0.25218000000000002</c:v>
                </c:pt>
                <c:pt idx="7052">
                  <c:v>0.25663999999999998</c:v>
                </c:pt>
                <c:pt idx="7053">
                  <c:v>0.25968000000000002</c:v>
                </c:pt>
                <c:pt idx="7054">
                  <c:v>0.25918000000000002</c:v>
                </c:pt>
                <c:pt idx="7055">
                  <c:v>0.25224000000000002</c:v>
                </c:pt>
                <c:pt idx="7056">
                  <c:v>0.24049000000000001</c:v>
                </c:pt>
                <c:pt idx="7057">
                  <c:v>0.23512</c:v>
                </c:pt>
                <c:pt idx="7058">
                  <c:v>0.24883</c:v>
                </c:pt>
                <c:pt idx="7059">
                  <c:v>0.27939000000000003</c:v>
                </c:pt>
                <c:pt idx="7060">
                  <c:v>0.30764999999999998</c:v>
                </c:pt>
                <c:pt idx="7061">
                  <c:v>0.31913999999999998</c:v>
                </c:pt>
                <c:pt idx="7062">
                  <c:v>0.32295000000000001</c:v>
                </c:pt>
                <c:pt idx="7063">
                  <c:v>0.33953</c:v>
                </c:pt>
                <c:pt idx="7064">
                  <c:v>0.37168000000000001</c:v>
                </c:pt>
                <c:pt idx="7065">
                  <c:v>0.40053</c:v>
                </c:pt>
                <c:pt idx="7066">
                  <c:v>0.41292000000000001</c:v>
                </c:pt>
                <c:pt idx="7067">
                  <c:v>0.41921999999999998</c:v>
                </c:pt>
                <c:pt idx="7068">
                  <c:v>0.43565999999999999</c:v>
                </c:pt>
                <c:pt idx="7069">
                  <c:v>0.45992</c:v>
                </c:pt>
                <c:pt idx="7070">
                  <c:v>0.47635</c:v>
                </c:pt>
                <c:pt idx="7071">
                  <c:v>0.47853000000000001</c:v>
                </c:pt>
                <c:pt idx="7072">
                  <c:v>0.47359000000000001</c:v>
                </c:pt>
                <c:pt idx="7073">
                  <c:v>0.46753</c:v>
                </c:pt>
                <c:pt idx="7074">
                  <c:v>0.46022000000000002</c:v>
                </c:pt>
                <c:pt idx="7075">
                  <c:v>0.45573000000000002</c:v>
                </c:pt>
                <c:pt idx="7076">
                  <c:v>0.46393000000000001</c:v>
                </c:pt>
                <c:pt idx="7077">
                  <c:v>0.48562</c:v>
                </c:pt>
                <c:pt idx="7078">
                  <c:v>0.50409999999999999</c:v>
                </c:pt>
                <c:pt idx="7079">
                  <c:v>0.49947000000000003</c:v>
                </c:pt>
                <c:pt idx="7080">
                  <c:v>0.46976000000000001</c:v>
                </c:pt>
                <c:pt idx="7081">
                  <c:v>0.43358000000000002</c:v>
                </c:pt>
                <c:pt idx="7082">
                  <c:v>0.41192000000000001</c:v>
                </c:pt>
                <c:pt idx="7083">
                  <c:v>0.40883000000000003</c:v>
                </c:pt>
                <c:pt idx="7084">
                  <c:v>0.41077000000000002</c:v>
                </c:pt>
                <c:pt idx="7085">
                  <c:v>0.40533000000000002</c:v>
                </c:pt>
                <c:pt idx="7086">
                  <c:v>0.39784000000000003</c:v>
                </c:pt>
                <c:pt idx="7087">
                  <c:v>0.40405000000000002</c:v>
                </c:pt>
                <c:pt idx="7088">
                  <c:v>0.42707000000000001</c:v>
                </c:pt>
                <c:pt idx="7089">
                  <c:v>0.45046000000000003</c:v>
                </c:pt>
                <c:pt idx="7090">
                  <c:v>0.45788000000000001</c:v>
                </c:pt>
                <c:pt idx="7091">
                  <c:v>0.4501</c:v>
                </c:pt>
                <c:pt idx="7092">
                  <c:v>0.43564000000000003</c:v>
                </c:pt>
                <c:pt idx="7093">
                  <c:v>0.41406999999999999</c:v>
                </c:pt>
                <c:pt idx="7094">
                  <c:v>0.38034000000000001</c:v>
                </c:pt>
                <c:pt idx="7095">
                  <c:v>0.33859</c:v>
                </c:pt>
                <c:pt idx="7096">
                  <c:v>0.29803000000000002</c:v>
                </c:pt>
                <c:pt idx="7097">
                  <c:v>0.25890999999999997</c:v>
                </c:pt>
                <c:pt idx="7098">
                  <c:v>0.21665000000000001</c:v>
                </c:pt>
                <c:pt idx="7099">
                  <c:v>0.17735999999999999</c:v>
                </c:pt>
                <c:pt idx="7100">
                  <c:v>0.15343000000000001</c:v>
                </c:pt>
                <c:pt idx="7101">
                  <c:v>0.14341999999999999</c:v>
                </c:pt>
                <c:pt idx="7102">
                  <c:v>0.13352</c:v>
                </c:pt>
                <c:pt idx="7103">
                  <c:v>0.12242</c:v>
                </c:pt>
                <c:pt idx="7104">
                  <c:v>0.12719</c:v>
                </c:pt>
                <c:pt idx="7105">
                  <c:v>0.15639</c:v>
                </c:pt>
                <c:pt idx="7106">
                  <c:v>0.19269</c:v>
                </c:pt>
                <c:pt idx="7107">
                  <c:v>0.21381</c:v>
                </c:pt>
                <c:pt idx="7108">
                  <c:v>0.219</c:v>
                </c:pt>
                <c:pt idx="7109">
                  <c:v>0.22305</c:v>
                </c:pt>
                <c:pt idx="7110">
                  <c:v>0.23402999999999999</c:v>
                </c:pt>
                <c:pt idx="7111">
                  <c:v>0.25052999999999997</c:v>
                </c:pt>
                <c:pt idx="7112">
                  <c:v>0.27316000000000001</c:v>
                </c:pt>
                <c:pt idx="7113">
                  <c:v>0.30320000000000003</c:v>
                </c:pt>
                <c:pt idx="7114">
                  <c:v>0.33263999999999999</c:v>
                </c:pt>
                <c:pt idx="7115">
                  <c:v>0.34963</c:v>
                </c:pt>
                <c:pt idx="7116">
                  <c:v>0.35431000000000001</c:v>
                </c:pt>
                <c:pt idx="7117">
                  <c:v>0.35821999999999998</c:v>
                </c:pt>
                <c:pt idx="7118">
                  <c:v>0.36692000000000002</c:v>
                </c:pt>
                <c:pt idx="7119">
                  <c:v>0.37256</c:v>
                </c:pt>
                <c:pt idx="7120">
                  <c:v>0.36553000000000002</c:v>
                </c:pt>
                <c:pt idx="7121">
                  <c:v>0.34605999999999998</c:v>
                </c:pt>
                <c:pt idx="7122">
                  <c:v>0.32345000000000002</c:v>
                </c:pt>
                <c:pt idx="7123">
                  <c:v>0.30991000000000002</c:v>
                </c:pt>
                <c:pt idx="7124">
                  <c:v>0.31492999999999999</c:v>
                </c:pt>
                <c:pt idx="7125">
                  <c:v>0.33867000000000003</c:v>
                </c:pt>
                <c:pt idx="7126">
                  <c:v>0.37056</c:v>
                </c:pt>
                <c:pt idx="7127">
                  <c:v>0.40156999999999998</c:v>
                </c:pt>
                <c:pt idx="7128">
                  <c:v>0.43675000000000003</c:v>
                </c:pt>
                <c:pt idx="7129">
                  <c:v>0.48631000000000002</c:v>
                </c:pt>
                <c:pt idx="7130">
                  <c:v>0.54283000000000003</c:v>
                </c:pt>
                <c:pt idx="7131">
                  <c:v>0.57974000000000003</c:v>
                </c:pt>
                <c:pt idx="7132">
                  <c:v>0.58064000000000004</c:v>
                </c:pt>
                <c:pt idx="7133">
                  <c:v>0.56276000000000004</c:v>
                </c:pt>
                <c:pt idx="7134">
                  <c:v>0.56040000000000001</c:v>
                </c:pt>
                <c:pt idx="7135">
                  <c:v>0.58572000000000002</c:v>
                </c:pt>
                <c:pt idx="7136">
                  <c:v>0.61473</c:v>
                </c:pt>
                <c:pt idx="7137">
                  <c:v>0.61531000000000002</c:v>
                </c:pt>
                <c:pt idx="7138">
                  <c:v>0.58379000000000003</c:v>
                </c:pt>
                <c:pt idx="7139">
                  <c:v>0.54849000000000003</c:v>
                </c:pt>
                <c:pt idx="7140">
                  <c:v>0.53873000000000004</c:v>
                </c:pt>
                <c:pt idx="7141">
                  <c:v>0.55654000000000003</c:v>
                </c:pt>
                <c:pt idx="7142">
                  <c:v>0.58184999999999998</c:v>
                </c:pt>
                <c:pt idx="7143">
                  <c:v>0.59985999999999995</c:v>
                </c:pt>
                <c:pt idx="7144">
                  <c:v>0.61443999999999999</c:v>
                </c:pt>
                <c:pt idx="7145">
                  <c:v>0.63410999999999995</c:v>
                </c:pt>
                <c:pt idx="7146">
                  <c:v>0.65466999999999997</c:v>
                </c:pt>
                <c:pt idx="7147">
                  <c:v>0.66342999999999996</c:v>
                </c:pt>
                <c:pt idx="7148">
                  <c:v>0.65622000000000003</c:v>
                </c:pt>
                <c:pt idx="7149">
                  <c:v>0.64161000000000001</c:v>
                </c:pt>
                <c:pt idx="7150">
                  <c:v>0.62843000000000004</c:v>
                </c:pt>
                <c:pt idx="7151">
                  <c:v>0.61616000000000004</c:v>
                </c:pt>
                <c:pt idx="7152">
                  <c:v>0.59897999999999996</c:v>
                </c:pt>
                <c:pt idx="7153">
                  <c:v>0.57362000000000002</c:v>
                </c:pt>
                <c:pt idx="7154">
                  <c:v>0.54061000000000003</c:v>
                </c:pt>
                <c:pt idx="7155">
                  <c:v>0.50270000000000004</c:v>
                </c:pt>
                <c:pt idx="7156">
                  <c:v>0.46637000000000001</c:v>
                </c:pt>
                <c:pt idx="7157">
                  <c:v>0.44186999999999999</c:v>
                </c:pt>
                <c:pt idx="7158">
                  <c:v>0.43597999999999998</c:v>
                </c:pt>
                <c:pt idx="7159">
                  <c:v>0.44320999999999999</c:v>
                </c:pt>
                <c:pt idx="7160">
                  <c:v>0.44811000000000001</c:v>
                </c:pt>
                <c:pt idx="7161">
                  <c:v>0.44111</c:v>
                </c:pt>
                <c:pt idx="7162">
                  <c:v>0.43184</c:v>
                </c:pt>
                <c:pt idx="7163">
                  <c:v>0.44170999999999999</c:v>
                </c:pt>
                <c:pt idx="7164">
                  <c:v>0.47986000000000001</c:v>
                </c:pt>
                <c:pt idx="7165">
                  <c:v>0.53030999999999995</c:v>
                </c:pt>
                <c:pt idx="7166">
                  <c:v>0.56850999999999996</c:v>
                </c:pt>
                <c:pt idx="7167">
                  <c:v>0.58764000000000005</c:v>
                </c:pt>
                <c:pt idx="7168">
                  <c:v>0.60046999999999995</c:v>
                </c:pt>
                <c:pt idx="7169">
                  <c:v>0.61636999999999997</c:v>
                </c:pt>
                <c:pt idx="7170">
                  <c:v>0.62861</c:v>
                </c:pt>
                <c:pt idx="7171">
                  <c:v>0.62975000000000003</c:v>
                </c:pt>
                <c:pt idx="7172">
                  <c:v>0.62902999999999998</c:v>
                </c:pt>
                <c:pt idx="7173">
                  <c:v>0.64293999999999996</c:v>
                </c:pt>
                <c:pt idx="7174">
                  <c:v>0.67249000000000003</c:v>
                </c:pt>
                <c:pt idx="7175">
                  <c:v>0.70069999999999999</c:v>
                </c:pt>
                <c:pt idx="7176">
                  <c:v>0.71325000000000005</c:v>
                </c:pt>
                <c:pt idx="7177">
                  <c:v>0.71375999999999995</c:v>
                </c:pt>
                <c:pt idx="7178">
                  <c:v>0.71647000000000005</c:v>
                </c:pt>
                <c:pt idx="7179">
                  <c:v>0.72963</c:v>
                </c:pt>
                <c:pt idx="7180">
                  <c:v>0.75014000000000003</c:v>
                </c:pt>
                <c:pt idx="7181">
                  <c:v>0.77224999999999999</c:v>
                </c:pt>
                <c:pt idx="7182">
                  <c:v>0.79698000000000002</c:v>
                </c:pt>
                <c:pt idx="7183">
                  <c:v>0.82959000000000005</c:v>
                </c:pt>
                <c:pt idx="7184">
                  <c:v>0.86780999999999997</c:v>
                </c:pt>
                <c:pt idx="7185">
                  <c:v>0.89873999999999998</c:v>
                </c:pt>
                <c:pt idx="7186">
                  <c:v>0.91385000000000005</c:v>
                </c:pt>
                <c:pt idx="7187">
                  <c:v>0.92262</c:v>
                </c:pt>
                <c:pt idx="7188">
                  <c:v>0.94013000000000002</c:v>
                </c:pt>
                <c:pt idx="7189">
                  <c:v>0.96184000000000003</c:v>
                </c:pt>
                <c:pt idx="7190">
                  <c:v>0.96536</c:v>
                </c:pt>
                <c:pt idx="7191">
                  <c:v>0.94196999999999997</c:v>
                </c:pt>
                <c:pt idx="7192">
                  <c:v>0.91081999999999996</c:v>
                </c:pt>
                <c:pt idx="7193">
                  <c:v>0.89134000000000002</c:v>
                </c:pt>
                <c:pt idx="7194">
                  <c:v>0.87602000000000002</c:v>
                </c:pt>
                <c:pt idx="7195">
                  <c:v>0.84665000000000001</c:v>
                </c:pt>
                <c:pt idx="7196">
                  <c:v>0.80696999999999997</c:v>
                </c:pt>
                <c:pt idx="7197">
                  <c:v>0.77851999999999999</c:v>
                </c:pt>
                <c:pt idx="7198">
                  <c:v>0.76793</c:v>
                </c:pt>
                <c:pt idx="7199">
                  <c:v>0.75958999999999999</c:v>
                </c:pt>
                <c:pt idx="7200">
                  <c:v>0.74297999999999997</c:v>
                </c:pt>
                <c:pt idx="7201">
                  <c:v>0.72870999999999997</c:v>
                </c:pt>
                <c:pt idx="7202">
                  <c:v>0.73036999999999996</c:v>
                </c:pt>
                <c:pt idx="7203">
                  <c:v>0.74485999999999997</c:v>
                </c:pt>
                <c:pt idx="7204">
                  <c:v>0.75871999999999995</c:v>
                </c:pt>
                <c:pt idx="7205">
                  <c:v>0.76392000000000004</c:v>
                </c:pt>
                <c:pt idx="7206">
                  <c:v>0.76073000000000002</c:v>
                </c:pt>
                <c:pt idx="7207">
                  <c:v>0.75436999999999999</c:v>
                </c:pt>
                <c:pt idx="7208">
                  <c:v>0.75505999999999995</c:v>
                </c:pt>
                <c:pt idx="7209">
                  <c:v>0.77232999999999996</c:v>
                </c:pt>
                <c:pt idx="7210">
                  <c:v>0.80186000000000002</c:v>
                </c:pt>
                <c:pt idx="7211">
                  <c:v>0.82523999999999997</c:v>
                </c:pt>
                <c:pt idx="7212">
                  <c:v>0.83026</c:v>
                </c:pt>
                <c:pt idx="7213">
                  <c:v>0.82513000000000003</c:v>
                </c:pt>
                <c:pt idx="7214">
                  <c:v>0.82516999999999996</c:v>
                </c:pt>
                <c:pt idx="7215">
                  <c:v>0.83082</c:v>
                </c:pt>
                <c:pt idx="7216">
                  <c:v>0.82843999999999995</c:v>
                </c:pt>
                <c:pt idx="7217">
                  <c:v>0.81152000000000002</c:v>
                </c:pt>
                <c:pt idx="7218">
                  <c:v>0.79329000000000005</c:v>
                </c:pt>
                <c:pt idx="7219">
                  <c:v>0.79512000000000005</c:v>
                </c:pt>
                <c:pt idx="7220">
                  <c:v>0.82277999999999996</c:v>
                </c:pt>
                <c:pt idx="7221">
                  <c:v>0.85465999999999998</c:v>
                </c:pt>
                <c:pt idx="7222">
                  <c:v>0.85726999999999998</c:v>
                </c:pt>
                <c:pt idx="7223">
                  <c:v>0.81820000000000004</c:v>
                </c:pt>
                <c:pt idx="7224">
                  <c:v>0.76222000000000001</c:v>
                </c:pt>
                <c:pt idx="7225">
                  <c:v>0.72702999999999995</c:v>
                </c:pt>
                <c:pt idx="7226">
                  <c:v>0.72294999999999998</c:v>
                </c:pt>
                <c:pt idx="7227">
                  <c:v>0.72636999999999996</c:v>
                </c:pt>
                <c:pt idx="7228">
                  <c:v>0.71404000000000001</c:v>
                </c:pt>
                <c:pt idx="7229">
                  <c:v>0.68988000000000005</c:v>
                </c:pt>
                <c:pt idx="7230">
                  <c:v>0.67095000000000005</c:v>
                </c:pt>
                <c:pt idx="7231">
                  <c:v>0.66098999999999997</c:v>
                </c:pt>
                <c:pt idx="7232">
                  <c:v>0.65217000000000003</c:v>
                </c:pt>
                <c:pt idx="7233">
                  <c:v>0.64463999999999999</c:v>
                </c:pt>
                <c:pt idx="7234">
                  <c:v>0.64598999999999995</c:v>
                </c:pt>
                <c:pt idx="7235">
                  <c:v>0.65210000000000001</c:v>
                </c:pt>
                <c:pt idx="7236">
                  <c:v>0.64576999999999996</c:v>
                </c:pt>
                <c:pt idx="7237">
                  <c:v>0.62077000000000004</c:v>
                </c:pt>
                <c:pt idx="7238">
                  <c:v>0.59540000000000004</c:v>
                </c:pt>
                <c:pt idx="7239">
                  <c:v>0.59326000000000001</c:v>
                </c:pt>
                <c:pt idx="7240">
                  <c:v>0.61711000000000005</c:v>
                </c:pt>
                <c:pt idx="7241">
                  <c:v>0.65034999999999998</c:v>
                </c:pt>
                <c:pt idx="7242">
                  <c:v>0.67971999999999999</c:v>
                </c:pt>
                <c:pt idx="7243">
                  <c:v>0.70696000000000003</c:v>
                </c:pt>
                <c:pt idx="7244">
                  <c:v>0.73767000000000005</c:v>
                </c:pt>
                <c:pt idx="7245">
                  <c:v>0.76754999999999995</c:v>
                </c:pt>
                <c:pt idx="7246">
                  <c:v>0.78525</c:v>
                </c:pt>
                <c:pt idx="7247">
                  <c:v>0.78557999999999995</c:v>
                </c:pt>
                <c:pt idx="7248">
                  <c:v>0.77478000000000002</c:v>
                </c:pt>
                <c:pt idx="7249">
                  <c:v>0.76271</c:v>
                </c:pt>
                <c:pt idx="7250">
                  <c:v>0.75371999999999995</c:v>
                </c:pt>
                <c:pt idx="7251">
                  <c:v>0.74670999999999998</c:v>
                </c:pt>
                <c:pt idx="7252">
                  <c:v>0.74029</c:v>
                </c:pt>
                <c:pt idx="7253">
                  <c:v>0.73358000000000001</c:v>
                </c:pt>
                <c:pt idx="7254">
                  <c:v>0.72321999999999997</c:v>
                </c:pt>
                <c:pt idx="7255">
                  <c:v>0.70506000000000002</c:v>
                </c:pt>
                <c:pt idx="7256">
                  <c:v>0.68081000000000003</c:v>
                </c:pt>
                <c:pt idx="7257">
                  <c:v>0.65903</c:v>
                </c:pt>
                <c:pt idx="7258">
                  <c:v>0.64581</c:v>
                </c:pt>
                <c:pt idx="7259">
                  <c:v>0.63626000000000005</c:v>
                </c:pt>
                <c:pt idx="7260">
                  <c:v>0.61868999999999996</c:v>
                </c:pt>
                <c:pt idx="7261">
                  <c:v>0.58711999999999998</c:v>
                </c:pt>
                <c:pt idx="7262">
                  <c:v>0.54754999999999998</c:v>
                </c:pt>
                <c:pt idx="7263">
                  <c:v>0.51275999999999999</c:v>
                </c:pt>
                <c:pt idx="7264">
                  <c:v>0.49214000000000002</c:v>
                </c:pt>
                <c:pt idx="7265">
                  <c:v>0.48464000000000002</c:v>
                </c:pt>
                <c:pt idx="7266">
                  <c:v>0.47933999999999999</c:v>
                </c:pt>
                <c:pt idx="7267">
                  <c:v>0.46598000000000001</c:v>
                </c:pt>
                <c:pt idx="7268">
                  <c:v>0.44967000000000001</c:v>
                </c:pt>
                <c:pt idx="7269">
                  <c:v>0.45123000000000002</c:v>
                </c:pt>
                <c:pt idx="7270">
                  <c:v>0.48387000000000002</c:v>
                </c:pt>
                <c:pt idx="7271">
                  <c:v>0.52917000000000003</c:v>
                </c:pt>
                <c:pt idx="7272">
                  <c:v>0.54747000000000001</c:v>
                </c:pt>
                <c:pt idx="7273">
                  <c:v>0.51953000000000005</c:v>
                </c:pt>
                <c:pt idx="7274">
                  <c:v>0.47020000000000001</c:v>
                </c:pt>
                <c:pt idx="7275">
                  <c:v>0.44111</c:v>
                </c:pt>
                <c:pt idx="7276">
                  <c:v>0.44439000000000001</c:v>
                </c:pt>
                <c:pt idx="7277">
                  <c:v>0.45422000000000001</c:v>
                </c:pt>
                <c:pt idx="7278">
                  <c:v>0.44251000000000001</c:v>
                </c:pt>
                <c:pt idx="7279">
                  <c:v>0.40933999999999998</c:v>
                </c:pt>
                <c:pt idx="7280">
                  <c:v>0.37429000000000001</c:v>
                </c:pt>
                <c:pt idx="7281">
                  <c:v>0.34966999999999998</c:v>
                </c:pt>
                <c:pt idx="7282">
                  <c:v>0.33185999999999999</c:v>
                </c:pt>
                <c:pt idx="7283">
                  <c:v>0.31283</c:v>
                </c:pt>
                <c:pt idx="7284">
                  <c:v>0.28978999999999999</c:v>
                </c:pt>
                <c:pt idx="7285">
                  <c:v>0.26449</c:v>
                </c:pt>
                <c:pt idx="7286">
                  <c:v>0.24043999999999999</c:v>
                </c:pt>
                <c:pt idx="7287">
                  <c:v>0.22181999999999999</c:v>
                </c:pt>
                <c:pt idx="7288">
                  <c:v>0.21096999999999999</c:v>
                </c:pt>
                <c:pt idx="7289">
                  <c:v>0.20674000000000001</c:v>
                </c:pt>
                <c:pt idx="7290">
                  <c:v>0.20832999999999999</c:v>
                </c:pt>
                <c:pt idx="7291">
                  <c:v>0.21912999999999999</c:v>
                </c:pt>
                <c:pt idx="7292">
                  <c:v>0.24207999999999999</c:v>
                </c:pt>
                <c:pt idx="7293">
                  <c:v>0.27095000000000002</c:v>
                </c:pt>
                <c:pt idx="7294">
                  <c:v>0.29157</c:v>
                </c:pt>
                <c:pt idx="7295">
                  <c:v>0.29487000000000002</c:v>
                </c:pt>
                <c:pt idx="7296">
                  <c:v>0.28804000000000002</c:v>
                </c:pt>
                <c:pt idx="7297">
                  <c:v>0.28974</c:v>
                </c:pt>
                <c:pt idx="7298">
                  <c:v>0.31158000000000002</c:v>
                </c:pt>
                <c:pt idx="7299">
                  <c:v>0.34288000000000002</c:v>
                </c:pt>
                <c:pt idx="7300">
                  <c:v>0.35544999999999999</c:v>
                </c:pt>
                <c:pt idx="7301">
                  <c:v>0.32728000000000002</c:v>
                </c:pt>
                <c:pt idx="7302">
                  <c:v>0.26290999999999998</c:v>
                </c:pt>
                <c:pt idx="7303">
                  <c:v>0.19001999999999999</c:v>
                </c:pt>
                <c:pt idx="7304">
                  <c:v>0.13755000000000001</c:v>
                </c:pt>
                <c:pt idx="7305">
                  <c:v>0.11852</c:v>
                </c:pt>
                <c:pt idx="7306">
                  <c:v>0.12816</c:v>
                </c:pt>
                <c:pt idx="7307">
                  <c:v>0.15068999999999999</c:v>
                </c:pt>
                <c:pt idx="7308">
                  <c:v>0.17013</c:v>
                </c:pt>
                <c:pt idx="7309">
                  <c:v>0.18421000000000001</c:v>
                </c:pt>
                <c:pt idx="7310">
                  <c:v>0.20785000000000001</c:v>
                </c:pt>
                <c:pt idx="7311">
                  <c:v>0.25296000000000002</c:v>
                </c:pt>
                <c:pt idx="7312">
                  <c:v>0.30447000000000002</c:v>
                </c:pt>
                <c:pt idx="7313">
                  <c:v>0.32882</c:v>
                </c:pt>
                <c:pt idx="7314">
                  <c:v>0.30914000000000003</c:v>
                </c:pt>
                <c:pt idx="7315">
                  <c:v>0.25923000000000002</c:v>
                </c:pt>
                <c:pt idx="7316">
                  <c:v>0.19986000000000001</c:v>
                </c:pt>
                <c:pt idx="7317">
                  <c:v>0.13966999999999999</c:v>
                </c:pt>
                <c:pt idx="7318">
                  <c:v>8.8289999999999993E-2</c:v>
                </c:pt>
                <c:pt idx="7319">
                  <c:v>6.7087999999999995E-2</c:v>
                </c:pt>
                <c:pt idx="7320">
                  <c:v>8.5653999999999994E-2</c:v>
                </c:pt>
                <c:pt idx="7321">
                  <c:v>0.11971</c:v>
                </c:pt>
                <c:pt idx="7322">
                  <c:v>0.13466</c:v>
                </c:pt>
                <c:pt idx="7323">
                  <c:v>0.12475</c:v>
                </c:pt>
                <c:pt idx="7324">
                  <c:v>0.10828</c:v>
                </c:pt>
                <c:pt idx="7325">
                  <c:v>9.0689000000000006E-2</c:v>
                </c:pt>
                <c:pt idx="7326">
                  <c:v>5.8289000000000001E-2</c:v>
                </c:pt>
                <c:pt idx="7327">
                  <c:v>9.0776999999999993E-3</c:v>
                </c:pt>
                <c:pt idx="7328">
                  <c:v>-3.6724E-2</c:v>
                </c:pt>
                <c:pt idx="7329">
                  <c:v>-6.4421999999999993E-2</c:v>
                </c:pt>
                <c:pt idx="7330">
                  <c:v>-8.0909999999999996E-2</c:v>
                </c:pt>
                <c:pt idx="7331">
                  <c:v>-9.2418E-2</c:v>
                </c:pt>
                <c:pt idx="7332">
                  <c:v>-8.6551000000000003E-2</c:v>
                </c:pt>
                <c:pt idx="7333">
                  <c:v>-5.2807E-2</c:v>
                </c:pt>
                <c:pt idx="7334">
                  <c:v>-7.5358999999999999E-3</c:v>
                </c:pt>
                <c:pt idx="7335">
                  <c:v>1.9227999999999999E-2</c:v>
                </c:pt>
                <c:pt idx="7336">
                  <c:v>1.6376000000000002E-2</c:v>
                </c:pt>
                <c:pt idx="7337">
                  <c:v>-1.5832999999999999E-3</c:v>
                </c:pt>
                <c:pt idx="7338">
                  <c:v>-1.6434000000000001E-2</c:v>
                </c:pt>
                <c:pt idx="7339">
                  <c:v>-2.4372000000000001E-2</c:v>
                </c:pt>
                <c:pt idx="7340">
                  <c:v>-3.4750000000000003E-2</c:v>
                </c:pt>
                <c:pt idx="7341">
                  <c:v>-5.9400000000000001E-2</c:v>
                </c:pt>
                <c:pt idx="7342">
                  <c:v>-0.10253</c:v>
                </c:pt>
                <c:pt idx="7343">
                  <c:v>-0.15576999999999999</c:v>
                </c:pt>
                <c:pt idx="7344">
                  <c:v>-0.20327999999999999</c:v>
                </c:pt>
                <c:pt idx="7345">
                  <c:v>-0.23308999999999999</c:v>
                </c:pt>
                <c:pt idx="7346">
                  <c:v>-0.24171000000000001</c:v>
                </c:pt>
                <c:pt idx="7347">
                  <c:v>-0.23089000000000001</c:v>
                </c:pt>
                <c:pt idx="7348">
                  <c:v>-0.20848</c:v>
                </c:pt>
                <c:pt idx="7349">
                  <c:v>-0.19137000000000001</c:v>
                </c:pt>
                <c:pt idx="7350">
                  <c:v>-0.19500999999999999</c:v>
                </c:pt>
                <c:pt idx="7351">
                  <c:v>-0.21557999999999999</c:v>
                </c:pt>
                <c:pt idx="7352">
                  <c:v>-0.23368</c:v>
                </c:pt>
                <c:pt idx="7353">
                  <c:v>-0.24060000000000001</c:v>
                </c:pt>
                <c:pt idx="7354">
                  <c:v>-0.24956</c:v>
                </c:pt>
                <c:pt idx="7355">
                  <c:v>-0.27433000000000002</c:v>
                </c:pt>
                <c:pt idx="7356">
                  <c:v>-0.30854999999999999</c:v>
                </c:pt>
                <c:pt idx="7357">
                  <c:v>-0.33627000000000001</c:v>
                </c:pt>
                <c:pt idx="7358">
                  <c:v>-0.35256999999999999</c:v>
                </c:pt>
                <c:pt idx="7359">
                  <c:v>-0.36176999999999998</c:v>
                </c:pt>
                <c:pt idx="7360">
                  <c:v>-0.36271999999999999</c:v>
                </c:pt>
                <c:pt idx="7361">
                  <c:v>-0.34921999999999997</c:v>
                </c:pt>
                <c:pt idx="7362">
                  <c:v>-0.32179000000000002</c:v>
                </c:pt>
                <c:pt idx="7363">
                  <c:v>-0.28893000000000002</c:v>
                </c:pt>
                <c:pt idx="7364">
                  <c:v>-0.25951999999999997</c:v>
                </c:pt>
                <c:pt idx="7365">
                  <c:v>-0.24129999999999999</c:v>
                </c:pt>
                <c:pt idx="7366">
                  <c:v>-0.2407</c:v>
                </c:pt>
                <c:pt idx="7367">
                  <c:v>-0.25397999999999998</c:v>
                </c:pt>
                <c:pt idx="7368">
                  <c:v>-0.26372000000000001</c:v>
                </c:pt>
                <c:pt idx="7369">
                  <c:v>-0.25485999999999998</c:v>
                </c:pt>
                <c:pt idx="7370">
                  <c:v>-0.23094000000000001</c:v>
                </c:pt>
                <c:pt idx="7371">
                  <c:v>-0.20532</c:v>
                </c:pt>
                <c:pt idx="7372">
                  <c:v>-0.18235999999999999</c:v>
                </c:pt>
                <c:pt idx="7373">
                  <c:v>-0.15934999999999999</c:v>
                </c:pt>
                <c:pt idx="7374">
                  <c:v>-0.14226</c:v>
                </c:pt>
                <c:pt idx="7375">
                  <c:v>-0.1444</c:v>
                </c:pt>
                <c:pt idx="7376">
                  <c:v>-0.16961000000000001</c:v>
                </c:pt>
                <c:pt idx="7377">
                  <c:v>-0.20835000000000001</c:v>
                </c:pt>
                <c:pt idx="7378">
                  <c:v>-0.24884999999999999</c:v>
                </c:pt>
                <c:pt idx="7379">
                  <c:v>-0.27958</c:v>
                </c:pt>
                <c:pt idx="7380">
                  <c:v>-0.28409000000000001</c:v>
                </c:pt>
                <c:pt idx="7381">
                  <c:v>-0.25225999999999998</c:v>
                </c:pt>
                <c:pt idx="7382">
                  <c:v>-0.19964999999999999</c:v>
                </c:pt>
                <c:pt idx="7383">
                  <c:v>-0.15845999999999999</c:v>
                </c:pt>
                <c:pt idx="7384">
                  <c:v>-0.14304</c:v>
                </c:pt>
                <c:pt idx="7385">
                  <c:v>-0.14005999999999999</c:v>
                </c:pt>
                <c:pt idx="7386">
                  <c:v>-0.13952000000000001</c:v>
                </c:pt>
                <c:pt idx="7387">
                  <c:v>-0.15595000000000001</c:v>
                </c:pt>
                <c:pt idx="7388">
                  <c:v>-0.20347999999999999</c:v>
                </c:pt>
                <c:pt idx="7389">
                  <c:v>-0.26434000000000002</c:v>
                </c:pt>
                <c:pt idx="7390">
                  <c:v>-0.3034</c:v>
                </c:pt>
                <c:pt idx="7391">
                  <c:v>-0.30931999999999998</c:v>
                </c:pt>
                <c:pt idx="7392">
                  <c:v>-0.30270000000000002</c:v>
                </c:pt>
                <c:pt idx="7393">
                  <c:v>-0.30330000000000001</c:v>
                </c:pt>
                <c:pt idx="7394">
                  <c:v>-0.30636000000000002</c:v>
                </c:pt>
                <c:pt idx="7395">
                  <c:v>-0.29594999999999999</c:v>
                </c:pt>
                <c:pt idx="7396">
                  <c:v>-0.26808999999999999</c:v>
                </c:pt>
                <c:pt idx="7397">
                  <c:v>-0.23222999999999999</c:v>
                </c:pt>
                <c:pt idx="7398">
                  <c:v>-0.19799</c:v>
                </c:pt>
                <c:pt idx="7399">
                  <c:v>-0.16930999999999999</c:v>
                </c:pt>
                <c:pt idx="7400">
                  <c:v>-0.14885999999999999</c:v>
                </c:pt>
                <c:pt idx="7401">
                  <c:v>-0.14066999999999999</c:v>
                </c:pt>
                <c:pt idx="7402">
                  <c:v>-0.14685999999999999</c:v>
                </c:pt>
                <c:pt idx="7403">
                  <c:v>-0.16353000000000001</c:v>
                </c:pt>
                <c:pt idx="7404">
                  <c:v>-0.18126</c:v>
                </c:pt>
                <c:pt idx="7405">
                  <c:v>-0.19156000000000001</c:v>
                </c:pt>
                <c:pt idx="7406">
                  <c:v>-0.19492999999999999</c:v>
                </c:pt>
                <c:pt idx="7407">
                  <c:v>-0.20049</c:v>
                </c:pt>
                <c:pt idx="7408">
                  <c:v>-0.21464</c:v>
                </c:pt>
                <c:pt idx="7409">
                  <c:v>-0.23150000000000001</c:v>
                </c:pt>
                <c:pt idx="7410">
                  <c:v>-0.23910999999999999</c:v>
                </c:pt>
                <c:pt idx="7411">
                  <c:v>-0.23430000000000001</c:v>
                </c:pt>
                <c:pt idx="7412">
                  <c:v>-0.22722000000000001</c:v>
                </c:pt>
                <c:pt idx="7413">
                  <c:v>-0.23125000000000001</c:v>
                </c:pt>
                <c:pt idx="7414">
                  <c:v>-0.25228</c:v>
                </c:pt>
                <c:pt idx="7415">
                  <c:v>-0.28627000000000002</c:v>
                </c:pt>
                <c:pt idx="7416">
                  <c:v>-0.32112000000000002</c:v>
                </c:pt>
                <c:pt idx="7417">
                  <c:v>-0.34139999999999998</c:v>
                </c:pt>
                <c:pt idx="7418">
                  <c:v>-0.33888000000000001</c:v>
                </c:pt>
                <c:pt idx="7419">
                  <c:v>-0.32136999999999999</c:v>
                </c:pt>
                <c:pt idx="7420">
                  <c:v>-0.30636999999999998</c:v>
                </c:pt>
                <c:pt idx="7421">
                  <c:v>-0.3044</c:v>
                </c:pt>
                <c:pt idx="7422">
                  <c:v>-0.31346000000000002</c:v>
                </c:pt>
                <c:pt idx="7423">
                  <c:v>-0.32944000000000001</c:v>
                </c:pt>
                <c:pt idx="7424">
                  <c:v>-0.35233999999999999</c:v>
                </c:pt>
                <c:pt idx="7425">
                  <c:v>-0.37872</c:v>
                </c:pt>
                <c:pt idx="7426">
                  <c:v>-0.39834000000000003</c:v>
                </c:pt>
                <c:pt idx="7427">
                  <c:v>-0.40590999999999999</c:v>
                </c:pt>
                <c:pt idx="7428">
                  <c:v>-0.40808</c:v>
                </c:pt>
                <c:pt idx="7429">
                  <c:v>-0.40921000000000002</c:v>
                </c:pt>
                <c:pt idx="7430">
                  <c:v>-0.39754</c:v>
                </c:pt>
                <c:pt idx="7431">
                  <c:v>-0.35854000000000003</c:v>
                </c:pt>
                <c:pt idx="7432">
                  <c:v>-0.29880000000000001</c:v>
                </c:pt>
                <c:pt idx="7433">
                  <c:v>-0.24335999999999999</c:v>
                </c:pt>
                <c:pt idx="7434">
                  <c:v>-0.20918</c:v>
                </c:pt>
                <c:pt idx="7435">
                  <c:v>-0.19320000000000001</c:v>
                </c:pt>
                <c:pt idx="7436">
                  <c:v>-0.18773000000000001</c:v>
                </c:pt>
                <c:pt idx="7437">
                  <c:v>-0.19381999999999999</c:v>
                </c:pt>
                <c:pt idx="7438">
                  <c:v>-0.21389</c:v>
                </c:pt>
                <c:pt idx="7439">
                  <c:v>-0.24187</c:v>
                </c:pt>
                <c:pt idx="7440">
                  <c:v>-0.26729999999999998</c:v>
                </c:pt>
                <c:pt idx="7441">
                  <c:v>-0.28099000000000002</c:v>
                </c:pt>
                <c:pt idx="7442">
                  <c:v>-0.27302999999999999</c:v>
                </c:pt>
                <c:pt idx="7443">
                  <c:v>-0.23744999999999999</c:v>
                </c:pt>
                <c:pt idx="7444">
                  <c:v>-0.18770000000000001</c:v>
                </c:pt>
                <c:pt idx="7445">
                  <c:v>-0.15528</c:v>
                </c:pt>
                <c:pt idx="7446">
                  <c:v>-0.15873999999999999</c:v>
                </c:pt>
                <c:pt idx="7447">
                  <c:v>-0.18032000000000001</c:v>
                </c:pt>
                <c:pt idx="7448">
                  <c:v>-0.18690999999999999</c:v>
                </c:pt>
                <c:pt idx="7449">
                  <c:v>-0.16964000000000001</c:v>
                </c:pt>
                <c:pt idx="7450">
                  <c:v>-0.14915</c:v>
                </c:pt>
                <c:pt idx="7451">
                  <c:v>-0.14538000000000001</c:v>
                </c:pt>
                <c:pt idx="7452">
                  <c:v>-0.15767</c:v>
                </c:pt>
                <c:pt idx="7453">
                  <c:v>-0.17471999999999999</c:v>
                </c:pt>
                <c:pt idx="7454">
                  <c:v>-0.18892999999999999</c:v>
                </c:pt>
                <c:pt idx="7455">
                  <c:v>-0.19786999999999999</c:v>
                </c:pt>
                <c:pt idx="7456">
                  <c:v>-0.20451</c:v>
                </c:pt>
                <c:pt idx="7457">
                  <c:v>-0.21762000000000001</c:v>
                </c:pt>
                <c:pt idx="7458">
                  <c:v>-0.23827000000000001</c:v>
                </c:pt>
                <c:pt idx="7459">
                  <c:v>-0.24509</c:v>
                </c:pt>
                <c:pt idx="7460">
                  <c:v>-0.21243999999999999</c:v>
                </c:pt>
                <c:pt idx="7461">
                  <c:v>-0.14993999999999999</c:v>
                </c:pt>
                <c:pt idx="7462">
                  <c:v>-0.10333000000000001</c:v>
                </c:pt>
                <c:pt idx="7463">
                  <c:v>-0.10228</c:v>
                </c:pt>
                <c:pt idx="7464">
                  <c:v>-0.12497</c:v>
                </c:pt>
                <c:pt idx="7465">
                  <c:v>-0.13150999999999999</c:v>
                </c:pt>
                <c:pt idx="7466">
                  <c:v>-0.11508</c:v>
                </c:pt>
                <c:pt idx="7467">
                  <c:v>-9.5099000000000003E-2</c:v>
                </c:pt>
                <c:pt idx="7468">
                  <c:v>-7.3548000000000002E-2</c:v>
                </c:pt>
                <c:pt idx="7469">
                  <c:v>-3.2329999999999998E-2</c:v>
                </c:pt>
                <c:pt idx="7470">
                  <c:v>2.4778000000000001E-2</c:v>
                </c:pt>
                <c:pt idx="7471">
                  <c:v>6.0566000000000002E-2</c:v>
                </c:pt>
                <c:pt idx="7472">
                  <c:v>4.8329999999999998E-2</c:v>
                </c:pt>
                <c:pt idx="7473">
                  <c:v>5.2008000000000002E-3</c:v>
                </c:pt>
                <c:pt idx="7474">
                  <c:v>-3.2377000000000003E-2</c:v>
                </c:pt>
                <c:pt idx="7475">
                  <c:v>-4.8082E-2</c:v>
                </c:pt>
                <c:pt idx="7476">
                  <c:v>-4.5745000000000001E-2</c:v>
                </c:pt>
                <c:pt idx="7477">
                  <c:v>-2.7917999999999998E-2</c:v>
                </c:pt>
                <c:pt idx="7478">
                  <c:v>3.9773999999999999E-3</c:v>
                </c:pt>
                <c:pt idx="7479">
                  <c:v>3.7610999999999999E-2</c:v>
                </c:pt>
                <c:pt idx="7480">
                  <c:v>5.9250999999999998E-2</c:v>
                </c:pt>
                <c:pt idx="7481">
                  <c:v>7.2665999999999994E-2</c:v>
                </c:pt>
                <c:pt idx="7482">
                  <c:v>9.2249999999999999E-2</c:v>
                </c:pt>
                <c:pt idx="7483">
                  <c:v>0.12028</c:v>
                </c:pt>
                <c:pt idx="7484">
                  <c:v>0.14696999999999999</c:v>
                </c:pt>
                <c:pt idx="7485">
                  <c:v>0.16997999999999999</c:v>
                </c:pt>
                <c:pt idx="7486">
                  <c:v>0.19464999999999999</c:v>
                </c:pt>
                <c:pt idx="7487">
                  <c:v>0.21440000000000001</c:v>
                </c:pt>
                <c:pt idx="7488">
                  <c:v>0.21201</c:v>
                </c:pt>
                <c:pt idx="7489">
                  <c:v>0.18722</c:v>
                </c:pt>
                <c:pt idx="7490">
                  <c:v>0.16377</c:v>
                </c:pt>
                <c:pt idx="7491">
                  <c:v>0.15701000000000001</c:v>
                </c:pt>
                <c:pt idx="7492">
                  <c:v>0.15132000000000001</c:v>
                </c:pt>
                <c:pt idx="7493">
                  <c:v>0.12695000000000001</c:v>
                </c:pt>
                <c:pt idx="7494">
                  <c:v>9.6819000000000002E-2</c:v>
                </c:pt>
                <c:pt idx="7495">
                  <c:v>9.3934000000000004E-2</c:v>
                </c:pt>
                <c:pt idx="7496">
                  <c:v>0.12567999999999999</c:v>
                </c:pt>
                <c:pt idx="7497">
                  <c:v>0.16395000000000001</c:v>
                </c:pt>
                <c:pt idx="7498">
                  <c:v>0.18570999999999999</c:v>
                </c:pt>
                <c:pt idx="7499">
                  <c:v>0.2024</c:v>
                </c:pt>
                <c:pt idx="7500">
                  <c:v>0.23676</c:v>
                </c:pt>
                <c:pt idx="7501">
                  <c:v>0.28564000000000001</c:v>
                </c:pt>
                <c:pt idx="7502">
                  <c:v>0.32497999999999999</c:v>
                </c:pt>
                <c:pt idx="7503">
                  <c:v>0.34525</c:v>
                </c:pt>
                <c:pt idx="7504">
                  <c:v>0.36205999999999999</c:v>
                </c:pt>
                <c:pt idx="7505">
                  <c:v>0.38957999999999998</c:v>
                </c:pt>
                <c:pt idx="7506">
                  <c:v>0.42043000000000003</c:v>
                </c:pt>
                <c:pt idx="7507">
                  <c:v>0.43947999999999998</c:v>
                </c:pt>
                <c:pt idx="7508">
                  <c:v>0.44391000000000003</c:v>
                </c:pt>
                <c:pt idx="7509">
                  <c:v>0.43756</c:v>
                </c:pt>
                <c:pt idx="7510">
                  <c:v>0.41515999999999997</c:v>
                </c:pt>
                <c:pt idx="7511">
                  <c:v>0.36867</c:v>
                </c:pt>
                <c:pt idx="7512">
                  <c:v>0.30753000000000003</c:v>
                </c:pt>
                <c:pt idx="7513">
                  <c:v>0.25690000000000002</c:v>
                </c:pt>
                <c:pt idx="7514">
                  <c:v>0.23099</c:v>
                </c:pt>
                <c:pt idx="7515">
                  <c:v>0.21901000000000001</c:v>
                </c:pt>
                <c:pt idx="7516">
                  <c:v>0.20308999999999999</c:v>
                </c:pt>
                <c:pt idx="7517">
                  <c:v>0.18017</c:v>
                </c:pt>
                <c:pt idx="7518">
                  <c:v>0.15804000000000001</c:v>
                </c:pt>
                <c:pt idx="7519">
                  <c:v>0.13833999999999999</c:v>
                </c:pt>
                <c:pt idx="7520">
                  <c:v>0.11559999999999999</c:v>
                </c:pt>
                <c:pt idx="7521">
                  <c:v>8.9851E-2</c:v>
                </c:pt>
                <c:pt idx="7522">
                  <c:v>6.8374000000000004E-2</c:v>
                </c:pt>
                <c:pt idx="7523">
                  <c:v>5.3814000000000001E-2</c:v>
                </c:pt>
                <c:pt idx="7524">
                  <c:v>4.0396000000000001E-2</c:v>
                </c:pt>
                <c:pt idx="7525">
                  <c:v>2.5266E-2</c:v>
                </c:pt>
                <c:pt idx="7526">
                  <c:v>1.5685000000000001E-2</c:v>
                </c:pt>
                <c:pt idx="7527">
                  <c:v>1.9807999999999999E-2</c:v>
                </c:pt>
                <c:pt idx="7528">
                  <c:v>3.5192000000000001E-2</c:v>
                </c:pt>
                <c:pt idx="7529">
                  <c:v>5.1201000000000003E-2</c:v>
                </c:pt>
                <c:pt idx="7530">
                  <c:v>5.9832000000000003E-2</c:v>
                </c:pt>
                <c:pt idx="7531">
                  <c:v>6.0926000000000001E-2</c:v>
                </c:pt>
                <c:pt idx="7532">
                  <c:v>5.9895999999999998E-2</c:v>
                </c:pt>
                <c:pt idx="7533">
                  <c:v>6.3446000000000002E-2</c:v>
                </c:pt>
                <c:pt idx="7534">
                  <c:v>7.4152999999999997E-2</c:v>
                </c:pt>
                <c:pt idx="7535">
                  <c:v>8.6049E-2</c:v>
                </c:pt>
                <c:pt idx="7536">
                  <c:v>8.9238999999999999E-2</c:v>
                </c:pt>
                <c:pt idx="7537">
                  <c:v>8.2161999999999999E-2</c:v>
                </c:pt>
                <c:pt idx="7538">
                  <c:v>7.3876999999999998E-2</c:v>
                </c:pt>
                <c:pt idx="7539">
                  <c:v>6.8510000000000001E-2</c:v>
                </c:pt>
                <c:pt idx="7540">
                  <c:v>5.3622999999999997E-2</c:v>
                </c:pt>
                <c:pt idx="7541">
                  <c:v>1.4862999999999999E-2</c:v>
                </c:pt>
                <c:pt idx="7542">
                  <c:v>-3.9934999999999998E-2</c:v>
                </c:pt>
                <c:pt idx="7543">
                  <c:v>-8.4096000000000004E-2</c:v>
                </c:pt>
                <c:pt idx="7544">
                  <c:v>-0.10267</c:v>
                </c:pt>
                <c:pt idx="7545">
                  <c:v>-0.10809000000000001</c:v>
                </c:pt>
                <c:pt idx="7546">
                  <c:v>-0.11867</c:v>
                </c:pt>
                <c:pt idx="7547">
                  <c:v>-0.1323</c:v>
                </c:pt>
                <c:pt idx="7548">
                  <c:v>-0.13309000000000001</c:v>
                </c:pt>
                <c:pt idx="7549">
                  <c:v>-0.11840000000000001</c:v>
                </c:pt>
                <c:pt idx="7550">
                  <c:v>-0.10446</c:v>
                </c:pt>
                <c:pt idx="7551">
                  <c:v>-0.10344</c:v>
                </c:pt>
                <c:pt idx="7552">
                  <c:v>-0.10674</c:v>
                </c:pt>
                <c:pt idx="7553">
                  <c:v>-9.7604999999999997E-2</c:v>
                </c:pt>
                <c:pt idx="7554">
                  <c:v>-7.4047000000000002E-2</c:v>
                </c:pt>
                <c:pt idx="7555">
                  <c:v>-5.2059000000000001E-2</c:v>
                </c:pt>
                <c:pt idx="7556">
                  <c:v>-4.7550000000000002E-2</c:v>
                </c:pt>
                <c:pt idx="7557">
                  <c:v>-6.0059000000000001E-2</c:v>
                </c:pt>
                <c:pt idx="7558">
                  <c:v>-7.5440999999999994E-2</c:v>
                </c:pt>
                <c:pt idx="7559">
                  <c:v>-8.2437999999999997E-2</c:v>
                </c:pt>
                <c:pt idx="7560">
                  <c:v>-8.4379999999999997E-2</c:v>
                </c:pt>
                <c:pt idx="7561">
                  <c:v>-9.3648999999999996E-2</c:v>
                </c:pt>
                <c:pt idx="7562">
                  <c:v>-0.11677999999999999</c:v>
                </c:pt>
                <c:pt idx="7563">
                  <c:v>-0.14929999999999999</c:v>
                </c:pt>
                <c:pt idx="7564">
                  <c:v>-0.18506</c:v>
                </c:pt>
                <c:pt idx="7565">
                  <c:v>-0.22286</c:v>
                </c:pt>
                <c:pt idx="7566">
                  <c:v>-0.25907999999999998</c:v>
                </c:pt>
                <c:pt idx="7567">
                  <c:v>-0.28136</c:v>
                </c:pt>
                <c:pt idx="7568">
                  <c:v>-0.28039999999999998</c:v>
                </c:pt>
                <c:pt idx="7569">
                  <c:v>-0.2651</c:v>
                </c:pt>
                <c:pt idx="7570">
                  <c:v>-0.25413000000000002</c:v>
                </c:pt>
                <c:pt idx="7571">
                  <c:v>-0.25139</c:v>
                </c:pt>
                <c:pt idx="7572">
                  <c:v>-0.24162</c:v>
                </c:pt>
                <c:pt idx="7573">
                  <c:v>-0.21437999999999999</c:v>
                </c:pt>
                <c:pt idx="7574">
                  <c:v>-0.18131</c:v>
                </c:pt>
                <c:pt idx="7575">
                  <c:v>-0.16078999999999999</c:v>
                </c:pt>
                <c:pt idx="7576">
                  <c:v>-0.15361</c:v>
                </c:pt>
                <c:pt idx="7577">
                  <c:v>-0.14462</c:v>
                </c:pt>
                <c:pt idx="7578">
                  <c:v>-0.12576000000000001</c:v>
                </c:pt>
                <c:pt idx="7579">
                  <c:v>-0.10696</c:v>
                </c:pt>
                <c:pt idx="7580">
                  <c:v>-0.10247000000000001</c:v>
                </c:pt>
                <c:pt idx="7581">
                  <c:v>-0.11314</c:v>
                </c:pt>
                <c:pt idx="7582">
                  <c:v>-0.12503</c:v>
                </c:pt>
                <c:pt idx="7583">
                  <c:v>-0.12235</c:v>
                </c:pt>
                <c:pt idx="7584">
                  <c:v>-9.9791000000000005E-2</c:v>
                </c:pt>
                <c:pt idx="7585">
                  <c:v>-6.5154000000000004E-2</c:v>
                </c:pt>
                <c:pt idx="7586">
                  <c:v>-3.3370999999999998E-2</c:v>
                </c:pt>
                <c:pt idx="7587">
                  <c:v>-1.7493000000000002E-2</c:v>
                </c:pt>
                <c:pt idx="7588">
                  <c:v>-2.1715000000000002E-2</c:v>
                </c:pt>
                <c:pt idx="7589">
                  <c:v>-3.8203000000000001E-2</c:v>
                </c:pt>
                <c:pt idx="7590">
                  <c:v>-4.9369000000000003E-2</c:v>
                </c:pt>
                <c:pt idx="7591">
                  <c:v>-3.7975000000000002E-2</c:v>
                </c:pt>
                <c:pt idx="7592">
                  <c:v>-7.4133999999999995E-4</c:v>
                </c:pt>
                <c:pt idx="7593">
                  <c:v>4.8036000000000002E-2</c:v>
                </c:pt>
                <c:pt idx="7594">
                  <c:v>8.9443999999999996E-2</c:v>
                </c:pt>
                <c:pt idx="7595">
                  <c:v>0.11544</c:v>
                </c:pt>
                <c:pt idx="7596">
                  <c:v>0.12931000000000001</c:v>
                </c:pt>
                <c:pt idx="7597">
                  <c:v>0.13572000000000001</c:v>
                </c:pt>
                <c:pt idx="7598">
                  <c:v>0.13822999999999999</c:v>
                </c:pt>
                <c:pt idx="7599">
                  <c:v>0.14488000000000001</c:v>
                </c:pt>
                <c:pt idx="7600">
                  <c:v>0.16642999999999999</c:v>
                </c:pt>
                <c:pt idx="7601">
                  <c:v>0.20587</c:v>
                </c:pt>
                <c:pt idx="7602">
                  <c:v>0.25435000000000002</c:v>
                </c:pt>
                <c:pt idx="7603">
                  <c:v>0.29751</c:v>
                </c:pt>
                <c:pt idx="7604">
                  <c:v>0.32066</c:v>
                </c:pt>
                <c:pt idx="7605">
                  <c:v>0.31119999999999998</c:v>
                </c:pt>
                <c:pt idx="7606">
                  <c:v>0.26806999999999997</c:v>
                </c:pt>
                <c:pt idx="7607">
                  <c:v>0.21074999999999999</c:v>
                </c:pt>
                <c:pt idx="7608">
                  <c:v>0.16711000000000001</c:v>
                </c:pt>
                <c:pt idx="7609">
                  <c:v>0.14763999999999999</c:v>
                </c:pt>
                <c:pt idx="7610">
                  <c:v>0.14030000000000001</c:v>
                </c:pt>
                <c:pt idx="7611">
                  <c:v>0.13272</c:v>
                </c:pt>
                <c:pt idx="7612">
                  <c:v>0.12547</c:v>
                </c:pt>
                <c:pt idx="7613">
                  <c:v>0.11756</c:v>
                </c:pt>
                <c:pt idx="7614">
                  <c:v>9.5569000000000001E-2</c:v>
                </c:pt>
                <c:pt idx="7615">
                  <c:v>5.2336000000000001E-2</c:v>
                </c:pt>
                <c:pt idx="7616">
                  <c:v>6.1758999999999998E-3</c:v>
                </c:pt>
                <c:pt idx="7617">
                  <c:v>-1.5862999999999999E-2</c:v>
                </c:pt>
                <c:pt idx="7618">
                  <c:v>-9.9492000000000001E-3</c:v>
                </c:pt>
                <c:pt idx="7619">
                  <c:v>4.1558999999999997E-3</c:v>
                </c:pt>
                <c:pt idx="7620">
                  <c:v>1.1797999999999999E-2</c:v>
                </c:pt>
                <c:pt idx="7621">
                  <c:v>1.6445000000000001E-2</c:v>
                </c:pt>
                <c:pt idx="7622">
                  <c:v>2.2859000000000001E-2</c:v>
                </c:pt>
                <c:pt idx="7623">
                  <c:v>2.3262000000000001E-2</c:v>
                </c:pt>
                <c:pt idx="7624">
                  <c:v>8.3146000000000001E-3</c:v>
                </c:pt>
                <c:pt idx="7625">
                  <c:v>-1.6663000000000001E-2</c:v>
                </c:pt>
                <c:pt idx="7626">
                  <c:v>-3.3944000000000002E-2</c:v>
                </c:pt>
                <c:pt idx="7627">
                  <c:v>-2.8916000000000001E-2</c:v>
                </c:pt>
                <c:pt idx="7628">
                  <c:v>-1.0813999999999999E-3</c:v>
                </c:pt>
                <c:pt idx="7629">
                  <c:v>3.6392000000000001E-2</c:v>
                </c:pt>
                <c:pt idx="7630">
                  <c:v>6.6972000000000004E-2</c:v>
                </c:pt>
                <c:pt idx="7631">
                  <c:v>8.5199999999999998E-2</c:v>
                </c:pt>
                <c:pt idx="7632">
                  <c:v>0.1012</c:v>
                </c:pt>
                <c:pt idx="7633">
                  <c:v>0.12542</c:v>
                </c:pt>
                <c:pt idx="7634">
                  <c:v>0.14963000000000001</c:v>
                </c:pt>
                <c:pt idx="7635">
                  <c:v>0.15228</c:v>
                </c:pt>
                <c:pt idx="7636">
                  <c:v>0.12608</c:v>
                </c:pt>
                <c:pt idx="7637">
                  <c:v>9.1021000000000005E-2</c:v>
                </c:pt>
                <c:pt idx="7638">
                  <c:v>7.2153999999999996E-2</c:v>
                </c:pt>
                <c:pt idx="7639">
                  <c:v>7.0553000000000005E-2</c:v>
                </c:pt>
                <c:pt idx="7640">
                  <c:v>6.6614000000000007E-2</c:v>
                </c:pt>
                <c:pt idx="7641">
                  <c:v>5.0373000000000001E-2</c:v>
                </c:pt>
                <c:pt idx="7642">
                  <c:v>3.6510000000000001E-2</c:v>
                </c:pt>
                <c:pt idx="7643">
                  <c:v>4.4402999999999998E-2</c:v>
                </c:pt>
                <c:pt idx="7644">
                  <c:v>7.2506000000000001E-2</c:v>
                </c:pt>
                <c:pt idx="7645">
                  <c:v>0.10192</c:v>
                </c:pt>
                <c:pt idx="7646">
                  <c:v>0.12056</c:v>
                </c:pt>
                <c:pt idx="7647">
                  <c:v>0.13127</c:v>
                </c:pt>
                <c:pt idx="7648">
                  <c:v>0.13583000000000001</c:v>
                </c:pt>
                <c:pt idx="7649">
                  <c:v>0.12545000000000001</c:v>
                </c:pt>
                <c:pt idx="7650">
                  <c:v>9.6930000000000002E-2</c:v>
                </c:pt>
                <c:pt idx="7651">
                  <c:v>6.8044999999999994E-2</c:v>
                </c:pt>
                <c:pt idx="7652">
                  <c:v>6.2403E-2</c:v>
                </c:pt>
                <c:pt idx="7653">
                  <c:v>8.1447000000000006E-2</c:v>
                </c:pt>
                <c:pt idx="7654">
                  <c:v>0.10439</c:v>
                </c:pt>
                <c:pt idx="7655">
                  <c:v>0.11557000000000001</c:v>
                </c:pt>
                <c:pt idx="7656">
                  <c:v>0.11809</c:v>
                </c:pt>
                <c:pt idx="7657">
                  <c:v>0.11723</c:v>
                </c:pt>
                <c:pt idx="7658">
                  <c:v>0.10567</c:v>
                </c:pt>
                <c:pt idx="7659">
                  <c:v>7.5900999999999996E-2</c:v>
                </c:pt>
                <c:pt idx="7660">
                  <c:v>3.8425000000000001E-2</c:v>
                </c:pt>
                <c:pt idx="7661">
                  <c:v>1.5287E-2</c:v>
                </c:pt>
                <c:pt idx="7662">
                  <c:v>1.6972000000000001E-2</c:v>
                </c:pt>
                <c:pt idx="7663">
                  <c:v>3.2967000000000003E-2</c:v>
                </c:pt>
                <c:pt idx="7664">
                  <c:v>4.3459999999999999E-2</c:v>
                </c:pt>
                <c:pt idx="7665">
                  <c:v>3.5591999999999999E-2</c:v>
                </c:pt>
                <c:pt idx="7666">
                  <c:v>1.1976000000000001E-2</c:v>
                </c:pt>
                <c:pt idx="7667">
                  <c:v>-1.0578000000000001E-2</c:v>
                </c:pt>
                <c:pt idx="7668">
                  <c:v>-1.3750999999999999E-2</c:v>
                </c:pt>
                <c:pt idx="7669">
                  <c:v>4.3517E-3</c:v>
                </c:pt>
                <c:pt idx="7670">
                  <c:v>2.5781999999999999E-2</c:v>
                </c:pt>
                <c:pt idx="7671">
                  <c:v>3.3042000000000002E-2</c:v>
                </c:pt>
                <c:pt idx="7672">
                  <c:v>3.0363000000000001E-2</c:v>
                </c:pt>
                <c:pt idx="7673">
                  <c:v>3.7677000000000002E-2</c:v>
                </c:pt>
                <c:pt idx="7674">
                  <c:v>6.4577999999999997E-2</c:v>
                </c:pt>
                <c:pt idx="7675">
                  <c:v>9.8821999999999993E-2</c:v>
                </c:pt>
                <c:pt idx="7676">
                  <c:v>0.12332</c:v>
                </c:pt>
                <c:pt idx="7677">
                  <c:v>0.13752</c:v>
                </c:pt>
                <c:pt idx="7678">
                  <c:v>0.15539</c:v>
                </c:pt>
                <c:pt idx="7679">
                  <c:v>0.18387000000000001</c:v>
                </c:pt>
                <c:pt idx="7680">
                  <c:v>0.20988000000000001</c:v>
                </c:pt>
                <c:pt idx="7681">
                  <c:v>0.21362999999999999</c:v>
                </c:pt>
                <c:pt idx="7682">
                  <c:v>0.19359000000000001</c:v>
                </c:pt>
                <c:pt idx="7683">
                  <c:v>0.17166999999999999</c:v>
                </c:pt>
                <c:pt idx="7684">
                  <c:v>0.16796</c:v>
                </c:pt>
                <c:pt idx="7685">
                  <c:v>0.17448</c:v>
                </c:pt>
                <c:pt idx="7686">
                  <c:v>0.16364999999999999</c:v>
                </c:pt>
                <c:pt idx="7687">
                  <c:v>0.12413</c:v>
                </c:pt>
                <c:pt idx="7688">
                  <c:v>7.7687000000000006E-2</c:v>
                </c:pt>
                <c:pt idx="7689">
                  <c:v>5.3592000000000001E-2</c:v>
                </c:pt>
                <c:pt idx="7690">
                  <c:v>5.4021E-2</c:v>
                </c:pt>
                <c:pt idx="7691">
                  <c:v>5.6024999999999998E-2</c:v>
                </c:pt>
                <c:pt idx="7692">
                  <c:v>4.5039000000000003E-2</c:v>
                </c:pt>
                <c:pt idx="7693">
                  <c:v>3.4125999999999997E-2</c:v>
                </c:pt>
                <c:pt idx="7694">
                  <c:v>4.5787000000000001E-2</c:v>
                </c:pt>
                <c:pt idx="7695">
                  <c:v>8.2458000000000004E-2</c:v>
                </c:pt>
                <c:pt idx="7696">
                  <c:v>0.12182</c:v>
                </c:pt>
                <c:pt idx="7697">
                  <c:v>0.13947000000000001</c:v>
                </c:pt>
                <c:pt idx="7698">
                  <c:v>0.13228000000000001</c:v>
                </c:pt>
                <c:pt idx="7699">
                  <c:v>0.12017</c:v>
                </c:pt>
                <c:pt idx="7700">
                  <c:v>0.12748999999999999</c:v>
                </c:pt>
                <c:pt idx="7701">
                  <c:v>0.16173000000000001</c:v>
                </c:pt>
                <c:pt idx="7702">
                  <c:v>0.2079</c:v>
                </c:pt>
                <c:pt idx="7703">
                  <c:v>0.24243000000000001</c:v>
                </c:pt>
                <c:pt idx="7704">
                  <c:v>0.25333</c:v>
                </c:pt>
                <c:pt idx="7705">
                  <c:v>0.24723999999999999</c:v>
                </c:pt>
                <c:pt idx="7706">
                  <c:v>0.23827999999999999</c:v>
                </c:pt>
                <c:pt idx="7707">
                  <c:v>0.23258999999999999</c:v>
                </c:pt>
                <c:pt idx="7708">
                  <c:v>0.22494</c:v>
                </c:pt>
                <c:pt idx="7709">
                  <c:v>0.20754</c:v>
                </c:pt>
                <c:pt idx="7710">
                  <c:v>0.17827999999999999</c:v>
                </c:pt>
                <c:pt idx="7711">
                  <c:v>0.14112</c:v>
                </c:pt>
                <c:pt idx="7712">
                  <c:v>0.10329000000000001</c:v>
                </c:pt>
                <c:pt idx="7713">
                  <c:v>7.3597999999999997E-2</c:v>
                </c:pt>
                <c:pt idx="7714">
                  <c:v>5.8457000000000002E-2</c:v>
                </c:pt>
                <c:pt idx="7715">
                  <c:v>5.6460999999999997E-2</c:v>
                </c:pt>
                <c:pt idx="7716">
                  <c:v>6.1110999999999999E-2</c:v>
                </c:pt>
                <c:pt idx="7717">
                  <c:v>7.2484999999999994E-2</c:v>
                </c:pt>
                <c:pt idx="7718">
                  <c:v>0.10012</c:v>
                </c:pt>
                <c:pt idx="7719">
                  <c:v>0.14685999999999999</c:v>
                </c:pt>
                <c:pt idx="7720">
                  <c:v>0.19528000000000001</c:v>
                </c:pt>
                <c:pt idx="7721">
                  <c:v>0.22205</c:v>
                </c:pt>
                <c:pt idx="7722">
                  <c:v>0.22473000000000001</c:v>
                </c:pt>
                <c:pt idx="7723">
                  <c:v>0.22151000000000001</c:v>
                </c:pt>
                <c:pt idx="7724">
                  <c:v>0.22309999999999999</c:v>
                </c:pt>
                <c:pt idx="7725">
                  <c:v>0.21994</c:v>
                </c:pt>
                <c:pt idx="7726">
                  <c:v>0.20354</c:v>
                </c:pt>
                <c:pt idx="7727">
                  <c:v>0.18459</c:v>
                </c:pt>
                <c:pt idx="7728">
                  <c:v>0.17671000000000001</c:v>
                </c:pt>
                <c:pt idx="7729">
                  <c:v>0.17327999999999999</c:v>
                </c:pt>
                <c:pt idx="7730">
                  <c:v>0.15764</c:v>
                </c:pt>
                <c:pt idx="7731">
                  <c:v>0.13099</c:v>
                </c:pt>
                <c:pt idx="7732">
                  <c:v>0.11323999999999999</c:v>
                </c:pt>
                <c:pt idx="7733">
                  <c:v>0.11675000000000001</c:v>
                </c:pt>
                <c:pt idx="7734">
                  <c:v>0.13508000000000001</c:v>
                </c:pt>
                <c:pt idx="7735">
                  <c:v>0.16036</c:v>
                </c:pt>
                <c:pt idx="7736">
                  <c:v>0.19664999999999999</c:v>
                </c:pt>
                <c:pt idx="7737">
                  <c:v>0.24887999999999999</c:v>
                </c:pt>
                <c:pt idx="7738">
                  <c:v>0.30895</c:v>
                </c:pt>
                <c:pt idx="7739">
                  <c:v>0.36143999999999998</c:v>
                </c:pt>
                <c:pt idx="7740">
                  <c:v>0.39824999999999999</c:v>
                </c:pt>
                <c:pt idx="7741">
                  <c:v>0.42205999999999999</c:v>
                </c:pt>
                <c:pt idx="7742">
                  <c:v>0.43985000000000002</c:v>
                </c:pt>
                <c:pt idx="7743">
                  <c:v>0.45704</c:v>
                </c:pt>
                <c:pt idx="7744">
                  <c:v>0.47349999999999998</c:v>
                </c:pt>
                <c:pt idx="7745">
                  <c:v>0.48143000000000002</c:v>
                </c:pt>
                <c:pt idx="7746">
                  <c:v>0.47145999999999999</c:v>
                </c:pt>
                <c:pt idx="7747">
                  <c:v>0.44428000000000001</c:v>
                </c:pt>
                <c:pt idx="7748">
                  <c:v>0.41210999999999998</c:v>
                </c:pt>
                <c:pt idx="7749">
                  <c:v>0.38528000000000001</c:v>
                </c:pt>
                <c:pt idx="7750">
                  <c:v>0.36285000000000001</c:v>
                </c:pt>
                <c:pt idx="7751">
                  <c:v>0.34189999999999998</c:v>
                </c:pt>
                <c:pt idx="7752">
                  <c:v>0.33130999999999999</c:v>
                </c:pt>
                <c:pt idx="7753">
                  <c:v>0.34651999999999999</c:v>
                </c:pt>
                <c:pt idx="7754">
                  <c:v>0.38847999999999999</c:v>
                </c:pt>
                <c:pt idx="7755">
                  <c:v>0.43412000000000001</c:v>
                </c:pt>
                <c:pt idx="7756">
                  <c:v>0.45343</c:v>
                </c:pt>
                <c:pt idx="7757">
                  <c:v>0.43641000000000002</c:v>
                </c:pt>
                <c:pt idx="7758">
                  <c:v>0.40072000000000002</c:v>
                </c:pt>
                <c:pt idx="7759">
                  <c:v>0.37275000000000003</c:v>
                </c:pt>
                <c:pt idx="7760">
                  <c:v>0.36373</c:v>
                </c:pt>
                <c:pt idx="7761">
                  <c:v>0.36649999999999999</c:v>
                </c:pt>
                <c:pt idx="7762">
                  <c:v>0.37213000000000002</c:v>
                </c:pt>
                <c:pt idx="7763">
                  <c:v>0.38205</c:v>
                </c:pt>
                <c:pt idx="7764">
                  <c:v>0.40064</c:v>
                </c:pt>
                <c:pt idx="7765">
                  <c:v>0.42235</c:v>
                </c:pt>
                <c:pt idx="7766">
                  <c:v>0.43512000000000001</c:v>
                </c:pt>
                <c:pt idx="7767">
                  <c:v>0.43670999999999999</c:v>
                </c:pt>
                <c:pt idx="7768">
                  <c:v>0.43985999999999997</c:v>
                </c:pt>
                <c:pt idx="7769">
                  <c:v>0.45645999999999998</c:v>
                </c:pt>
                <c:pt idx="7770">
                  <c:v>0.48003000000000001</c:v>
                </c:pt>
                <c:pt idx="7771">
                  <c:v>0.49029</c:v>
                </c:pt>
                <c:pt idx="7772">
                  <c:v>0.47639999999999999</c:v>
                </c:pt>
                <c:pt idx="7773">
                  <c:v>0.45179999999999998</c:v>
                </c:pt>
                <c:pt idx="7774">
                  <c:v>0.44225999999999999</c:v>
                </c:pt>
                <c:pt idx="7775">
                  <c:v>0.45989000000000002</c:v>
                </c:pt>
                <c:pt idx="7776">
                  <c:v>0.49258000000000002</c:v>
                </c:pt>
                <c:pt idx="7777">
                  <c:v>0.51893</c:v>
                </c:pt>
                <c:pt idx="7778">
                  <c:v>0.52786</c:v>
                </c:pt>
                <c:pt idx="7779">
                  <c:v>0.52010000000000001</c:v>
                </c:pt>
                <c:pt idx="7780">
                  <c:v>0.49752999999999997</c:v>
                </c:pt>
                <c:pt idx="7781">
                  <c:v>0.46112999999999998</c:v>
                </c:pt>
                <c:pt idx="7782">
                  <c:v>0.41864000000000001</c:v>
                </c:pt>
                <c:pt idx="7783">
                  <c:v>0.38340999999999997</c:v>
                </c:pt>
                <c:pt idx="7784">
                  <c:v>0.36118</c:v>
                </c:pt>
                <c:pt idx="7785">
                  <c:v>0.34427999999999997</c:v>
                </c:pt>
                <c:pt idx="7786">
                  <c:v>0.32323000000000002</c:v>
                </c:pt>
                <c:pt idx="7787">
                  <c:v>0.29908000000000001</c:v>
                </c:pt>
                <c:pt idx="7788">
                  <c:v>0.28037000000000001</c:v>
                </c:pt>
                <c:pt idx="7789">
                  <c:v>0.27249000000000001</c:v>
                </c:pt>
                <c:pt idx="7790">
                  <c:v>0.27337</c:v>
                </c:pt>
                <c:pt idx="7791">
                  <c:v>0.27451999999999999</c:v>
                </c:pt>
                <c:pt idx="7792">
                  <c:v>0.26340000000000002</c:v>
                </c:pt>
                <c:pt idx="7793">
                  <c:v>0.23121</c:v>
                </c:pt>
                <c:pt idx="7794">
                  <c:v>0.18379999999999999</c:v>
                </c:pt>
                <c:pt idx="7795">
                  <c:v>0.13947000000000001</c:v>
                </c:pt>
                <c:pt idx="7796">
                  <c:v>0.11042</c:v>
                </c:pt>
                <c:pt idx="7797">
                  <c:v>9.1962000000000002E-2</c:v>
                </c:pt>
                <c:pt idx="7798">
                  <c:v>7.4836E-2</c:v>
                </c:pt>
                <c:pt idx="7799">
                  <c:v>6.0359000000000003E-2</c:v>
                </c:pt>
                <c:pt idx="7800">
                  <c:v>5.3710000000000001E-2</c:v>
                </c:pt>
                <c:pt idx="7801">
                  <c:v>4.8684999999999999E-2</c:v>
                </c:pt>
                <c:pt idx="7802">
                  <c:v>3.2001000000000002E-2</c:v>
                </c:pt>
                <c:pt idx="7803">
                  <c:v>1.2649E-3</c:v>
                </c:pt>
                <c:pt idx="7804">
                  <c:v>-3.2772999999999997E-2</c:v>
                </c:pt>
                <c:pt idx="7805">
                  <c:v>-6.2047999999999999E-2</c:v>
                </c:pt>
                <c:pt idx="7806">
                  <c:v>-8.8532E-2</c:v>
                </c:pt>
                <c:pt idx="7807">
                  <c:v>-0.1147</c:v>
                </c:pt>
                <c:pt idx="7808">
                  <c:v>-0.13775999999999999</c:v>
                </c:pt>
                <c:pt idx="7809">
                  <c:v>-0.15695999999999999</c:v>
                </c:pt>
                <c:pt idx="7810">
                  <c:v>-0.17649000000000001</c:v>
                </c:pt>
                <c:pt idx="7811">
                  <c:v>-0.19556000000000001</c:v>
                </c:pt>
                <c:pt idx="7812">
                  <c:v>-0.20341999999999999</c:v>
                </c:pt>
                <c:pt idx="7813">
                  <c:v>-0.19141</c:v>
                </c:pt>
                <c:pt idx="7814">
                  <c:v>-0.16521</c:v>
                </c:pt>
                <c:pt idx="7815">
                  <c:v>-0.14019999999999999</c:v>
                </c:pt>
                <c:pt idx="7816">
                  <c:v>-0.12887000000000001</c:v>
                </c:pt>
                <c:pt idx="7817">
                  <c:v>-0.13552</c:v>
                </c:pt>
                <c:pt idx="7818">
                  <c:v>-0.15618000000000001</c:v>
                </c:pt>
                <c:pt idx="7819">
                  <c:v>-0.1772</c:v>
                </c:pt>
                <c:pt idx="7820">
                  <c:v>-0.18046000000000001</c:v>
                </c:pt>
                <c:pt idx="7821">
                  <c:v>-0.15925</c:v>
                </c:pt>
                <c:pt idx="7822">
                  <c:v>-0.12761</c:v>
                </c:pt>
                <c:pt idx="7823">
                  <c:v>-0.108</c:v>
                </c:pt>
                <c:pt idx="7824">
                  <c:v>-0.11235000000000001</c:v>
                </c:pt>
                <c:pt idx="7825">
                  <c:v>-0.13980999999999999</c:v>
                </c:pt>
                <c:pt idx="7826">
                  <c:v>-0.18623999999999999</c:v>
                </c:pt>
                <c:pt idx="7827">
                  <c:v>-0.24390000000000001</c:v>
                </c:pt>
                <c:pt idx="7828">
                  <c:v>-0.29476999999999998</c:v>
                </c:pt>
                <c:pt idx="7829">
                  <c:v>-0.31991000000000003</c:v>
                </c:pt>
                <c:pt idx="7830">
                  <c:v>-0.32074999999999998</c:v>
                </c:pt>
                <c:pt idx="7831">
                  <c:v>-0.31973000000000001</c:v>
                </c:pt>
                <c:pt idx="7832">
                  <c:v>-0.33168999999999998</c:v>
                </c:pt>
                <c:pt idx="7833">
                  <c:v>-0.34308</c:v>
                </c:pt>
                <c:pt idx="7834">
                  <c:v>-0.32868999999999998</c:v>
                </c:pt>
                <c:pt idx="7835">
                  <c:v>-0.28277000000000002</c:v>
                </c:pt>
                <c:pt idx="7836">
                  <c:v>-0.22312000000000001</c:v>
                </c:pt>
                <c:pt idx="7837">
                  <c:v>-0.16836000000000001</c:v>
                </c:pt>
                <c:pt idx="7838">
                  <c:v>-0.12433</c:v>
                </c:pt>
                <c:pt idx="7839">
                  <c:v>-9.3019000000000004E-2</c:v>
                </c:pt>
                <c:pt idx="7840">
                  <c:v>-8.0231999999999998E-2</c:v>
                </c:pt>
                <c:pt idx="7841">
                  <c:v>-8.5875000000000007E-2</c:v>
                </c:pt>
                <c:pt idx="7842">
                  <c:v>-9.5441999999999999E-2</c:v>
                </c:pt>
                <c:pt idx="7843">
                  <c:v>-9.2798000000000005E-2</c:v>
                </c:pt>
                <c:pt idx="7844">
                  <c:v>-7.9996999999999999E-2</c:v>
                </c:pt>
                <c:pt idx="7845">
                  <c:v>-7.5229000000000004E-2</c:v>
                </c:pt>
                <c:pt idx="7846">
                  <c:v>-8.9252999999999999E-2</c:v>
                </c:pt>
                <c:pt idx="7847">
                  <c:v>-0.11062</c:v>
                </c:pt>
                <c:pt idx="7848">
                  <c:v>-0.11806999999999999</c:v>
                </c:pt>
                <c:pt idx="7849">
                  <c:v>-0.10299999999999999</c:v>
                </c:pt>
                <c:pt idx="7850">
                  <c:v>-7.4723999999999999E-2</c:v>
                </c:pt>
                <c:pt idx="7851">
                  <c:v>-4.5858999999999997E-2</c:v>
                </c:pt>
                <c:pt idx="7852">
                  <c:v>-1.9730000000000001E-2</c:v>
                </c:pt>
                <c:pt idx="7853">
                  <c:v>5.3433999999999999E-3</c:v>
                </c:pt>
                <c:pt idx="7854">
                  <c:v>2.4237000000000002E-2</c:v>
                </c:pt>
                <c:pt idx="7855">
                  <c:v>2.4317999999999999E-2</c:v>
                </c:pt>
                <c:pt idx="7856">
                  <c:v>-1.1302E-3</c:v>
                </c:pt>
                <c:pt idx="7857">
                  <c:v>-4.1071000000000003E-2</c:v>
                </c:pt>
                <c:pt idx="7858">
                  <c:v>-7.1737999999999996E-2</c:v>
                </c:pt>
                <c:pt idx="7859">
                  <c:v>-7.5976000000000002E-2</c:v>
                </c:pt>
                <c:pt idx="7860">
                  <c:v>-5.8324000000000001E-2</c:v>
                </c:pt>
                <c:pt idx="7861">
                  <c:v>-3.9465E-2</c:v>
                </c:pt>
                <c:pt idx="7862">
                  <c:v>-3.4376999999999998E-2</c:v>
                </c:pt>
                <c:pt idx="7863">
                  <c:v>-3.8240999999999997E-2</c:v>
                </c:pt>
                <c:pt idx="7864">
                  <c:v>-3.7333999999999999E-2</c:v>
                </c:pt>
                <c:pt idx="7865">
                  <c:v>-3.0235999999999999E-2</c:v>
                </c:pt>
                <c:pt idx="7866">
                  <c:v>-2.8174000000000001E-2</c:v>
                </c:pt>
                <c:pt idx="7867">
                  <c:v>-3.1969999999999998E-2</c:v>
                </c:pt>
                <c:pt idx="7868">
                  <c:v>-2.1429E-2</c:v>
                </c:pt>
                <c:pt idx="7869">
                  <c:v>2.0185000000000002E-2</c:v>
                </c:pt>
                <c:pt idx="7870">
                  <c:v>7.7576999999999993E-2</c:v>
                </c:pt>
                <c:pt idx="7871">
                  <c:v>0.11437</c:v>
                </c:pt>
                <c:pt idx="7872">
                  <c:v>0.11201999999999999</c:v>
                </c:pt>
                <c:pt idx="7873">
                  <c:v>8.3435999999999996E-2</c:v>
                </c:pt>
                <c:pt idx="7874">
                  <c:v>4.6214999999999999E-2</c:v>
                </c:pt>
              </c:numCache>
            </c:numRef>
          </c:yVal>
          <c:smooth val="0"/>
          <c:extLst>
            <c:ext xmlns:c16="http://schemas.microsoft.com/office/drawing/2014/chart" uri="{C3380CC4-5D6E-409C-BE32-E72D297353CC}">
              <c16:uniqueId val="{00000000-2FD1-473A-B2AE-03F25101422A}"/>
            </c:ext>
          </c:extLst>
        </c:ser>
        <c:ser>
          <c:idx val="0"/>
          <c:order val="1"/>
          <c:spPr>
            <a:ln w="12700" cap="rnd">
              <a:solidFill>
                <a:schemeClr val="accent1"/>
              </a:solidFill>
              <a:round/>
            </a:ln>
            <a:effectLst/>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F$3:$F$7877</c:f>
              <c:numCache>
                <c:formatCode>General</c:formatCode>
                <c:ptCount val="7875"/>
                <c:pt idx="0">
                  <c:v>0</c:v>
                </c:pt>
                <c:pt idx="1">
                  <c:v>-1.6778000000000001E-2</c:v>
                </c:pt>
                <c:pt idx="2">
                  <c:v>-8.8401E-3</c:v>
                </c:pt>
                <c:pt idx="3">
                  <c:v>1.1435000000000001E-2</c:v>
                </c:pt>
                <c:pt idx="4">
                  <c:v>3.1043000000000001E-2</c:v>
                </c:pt>
                <c:pt idx="5">
                  <c:v>5.2747000000000002E-2</c:v>
                </c:pt>
                <c:pt idx="6">
                  <c:v>8.2554000000000002E-2</c:v>
                </c:pt>
                <c:pt idx="7">
                  <c:v>0.11461</c:v>
                </c:pt>
                <c:pt idx="8">
                  <c:v>0.13775000000000001</c:v>
                </c:pt>
                <c:pt idx="9">
                  <c:v>0.14974000000000001</c:v>
                </c:pt>
                <c:pt idx="10">
                  <c:v>0.15628</c:v>
                </c:pt>
                <c:pt idx="11">
                  <c:v>0.15975</c:v>
                </c:pt>
                <c:pt idx="12">
                  <c:v>0.15765999999999999</c:v>
                </c:pt>
                <c:pt idx="13">
                  <c:v>0.15290999999999999</c:v>
                </c:pt>
                <c:pt idx="14">
                  <c:v>0.15933</c:v>
                </c:pt>
                <c:pt idx="15">
                  <c:v>0.19319</c:v>
                </c:pt>
                <c:pt idx="16">
                  <c:v>0.25883</c:v>
                </c:pt>
                <c:pt idx="17">
                  <c:v>0.34255999999999998</c:v>
                </c:pt>
                <c:pt idx="18">
                  <c:v>0.42074</c:v>
                </c:pt>
                <c:pt idx="19">
                  <c:v>0.47610000000000002</c:v>
                </c:pt>
                <c:pt idx="20">
                  <c:v>0.50829999999999997</c:v>
                </c:pt>
                <c:pt idx="21">
                  <c:v>0.52961000000000003</c:v>
                </c:pt>
                <c:pt idx="22">
                  <c:v>0.55113000000000001</c:v>
                </c:pt>
                <c:pt idx="23">
                  <c:v>0.57521999999999995</c:v>
                </c:pt>
                <c:pt idx="24">
                  <c:v>0.60011999999999999</c:v>
                </c:pt>
                <c:pt idx="25">
                  <c:v>0.62768000000000002</c:v>
                </c:pt>
                <c:pt idx="26">
                  <c:v>0.66310000000000002</c:v>
                </c:pt>
                <c:pt idx="27">
                  <c:v>0.70743</c:v>
                </c:pt>
                <c:pt idx="28">
                  <c:v>0.75207000000000002</c:v>
                </c:pt>
                <c:pt idx="29">
                  <c:v>0.78161000000000003</c:v>
                </c:pt>
                <c:pt idx="30">
                  <c:v>0.78420000000000001</c:v>
                </c:pt>
                <c:pt idx="31">
                  <c:v>0.76161999999999996</c:v>
                </c:pt>
                <c:pt idx="32">
                  <c:v>0.73002</c:v>
                </c:pt>
                <c:pt idx="33">
                  <c:v>0.70879999999999999</c:v>
                </c:pt>
                <c:pt idx="34">
                  <c:v>0.70774999999999999</c:v>
                </c:pt>
                <c:pt idx="35">
                  <c:v>0.72426999999999997</c:v>
                </c:pt>
                <c:pt idx="36">
                  <c:v>0.74904000000000004</c:v>
                </c:pt>
                <c:pt idx="37">
                  <c:v>0.76907000000000003</c:v>
                </c:pt>
                <c:pt idx="38">
                  <c:v>0.76778000000000002</c:v>
                </c:pt>
                <c:pt idx="39">
                  <c:v>0.73301000000000005</c:v>
                </c:pt>
                <c:pt idx="40">
                  <c:v>0.67257</c:v>
                </c:pt>
                <c:pt idx="41">
                  <c:v>0.61646999999999996</c:v>
                </c:pt>
                <c:pt idx="42">
                  <c:v>0.59401000000000004</c:v>
                </c:pt>
                <c:pt idx="43">
                  <c:v>0.60741000000000001</c:v>
                </c:pt>
                <c:pt idx="44">
                  <c:v>0.63339000000000001</c:v>
                </c:pt>
                <c:pt idx="45">
                  <c:v>0.65012999999999999</c:v>
                </c:pt>
                <c:pt idx="46">
                  <c:v>0.65552999999999995</c:v>
                </c:pt>
                <c:pt idx="47">
                  <c:v>0.65856000000000003</c:v>
                </c:pt>
                <c:pt idx="48">
                  <c:v>0.66356000000000004</c:v>
                </c:pt>
                <c:pt idx="49">
                  <c:v>0.67013</c:v>
                </c:pt>
                <c:pt idx="50">
                  <c:v>0.68106</c:v>
                </c:pt>
                <c:pt idx="51">
                  <c:v>0.69964999999999999</c:v>
                </c:pt>
                <c:pt idx="52">
                  <c:v>0.72092000000000001</c:v>
                </c:pt>
                <c:pt idx="53">
                  <c:v>0.73446999999999996</c:v>
                </c:pt>
                <c:pt idx="54">
                  <c:v>0.73673</c:v>
                </c:pt>
                <c:pt idx="55">
                  <c:v>0.73321000000000003</c:v>
                </c:pt>
                <c:pt idx="56">
                  <c:v>0.72826000000000002</c:v>
                </c:pt>
                <c:pt idx="57">
                  <c:v>0.72021000000000002</c:v>
                </c:pt>
                <c:pt idx="58">
                  <c:v>0.70787999999999995</c:v>
                </c:pt>
                <c:pt idx="59">
                  <c:v>0.69366000000000005</c:v>
                </c:pt>
                <c:pt idx="60">
                  <c:v>0.67657999999999996</c:v>
                </c:pt>
                <c:pt idx="61">
                  <c:v>0.65034999999999998</c:v>
                </c:pt>
                <c:pt idx="62">
                  <c:v>0.61317999999999995</c:v>
                </c:pt>
                <c:pt idx="63">
                  <c:v>0.57389000000000001</c:v>
                </c:pt>
                <c:pt idx="64">
                  <c:v>0.54300000000000004</c:v>
                </c:pt>
                <c:pt idx="65">
                  <c:v>0.52280000000000004</c:v>
                </c:pt>
                <c:pt idx="66">
                  <c:v>0.50992999999999999</c:v>
                </c:pt>
                <c:pt idx="67">
                  <c:v>0.50148000000000004</c:v>
                </c:pt>
                <c:pt idx="68">
                  <c:v>0.49447000000000002</c:v>
                </c:pt>
                <c:pt idx="69">
                  <c:v>0.48681999999999997</c:v>
                </c:pt>
                <c:pt idx="70">
                  <c:v>0.48393000000000003</c:v>
                </c:pt>
                <c:pt idx="71">
                  <c:v>0.49412</c:v>
                </c:pt>
                <c:pt idx="72">
                  <c:v>0.50927999999999995</c:v>
                </c:pt>
                <c:pt idx="73">
                  <c:v>0.50197999999999998</c:v>
                </c:pt>
                <c:pt idx="74">
                  <c:v>0.45715</c:v>
                </c:pt>
                <c:pt idx="75">
                  <c:v>0.3987</c:v>
                </c:pt>
                <c:pt idx="76">
                  <c:v>0.36687999999999998</c:v>
                </c:pt>
                <c:pt idx="77">
                  <c:v>0.37369000000000002</c:v>
                </c:pt>
                <c:pt idx="78">
                  <c:v>0.39988000000000001</c:v>
                </c:pt>
                <c:pt idx="79">
                  <c:v>0.43254999999999999</c:v>
                </c:pt>
                <c:pt idx="80">
                  <c:v>0.47828999999999999</c:v>
                </c:pt>
                <c:pt idx="81">
                  <c:v>0.53271999999999997</c:v>
                </c:pt>
                <c:pt idx="82">
                  <c:v>0.56562999999999997</c:v>
                </c:pt>
                <c:pt idx="83">
                  <c:v>0.55710000000000004</c:v>
                </c:pt>
                <c:pt idx="84">
                  <c:v>0.53029000000000004</c:v>
                </c:pt>
                <c:pt idx="85">
                  <c:v>0.52419000000000004</c:v>
                </c:pt>
                <c:pt idx="86">
                  <c:v>0.54327000000000003</c:v>
                </c:pt>
                <c:pt idx="87">
                  <c:v>0.55747000000000002</c:v>
                </c:pt>
                <c:pt idx="88">
                  <c:v>0.54705000000000004</c:v>
                </c:pt>
                <c:pt idx="89">
                  <c:v>0.52217999999999998</c:v>
                </c:pt>
                <c:pt idx="90">
                  <c:v>0.49637999999999999</c:v>
                </c:pt>
                <c:pt idx="91">
                  <c:v>0.46578999999999998</c:v>
                </c:pt>
                <c:pt idx="92">
                  <c:v>0.42576999999999998</c:v>
                </c:pt>
                <c:pt idx="93">
                  <c:v>0.38935999999999998</c:v>
                </c:pt>
                <c:pt idx="94">
                  <c:v>0.37280999999999997</c:v>
                </c:pt>
                <c:pt idx="95">
                  <c:v>0.37385000000000002</c:v>
                </c:pt>
                <c:pt idx="96">
                  <c:v>0.38028000000000001</c:v>
                </c:pt>
                <c:pt idx="97">
                  <c:v>0.39372000000000001</c:v>
                </c:pt>
                <c:pt idx="98">
                  <c:v>0.42769000000000001</c:v>
                </c:pt>
                <c:pt idx="99">
                  <c:v>0.48198000000000002</c:v>
                </c:pt>
                <c:pt idx="100">
                  <c:v>0.53398000000000001</c:v>
                </c:pt>
                <c:pt idx="101">
                  <c:v>0.56166000000000005</c:v>
                </c:pt>
                <c:pt idx="102">
                  <c:v>0.56628999999999996</c:v>
                </c:pt>
                <c:pt idx="103">
                  <c:v>0.56603000000000003</c:v>
                </c:pt>
                <c:pt idx="104">
                  <c:v>0.57298000000000004</c:v>
                </c:pt>
                <c:pt idx="105">
                  <c:v>0.58348</c:v>
                </c:pt>
                <c:pt idx="106">
                  <c:v>0.58904999999999996</c:v>
                </c:pt>
                <c:pt idx="107">
                  <c:v>0.58987000000000001</c:v>
                </c:pt>
                <c:pt idx="108">
                  <c:v>0.59428000000000003</c:v>
                </c:pt>
                <c:pt idx="109">
                  <c:v>0.60624999999999996</c:v>
                </c:pt>
                <c:pt idx="110">
                  <c:v>0.61597999999999997</c:v>
                </c:pt>
                <c:pt idx="111">
                  <c:v>0.60650000000000004</c:v>
                </c:pt>
                <c:pt idx="112">
                  <c:v>0.57194999999999996</c:v>
                </c:pt>
                <c:pt idx="113">
                  <c:v>0.52669999999999995</c:v>
                </c:pt>
                <c:pt idx="114">
                  <c:v>0.49137999999999998</c:v>
                </c:pt>
                <c:pt idx="115">
                  <c:v>0.47119</c:v>
                </c:pt>
                <c:pt idx="116">
                  <c:v>0.45517999999999997</c:v>
                </c:pt>
                <c:pt idx="117">
                  <c:v>0.43725000000000003</c:v>
                </c:pt>
                <c:pt idx="118">
                  <c:v>0.42745</c:v>
                </c:pt>
                <c:pt idx="119">
                  <c:v>0.43530000000000002</c:v>
                </c:pt>
                <c:pt idx="120">
                  <c:v>0.45012000000000002</c:v>
                </c:pt>
                <c:pt idx="121">
                  <c:v>0.44986999999999999</c:v>
                </c:pt>
                <c:pt idx="122">
                  <c:v>0.42725999999999997</c:v>
                </c:pt>
                <c:pt idx="123">
                  <c:v>0.39667999999999998</c:v>
                </c:pt>
                <c:pt idx="124">
                  <c:v>0.37458000000000002</c:v>
                </c:pt>
                <c:pt idx="125">
                  <c:v>0.36315999999999998</c:v>
                </c:pt>
                <c:pt idx="126">
                  <c:v>0.35505999999999999</c:v>
                </c:pt>
                <c:pt idx="127">
                  <c:v>0.34412999999999999</c:v>
                </c:pt>
                <c:pt idx="128">
                  <c:v>0.32669999999999999</c:v>
                </c:pt>
                <c:pt idx="129">
                  <c:v>0.30041000000000001</c:v>
                </c:pt>
                <c:pt idx="130">
                  <c:v>0.26751000000000003</c:v>
                </c:pt>
                <c:pt idx="131">
                  <c:v>0.2329</c:v>
                </c:pt>
                <c:pt idx="132">
                  <c:v>0.19484000000000001</c:v>
                </c:pt>
                <c:pt idx="133">
                  <c:v>0.14630000000000001</c:v>
                </c:pt>
                <c:pt idx="134">
                  <c:v>9.2604000000000006E-2</c:v>
                </c:pt>
                <c:pt idx="135">
                  <c:v>5.8288E-2</c:v>
                </c:pt>
                <c:pt idx="136">
                  <c:v>6.4033999999999994E-2</c:v>
                </c:pt>
                <c:pt idx="137">
                  <c:v>0.10086000000000001</c:v>
                </c:pt>
                <c:pt idx="138">
                  <c:v>0.13900999999999999</c:v>
                </c:pt>
                <c:pt idx="139">
                  <c:v>0.16033</c:v>
                </c:pt>
                <c:pt idx="140">
                  <c:v>0.16986999999999999</c:v>
                </c:pt>
                <c:pt idx="141">
                  <c:v>0.17688999999999999</c:v>
                </c:pt>
                <c:pt idx="142">
                  <c:v>0.18013999999999999</c:v>
                </c:pt>
                <c:pt idx="143">
                  <c:v>0.17851</c:v>
                </c:pt>
                <c:pt idx="144">
                  <c:v>0.1827</c:v>
                </c:pt>
                <c:pt idx="145">
                  <c:v>0.2034</c:v>
                </c:pt>
                <c:pt idx="146">
                  <c:v>0.23247000000000001</c:v>
                </c:pt>
                <c:pt idx="147">
                  <c:v>0.24789</c:v>
                </c:pt>
                <c:pt idx="148">
                  <c:v>0.23866999999999999</c:v>
                </c:pt>
                <c:pt idx="149">
                  <c:v>0.21740999999999999</c:v>
                </c:pt>
                <c:pt idx="150">
                  <c:v>0.20499999999999999</c:v>
                </c:pt>
                <c:pt idx="151">
                  <c:v>0.20763000000000001</c:v>
                </c:pt>
                <c:pt idx="152">
                  <c:v>0.21310000000000001</c:v>
                </c:pt>
                <c:pt idx="153">
                  <c:v>0.20687</c:v>
                </c:pt>
                <c:pt idx="154">
                  <c:v>0.18658</c:v>
                </c:pt>
                <c:pt idx="155">
                  <c:v>0.16042000000000001</c:v>
                </c:pt>
                <c:pt idx="156">
                  <c:v>0.13764000000000001</c:v>
                </c:pt>
                <c:pt idx="157">
                  <c:v>0.12573999999999999</c:v>
                </c:pt>
                <c:pt idx="158">
                  <c:v>0.13233</c:v>
                </c:pt>
                <c:pt idx="159">
                  <c:v>0.15991</c:v>
                </c:pt>
                <c:pt idx="160">
                  <c:v>0.19769</c:v>
                </c:pt>
                <c:pt idx="161">
                  <c:v>0.22788</c:v>
                </c:pt>
                <c:pt idx="162">
                  <c:v>0.24493000000000001</c:v>
                </c:pt>
                <c:pt idx="163">
                  <c:v>0.26103999999999999</c:v>
                </c:pt>
                <c:pt idx="164">
                  <c:v>0.28642000000000001</c:v>
                </c:pt>
                <c:pt idx="165">
                  <c:v>0.31201000000000001</c:v>
                </c:pt>
                <c:pt idx="166">
                  <c:v>0.32146000000000002</c:v>
                </c:pt>
                <c:pt idx="167">
                  <c:v>0.314</c:v>
                </c:pt>
                <c:pt idx="168">
                  <c:v>0.30370999999999998</c:v>
                </c:pt>
                <c:pt idx="169">
                  <c:v>0.30009999999999998</c:v>
                </c:pt>
                <c:pt idx="170">
                  <c:v>0.30373</c:v>
                </c:pt>
                <c:pt idx="171">
                  <c:v>0.31907999999999997</c:v>
                </c:pt>
                <c:pt idx="172">
                  <c:v>0.35413</c:v>
                </c:pt>
                <c:pt idx="173">
                  <c:v>0.40165000000000001</c:v>
                </c:pt>
                <c:pt idx="174">
                  <c:v>0.43646000000000001</c:v>
                </c:pt>
                <c:pt idx="175">
                  <c:v>0.44094</c:v>
                </c:pt>
                <c:pt idx="176">
                  <c:v>0.4229</c:v>
                </c:pt>
                <c:pt idx="177">
                  <c:v>0.40017999999999998</c:v>
                </c:pt>
                <c:pt idx="178">
                  <c:v>0.37890000000000001</c:v>
                </c:pt>
                <c:pt idx="179">
                  <c:v>0.35749999999999998</c:v>
                </c:pt>
                <c:pt idx="180">
                  <c:v>0.34028000000000003</c:v>
                </c:pt>
                <c:pt idx="181">
                  <c:v>0.33044000000000001</c:v>
                </c:pt>
                <c:pt idx="182">
                  <c:v>0.31763999999999998</c:v>
                </c:pt>
                <c:pt idx="183">
                  <c:v>0.29110000000000003</c:v>
                </c:pt>
                <c:pt idx="184">
                  <c:v>0.26368000000000003</c:v>
                </c:pt>
                <c:pt idx="185">
                  <c:v>0.26407000000000003</c:v>
                </c:pt>
                <c:pt idx="186">
                  <c:v>0.30153999999999997</c:v>
                </c:pt>
                <c:pt idx="187">
                  <c:v>0.35349000000000003</c:v>
                </c:pt>
                <c:pt idx="188">
                  <c:v>0.39311000000000001</c:v>
                </c:pt>
                <c:pt idx="189">
                  <c:v>0.41553000000000001</c:v>
                </c:pt>
                <c:pt idx="190">
                  <c:v>0.43120999999999998</c:v>
                </c:pt>
                <c:pt idx="191">
                  <c:v>0.44900000000000001</c:v>
                </c:pt>
                <c:pt idx="192">
                  <c:v>0.47628999999999999</c:v>
                </c:pt>
                <c:pt idx="193">
                  <c:v>0.52185000000000004</c:v>
                </c:pt>
                <c:pt idx="194">
                  <c:v>0.58250000000000002</c:v>
                </c:pt>
                <c:pt idx="195">
                  <c:v>0.63454999999999995</c:v>
                </c:pt>
                <c:pt idx="196">
                  <c:v>0.65556999999999999</c:v>
                </c:pt>
                <c:pt idx="197">
                  <c:v>0.65219000000000005</c:v>
                </c:pt>
                <c:pt idx="198">
                  <c:v>0.65151000000000003</c:v>
                </c:pt>
                <c:pt idx="199">
                  <c:v>0.66573000000000004</c:v>
                </c:pt>
                <c:pt idx="200">
                  <c:v>0.68140999999999996</c:v>
                </c:pt>
                <c:pt idx="201">
                  <c:v>0.68647999999999998</c:v>
                </c:pt>
                <c:pt idx="202">
                  <c:v>0.69138999999999995</c:v>
                </c:pt>
                <c:pt idx="203">
                  <c:v>0.71333000000000002</c:v>
                </c:pt>
                <c:pt idx="204">
                  <c:v>0.74987000000000004</c:v>
                </c:pt>
                <c:pt idx="205">
                  <c:v>0.78017999999999998</c:v>
                </c:pt>
                <c:pt idx="206">
                  <c:v>0.78747999999999996</c:v>
                </c:pt>
                <c:pt idx="207">
                  <c:v>0.77122000000000002</c:v>
                </c:pt>
                <c:pt idx="208">
                  <c:v>0.74097000000000002</c:v>
                </c:pt>
                <c:pt idx="209">
                  <c:v>0.70877999999999997</c:v>
                </c:pt>
                <c:pt idx="210">
                  <c:v>0.68689</c:v>
                </c:pt>
                <c:pt idx="211">
                  <c:v>0.68298999999999999</c:v>
                </c:pt>
                <c:pt idx="212">
                  <c:v>0.69445999999999997</c:v>
                </c:pt>
                <c:pt idx="213">
                  <c:v>0.71194000000000002</c:v>
                </c:pt>
                <c:pt idx="214">
                  <c:v>0.73021000000000003</c:v>
                </c:pt>
                <c:pt idx="215">
                  <c:v>0.74990999999999997</c:v>
                </c:pt>
                <c:pt idx="216">
                  <c:v>0.76632</c:v>
                </c:pt>
                <c:pt idx="217">
                  <c:v>0.76376999999999995</c:v>
                </c:pt>
                <c:pt idx="218">
                  <c:v>0.72919</c:v>
                </c:pt>
                <c:pt idx="219">
                  <c:v>0.67088000000000003</c:v>
                </c:pt>
                <c:pt idx="220">
                  <c:v>0.61704999999999999</c:v>
                </c:pt>
                <c:pt idx="221">
                  <c:v>0.59177000000000002</c:v>
                </c:pt>
                <c:pt idx="222">
                  <c:v>0.59440999999999999</c:v>
                </c:pt>
                <c:pt idx="223">
                  <c:v>0.60507</c:v>
                </c:pt>
                <c:pt idx="224">
                  <c:v>0.60604000000000002</c:v>
                </c:pt>
                <c:pt idx="225">
                  <c:v>0.59180999999999995</c:v>
                </c:pt>
                <c:pt idx="226">
                  <c:v>0.56120999999999999</c:v>
                </c:pt>
                <c:pt idx="227">
                  <c:v>0.51266</c:v>
                </c:pt>
                <c:pt idx="228">
                  <c:v>0.45405000000000001</c:v>
                </c:pt>
                <c:pt idx="229">
                  <c:v>0.40633999999999998</c:v>
                </c:pt>
                <c:pt idx="230">
                  <c:v>0.38339000000000001</c:v>
                </c:pt>
                <c:pt idx="231">
                  <c:v>0.37192999999999998</c:v>
                </c:pt>
                <c:pt idx="232">
                  <c:v>0.34755999999999998</c:v>
                </c:pt>
                <c:pt idx="233">
                  <c:v>0.31125999999999998</c:v>
                </c:pt>
                <c:pt idx="234">
                  <c:v>0.29249999999999998</c:v>
                </c:pt>
                <c:pt idx="235">
                  <c:v>0.30791000000000002</c:v>
                </c:pt>
                <c:pt idx="236">
                  <c:v>0.33290999999999998</c:v>
                </c:pt>
                <c:pt idx="237">
                  <c:v>0.32977000000000001</c:v>
                </c:pt>
                <c:pt idx="238">
                  <c:v>0.29426000000000002</c:v>
                </c:pt>
                <c:pt idx="239">
                  <c:v>0.25641000000000003</c:v>
                </c:pt>
                <c:pt idx="240">
                  <c:v>0.23871000000000001</c:v>
                </c:pt>
                <c:pt idx="241">
                  <c:v>0.23239000000000001</c:v>
                </c:pt>
                <c:pt idx="242">
                  <c:v>0.21795999999999999</c:v>
                </c:pt>
                <c:pt idx="243">
                  <c:v>0.19214000000000001</c:v>
                </c:pt>
                <c:pt idx="244">
                  <c:v>0.16483999999999999</c:v>
                </c:pt>
                <c:pt idx="245">
                  <c:v>0.14086000000000001</c:v>
                </c:pt>
                <c:pt idx="246">
                  <c:v>0.11719</c:v>
                </c:pt>
                <c:pt idx="247">
                  <c:v>9.4839999999999994E-2</c:v>
                </c:pt>
                <c:pt idx="248">
                  <c:v>8.2701999999999998E-2</c:v>
                </c:pt>
                <c:pt idx="249">
                  <c:v>8.7444999999999995E-2</c:v>
                </c:pt>
                <c:pt idx="250">
                  <c:v>0.10390000000000001</c:v>
                </c:pt>
                <c:pt idx="251">
                  <c:v>0.11729000000000001</c:v>
                </c:pt>
                <c:pt idx="252">
                  <c:v>0.11458</c:v>
                </c:pt>
                <c:pt idx="253">
                  <c:v>9.4448000000000004E-2</c:v>
                </c:pt>
                <c:pt idx="254">
                  <c:v>6.7090999999999998E-2</c:v>
                </c:pt>
                <c:pt idx="255">
                  <c:v>4.4451999999999998E-2</c:v>
                </c:pt>
                <c:pt idx="256">
                  <c:v>3.2282999999999999E-2</c:v>
                </c:pt>
                <c:pt idx="257">
                  <c:v>3.2278000000000001E-2</c:v>
                </c:pt>
                <c:pt idx="258">
                  <c:v>4.6698999999999997E-2</c:v>
                </c:pt>
                <c:pt idx="259">
                  <c:v>7.4316999999999994E-2</c:v>
                </c:pt>
                <c:pt idx="260">
                  <c:v>0.10369</c:v>
                </c:pt>
                <c:pt idx="261">
                  <c:v>0.11867999999999999</c:v>
                </c:pt>
                <c:pt idx="262">
                  <c:v>0.11325</c:v>
                </c:pt>
                <c:pt idx="263">
                  <c:v>9.6629000000000007E-2</c:v>
                </c:pt>
                <c:pt idx="264">
                  <c:v>8.3743999999999999E-2</c:v>
                </c:pt>
                <c:pt idx="265">
                  <c:v>8.5217000000000001E-2</c:v>
                </c:pt>
                <c:pt idx="266">
                  <c:v>0.10523</c:v>
                </c:pt>
                <c:pt idx="267">
                  <c:v>0.14035</c:v>
                </c:pt>
                <c:pt idx="268">
                  <c:v>0.17796999999999999</c:v>
                </c:pt>
                <c:pt idx="269">
                  <c:v>0.20316999999999999</c:v>
                </c:pt>
                <c:pt idx="270">
                  <c:v>0.20992</c:v>
                </c:pt>
                <c:pt idx="271">
                  <c:v>0.19999</c:v>
                </c:pt>
                <c:pt idx="272">
                  <c:v>0.17147000000000001</c:v>
                </c:pt>
                <c:pt idx="273">
                  <c:v>0.12010999999999999</c:v>
                </c:pt>
                <c:pt idx="274">
                  <c:v>5.6134000000000003E-2</c:v>
                </c:pt>
                <c:pt idx="275">
                  <c:v>5.1399000000000002E-3</c:v>
                </c:pt>
                <c:pt idx="276">
                  <c:v>-1.9684E-2</c:v>
                </c:pt>
                <c:pt idx="277">
                  <c:v>-3.6808E-2</c:v>
                </c:pt>
                <c:pt idx="278">
                  <c:v>-7.2543999999999997E-2</c:v>
                </c:pt>
                <c:pt idx="279">
                  <c:v>-0.12275</c:v>
                </c:pt>
                <c:pt idx="280">
                  <c:v>-0.15548999999999999</c:v>
                </c:pt>
                <c:pt idx="281">
                  <c:v>-0.15365999999999999</c:v>
                </c:pt>
                <c:pt idx="282">
                  <c:v>-0.13858000000000001</c:v>
                </c:pt>
                <c:pt idx="283">
                  <c:v>-0.14287</c:v>
                </c:pt>
                <c:pt idx="284">
                  <c:v>-0.17074</c:v>
                </c:pt>
                <c:pt idx="285">
                  <c:v>-0.19708999999999999</c:v>
                </c:pt>
                <c:pt idx="286">
                  <c:v>-0.20119999999999999</c:v>
                </c:pt>
                <c:pt idx="287">
                  <c:v>-0.18934999999999999</c:v>
                </c:pt>
                <c:pt idx="288">
                  <c:v>-0.18192</c:v>
                </c:pt>
                <c:pt idx="289">
                  <c:v>-0.18690000000000001</c:v>
                </c:pt>
                <c:pt idx="290">
                  <c:v>-0.19317999999999999</c:v>
                </c:pt>
                <c:pt idx="291">
                  <c:v>-0.18798000000000001</c:v>
                </c:pt>
                <c:pt idx="292">
                  <c:v>-0.17368</c:v>
                </c:pt>
                <c:pt idx="293">
                  <c:v>-0.16400000000000001</c:v>
                </c:pt>
                <c:pt idx="294">
                  <c:v>-0.16746</c:v>
                </c:pt>
                <c:pt idx="295">
                  <c:v>-0.18088000000000001</c:v>
                </c:pt>
                <c:pt idx="296">
                  <c:v>-0.19792999999999999</c:v>
                </c:pt>
                <c:pt idx="297">
                  <c:v>-0.21640999999999999</c:v>
                </c:pt>
                <c:pt idx="298">
                  <c:v>-0.23402999999999999</c:v>
                </c:pt>
                <c:pt idx="299">
                  <c:v>-0.24457999999999999</c:v>
                </c:pt>
                <c:pt idx="300">
                  <c:v>-0.24429000000000001</c:v>
                </c:pt>
                <c:pt idx="301">
                  <c:v>-0.23732</c:v>
                </c:pt>
                <c:pt idx="302">
                  <c:v>-0.22836999999999999</c:v>
                </c:pt>
                <c:pt idx="303">
                  <c:v>-0.21418000000000001</c:v>
                </c:pt>
                <c:pt idx="304">
                  <c:v>-0.19025</c:v>
                </c:pt>
                <c:pt idx="305">
                  <c:v>-0.16300000000000001</c:v>
                </c:pt>
                <c:pt idx="306">
                  <c:v>-0.14616000000000001</c:v>
                </c:pt>
                <c:pt idx="307">
                  <c:v>-0.14618</c:v>
                </c:pt>
                <c:pt idx="308">
                  <c:v>-0.15945999999999999</c:v>
                </c:pt>
                <c:pt idx="309">
                  <c:v>-0.18198</c:v>
                </c:pt>
                <c:pt idx="310">
                  <c:v>-0.21015</c:v>
                </c:pt>
                <c:pt idx="311">
                  <c:v>-0.23196</c:v>
                </c:pt>
                <c:pt idx="312">
                  <c:v>-0.23125999999999999</c:v>
                </c:pt>
                <c:pt idx="313">
                  <c:v>-0.20716000000000001</c:v>
                </c:pt>
                <c:pt idx="314">
                  <c:v>-0.17857999999999999</c:v>
                </c:pt>
                <c:pt idx="315">
                  <c:v>-0.16253000000000001</c:v>
                </c:pt>
                <c:pt idx="316">
                  <c:v>-0.15695000000000001</c:v>
                </c:pt>
                <c:pt idx="317">
                  <c:v>-0.15245</c:v>
                </c:pt>
                <c:pt idx="318">
                  <c:v>-0.15007000000000001</c:v>
                </c:pt>
                <c:pt idx="319">
                  <c:v>-0.15434</c:v>
                </c:pt>
                <c:pt idx="320">
                  <c:v>-0.15589</c:v>
                </c:pt>
                <c:pt idx="321">
                  <c:v>-0.13796</c:v>
                </c:pt>
                <c:pt idx="322">
                  <c:v>-0.10113</c:v>
                </c:pt>
                <c:pt idx="323">
                  <c:v>-6.7595000000000002E-2</c:v>
                </c:pt>
                <c:pt idx="324">
                  <c:v>-5.5398000000000003E-2</c:v>
                </c:pt>
                <c:pt idx="325">
                  <c:v>-5.7451000000000002E-2</c:v>
                </c:pt>
                <c:pt idx="326">
                  <c:v>-5.3453000000000001E-2</c:v>
                </c:pt>
                <c:pt idx="327">
                  <c:v>-3.7491999999999998E-2</c:v>
                </c:pt>
                <c:pt idx="328">
                  <c:v>-2.5707000000000001E-2</c:v>
                </c:pt>
                <c:pt idx="329">
                  <c:v>-3.5296000000000001E-2</c:v>
                </c:pt>
                <c:pt idx="330">
                  <c:v>-6.0957999999999998E-2</c:v>
                </c:pt>
                <c:pt idx="331">
                  <c:v>-7.8592999999999996E-2</c:v>
                </c:pt>
                <c:pt idx="332">
                  <c:v>-7.4847999999999998E-2</c:v>
                </c:pt>
                <c:pt idx="333">
                  <c:v>-6.6506999999999997E-2</c:v>
                </c:pt>
                <c:pt idx="334">
                  <c:v>-8.0244999999999997E-2</c:v>
                </c:pt>
                <c:pt idx="335">
                  <c:v>-0.11482000000000001</c:v>
                </c:pt>
                <c:pt idx="336">
                  <c:v>-0.13919999999999999</c:v>
                </c:pt>
                <c:pt idx="337">
                  <c:v>-0.13547000000000001</c:v>
                </c:pt>
                <c:pt idx="338">
                  <c:v>-0.12789</c:v>
                </c:pt>
                <c:pt idx="339">
                  <c:v>-0.15307999999999999</c:v>
                </c:pt>
                <c:pt idx="340">
                  <c:v>-0.21132000000000001</c:v>
                </c:pt>
                <c:pt idx="341">
                  <c:v>-0.26819999999999999</c:v>
                </c:pt>
                <c:pt idx="342">
                  <c:v>-0.30049999999999999</c:v>
                </c:pt>
                <c:pt idx="343">
                  <c:v>-0.31653999999999999</c:v>
                </c:pt>
                <c:pt idx="344">
                  <c:v>-0.32691999999999999</c:v>
                </c:pt>
                <c:pt idx="345">
                  <c:v>-0.32003999999999999</c:v>
                </c:pt>
                <c:pt idx="346">
                  <c:v>-0.28338000000000002</c:v>
                </c:pt>
                <c:pt idx="347">
                  <c:v>-0.23361999999999999</c:v>
                </c:pt>
                <c:pt idx="348">
                  <c:v>-0.20499999999999999</c:v>
                </c:pt>
                <c:pt idx="349">
                  <c:v>-0.21134</c:v>
                </c:pt>
                <c:pt idx="350">
                  <c:v>-0.23463999999999999</c:v>
                </c:pt>
                <c:pt idx="351">
                  <c:v>-0.25076999999999999</c:v>
                </c:pt>
                <c:pt idx="352">
                  <c:v>-0.25373000000000001</c:v>
                </c:pt>
                <c:pt idx="353">
                  <c:v>-0.25237999999999999</c:v>
                </c:pt>
                <c:pt idx="354">
                  <c:v>-0.25413000000000002</c:v>
                </c:pt>
                <c:pt idx="355">
                  <c:v>-0.25918999999999998</c:v>
                </c:pt>
                <c:pt idx="356">
                  <c:v>-0.26780999999999999</c:v>
                </c:pt>
                <c:pt idx="357">
                  <c:v>-0.28638999999999998</c:v>
                </c:pt>
                <c:pt idx="358">
                  <c:v>-0.32232</c:v>
                </c:pt>
                <c:pt idx="359">
                  <c:v>-0.37152000000000002</c:v>
                </c:pt>
                <c:pt idx="360">
                  <c:v>-0.41489999999999999</c:v>
                </c:pt>
                <c:pt idx="361">
                  <c:v>-0.43345</c:v>
                </c:pt>
                <c:pt idx="362">
                  <c:v>-0.42742999999999998</c:v>
                </c:pt>
                <c:pt idx="363">
                  <c:v>-0.41477999999999998</c:v>
                </c:pt>
                <c:pt idx="364">
                  <c:v>-0.40883999999999998</c:v>
                </c:pt>
                <c:pt idx="365">
                  <c:v>-0.40505999999999998</c:v>
                </c:pt>
                <c:pt idx="366">
                  <c:v>-0.39335999999999999</c:v>
                </c:pt>
                <c:pt idx="367">
                  <c:v>-0.37530000000000002</c:v>
                </c:pt>
                <c:pt idx="368">
                  <c:v>-0.36076000000000003</c:v>
                </c:pt>
                <c:pt idx="369">
                  <c:v>-0.3518</c:v>
                </c:pt>
                <c:pt idx="370">
                  <c:v>-0.33950000000000002</c:v>
                </c:pt>
                <c:pt idx="371">
                  <c:v>-0.31740000000000002</c:v>
                </c:pt>
                <c:pt idx="372">
                  <c:v>-0.29099000000000003</c:v>
                </c:pt>
                <c:pt idx="373">
                  <c:v>-0.27091999999999999</c:v>
                </c:pt>
                <c:pt idx="374">
                  <c:v>-0.26096999999999998</c:v>
                </c:pt>
                <c:pt idx="375">
                  <c:v>-0.25650000000000001</c:v>
                </c:pt>
                <c:pt idx="376">
                  <c:v>-0.25418000000000002</c:v>
                </c:pt>
                <c:pt idx="377">
                  <c:v>-0.25990999999999997</c:v>
                </c:pt>
                <c:pt idx="378">
                  <c:v>-0.28278999999999999</c:v>
                </c:pt>
                <c:pt idx="379">
                  <c:v>-0.31956000000000001</c:v>
                </c:pt>
                <c:pt idx="380">
                  <c:v>-0.34971000000000002</c:v>
                </c:pt>
                <c:pt idx="381">
                  <c:v>-0.35235</c:v>
                </c:pt>
                <c:pt idx="382">
                  <c:v>-0.32702999999999999</c:v>
                </c:pt>
                <c:pt idx="383">
                  <c:v>-0.29215000000000002</c:v>
                </c:pt>
                <c:pt idx="384">
                  <c:v>-0.26361000000000001</c:v>
                </c:pt>
                <c:pt idx="385">
                  <c:v>-0.24282999999999999</c:v>
                </c:pt>
                <c:pt idx="386">
                  <c:v>-0.22655</c:v>
                </c:pt>
                <c:pt idx="387">
                  <c:v>-0.21848000000000001</c:v>
                </c:pt>
                <c:pt idx="388">
                  <c:v>-0.22473000000000001</c:v>
                </c:pt>
                <c:pt idx="389">
                  <c:v>-0.24364</c:v>
                </c:pt>
                <c:pt idx="390">
                  <c:v>-0.26623000000000002</c:v>
                </c:pt>
                <c:pt idx="391">
                  <c:v>-0.28306999999999999</c:v>
                </c:pt>
                <c:pt idx="392">
                  <c:v>-0.28631000000000001</c:v>
                </c:pt>
                <c:pt idx="393">
                  <c:v>-0.26962999999999998</c:v>
                </c:pt>
                <c:pt idx="394">
                  <c:v>-0.23338</c:v>
                </c:pt>
                <c:pt idx="395">
                  <c:v>-0.18847</c:v>
                </c:pt>
                <c:pt idx="396">
                  <c:v>-0.14957000000000001</c:v>
                </c:pt>
                <c:pt idx="397">
                  <c:v>-0.12322</c:v>
                </c:pt>
                <c:pt idx="398">
                  <c:v>-0.10332</c:v>
                </c:pt>
                <c:pt idx="399">
                  <c:v>-7.6968999999999996E-2</c:v>
                </c:pt>
                <c:pt idx="400">
                  <c:v>-3.4936000000000002E-2</c:v>
                </c:pt>
                <c:pt idx="401">
                  <c:v>1.8873999999999998E-2</c:v>
                </c:pt>
                <c:pt idx="402">
                  <c:v>6.7086000000000007E-2</c:v>
                </c:pt>
                <c:pt idx="403">
                  <c:v>9.2784000000000005E-2</c:v>
                </c:pt>
                <c:pt idx="404">
                  <c:v>9.6187999999999996E-2</c:v>
                </c:pt>
                <c:pt idx="405">
                  <c:v>9.3026999999999999E-2</c:v>
                </c:pt>
                <c:pt idx="406">
                  <c:v>9.5184000000000005E-2</c:v>
                </c:pt>
                <c:pt idx="407">
                  <c:v>9.9930000000000005E-2</c:v>
                </c:pt>
                <c:pt idx="408">
                  <c:v>0.10106999999999999</c:v>
                </c:pt>
                <c:pt idx="409">
                  <c:v>0.10154000000000001</c:v>
                </c:pt>
                <c:pt idx="410">
                  <c:v>0.10706</c:v>
                </c:pt>
                <c:pt idx="411">
                  <c:v>0.11362999999999999</c:v>
                </c:pt>
                <c:pt idx="412">
                  <c:v>0.11111</c:v>
                </c:pt>
                <c:pt idx="413">
                  <c:v>9.7061999999999996E-2</c:v>
                </c:pt>
                <c:pt idx="414">
                  <c:v>7.8972000000000001E-2</c:v>
                </c:pt>
                <c:pt idx="415">
                  <c:v>6.3369999999999996E-2</c:v>
                </c:pt>
                <c:pt idx="416">
                  <c:v>5.0049000000000003E-2</c:v>
                </c:pt>
                <c:pt idx="417">
                  <c:v>3.7553999999999997E-2</c:v>
                </c:pt>
                <c:pt idx="418">
                  <c:v>2.8444000000000001E-2</c:v>
                </c:pt>
                <c:pt idx="419">
                  <c:v>2.7425000000000001E-2</c:v>
                </c:pt>
                <c:pt idx="420">
                  <c:v>3.7567999999999997E-2</c:v>
                </c:pt>
                <c:pt idx="421">
                  <c:v>5.8257999999999997E-2</c:v>
                </c:pt>
                <c:pt idx="422">
                  <c:v>8.3631999999999998E-2</c:v>
                </c:pt>
                <c:pt idx="423">
                  <c:v>0.10438</c:v>
                </c:pt>
                <c:pt idx="424">
                  <c:v>0.11591</c:v>
                </c:pt>
                <c:pt idx="425">
                  <c:v>0.12439</c:v>
                </c:pt>
                <c:pt idx="426">
                  <c:v>0.13925000000000001</c:v>
                </c:pt>
                <c:pt idx="427">
                  <c:v>0.15905</c:v>
                </c:pt>
                <c:pt idx="428">
                  <c:v>0.17097999999999999</c:v>
                </c:pt>
                <c:pt idx="429">
                  <c:v>0.16799</c:v>
                </c:pt>
                <c:pt idx="430">
                  <c:v>0.16102</c:v>
                </c:pt>
                <c:pt idx="431">
                  <c:v>0.16688</c:v>
                </c:pt>
                <c:pt idx="432">
                  <c:v>0.18507000000000001</c:v>
                </c:pt>
                <c:pt idx="433">
                  <c:v>0.1951</c:v>
                </c:pt>
                <c:pt idx="434">
                  <c:v>0.18090999999999999</c:v>
                </c:pt>
                <c:pt idx="435">
                  <c:v>0.15162</c:v>
                </c:pt>
                <c:pt idx="436">
                  <c:v>0.12998999999999999</c:v>
                </c:pt>
                <c:pt idx="437">
                  <c:v>0.12339</c:v>
                </c:pt>
                <c:pt idx="438">
                  <c:v>0.11705</c:v>
                </c:pt>
                <c:pt idx="439">
                  <c:v>9.8604999999999998E-2</c:v>
                </c:pt>
                <c:pt idx="440">
                  <c:v>7.8031000000000003E-2</c:v>
                </c:pt>
                <c:pt idx="441">
                  <c:v>7.5006000000000003E-2</c:v>
                </c:pt>
                <c:pt idx="442">
                  <c:v>9.3502000000000002E-2</c:v>
                </c:pt>
                <c:pt idx="443">
                  <c:v>0.11892</c:v>
                </c:pt>
                <c:pt idx="444">
                  <c:v>0.13605</c:v>
                </c:pt>
                <c:pt idx="445">
                  <c:v>0.13900000000000001</c:v>
                </c:pt>
                <c:pt idx="446">
                  <c:v>0.12587000000000001</c:v>
                </c:pt>
                <c:pt idx="447">
                  <c:v>9.6444000000000002E-2</c:v>
                </c:pt>
                <c:pt idx="448">
                  <c:v>5.8243999999999997E-2</c:v>
                </c:pt>
                <c:pt idx="449">
                  <c:v>2.4344999999999999E-2</c:v>
                </c:pt>
                <c:pt idx="450">
                  <c:v>-7.0560999999999996E-4</c:v>
                </c:pt>
                <c:pt idx="451">
                  <c:v>-2.6602000000000001E-2</c:v>
                </c:pt>
                <c:pt idx="452">
                  <c:v>-6.4051999999999998E-2</c:v>
                </c:pt>
                <c:pt idx="453">
                  <c:v>-0.10985</c:v>
                </c:pt>
                <c:pt idx="454">
                  <c:v>-0.14832000000000001</c:v>
                </c:pt>
                <c:pt idx="455">
                  <c:v>-0.16447999999999999</c:v>
                </c:pt>
                <c:pt idx="456">
                  <c:v>-0.15465999999999999</c:v>
                </c:pt>
                <c:pt idx="457">
                  <c:v>-0.12886</c:v>
                </c:pt>
                <c:pt idx="458">
                  <c:v>-0.10427</c:v>
                </c:pt>
                <c:pt idx="459">
                  <c:v>-9.2161999999999994E-2</c:v>
                </c:pt>
                <c:pt idx="460">
                  <c:v>-8.9072999999999999E-2</c:v>
                </c:pt>
                <c:pt idx="461">
                  <c:v>-8.3664000000000002E-2</c:v>
                </c:pt>
                <c:pt idx="462">
                  <c:v>-7.0888000000000007E-2</c:v>
                </c:pt>
                <c:pt idx="463">
                  <c:v>-5.4507E-2</c:v>
                </c:pt>
                <c:pt idx="464">
                  <c:v>-3.8561999999999999E-2</c:v>
                </c:pt>
                <c:pt idx="465">
                  <c:v>-2.6006999999999999E-2</c:v>
                </c:pt>
                <c:pt idx="466">
                  <c:v>-2.5144E-2</c:v>
                </c:pt>
                <c:pt idx="467">
                  <c:v>-4.4282000000000002E-2</c:v>
                </c:pt>
                <c:pt idx="468">
                  <c:v>-7.4928999999999996E-2</c:v>
                </c:pt>
                <c:pt idx="469">
                  <c:v>-9.2537999999999995E-2</c:v>
                </c:pt>
                <c:pt idx="470">
                  <c:v>-8.3706000000000003E-2</c:v>
                </c:pt>
                <c:pt idx="471">
                  <c:v>-6.3697000000000004E-2</c:v>
                </c:pt>
                <c:pt idx="472">
                  <c:v>-5.4786000000000001E-2</c:v>
                </c:pt>
                <c:pt idx="473">
                  <c:v>-5.3337000000000002E-2</c:v>
                </c:pt>
                <c:pt idx="474">
                  <c:v>-3.4582000000000002E-2</c:v>
                </c:pt>
                <c:pt idx="475">
                  <c:v>8.4252000000000007E-3</c:v>
                </c:pt>
                <c:pt idx="476">
                  <c:v>4.6686999999999999E-2</c:v>
                </c:pt>
                <c:pt idx="477">
                  <c:v>4.7531999999999998E-2</c:v>
                </c:pt>
                <c:pt idx="478">
                  <c:v>1.8186000000000001E-2</c:v>
                </c:pt>
                <c:pt idx="479">
                  <c:v>2.9602999999999999E-3</c:v>
                </c:pt>
                <c:pt idx="480">
                  <c:v>3.3368000000000002E-2</c:v>
                </c:pt>
                <c:pt idx="481">
                  <c:v>9.0609999999999996E-2</c:v>
                </c:pt>
                <c:pt idx="482">
                  <c:v>0.12681999999999999</c:v>
                </c:pt>
                <c:pt idx="483">
                  <c:v>0.11971999999999999</c:v>
                </c:pt>
                <c:pt idx="484">
                  <c:v>9.4219999999999998E-2</c:v>
                </c:pt>
                <c:pt idx="485">
                  <c:v>8.7284E-2</c:v>
                </c:pt>
                <c:pt idx="486">
                  <c:v>0.10409</c:v>
                </c:pt>
                <c:pt idx="487">
                  <c:v>0.11941</c:v>
                </c:pt>
                <c:pt idx="488">
                  <c:v>0.11397</c:v>
                </c:pt>
                <c:pt idx="489">
                  <c:v>9.3654000000000001E-2</c:v>
                </c:pt>
                <c:pt idx="490">
                  <c:v>7.3412000000000005E-2</c:v>
                </c:pt>
                <c:pt idx="491">
                  <c:v>5.9026000000000002E-2</c:v>
                </c:pt>
                <c:pt idx="492">
                  <c:v>5.1423999999999997E-2</c:v>
                </c:pt>
                <c:pt idx="493">
                  <c:v>5.6211999999999998E-2</c:v>
                </c:pt>
                <c:pt idx="494">
                  <c:v>7.7148999999999995E-2</c:v>
                </c:pt>
                <c:pt idx="495">
                  <c:v>0.10607999999999999</c:v>
                </c:pt>
                <c:pt idx="496">
                  <c:v>0.12997</c:v>
                </c:pt>
                <c:pt idx="497">
                  <c:v>0.14546000000000001</c:v>
                </c:pt>
                <c:pt idx="498">
                  <c:v>0.15786</c:v>
                </c:pt>
                <c:pt idx="499">
                  <c:v>0.16757</c:v>
                </c:pt>
                <c:pt idx="500">
                  <c:v>0.16686000000000001</c:v>
                </c:pt>
                <c:pt idx="501">
                  <c:v>0.1512</c:v>
                </c:pt>
                <c:pt idx="502">
                  <c:v>0.12567999999999999</c:v>
                </c:pt>
                <c:pt idx="503">
                  <c:v>9.8089999999999997E-2</c:v>
                </c:pt>
                <c:pt idx="504">
                  <c:v>7.2208999999999995E-2</c:v>
                </c:pt>
                <c:pt idx="505">
                  <c:v>5.1757999999999998E-2</c:v>
                </c:pt>
                <c:pt idx="506">
                  <c:v>4.4220000000000002E-2</c:v>
                </c:pt>
                <c:pt idx="507">
                  <c:v>5.4433000000000002E-2</c:v>
                </c:pt>
                <c:pt idx="508">
                  <c:v>7.7814999999999995E-2</c:v>
                </c:pt>
                <c:pt idx="509">
                  <c:v>0.10645</c:v>
                </c:pt>
                <c:pt idx="510">
                  <c:v>0.13980999999999999</c:v>
                </c:pt>
                <c:pt idx="511">
                  <c:v>0.18184</c:v>
                </c:pt>
                <c:pt idx="512">
                  <c:v>0.22689999999999999</c:v>
                </c:pt>
                <c:pt idx="513">
                  <c:v>0.25738</c:v>
                </c:pt>
                <c:pt idx="514">
                  <c:v>0.26046000000000002</c:v>
                </c:pt>
                <c:pt idx="515">
                  <c:v>0.24221999999999999</c:v>
                </c:pt>
                <c:pt idx="516">
                  <c:v>0.21940999999999999</c:v>
                </c:pt>
                <c:pt idx="517">
                  <c:v>0.20108000000000001</c:v>
                </c:pt>
                <c:pt idx="518">
                  <c:v>0.18509999999999999</c:v>
                </c:pt>
                <c:pt idx="519">
                  <c:v>0.16997999999999999</c:v>
                </c:pt>
                <c:pt idx="520">
                  <c:v>0.16077</c:v>
                </c:pt>
                <c:pt idx="521">
                  <c:v>0.1613</c:v>
                </c:pt>
                <c:pt idx="522">
                  <c:v>0.1673</c:v>
                </c:pt>
                <c:pt idx="523">
                  <c:v>0.17036000000000001</c:v>
                </c:pt>
                <c:pt idx="524">
                  <c:v>0.16486000000000001</c:v>
                </c:pt>
                <c:pt idx="525">
                  <c:v>0.14985000000000001</c:v>
                </c:pt>
                <c:pt idx="526">
                  <c:v>0.12947</c:v>
                </c:pt>
                <c:pt idx="527">
                  <c:v>0.11287</c:v>
                </c:pt>
                <c:pt idx="528">
                  <c:v>0.10728</c:v>
                </c:pt>
                <c:pt idx="529">
                  <c:v>0.1085</c:v>
                </c:pt>
                <c:pt idx="530">
                  <c:v>0.10458000000000001</c:v>
                </c:pt>
                <c:pt idx="531">
                  <c:v>9.2176999999999995E-2</c:v>
                </c:pt>
                <c:pt idx="532">
                  <c:v>8.1155000000000005E-2</c:v>
                </c:pt>
                <c:pt idx="533">
                  <c:v>7.7365000000000003E-2</c:v>
                </c:pt>
                <c:pt idx="534">
                  <c:v>7.0058999999999996E-2</c:v>
                </c:pt>
                <c:pt idx="535">
                  <c:v>4.7044000000000002E-2</c:v>
                </c:pt>
                <c:pt idx="536">
                  <c:v>1.5601E-2</c:v>
                </c:pt>
                <c:pt idx="537">
                  <c:v>-6.4443E-3</c:v>
                </c:pt>
                <c:pt idx="538">
                  <c:v>-1.8976E-2</c:v>
                </c:pt>
                <c:pt idx="539">
                  <c:v>-4.2395000000000002E-2</c:v>
                </c:pt>
                <c:pt idx="540">
                  <c:v>-8.6933999999999997E-2</c:v>
                </c:pt>
                <c:pt idx="541">
                  <c:v>-0.13413</c:v>
                </c:pt>
                <c:pt idx="542">
                  <c:v>-0.16083</c:v>
                </c:pt>
                <c:pt idx="543">
                  <c:v>-0.17201</c:v>
                </c:pt>
                <c:pt idx="544">
                  <c:v>-0.19378999999999999</c:v>
                </c:pt>
                <c:pt idx="545">
                  <c:v>-0.23588000000000001</c:v>
                </c:pt>
                <c:pt idx="546">
                  <c:v>-0.27698</c:v>
                </c:pt>
                <c:pt idx="547">
                  <c:v>-0.29196</c:v>
                </c:pt>
                <c:pt idx="548">
                  <c:v>-0.28119</c:v>
                </c:pt>
                <c:pt idx="549">
                  <c:v>-0.26380999999999999</c:v>
                </c:pt>
                <c:pt idx="550">
                  <c:v>-0.251</c:v>
                </c:pt>
                <c:pt idx="551">
                  <c:v>-0.23794999999999999</c:v>
                </c:pt>
                <c:pt idx="552">
                  <c:v>-0.21873999999999999</c:v>
                </c:pt>
                <c:pt idx="553">
                  <c:v>-0.19642000000000001</c:v>
                </c:pt>
                <c:pt idx="554">
                  <c:v>-0.17668</c:v>
                </c:pt>
                <c:pt idx="555">
                  <c:v>-0.16155</c:v>
                </c:pt>
                <c:pt idx="556">
                  <c:v>-0.15212000000000001</c:v>
                </c:pt>
                <c:pt idx="557">
                  <c:v>-0.14851</c:v>
                </c:pt>
                <c:pt idx="558">
                  <c:v>-0.14276</c:v>
                </c:pt>
                <c:pt idx="559">
                  <c:v>-0.12105</c:v>
                </c:pt>
                <c:pt idx="560">
                  <c:v>-8.0684000000000006E-2</c:v>
                </c:pt>
                <c:pt idx="561">
                  <c:v>-3.8054999999999999E-2</c:v>
                </c:pt>
                <c:pt idx="562">
                  <c:v>-1.0529E-2</c:v>
                </c:pt>
                <c:pt idx="563">
                  <c:v>5.5684000000000003E-3</c:v>
                </c:pt>
                <c:pt idx="564">
                  <c:v>2.9461999999999999E-2</c:v>
                </c:pt>
                <c:pt idx="565">
                  <c:v>7.0164000000000004E-2</c:v>
                </c:pt>
                <c:pt idx="566">
                  <c:v>0.11515</c:v>
                </c:pt>
                <c:pt idx="567">
                  <c:v>0.14510999999999999</c:v>
                </c:pt>
                <c:pt idx="568">
                  <c:v>0.15239</c:v>
                </c:pt>
                <c:pt idx="569">
                  <c:v>0.14344000000000001</c:v>
                </c:pt>
                <c:pt idx="570">
                  <c:v>0.13037000000000001</c:v>
                </c:pt>
                <c:pt idx="571">
                  <c:v>0.12331</c:v>
                </c:pt>
                <c:pt idx="572">
                  <c:v>0.12573000000000001</c:v>
                </c:pt>
                <c:pt idx="573">
                  <c:v>0.13211999999999999</c:v>
                </c:pt>
                <c:pt idx="574">
                  <c:v>0.13139999999999999</c:v>
                </c:pt>
                <c:pt idx="575">
                  <c:v>0.11566</c:v>
                </c:pt>
                <c:pt idx="576">
                  <c:v>8.6957999999999994E-2</c:v>
                </c:pt>
                <c:pt idx="577">
                  <c:v>5.5454999999999997E-2</c:v>
                </c:pt>
                <c:pt idx="578">
                  <c:v>3.0380000000000001E-2</c:v>
                </c:pt>
                <c:pt idx="579">
                  <c:v>1.2229E-2</c:v>
                </c:pt>
                <c:pt idx="580">
                  <c:v>-4.1092999999999998E-3</c:v>
                </c:pt>
                <c:pt idx="581">
                  <c:v>-1.6971E-2</c:v>
                </c:pt>
                <c:pt idx="582">
                  <c:v>-1.4540000000000001E-2</c:v>
                </c:pt>
                <c:pt idx="583">
                  <c:v>7.0124999999999996E-3</c:v>
                </c:pt>
                <c:pt idx="584">
                  <c:v>2.5041999999999998E-2</c:v>
                </c:pt>
                <c:pt idx="585">
                  <c:v>5.5182E-3</c:v>
                </c:pt>
                <c:pt idx="586">
                  <c:v>-5.7230000000000003E-2</c:v>
                </c:pt>
                <c:pt idx="587">
                  <c:v>-0.12820000000000001</c:v>
                </c:pt>
                <c:pt idx="588">
                  <c:v>-0.16805</c:v>
                </c:pt>
                <c:pt idx="589">
                  <c:v>-0.17111000000000001</c:v>
                </c:pt>
                <c:pt idx="590">
                  <c:v>-0.15773999999999999</c:v>
                </c:pt>
                <c:pt idx="591">
                  <c:v>-0.14222000000000001</c:v>
                </c:pt>
                <c:pt idx="592">
                  <c:v>-0.12590000000000001</c:v>
                </c:pt>
                <c:pt idx="593">
                  <c:v>-0.11427</c:v>
                </c:pt>
                <c:pt idx="594">
                  <c:v>-0.11816</c:v>
                </c:pt>
                <c:pt idx="595">
                  <c:v>-0.13542000000000001</c:v>
                </c:pt>
                <c:pt idx="596">
                  <c:v>-0.14751</c:v>
                </c:pt>
                <c:pt idx="597">
                  <c:v>-0.13919000000000001</c:v>
                </c:pt>
                <c:pt idx="598">
                  <c:v>-0.11073</c:v>
                </c:pt>
                <c:pt idx="599">
                  <c:v>-6.9508E-2</c:v>
                </c:pt>
                <c:pt idx="600">
                  <c:v>-2.2287999999999999E-2</c:v>
                </c:pt>
                <c:pt idx="601">
                  <c:v>2.1326000000000001E-2</c:v>
                </c:pt>
                <c:pt idx="602">
                  <c:v>4.9953999999999998E-2</c:v>
                </c:pt>
                <c:pt idx="603">
                  <c:v>5.9555999999999998E-2</c:v>
                </c:pt>
                <c:pt idx="604">
                  <c:v>5.2538000000000001E-2</c:v>
                </c:pt>
                <c:pt idx="605">
                  <c:v>2.6327E-2</c:v>
                </c:pt>
                <c:pt idx="606">
                  <c:v>-2.486E-2</c:v>
                </c:pt>
                <c:pt idx="607">
                  <c:v>-9.2148999999999995E-2</c:v>
                </c:pt>
                <c:pt idx="608">
                  <c:v>-0.14699000000000001</c:v>
                </c:pt>
                <c:pt idx="609">
                  <c:v>-0.16189000000000001</c:v>
                </c:pt>
                <c:pt idx="610">
                  <c:v>-0.13183</c:v>
                </c:pt>
                <c:pt idx="611">
                  <c:v>-7.4002999999999999E-2</c:v>
                </c:pt>
                <c:pt idx="612">
                  <c:v>-1.4625000000000001E-2</c:v>
                </c:pt>
                <c:pt idx="613">
                  <c:v>2.3321999999999999E-2</c:v>
                </c:pt>
                <c:pt idx="614">
                  <c:v>3.1469999999999998E-2</c:v>
                </c:pt>
                <c:pt idx="615">
                  <c:v>2.2152000000000002E-2</c:v>
                </c:pt>
                <c:pt idx="616">
                  <c:v>1.7187999999999998E-2</c:v>
                </c:pt>
                <c:pt idx="617">
                  <c:v>2.7706000000000001E-2</c:v>
                </c:pt>
                <c:pt idx="618">
                  <c:v>5.0535999999999998E-2</c:v>
                </c:pt>
                <c:pt idx="619">
                  <c:v>8.1674999999999998E-2</c:v>
                </c:pt>
                <c:pt idx="620">
                  <c:v>0.11967999999999999</c:v>
                </c:pt>
                <c:pt idx="621">
                  <c:v>0.15432999999999999</c:v>
                </c:pt>
                <c:pt idx="622">
                  <c:v>0.16877</c:v>
                </c:pt>
                <c:pt idx="623">
                  <c:v>0.16191</c:v>
                </c:pt>
                <c:pt idx="624">
                  <c:v>0.15570000000000001</c:v>
                </c:pt>
                <c:pt idx="625">
                  <c:v>0.16933000000000001</c:v>
                </c:pt>
                <c:pt idx="626">
                  <c:v>0.19564000000000001</c:v>
                </c:pt>
                <c:pt idx="627">
                  <c:v>0.21417</c:v>
                </c:pt>
                <c:pt idx="628">
                  <c:v>0.21981999999999999</c:v>
                </c:pt>
                <c:pt idx="629">
                  <c:v>0.22647</c:v>
                </c:pt>
                <c:pt idx="630">
                  <c:v>0.24576000000000001</c:v>
                </c:pt>
                <c:pt idx="631">
                  <c:v>0.27307999999999999</c:v>
                </c:pt>
                <c:pt idx="632">
                  <c:v>0.29455999999999999</c:v>
                </c:pt>
                <c:pt idx="633">
                  <c:v>0.30125999999999997</c:v>
                </c:pt>
                <c:pt idx="634">
                  <c:v>0.29654999999999998</c:v>
                </c:pt>
                <c:pt idx="635">
                  <c:v>0.29216999999999999</c:v>
                </c:pt>
                <c:pt idx="636">
                  <c:v>0.29507</c:v>
                </c:pt>
                <c:pt idx="637">
                  <c:v>0.29868</c:v>
                </c:pt>
                <c:pt idx="638">
                  <c:v>0.29354999999999998</c:v>
                </c:pt>
                <c:pt idx="639">
                  <c:v>0.28620000000000001</c:v>
                </c:pt>
                <c:pt idx="640">
                  <c:v>0.29511999999999999</c:v>
                </c:pt>
                <c:pt idx="641">
                  <c:v>0.32307000000000002</c:v>
                </c:pt>
                <c:pt idx="642">
                  <c:v>0.34693000000000002</c:v>
                </c:pt>
                <c:pt idx="643">
                  <c:v>0.34584999999999999</c:v>
                </c:pt>
                <c:pt idx="644">
                  <c:v>0.32906000000000002</c:v>
                </c:pt>
                <c:pt idx="645">
                  <c:v>0.32135000000000002</c:v>
                </c:pt>
                <c:pt idx="646">
                  <c:v>0.32741999999999999</c:v>
                </c:pt>
                <c:pt idx="647">
                  <c:v>0.32740999999999998</c:v>
                </c:pt>
                <c:pt idx="648">
                  <c:v>0.30714000000000002</c:v>
                </c:pt>
                <c:pt idx="649">
                  <c:v>0.27667999999999998</c:v>
                </c:pt>
                <c:pt idx="650">
                  <c:v>0.25312000000000001</c:v>
                </c:pt>
                <c:pt idx="651">
                  <c:v>0.23616000000000001</c:v>
                </c:pt>
                <c:pt idx="652">
                  <c:v>0.21085000000000001</c:v>
                </c:pt>
                <c:pt idx="653">
                  <c:v>0.17079</c:v>
                </c:pt>
                <c:pt idx="654">
                  <c:v>0.12962000000000001</c:v>
                </c:pt>
                <c:pt idx="655">
                  <c:v>0.10644000000000001</c:v>
                </c:pt>
                <c:pt idx="656">
                  <c:v>0.10327</c:v>
                </c:pt>
                <c:pt idx="657">
                  <c:v>0.10231</c:v>
                </c:pt>
                <c:pt idx="658">
                  <c:v>8.6867E-2</c:v>
                </c:pt>
                <c:pt idx="659">
                  <c:v>5.9801E-2</c:v>
                </c:pt>
                <c:pt idx="660">
                  <c:v>3.6325000000000003E-2</c:v>
                </c:pt>
                <c:pt idx="661">
                  <c:v>2.3243E-2</c:v>
                </c:pt>
                <c:pt idx="662">
                  <c:v>1.4548999999999999E-2</c:v>
                </c:pt>
                <c:pt idx="663">
                  <c:v>6.0273999999999996E-3</c:v>
                </c:pt>
                <c:pt idx="664">
                  <c:v>2.5354000000000002E-3</c:v>
                </c:pt>
                <c:pt idx="665">
                  <c:v>7.9792999999999999E-3</c:v>
                </c:pt>
                <c:pt idx="666">
                  <c:v>1.8634999999999999E-2</c:v>
                </c:pt>
                <c:pt idx="667">
                  <c:v>3.0987000000000001E-2</c:v>
                </c:pt>
                <c:pt idx="668">
                  <c:v>4.6098E-2</c:v>
                </c:pt>
                <c:pt idx="669">
                  <c:v>6.0682E-2</c:v>
                </c:pt>
                <c:pt idx="670">
                  <c:v>6.4975000000000005E-2</c:v>
                </c:pt>
                <c:pt idx="671">
                  <c:v>5.8401000000000002E-2</c:v>
                </c:pt>
                <c:pt idx="672">
                  <c:v>5.7804000000000001E-2</c:v>
                </c:pt>
                <c:pt idx="673">
                  <c:v>7.8758999999999996E-2</c:v>
                </c:pt>
                <c:pt idx="674">
                  <c:v>0.11508</c:v>
                </c:pt>
                <c:pt idx="675">
                  <c:v>0.14782999999999999</c:v>
                </c:pt>
                <c:pt idx="676">
                  <c:v>0.16947000000000001</c:v>
                </c:pt>
                <c:pt idx="677">
                  <c:v>0.18836</c:v>
                </c:pt>
                <c:pt idx="678">
                  <c:v>0.21326999999999999</c:v>
                </c:pt>
                <c:pt idx="679">
                  <c:v>0.24471999999999999</c:v>
                </c:pt>
                <c:pt idx="680">
                  <c:v>0.27853</c:v>
                </c:pt>
                <c:pt idx="681">
                  <c:v>0.30703000000000003</c:v>
                </c:pt>
                <c:pt idx="682">
                  <c:v>0.31919999999999998</c:v>
                </c:pt>
                <c:pt idx="683">
                  <c:v>0.31084000000000001</c:v>
                </c:pt>
                <c:pt idx="684">
                  <c:v>0.29409000000000002</c:v>
                </c:pt>
                <c:pt idx="685">
                  <c:v>0.28649000000000002</c:v>
                </c:pt>
                <c:pt idx="686">
                  <c:v>0.29083999999999999</c:v>
                </c:pt>
                <c:pt idx="687">
                  <c:v>0.29544999999999999</c:v>
                </c:pt>
                <c:pt idx="688">
                  <c:v>0.29375000000000001</c:v>
                </c:pt>
                <c:pt idx="689">
                  <c:v>0.29330000000000001</c:v>
                </c:pt>
                <c:pt idx="690">
                  <c:v>0.30397999999999997</c:v>
                </c:pt>
                <c:pt idx="691">
                  <c:v>0.32655000000000001</c:v>
                </c:pt>
                <c:pt idx="692">
                  <c:v>0.35476999999999997</c:v>
                </c:pt>
                <c:pt idx="693">
                  <c:v>0.38150000000000001</c:v>
                </c:pt>
                <c:pt idx="694">
                  <c:v>0.40148</c:v>
                </c:pt>
                <c:pt idx="695">
                  <c:v>0.41365000000000002</c:v>
                </c:pt>
                <c:pt idx="696">
                  <c:v>0.41997000000000001</c:v>
                </c:pt>
                <c:pt idx="697">
                  <c:v>0.41736000000000001</c:v>
                </c:pt>
                <c:pt idx="698">
                  <c:v>0.39705000000000001</c:v>
                </c:pt>
                <c:pt idx="699">
                  <c:v>0.36104999999999998</c:v>
                </c:pt>
                <c:pt idx="700">
                  <c:v>0.33072000000000001</c:v>
                </c:pt>
                <c:pt idx="701">
                  <c:v>0.32208999999999999</c:v>
                </c:pt>
                <c:pt idx="702">
                  <c:v>0.31725999999999999</c:v>
                </c:pt>
                <c:pt idx="703">
                  <c:v>0.28286</c:v>
                </c:pt>
                <c:pt idx="704">
                  <c:v>0.21947</c:v>
                </c:pt>
                <c:pt idx="705">
                  <c:v>0.16916</c:v>
                </c:pt>
                <c:pt idx="706">
                  <c:v>0.16364999999999999</c:v>
                </c:pt>
                <c:pt idx="707">
                  <c:v>0.18598000000000001</c:v>
                </c:pt>
                <c:pt idx="708">
                  <c:v>0.19982</c:v>
                </c:pt>
                <c:pt idx="709">
                  <c:v>0.19950999999999999</c:v>
                </c:pt>
                <c:pt idx="710">
                  <c:v>0.20831</c:v>
                </c:pt>
                <c:pt idx="711">
                  <c:v>0.23558000000000001</c:v>
                </c:pt>
                <c:pt idx="712">
                  <c:v>0.26012000000000002</c:v>
                </c:pt>
                <c:pt idx="713">
                  <c:v>0.25835000000000002</c:v>
                </c:pt>
                <c:pt idx="714">
                  <c:v>0.23207</c:v>
                </c:pt>
                <c:pt idx="715">
                  <c:v>0.20285</c:v>
                </c:pt>
                <c:pt idx="716">
                  <c:v>0.19006999999999999</c:v>
                </c:pt>
                <c:pt idx="717">
                  <c:v>0.19958999999999999</c:v>
                </c:pt>
                <c:pt idx="718">
                  <c:v>0.22575000000000001</c:v>
                </c:pt>
                <c:pt idx="719">
                  <c:v>0.25839000000000001</c:v>
                </c:pt>
                <c:pt idx="720">
                  <c:v>0.28998000000000002</c:v>
                </c:pt>
                <c:pt idx="721">
                  <c:v>0.31741000000000003</c:v>
                </c:pt>
                <c:pt idx="722">
                  <c:v>0.33606000000000003</c:v>
                </c:pt>
                <c:pt idx="723">
                  <c:v>0.33661000000000002</c:v>
                </c:pt>
                <c:pt idx="724">
                  <c:v>0.31374999999999997</c:v>
                </c:pt>
                <c:pt idx="725">
                  <c:v>0.27593000000000001</c:v>
                </c:pt>
                <c:pt idx="726">
                  <c:v>0.23973</c:v>
                </c:pt>
                <c:pt idx="727">
                  <c:v>0.21525</c:v>
                </c:pt>
                <c:pt idx="728">
                  <c:v>0.20230999999999999</c:v>
                </c:pt>
                <c:pt idx="729">
                  <c:v>0.19911000000000001</c:v>
                </c:pt>
                <c:pt idx="730">
                  <c:v>0.20702999999999999</c:v>
                </c:pt>
                <c:pt idx="731">
                  <c:v>0.22675999999999999</c:v>
                </c:pt>
                <c:pt idx="732">
                  <c:v>0.25596999999999998</c:v>
                </c:pt>
                <c:pt idx="733">
                  <c:v>0.29114000000000001</c:v>
                </c:pt>
                <c:pt idx="734">
                  <c:v>0.32655000000000001</c:v>
                </c:pt>
                <c:pt idx="735">
                  <c:v>0.35239999999999999</c:v>
                </c:pt>
                <c:pt idx="736">
                  <c:v>0.36093999999999998</c:v>
                </c:pt>
                <c:pt idx="737">
                  <c:v>0.35548000000000002</c:v>
                </c:pt>
                <c:pt idx="738">
                  <c:v>0.34752</c:v>
                </c:pt>
                <c:pt idx="739">
                  <c:v>0.34453</c:v>
                </c:pt>
                <c:pt idx="740">
                  <c:v>0.34586</c:v>
                </c:pt>
                <c:pt idx="741">
                  <c:v>0.34992000000000001</c:v>
                </c:pt>
                <c:pt idx="742">
                  <c:v>0.35726999999999998</c:v>
                </c:pt>
                <c:pt idx="743">
                  <c:v>0.36498999999999998</c:v>
                </c:pt>
                <c:pt idx="744">
                  <c:v>0.36637999999999998</c:v>
                </c:pt>
                <c:pt idx="745">
                  <c:v>0.36094999999999999</c:v>
                </c:pt>
                <c:pt idx="746">
                  <c:v>0.35819000000000001</c:v>
                </c:pt>
                <c:pt idx="747">
                  <c:v>0.36626999999999998</c:v>
                </c:pt>
                <c:pt idx="748">
                  <c:v>0.38140000000000002</c:v>
                </c:pt>
                <c:pt idx="749">
                  <c:v>0.39328999999999997</c:v>
                </c:pt>
                <c:pt idx="750">
                  <c:v>0.39707999999999999</c:v>
                </c:pt>
                <c:pt idx="751">
                  <c:v>0.39450000000000002</c:v>
                </c:pt>
                <c:pt idx="752">
                  <c:v>0.38705000000000001</c:v>
                </c:pt>
                <c:pt idx="753">
                  <c:v>0.37476999999999999</c:v>
                </c:pt>
                <c:pt idx="754">
                  <c:v>0.36076000000000003</c:v>
                </c:pt>
                <c:pt idx="755">
                  <c:v>0.35094999999999998</c:v>
                </c:pt>
                <c:pt idx="756">
                  <c:v>0.34920000000000001</c:v>
                </c:pt>
                <c:pt idx="757">
                  <c:v>0.35666999999999999</c:v>
                </c:pt>
                <c:pt idx="758">
                  <c:v>0.37474000000000002</c:v>
                </c:pt>
                <c:pt idx="759">
                  <c:v>0.40161999999999998</c:v>
                </c:pt>
                <c:pt idx="760">
                  <c:v>0.42512</c:v>
                </c:pt>
                <c:pt idx="761">
                  <c:v>0.42666999999999999</c:v>
                </c:pt>
                <c:pt idx="762">
                  <c:v>0.39839000000000002</c:v>
                </c:pt>
                <c:pt idx="763">
                  <c:v>0.35236000000000001</c:v>
                </c:pt>
                <c:pt idx="764">
                  <c:v>0.30787999999999999</c:v>
                </c:pt>
                <c:pt idx="765">
                  <c:v>0.27284999999999998</c:v>
                </c:pt>
                <c:pt idx="766">
                  <c:v>0.24399000000000001</c:v>
                </c:pt>
                <c:pt idx="767">
                  <c:v>0.22262999999999999</c:v>
                </c:pt>
                <c:pt idx="768">
                  <c:v>0.21898999999999999</c:v>
                </c:pt>
                <c:pt idx="769">
                  <c:v>0.23688000000000001</c:v>
                </c:pt>
                <c:pt idx="770">
                  <c:v>0.26234000000000002</c:v>
                </c:pt>
                <c:pt idx="771">
                  <c:v>0.27561000000000002</c:v>
                </c:pt>
                <c:pt idx="772">
                  <c:v>0.2717</c:v>
                </c:pt>
                <c:pt idx="773">
                  <c:v>0.26278000000000001</c:v>
                </c:pt>
                <c:pt idx="774">
                  <c:v>0.26240999999999998</c:v>
                </c:pt>
                <c:pt idx="775">
                  <c:v>0.27396999999999999</c:v>
                </c:pt>
                <c:pt idx="776">
                  <c:v>0.29361999999999999</c:v>
                </c:pt>
                <c:pt idx="777">
                  <c:v>0.31639</c:v>
                </c:pt>
                <c:pt idx="778">
                  <c:v>0.33671000000000001</c:v>
                </c:pt>
                <c:pt idx="779">
                  <c:v>0.34942000000000001</c:v>
                </c:pt>
                <c:pt idx="780">
                  <c:v>0.35526999999999997</c:v>
                </c:pt>
                <c:pt idx="781">
                  <c:v>0.36254999999999998</c:v>
                </c:pt>
                <c:pt idx="782">
                  <c:v>0.37934000000000001</c:v>
                </c:pt>
                <c:pt idx="783">
                  <c:v>0.40600000000000003</c:v>
                </c:pt>
                <c:pt idx="784">
                  <c:v>0.43786999999999998</c:v>
                </c:pt>
                <c:pt idx="785">
                  <c:v>0.4733</c:v>
                </c:pt>
                <c:pt idx="786">
                  <c:v>0.51446999999999998</c:v>
                </c:pt>
                <c:pt idx="787">
                  <c:v>0.56027000000000005</c:v>
                </c:pt>
                <c:pt idx="788">
                  <c:v>0.60209000000000001</c:v>
                </c:pt>
                <c:pt idx="789">
                  <c:v>0.62975999999999999</c:v>
                </c:pt>
                <c:pt idx="790">
                  <c:v>0.64104000000000005</c:v>
                </c:pt>
                <c:pt idx="791">
                  <c:v>0.64315999999999995</c:v>
                </c:pt>
                <c:pt idx="792">
                  <c:v>0.64461000000000002</c:v>
                </c:pt>
                <c:pt idx="793">
                  <c:v>0.64849000000000001</c:v>
                </c:pt>
                <c:pt idx="794">
                  <c:v>0.65608</c:v>
                </c:pt>
                <c:pt idx="795">
                  <c:v>0.67279999999999995</c:v>
                </c:pt>
                <c:pt idx="796">
                  <c:v>0.70338000000000001</c:v>
                </c:pt>
                <c:pt idx="797">
                  <c:v>0.74109000000000003</c:v>
                </c:pt>
                <c:pt idx="798">
                  <c:v>0.77054</c:v>
                </c:pt>
                <c:pt idx="799">
                  <c:v>0.78469999999999995</c:v>
                </c:pt>
                <c:pt idx="800">
                  <c:v>0.79132000000000002</c:v>
                </c:pt>
                <c:pt idx="801">
                  <c:v>0.79706999999999995</c:v>
                </c:pt>
                <c:pt idx="802">
                  <c:v>0.79437999999999998</c:v>
                </c:pt>
                <c:pt idx="803">
                  <c:v>0.77446999999999999</c:v>
                </c:pt>
                <c:pt idx="804">
                  <c:v>0.74736999999999998</c:v>
                </c:pt>
                <c:pt idx="805">
                  <c:v>0.73548000000000002</c:v>
                </c:pt>
                <c:pt idx="806">
                  <c:v>0.74851000000000001</c:v>
                </c:pt>
                <c:pt idx="807">
                  <c:v>0.77651000000000003</c:v>
                </c:pt>
                <c:pt idx="808">
                  <c:v>0.80681999999999998</c:v>
                </c:pt>
                <c:pt idx="809">
                  <c:v>0.83399000000000001</c:v>
                </c:pt>
                <c:pt idx="810">
                  <c:v>0.85072999999999999</c:v>
                </c:pt>
                <c:pt idx="811">
                  <c:v>0.84538000000000002</c:v>
                </c:pt>
                <c:pt idx="812">
                  <c:v>0.81806000000000001</c:v>
                </c:pt>
                <c:pt idx="813">
                  <c:v>0.78934000000000004</c:v>
                </c:pt>
                <c:pt idx="814">
                  <c:v>0.78244000000000002</c:v>
                </c:pt>
                <c:pt idx="815">
                  <c:v>0.80108999999999997</c:v>
                </c:pt>
                <c:pt idx="816">
                  <c:v>0.83109999999999995</c:v>
                </c:pt>
                <c:pt idx="817">
                  <c:v>0.85743999999999998</c:v>
                </c:pt>
                <c:pt idx="818">
                  <c:v>0.87331999999999999</c:v>
                </c:pt>
                <c:pt idx="819">
                  <c:v>0.88039999999999996</c:v>
                </c:pt>
                <c:pt idx="820">
                  <c:v>0.88939000000000001</c:v>
                </c:pt>
                <c:pt idx="821">
                  <c:v>0.91513999999999995</c:v>
                </c:pt>
                <c:pt idx="822">
                  <c:v>0.95950000000000002</c:v>
                </c:pt>
                <c:pt idx="823">
                  <c:v>1.0012000000000001</c:v>
                </c:pt>
                <c:pt idx="824">
                  <c:v>1.0132000000000001</c:v>
                </c:pt>
                <c:pt idx="825">
                  <c:v>0.99080999999999997</c:v>
                </c:pt>
                <c:pt idx="826">
                  <c:v>0.95415000000000005</c:v>
                </c:pt>
                <c:pt idx="827">
                  <c:v>0.92134000000000005</c:v>
                </c:pt>
                <c:pt idx="828">
                  <c:v>0.88924000000000003</c:v>
                </c:pt>
                <c:pt idx="829">
                  <c:v>0.84519999999999995</c:v>
                </c:pt>
                <c:pt idx="830">
                  <c:v>0.79117000000000004</c:v>
                </c:pt>
                <c:pt idx="831">
                  <c:v>0.74766999999999995</c:v>
                </c:pt>
                <c:pt idx="832">
                  <c:v>0.73358000000000001</c:v>
                </c:pt>
                <c:pt idx="833">
                  <c:v>0.74705999999999995</c:v>
                </c:pt>
                <c:pt idx="834">
                  <c:v>0.76871999999999996</c:v>
                </c:pt>
                <c:pt idx="835">
                  <c:v>0.78108999999999995</c:v>
                </c:pt>
                <c:pt idx="836">
                  <c:v>0.78110000000000002</c:v>
                </c:pt>
                <c:pt idx="837">
                  <c:v>0.77459999999999996</c:v>
                </c:pt>
                <c:pt idx="838">
                  <c:v>0.76537999999999995</c:v>
                </c:pt>
                <c:pt idx="839">
                  <c:v>0.75434000000000001</c:v>
                </c:pt>
                <c:pt idx="840">
                  <c:v>0.74411000000000005</c:v>
                </c:pt>
                <c:pt idx="841">
                  <c:v>0.73612999999999995</c:v>
                </c:pt>
                <c:pt idx="842">
                  <c:v>0.72419</c:v>
                </c:pt>
                <c:pt idx="843">
                  <c:v>0.69986000000000004</c:v>
                </c:pt>
                <c:pt idx="844">
                  <c:v>0.66600999999999999</c:v>
                </c:pt>
                <c:pt idx="845">
                  <c:v>0.63653000000000004</c:v>
                </c:pt>
                <c:pt idx="846">
                  <c:v>0.61953000000000003</c:v>
                </c:pt>
                <c:pt idx="847">
                  <c:v>0.60814999999999997</c:v>
                </c:pt>
                <c:pt idx="848">
                  <c:v>0.59179999999999999</c:v>
                </c:pt>
                <c:pt idx="849">
                  <c:v>0.56896000000000002</c:v>
                </c:pt>
                <c:pt idx="850">
                  <c:v>0.54444000000000004</c:v>
                </c:pt>
                <c:pt idx="851">
                  <c:v>0.52239000000000002</c:v>
                </c:pt>
                <c:pt idx="852">
                  <c:v>0.50854999999999995</c:v>
                </c:pt>
                <c:pt idx="853">
                  <c:v>0.51090000000000002</c:v>
                </c:pt>
                <c:pt idx="854">
                  <c:v>0.52895999999999999</c:v>
                </c:pt>
                <c:pt idx="855">
                  <c:v>0.54901999999999995</c:v>
                </c:pt>
                <c:pt idx="856">
                  <c:v>0.56079999999999997</c:v>
                </c:pt>
                <c:pt idx="857">
                  <c:v>0.57257000000000002</c:v>
                </c:pt>
                <c:pt idx="858">
                  <c:v>0.59575999999999996</c:v>
                </c:pt>
                <c:pt idx="859">
                  <c:v>0.61807000000000001</c:v>
                </c:pt>
                <c:pt idx="860">
                  <c:v>0.61029</c:v>
                </c:pt>
                <c:pt idx="861">
                  <c:v>0.56521999999999994</c:v>
                </c:pt>
                <c:pt idx="862">
                  <c:v>0.51500999999999997</c:v>
                </c:pt>
                <c:pt idx="863">
                  <c:v>0.49730999999999997</c:v>
                </c:pt>
                <c:pt idx="864">
                  <c:v>0.51090999999999998</c:v>
                </c:pt>
                <c:pt idx="865">
                  <c:v>0.51702999999999999</c:v>
                </c:pt>
                <c:pt idx="866">
                  <c:v>0.48443000000000003</c:v>
                </c:pt>
                <c:pt idx="867">
                  <c:v>0.42387000000000002</c:v>
                </c:pt>
                <c:pt idx="868">
                  <c:v>0.37403999999999998</c:v>
                </c:pt>
                <c:pt idx="869">
                  <c:v>0.35750999999999999</c:v>
                </c:pt>
                <c:pt idx="870">
                  <c:v>0.35725000000000001</c:v>
                </c:pt>
                <c:pt idx="871">
                  <c:v>0.33904000000000001</c:v>
                </c:pt>
                <c:pt idx="872">
                  <c:v>0.29341</c:v>
                </c:pt>
                <c:pt idx="873">
                  <c:v>0.24698999999999999</c:v>
                </c:pt>
                <c:pt idx="874">
                  <c:v>0.22892999999999999</c:v>
                </c:pt>
                <c:pt idx="875">
                  <c:v>0.23425000000000001</c:v>
                </c:pt>
                <c:pt idx="876">
                  <c:v>0.23116999999999999</c:v>
                </c:pt>
                <c:pt idx="877">
                  <c:v>0.20207</c:v>
                </c:pt>
                <c:pt idx="878">
                  <c:v>0.16278000000000001</c:v>
                </c:pt>
                <c:pt idx="879">
                  <c:v>0.13602</c:v>
                </c:pt>
                <c:pt idx="880">
                  <c:v>0.11845</c:v>
                </c:pt>
                <c:pt idx="881">
                  <c:v>8.7085999999999997E-2</c:v>
                </c:pt>
                <c:pt idx="882">
                  <c:v>3.3626000000000003E-2</c:v>
                </c:pt>
                <c:pt idx="883">
                  <c:v>-2.2134999999999998E-2</c:v>
                </c:pt>
                <c:pt idx="884">
                  <c:v>-5.6729000000000002E-2</c:v>
                </c:pt>
                <c:pt idx="885">
                  <c:v>-7.0374999999999993E-2</c:v>
                </c:pt>
                <c:pt idx="886">
                  <c:v>-8.1936999999999996E-2</c:v>
                </c:pt>
                <c:pt idx="887">
                  <c:v>-0.10113999999999999</c:v>
                </c:pt>
                <c:pt idx="888">
                  <c:v>-0.11519</c:v>
                </c:pt>
                <c:pt idx="889">
                  <c:v>-0.10518</c:v>
                </c:pt>
                <c:pt idx="890">
                  <c:v>-6.9718000000000002E-2</c:v>
                </c:pt>
                <c:pt idx="891">
                  <c:v>-2.6251E-2</c:v>
                </c:pt>
                <c:pt idx="892">
                  <c:v>8.9963999999999999E-3</c:v>
                </c:pt>
                <c:pt idx="893">
                  <c:v>3.4634999999999999E-2</c:v>
                </c:pt>
                <c:pt idx="894">
                  <c:v>5.4482999999999997E-2</c:v>
                </c:pt>
                <c:pt idx="895">
                  <c:v>6.1966E-2</c:v>
                </c:pt>
                <c:pt idx="896">
                  <c:v>4.4961000000000001E-2</c:v>
                </c:pt>
                <c:pt idx="897">
                  <c:v>6.7990000000000004E-3</c:v>
                </c:pt>
                <c:pt idx="898">
                  <c:v>-2.7571999999999999E-2</c:v>
                </c:pt>
                <c:pt idx="899">
                  <c:v>-3.2832E-2</c:v>
                </c:pt>
                <c:pt idx="900">
                  <c:v>-6.4885999999999997E-3</c:v>
                </c:pt>
                <c:pt idx="901">
                  <c:v>3.3180000000000001E-2</c:v>
                </c:pt>
                <c:pt idx="902">
                  <c:v>6.6637000000000002E-2</c:v>
                </c:pt>
                <c:pt idx="903">
                  <c:v>8.4295999999999996E-2</c:v>
                </c:pt>
                <c:pt idx="904">
                  <c:v>8.4277000000000005E-2</c:v>
                </c:pt>
                <c:pt idx="905">
                  <c:v>7.0539000000000004E-2</c:v>
                </c:pt>
                <c:pt idx="906">
                  <c:v>5.4275999999999998E-2</c:v>
                </c:pt>
                <c:pt idx="907">
                  <c:v>4.8662999999999998E-2</c:v>
                </c:pt>
                <c:pt idx="908">
                  <c:v>5.9219000000000001E-2</c:v>
                </c:pt>
                <c:pt idx="909">
                  <c:v>8.3791000000000004E-2</c:v>
                </c:pt>
                <c:pt idx="910">
                  <c:v>0.12081</c:v>
                </c:pt>
                <c:pt idx="911">
                  <c:v>0.16932</c:v>
                </c:pt>
                <c:pt idx="912">
                  <c:v>0.22095999999999999</c:v>
                </c:pt>
                <c:pt idx="913">
                  <c:v>0.26357000000000003</c:v>
                </c:pt>
                <c:pt idx="914">
                  <c:v>0.29741000000000001</c:v>
                </c:pt>
                <c:pt idx="915">
                  <c:v>0.33617999999999998</c:v>
                </c:pt>
                <c:pt idx="916">
                  <c:v>0.38318000000000002</c:v>
                </c:pt>
                <c:pt idx="917">
                  <c:v>0.41646</c:v>
                </c:pt>
                <c:pt idx="918">
                  <c:v>0.41113</c:v>
                </c:pt>
                <c:pt idx="919">
                  <c:v>0.37126999999999999</c:v>
                </c:pt>
                <c:pt idx="920">
                  <c:v>0.32561000000000001</c:v>
                </c:pt>
                <c:pt idx="921">
                  <c:v>0.29359000000000002</c:v>
                </c:pt>
                <c:pt idx="922">
                  <c:v>0.27029999999999998</c:v>
                </c:pt>
                <c:pt idx="923">
                  <c:v>0.24526000000000001</c:v>
                </c:pt>
                <c:pt idx="924">
                  <c:v>0.21806</c:v>
                </c:pt>
                <c:pt idx="925">
                  <c:v>0.18768000000000001</c:v>
                </c:pt>
                <c:pt idx="926">
                  <c:v>0.14280000000000001</c:v>
                </c:pt>
                <c:pt idx="927">
                  <c:v>7.893E-2</c:v>
                </c:pt>
                <c:pt idx="928">
                  <c:v>1.6382000000000001E-2</c:v>
                </c:pt>
                <c:pt idx="929">
                  <c:v>-1.6618000000000001E-2</c:v>
                </c:pt>
                <c:pt idx="930">
                  <c:v>-1.7665E-2</c:v>
                </c:pt>
                <c:pt idx="931">
                  <c:v>-1.1379E-2</c:v>
                </c:pt>
                <c:pt idx="932">
                  <c:v>-1.5219999999999999E-2</c:v>
                </c:pt>
                <c:pt idx="933">
                  <c:v>-2.0084999999999999E-2</c:v>
                </c:pt>
                <c:pt idx="934">
                  <c:v>-1.167E-2</c:v>
                </c:pt>
                <c:pt idx="935">
                  <c:v>4.1552000000000004E-3</c:v>
                </c:pt>
                <c:pt idx="936">
                  <c:v>1.1165E-2</c:v>
                </c:pt>
                <c:pt idx="937">
                  <c:v>8.5526999999999999E-3</c:v>
                </c:pt>
                <c:pt idx="938">
                  <c:v>9.8709999999999996E-3</c:v>
                </c:pt>
                <c:pt idx="939">
                  <c:v>1.9203000000000001E-2</c:v>
                </c:pt>
                <c:pt idx="940">
                  <c:v>2.5828E-2</c:v>
                </c:pt>
                <c:pt idx="941">
                  <c:v>2.5125999999999999E-2</c:v>
                </c:pt>
                <c:pt idx="942">
                  <c:v>2.7992E-2</c:v>
                </c:pt>
                <c:pt idx="943">
                  <c:v>4.1571999999999998E-2</c:v>
                </c:pt>
                <c:pt idx="944">
                  <c:v>5.5152E-2</c:v>
                </c:pt>
                <c:pt idx="945">
                  <c:v>5.7482999999999999E-2</c:v>
                </c:pt>
                <c:pt idx="946">
                  <c:v>5.679E-2</c:v>
                </c:pt>
                <c:pt idx="947">
                  <c:v>6.7612000000000005E-2</c:v>
                </c:pt>
                <c:pt idx="948">
                  <c:v>8.4848000000000007E-2</c:v>
                </c:pt>
                <c:pt idx="949">
                  <c:v>8.9578000000000005E-2</c:v>
                </c:pt>
                <c:pt idx="950">
                  <c:v>7.9117999999999994E-2</c:v>
                </c:pt>
                <c:pt idx="951">
                  <c:v>7.1915999999999994E-2</c:v>
                </c:pt>
                <c:pt idx="952">
                  <c:v>7.8692999999999999E-2</c:v>
                </c:pt>
                <c:pt idx="953">
                  <c:v>8.7094000000000005E-2</c:v>
                </c:pt>
                <c:pt idx="954">
                  <c:v>8.4088999999999997E-2</c:v>
                </c:pt>
                <c:pt idx="955">
                  <c:v>7.7687000000000006E-2</c:v>
                </c:pt>
                <c:pt idx="956">
                  <c:v>8.2458000000000004E-2</c:v>
                </c:pt>
                <c:pt idx="957">
                  <c:v>9.4287999999999997E-2</c:v>
                </c:pt>
                <c:pt idx="958">
                  <c:v>9.5465999999999995E-2</c:v>
                </c:pt>
                <c:pt idx="959">
                  <c:v>7.9849000000000003E-2</c:v>
                </c:pt>
                <c:pt idx="960">
                  <c:v>5.8980999999999999E-2</c:v>
                </c:pt>
                <c:pt idx="961">
                  <c:v>4.5981000000000001E-2</c:v>
                </c:pt>
                <c:pt idx="962">
                  <c:v>4.5754000000000003E-2</c:v>
                </c:pt>
                <c:pt idx="963">
                  <c:v>5.7939999999999998E-2</c:v>
                </c:pt>
                <c:pt idx="964">
                  <c:v>7.4807999999999999E-2</c:v>
                </c:pt>
                <c:pt idx="965">
                  <c:v>7.6933000000000001E-2</c:v>
                </c:pt>
                <c:pt idx="966">
                  <c:v>4.8147000000000002E-2</c:v>
                </c:pt>
                <c:pt idx="967">
                  <c:v>2.8189000000000003E-4</c:v>
                </c:pt>
                <c:pt idx="968">
                  <c:v>-3.1594999999999998E-2</c:v>
                </c:pt>
                <c:pt idx="969">
                  <c:v>-2.7706000000000001E-2</c:v>
                </c:pt>
                <c:pt idx="970">
                  <c:v>-6.1424000000000001E-3</c:v>
                </c:pt>
                <c:pt idx="971">
                  <c:v>3.0257000000000001E-3</c:v>
                </c:pt>
                <c:pt idx="972">
                  <c:v>-4.5738999999999997E-3</c:v>
                </c:pt>
                <c:pt idx="973">
                  <c:v>-1.0064E-2</c:v>
                </c:pt>
                <c:pt idx="974">
                  <c:v>-3.7253E-3</c:v>
                </c:pt>
                <c:pt idx="975">
                  <c:v>4.6544000000000004E-3</c:v>
                </c:pt>
                <c:pt idx="976">
                  <c:v>8.8584000000000006E-3</c:v>
                </c:pt>
                <c:pt idx="977">
                  <c:v>2.0327999999999999E-2</c:v>
                </c:pt>
                <c:pt idx="978">
                  <c:v>4.9298000000000002E-2</c:v>
                </c:pt>
                <c:pt idx="979">
                  <c:v>8.5116999999999998E-2</c:v>
                </c:pt>
                <c:pt idx="980">
                  <c:v>0.10864</c:v>
                </c:pt>
                <c:pt idx="981">
                  <c:v>0.11615</c:v>
                </c:pt>
                <c:pt idx="982">
                  <c:v>0.11684</c:v>
                </c:pt>
                <c:pt idx="983">
                  <c:v>0.11203</c:v>
                </c:pt>
                <c:pt idx="984">
                  <c:v>9.4244999999999995E-2</c:v>
                </c:pt>
                <c:pt idx="985">
                  <c:v>6.6488000000000005E-2</c:v>
                </c:pt>
                <c:pt idx="986">
                  <c:v>4.3069000000000003E-2</c:v>
                </c:pt>
                <c:pt idx="987">
                  <c:v>2.5055999999999998E-2</c:v>
                </c:pt>
                <c:pt idx="988">
                  <c:v>-6.6017999999999997E-3</c:v>
                </c:pt>
                <c:pt idx="989">
                  <c:v>-6.0913000000000002E-2</c:v>
                </c:pt>
                <c:pt idx="990">
                  <c:v>-0.11593000000000001</c:v>
                </c:pt>
                <c:pt idx="991">
                  <c:v>-0.14652999999999999</c:v>
                </c:pt>
                <c:pt idx="992">
                  <c:v>-0.16106000000000001</c:v>
                </c:pt>
                <c:pt idx="993">
                  <c:v>-0.18589</c:v>
                </c:pt>
                <c:pt idx="994">
                  <c:v>-0.2185</c:v>
                </c:pt>
                <c:pt idx="995">
                  <c:v>-0.22567999999999999</c:v>
                </c:pt>
                <c:pt idx="996">
                  <c:v>-0.19603999999999999</c:v>
                </c:pt>
                <c:pt idx="997">
                  <c:v>-0.16736999999999999</c:v>
                </c:pt>
                <c:pt idx="998">
                  <c:v>-0.18361</c:v>
                </c:pt>
                <c:pt idx="999">
                  <c:v>-0.24173</c:v>
                </c:pt>
                <c:pt idx="1000">
                  <c:v>-0.30173</c:v>
                </c:pt>
                <c:pt idx="1001">
                  <c:v>-0.33817999999999998</c:v>
                </c:pt>
                <c:pt idx="1002">
                  <c:v>-0.35922999999999999</c:v>
                </c:pt>
                <c:pt idx="1003">
                  <c:v>-0.37863000000000002</c:v>
                </c:pt>
                <c:pt idx="1004">
                  <c:v>-0.39302999999999999</c:v>
                </c:pt>
                <c:pt idx="1005">
                  <c:v>-0.39352999999999999</c:v>
                </c:pt>
                <c:pt idx="1006">
                  <c:v>-0.38363999999999998</c:v>
                </c:pt>
                <c:pt idx="1007">
                  <c:v>-0.37569000000000002</c:v>
                </c:pt>
                <c:pt idx="1008">
                  <c:v>-0.37697999999999998</c:v>
                </c:pt>
                <c:pt idx="1009">
                  <c:v>-0.38601999999999997</c:v>
                </c:pt>
                <c:pt idx="1010">
                  <c:v>-0.39718999999999999</c:v>
                </c:pt>
                <c:pt idx="1011">
                  <c:v>-0.40442</c:v>
                </c:pt>
                <c:pt idx="1012">
                  <c:v>-0.40423999999999999</c:v>
                </c:pt>
                <c:pt idx="1013">
                  <c:v>-0.39817000000000002</c:v>
                </c:pt>
                <c:pt idx="1014">
                  <c:v>-0.38946999999999998</c:v>
                </c:pt>
                <c:pt idx="1015">
                  <c:v>-0.37707000000000002</c:v>
                </c:pt>
                <c:pt idx="1016">
                  <c:v>-0.35793999999999998</c:v>
                </c:pt>
                <c:pt idx="1017">
                  <c:v>-0.33561999999999997</c:v>
                </c:pt>
                <c:pt idx="1018">
                  <c:v>-0.31964999999999999</c:v>
                </c:pt>
                <c:pt idx="1019">
                  <c:v>-0.31476999999999999</c:v>
                </c:pt>
                <c:pt idx="1020">
                  <c:v>-0.31719999999999998</c:v>
                </c:pt>
                <c:pt idx="1021">
                  <c:v>-0.32435999999999998</c:v>
                </c:pt>
                <c:pt idx="1022">
                  <c:v>-0.34076000000000001</c:v>
                </c:pt>
                <c:pt idx="1023">
                  <c:v>-0.36957000000000001</c:v>
                </c:pt>
                <c:pt idx="1024">
                  <c:v>-0.40490999999999999</c:v>
                </c:pt>
                <c:pt idx="1025">
                  <c:v>-0.43894</c:v>
                </c:pt>
                <c:pt idx="1026">
                  <c:v>-0.47255000000000003</c:v>
                </c:pt>
                <c:pt idx="1027">
                  <c:v>-0.51171</c:v>
                </c:pt>
                <c:pt idx="1028">
                  <c:v>-0.55525999999999998</c:v>
                </c:pt>
                <c:pt idx="1029">
                  <c:v>-0.59211000000000003</c:v>
                </c:pt>
                <c:pt idx="1030">
                  <c:v>-0.60985</c:v>
                </c:pt>
                <c:pt idx="1031">
                  <c:v>-0.60199000000000003</c:v>
                </c:pt>
                <c:pt idx="1032">
                  <c:v>-0.56982999999999995</c:v>
                </c:pt>
                <c:pt idx="1033">
                  <c:v>-0.52342999999999995</c:v>
                </c:pt>
                <c:pt idx="1034">
                  <c:v>-0.48060000000000003</c:v>
                </c:pt>
                <c:pt idx="1035">
                  <c:v>-0.45882000000000001</c:v>
                </c:pt>
                <c:pt idx="1036">
                  <c:v>-0.46550000000000002</c:v>
                </c:pt>
                <c:pt idx="1037">
                  <c:v>-0.49608999999999998</c:v>
                </c:pt>
                <c:pt idx="1038">
                  <c:v>-0.53795999999999999</c:v>
                </c:pt>
                <c:pt idx="1039">
                  <c:v>-0.57357999999999998</c:v>
                </c:pt>
                <c:pt idx="1040">
                  <c:v>-0.58721000000000001</c:v>
                </c:pt>
                <c:pt idx="1041">
                  <c:v>-0.57843</c:v>
                </c:pt>
                <c:pt idx="1042">
                  <c:v>-0.56605000000000005</c:v>
                </c:pt>
                <c:pt idx="1043">
                  <c:v>-0.56766000000000005</c:v>
                </c:pt>
                <c:pt idx="1044">
                  <c:v>-0.57562999999999998</c:v>
                </c:pt>
                <c:pt idx="1045">
                  <c:v>-0.56515000000000004</c:v>
                </c:pt>
                <c:pt idx="1046">
                  <c:v>-0.52673000000000003</c:v>
                </c:pt>
                <c:pt idx="1047">
                  <c:v>-0.47703000000000001</c:v>
                </c:pt>
                <c:pt idx="1048">
                  <c:v>-0.43363000000000002</c:v>
                </c:pt>
                <c:pt idx="1049">
                  <c:v>-0.39571000000000001</c:v>
                </c:pt>
                <c:pt idx="1050">
                  <c:v>-0.35860999999999998</c:v>
                </c:pt>
                <c:pt idx="1051">
                  <c:v>-0.33001000000000003</c:v>
                </c:pt>
                <c:pt idx="1052">
                  <c:v>-0.31447000000000003</c:v>
                </c:pt>
                <c:pt idx="1053">
                  <c:v>-0.29504999999999998</c:v>
                </c:pt>
                <c:pt idx="1054">
                  <c:v>-0.25385000000000002</c:v>
                </c:pt>
                <c:pt idx="1055">
                  <c:v>-0.20469000000000001</c:v>
                </c:pt>
                <c:pt idx="1056">
                  <c:v>-0.17943999999999999</c:v>
                </c:pt>
                <c:pt idx="1057">
                  <c:v>-0.18054999999999999</c:v>
                </c:pt>
                <c:pt idx="1058">
                  <c:v>-0.17330999999999999</c:v>
                </c:pt>
                <c:pt idx="1059">
                  <c:v>-0.13471</c:v>
                </c:pt>
                <c:pt idx="1060">
                  <c:v>-8.5811999999999999E-2</c:v>
                </c:pt>
                <c:pt idx="1061">
                  <c:v>-5.9276000000000002E-2</c:v>
                </c:pt>
                <c:pt idx="1062">
                  <c:v>-5.3746000000000002E-2</c:v>
                </c:pt>
                <c:pt idx="1063">
                  <c:v>-4.3105999999999998E-2</c:v>
                </c:pt>
                <c:pt idx="1064">
                  <c:v>-2.0258999999999999E-2</c:v>
                </c:pt>
                <c:pt idx="1065">
                  <c:v>-6.8478000000000002E-3</c:v>
                </c:pt>
                <c:pt idx="1066">
                  <c:v>-2.0125000000000001E-2</c:v>
                </c:pt>
                <c:pt idx="1067">
                  <c:v>-5.0292000000000003E-2</c:v>
                </c:pt>
                <c:pt idx="1068">
                  <c:v>-7.5028999999999998E-2</c:v>
                </c:pt>
                <c:pt idx="1069">
                  <c:v>-8.2189999999999999E-2</c:v>
                </c:pt>
                <c:pt idx="1070">
                  <c:v>-7.3871000000000006E-2</c:v>
                </c:pt>
                <c:pt idx="1071">
                  <c:v>-6.0498000000000003E-2</c:v>
                </c:pt>
                <c:pt idx="1072">
                  <c:v>-5.6561E-2</c:v>
                </c:pt>
                <c:pt idx="1073">
                  <c:v>-7.2353000000000001E-2</c:v>
                </c:pt>
                <c:pt idx="1074">
                  <c:v>-0.10382</c:v>
                </c:pt>
                <c:pt idx="1075">
                  <c:v>-0.13724</c:v>
                </c:pt>
                <c:pt idx="1076">
                  <c:v>-0.16724</c:v>
                </c:pt>
                <c:pt idx="1077">
                  <c:v>-0.20102999999999999</c:v>
                </c:pt>
                <c:pt idx="1078">
                  <c:v>-0.24009</c:v>
                </c:pt>
                <c:pt idx="1079">
                  <c:v>-0.26867999999999997</c:v>
                </c:pt>
                <c:pt idx="1080">
                  <c:v>-0.27226</c:v>
                </c:pt>
                <c:pt idx="1081">
                  <c:v>-0.26232</c:v>
                </c:pt>
                <c:pt idx="1082">
                  <c:v>-0.26991999999999999</c:v>
                </c:pt>
                <c:pt idx="1083">
                  <c:v>-0.31213000000000002</c:v>
                </c:pt>
                <c:pt idx="1084">
                  <c:v>-0.37232999999999999</c:v>
                </c:pt>
                <c:pt idx="1085">
                  <c:v>-0.41641</c:v>
                </c:pt>
                <c:pt idx="1086">
                  <c:v>-0.42319000000000001</c:v>
                </c:pt>
                <c:pt idx="1087">
                  <c:v>-0.39756000000000002</c:v>
                </c:pt>
                <c:pt idx="1088">
                  <c:v>-0.36168</c:v>
                </c:pt>
                <c:pt idx="1089">
                  <c:v>-0.33953</c:v>
                </c:pt>
                <c:pt idx="1090">
                  <c:v>-0.34537000000000001</c:v>
                </c:pt>
                <c:pt idx="1091">
                  <c:v>-0.37630999999999998</c:v>
                </c:pt>
                <c:pt idx="1092">
                  <c:v>-0.41274</c:v>
                </c:pt>
                <c:pt idx="1093">
                  <c:v>-0.43187999999999999</c:v>
                </c:pt>
                <c:pt idx="1094">
                  <c:v>-0.42688999999999999</c:v>
                </c:pt>
                <c:pt idx="1095">
                  <c:v>-0.41163</c:v>
                </c:pt>
                <c:pt idx="1096">
                  <c:v>-0.40440999999999999</c:v>
                </c:pt>
                <c:pt idx="1097">
                  <c:v>-0.40941</c:v>
                </c:pt>
                <c:pt idx="1098">
                  <c:v>-0.41693000000000002</c:v>
                </c:pt>
                <c:pt idx="1099">
                  <c:v>-0.41798999999999997</c:v>
                </c:pt>
                <c:pt idx="1100">
                  <c:v>-0.41149999999999998</c:v>
                </c:pt>
                <c:pt idx="1101">
                  <c:v>-0.39750000000000002</c:v>
                </c:pt>
                <c:pt idx="1102">
                  <c:v>-0.372</c:v>
                </c:pt>
                <c:pt idx="1103">
                  <c:v>-0.33450000000000002</c:v>
                </c:pt>
                <c:pt idx="1104">
                  <c:v>-0.29648000000000002</c:v>
                </c:pt>
                <c:pt idx="1105">
                  <c:v>-0.27551999999999999</c:v>
                </c:pt>
                <c:pt idx="1106">
                  <c:v>-0.27944000000000002</c:v>
                </c:pt>
                <c:pt idx="1107">
                  <c:v>-0.29957</c:v>
                </c:pt>
                <c:pt idx="1108">
                  <c:v>-0.32113999999999998</c:v>
                </c:pt>
                <c:pt idx="1109">
                  <c:v>-0.33772000000000002</c:v>
                </c:pt>
                <c:pt idx="1110">
                  <c:v>-0.35261999999999999</c:v>
                </c:pt>
                <c:pt idx="1111">
                  <c:v>-0.36728</c:v>
                </c:pt>
                <c:pt idx="1112">
                  <c:v>-0.374</c:v>
                </c:pt>
                <c:pt idx="1113">
                  <c:v>-0.36459999999999998</c:v>
                </c:pt>
                <c:pt idx="1114">
                  <c:v>-0.34338000000000002</c:v>
                </c:pt>
                <c:pt idx="1115">
                  <c:v>-0.32434000000000002</c:v>
                </c:pt>
                <c:pt idx="1116">
                  <c:v>-0.31486999999999998</c:v>
                </c:pt>
                <c:pt idx="1117">
                  <c:v>-0.30928</c:v>
                </c:pt>
                <c:pt idx="1118">
                  <c:v>-0.30109000000000002</c:v>
                </c:pt>
                <c:pt idx="1119">
                  <c:v>-0.29360999999999998</c:v>
                </c:pt>
                <c:pt idx="1120">
                  <c:v>-0.29158000000000001</c:v>
                </c:pt>
                <c:pt idx="1121">
                  <c:v>-0.28993000000000002</c:v>
                </c:pt>
                <c:pt idx="1122">
                  <c:v>-0.28117999999999999</c:v>
                </c:pt>
                <c:pt idx="1123">
                  <c:v>-0.27078999999999998</c:v>
                </c:pt>
                <c:pt idx="1124">
                  <c:v>-0.27354000000000001</c:v>
                </c:pt>
                <c:pt idx="1125">
                  <c:v>-0.29424</c:v>
                </c:pt>
                <c:pt idx="1126">
                  <c:v>-0.32103999999999999</c:v>
                </c:pt>
                <c:pt idx="1127">
                  <c:v>-0.33834999999999998</c:v>
                </c:pt>
                <c:pt idx="1128">
                  <c:v>-0.33821000000000001</c:v>
                </c:pt>
                <c:pt idx="1129">
                  <c:v>-0.31967000000000001</c:v>
                </c:pt>
                <c:pt idx="1130">
                  <c:v>-0.28832000000000002</c:v>
                </c:pt>
                <c:pt idx="1131">
                  <c:v>-0.25905</c:v>
                </c:pt>
                <c:pt idx="1132">
                  <c:v>-0.24776999999999999</c:v>
                </c:pt>
                <c:pt idx="1133">
                  <c:v>-0.25413000000000002</c:v>
                </c:pt>
                <c:pt idx="1134">
                  <c:v>-0.26083000000000001</c:v>
                </c:pt>
                <c:pt idx="1135">
                  <c:v>-0.25453999999999999</c:v>
                </c:pt>
                <c:pt idx="1136">
                  <c:v>-0.23863000000000001</c:v>
                </c:pt>
                <c:pt idx="1137">
                  <c:v>-0.21990999999999999</c:v>
                </c:pt>
                <c:pt idx="1138">
                  <c:v>-0.19434999999999999</c:v>
                </c:pt>
                <c:pt idx="1139">
                  <c:v>-0.15736</c:v>
                </c:pt>
                <c:pt idx="1140">
                  <c:v>-0.12025</c:v>
                </c:pt>
                <c:pt idx="1141">
                  <c:v>-0.10192</c:v>
                </c:pt>
                <c:pt idx="1142">
                  <c:v>-0.10503999999999999</c:v>
                </c:pt>
                <c:pt idx="1143">
                  <c:v>-0.1114</c:v>
                </c:pt>
                <c:pt idx="1144">
                  <c:v>-0.10279000000000001</c:v>
                </c:pt>
                <c:pt idx="1145">
                  <c:v>-7.8057000000000001E-2</c:v>
                </c:pt>
                <c:pt idx="1146">
                  <c:v>-4.7713999999999999E-2</c:v>
                </c:pt>
                <c:pt idx="1147">
                  <c:v>-1.8988999999999999E-2</c:v>
                </c:pt>
                <c:pt idx="1148">
                  <c:v>8.7837000000000002E-3</c:v>
                </c:pt>
                <c:pt idx="1149">
                  <c:v>3.6623999999999997E-2</c:v>
                </c:pt>
                <c:pt idx="1150">
                  <c:v>5.7711999999999999E-2</c:v>
                </c:pt>
                <c:pt idx="1151">
                  <c:v>5.9285999999999998E-2</c:v>
                </c:pt>
                <c:pt idx="1152">
                  <c:v>3.5626999999999999E-2</c:v>
                </c:pt>
                <c:pt idx="1153">
                  <c:v>-7.2407999999999999E-4</c:v>
                </c:pt>
                <c:pt idx="1154">
                  <c:v>-2.6327E-2</c:v>
                </c:pt>
                <c:pt idx="1155">
                  <c:v>-2.9814E-2</c:v>
                </c:pt>
                <c:pt idx="1156">
                  <c:v>-2.4271000000000001E-2</c:v>
                </c:pt>
                <c:pt idx="1157">
                  <c:v>-3.2767999999999999E-2</c:v>
                </c:pt>
                <c:pt idx="1158">
                  <c:v>-6.5282999999999994E-2</c:v>
                </c:pt>
                <c:pt idx="1159">
                  <c:v>-0.11426</c:v>
                </c:pt>
                <c:pt idx="1160">
                  <c:v>-0.16738</c:v>
                </c:pt>
                <c:pt idx="1161">
                  <c:v>-0.21622</c:v>
                </c:pt>
                <c:pt idx="1162">
                  <c:v>-0.25538</c:v>
                </c:pt>
                <c:pt idx="1163">
                  <c:v>-0.28325</c:v>
                </c:pt>
                <c:pt idx="1164">
                  <c:v>-0.30456</c:v>
                </c:pt>
                <c:pt idx="1165">
                  <c:v>-0.32407000000000002</c:v>
                </c:pt>
                <c:pt idx="1166">
                  <c:v>-0.33660000000000001</c:v>
                </c:pt>
                <c:pt idx="1167">
                  <c:v>-0.33188000000000001</c:v>
                </c:pt>
                <c:pt idx="1168">
                  <c:v>-0.31130000000000002</c:v>
                </c:pt>
                <c:pt idx="1169">
                  <c:v>-0.29004000000000002</c:v>
                </c:pt>
                <c:pt idx="1170">
                  <c:v>-0.27727000000000002</c:v>
                </c:pt>
                <c:pt idx="1171">
                  <c:v>-0.26357999999999998</c:v>
                </c:pt>
                <c:pt idx="1172">
                  <c:v>-0.23755000000000001</c:v>
                </c:pt>
                <c:pt idx="1173">
                  <c:v>-0.20838000000000001</c:v>
                </c:pt>
                <c:pt idx="1174">
                  <c:v>-0.19961999999999999</c:v>
                </c:pt>
                <c:pt idx="1175">
                  <c:v>-0.22067000000000001</c:v>
                </c:pt>
                <c:pt idx="1176">
                  <c:v>-0.25585999999999998</c:v>
                </c:pt>
                <c:pt idx="1177">
                  <c:v>-0.28477999999999998</c:v>
                </c:pt>
                <c:pt idx="1178">
                  <c:v>-0.30270999999999998</c:v>
                </c:pt>
                <c:pt idx="1179">
                  <c:v>-0.31323000000000001</c:v>
                </c:pt>
                <c:pt idx="1180">
                  <c:v>-0.31048999999999999</c:v>
                </c:pt>
                <c:pt idx="1181">
                  <c:v>-0.28455000000000003</c:v>
                </c:pt>
                <c:pt idx="1182">
                  <c:v>-0.24515000000000001</c:v>
                </c:pt>
                <c:pt idx="1183">
                  <c:v>-0.22398000000000001</c:v>
                </c:pt>
                <c:pt idx="1184">
                  <c:v>-0.24046000000000001</c:v>
                </c:pt>
                <c:pt idx="1185">
                  <c:v>-0.27171000000000001</c:v>
                </c:pt>
                <c:pt idx="1186">
                  <c:v>-0.27245999999999998</c:v>
                </c:pt>
                <c:pt idx="1187">
                  <c:v>-0.22817000000000001</c:v>
                </c:pt>
                <c:pt idx="1188">
                  <c:v>-0.17555999999999999</c:v>
                </c:pt>
                <c:pt idx="1189">
                  <c:v>-0.16134000000000001</c:v>
                </c:pt>
                <c:pt idx="1190">
                  <c:v>-0.18969</c:v>
                </c:pt>
                <c:pt idx="1191">
                  <c:v>-0.22397</c:v>
                </c:pt>
                <c:pt idx="1192">
                  <c:v>-0.23643</c:v>
                </c:pt>
                <c:pt idx="1193">
                  <c:v>-0.23801</c:v>
                </c:pt>
                <c:pt idx="1194">
                  <c:v>-0.25253999999999999</c:v>
                </c:pt>
                <c:pt idx="1195">
                  <c:v>-0.27655999999999997</c:v>
                </c:pt>
                <c:pt idx="1196">
                  <c:v>-0.28053</c:v>
                </c:pt>
                <c:pt idx="1197">
                  <c:v>-0.24609</c:v>
                </c:pt>
                <c:pt idx="1198">
                  <c:v>-0.18848999999999999</c:v>
                </c:pt>
                <c:pt idx="1199">
                  <c:v>-0.13924</c:v>
                </c:pt>
                <c:pt idx="1200">
                  <c:v>-0.11419</c:v>
                </c:pt>
                <c:pt idx="1201">
                  <c:v>-0.10161000000000001</c:v>
                </c:pt>
                <c:pt idx="1202">
                  <c:v>-7.7091000000000007E-2</c:v>
                </c:pt>
                <c:pt idx="1203">
                  <c:v>-2.8670999999999999E-2</c:v>
                </c:pt>
                <c:pt idx="1204">
                  <c:v>2.9492999999999998E-2</c:v>
                </c:pt>
                <c:pt idx="1205">
                  <c:v>6.8962999999999997E-2</c:v>
                </c:pt>
                <c:pt idx="1206">
                  <c:v>7.6266E-2</c:v>
                </c:pt>
                <c:pt idx="1207">
                  <c:v>6.7588999999999996E-2</c:v>
                </c:pt>
                <c:pt idx="1208">
                  <c:v>6.8363999999999994E-2</c:v>
                </c:pt>
                <c:pt idx="1209">
                  <c:v>8.2919999999999994E-2</c:v>
                </c:pt>
                <c:pt idx="1210">
                  <c:v>9.5822000000000004E-2</c:v>
                </c:pt>
                <c:pt idx="1211">
                  <c:v>0.10059</c:v>
                </c:pt>
                <c:pt idx="1212">
                  <c:v>0.10992</c:v>
                </c:pt>
                <c:pt idx="1213">
                  <c:v>0.13317000000000001</c:v>
                </c:pt>
                <c:pt idx="1214">
                  <c:v>0.16125999999999999</c:v>
                </c:pt>
                <c:pt idx="1215">
                  <c:v>0.18489</c:v>
                </c:pt>
                <c:pt idx="1216">
                  <c:v>0.21135999999999999</c:v>
                </c:pt>
                <c:pt idx="1217">
                  <c:v>0.24704999999999999</c:v>
                </c:pt>
                <c:pt idx="1218">
                  <c:v>0.27577000000000002</c:v>
                </c:pt>
                <c:pt idx="1219">
                  <c:v>0.27665000000000001</c:v>
                </c:pt>
                <c:pt idx="1220">
                  <c:v>0.25746999999999998</c:v>
                </c:pt>
                <c:pt idx="1221">
                  <c:v>0.24657999999999999</c:v>
                </c:pt>
                <c:pt idx="1222">
                  <c:v>0.25168000000000001</c:v>
                </c:pt>
                <c:pt idx="1223">
                  <c:v>0.25051000000000001</c:v>
                </c:pt>
                <c:pt idx="1224">
                  <c:v>0.22822000000000001</c:v>
                </c:pt>
                <c:pt idx="1225">
                  <c:v>0.20111000000000001</c:v>
                </c:pt>
                <c:pt idx="1226">
                  <c:v>0.1913</c:v>
                </c:pt>
                <c:pt idx="1227">
                  <c:v>0.19722000000000001</c:v>
                </c:pt>
                <c:pt idx="1228">
                  <c:v>0.20630000000000001</c:v>
                </c:pt>
                <c:pt idx="1229">
                  <c:v>0.22141</c:v>
                </c:pt>
                <c:pt idx="1230">
                  <c:v>0.25291000000000002</c:v>
                </c:pt>
                <c:pt idx="1231">
                  <c:v>0.29219000000000001</c:v>
                </c:pt>
                <c:pt idx="1232">
                  <c:v>0.31579000000000002</c:v>
                </c:pt>
                <c:pt idx="1233">
                  <c:v>0.31644</c:v>
                </c:pt>
                <c:pt idx="1234">
                  <c:v>0.31158999999999998</c:v>
                </c:pt>
                <c:pt idx="1235">
                  <c:v>0.31722</c:v>
                </c:pt>
                <c:pt idx="1236">
                  <c:v>0.32906999999999997</c:v>
                </c:pt>
                <c:pt idx="1237">
                  <c:v>0.33637</c:v>
                </c:pt>
                <c:pt idx="1238">
                  <c:v>0.34150999999999998</c:v>
                </c:pt>
                <c:pt idx="1239">
                  <c:v>0.35598999999999997</c:v>
                </c:pt>
                <c:pt idx="1240">
                  <c:v>0.38402999999999998</c:v>
                </c:pt>
                <c:pt idx="1241">
                  <c:v>0.41935</c:v>
                </c:pt>
                <c:pt idx="1242">
                  <c:v>0.45441999999999999</c:v>
                </c:pt>
                <c:pt idx="1243">
                  <c:v>0.48507</c:v>
                </c:pt>
                <c:pt idx="1244">
                  <c:v>0.50856000000000001</c:v>
                </c:pt>
                <c:pt idx="1245">
                  <c:v>0.52429999999999999</c:v>
                </c:pt>
                <c:pt idx="1246">
                  <c:v>0.53635999999999995</c:v>
                </c:pt>
                <c:pt idx="1247">
                  <c:v>0.54879</c:v>
                </c:pt>
                <c:pt idx="1248">
                  <c:v>0.55689999999999995</c:v>
                </c:pt>
                <c:pt idx="1249">
                  <c:v>0.54876999999999998</c:v>
                </c:pt>
                <c:pt idx="1250">
                  <c:v>0.52025999999999994</c:v>
                </c:pt>
                <c:pt idx="1251">
                  <c:v>0.48591000000000001</c:v>
                </c:pt>
                <c:pt idx="1252">
                  <c:v>0.46850000000000003</c:v>
                </c:pt>
                <c:pt idx="1253">
                  <c:v>0.47504000000000002</c:v>
                </c:pt>
                <c:pt idx="1254">
                  <c:v>0.48743999999999998</c:v>
                </c:pt>
                <c:pt idx="1255">
                  <c:v>0.48232999999999998</c:v>
                </c:pt>
                <c:pt idx="1256">
                  <c:v>0.45774999999999999</c:v>
                </c:pt>
                <c:pt idx="1257">
                  <c:v>0.43281999999999998</c:v>
                </c:pt>
                <c:pt idx="1258">
                  <c:v>0.42158000000000001</c:v>
                </c:pt>
                <c:pt idx="1259">
                  <c:v>0.41826000000000002</c:v>
                </c:pt>
                <c:pt idx="1260">
                  <c:v>0.41460000000000002</c:v>
                </c:pt>
                <c:pt idx="1261">
                  <c:v>0.41961999999999999</c:v>
                </c:pt>
                <c:pt idx="1262">
                  <c:v>0.44668999999999998</c:v>
                </c:pt>
                <c:pt idx="1263">
                  <c:v>0.48481000000000002</c:v>
                </c:pt>
                <c:pt idx="1264">
                  <c:v>0.50205</c:v>
                </c:pt>
                <c:pt idx="1265">
                  <c:v>0.48371999999999998</c:v>
                </c:pt>
                <c:pt idx="1266">
                  <c:v>0.45178000000000001</c:v>
                </c:pt>
                <c:pt idx="1267">
                  <c:v>0.43540000000000001</c:v>
                </c:pt>
                <c:pt idx="1268">
                  <c:v>0.43379000000000001</c:v>
                </c:pt>
                <c:pt idx="1269">
                  <c:v>0.42341000000000001</c:v>
                </c:pt>
                <c:pt idx="1270">
                  <c:v>0.39428999999999997</c:v>
                </c:pt>
                <c:pt idx="1271">
                  <c:v>0.36016999999999999</c:v>
                </c:pt>
                <c:pt idx="1272">
                  <c:v>0.33361000000000002</c:v>
                </c:pt>
                <c:pt idx="1273">
                  <c:v>0.31125000000000003</c:v>
                </c:pt>
                <c:pt idx="1274">
                  <c:v>0.29033999999999999</c:v>
                </c:pt>
                <c:pt idx="1275">
                  <c:v>0.28194000000000002</c:v>
                </c:pt>
                <c:pt idx="1276">
                  <c:v>0.29443000000000003</c:v>
                </c:pt>
                <c:pt idx="1277">
                  <c:v>0.31596999999999997</c:v>
                </c:pt>
                <c:pt idx="1278">
                  <c:v>0.32911000000000001</c:v>
                </c:pt>
                <c:pt idx="1279">
                  <c:v>0.33542</c:v>
                </c:pt>
                <c:pt idx="1280">
                  <c:v>0.34970000000000001</c:v>
                </c:pt>
                <c:pt idx="1281">
                  <c:v>0.37358999999999998</c:v>
                </c:pt>
                <c:pt idx="1282">
                  <c:v>0.39249000000000001</c:v>
                </c:pt>
                <c:pt idx="1283">
                  <c:v>0.39956000000000003</c:v>
                </c:pt>
                <c:pt idx="1284">
                  <c:v>0.40656999999999999</c:v>
                </c:pt>
                <c:pt idx="1285">
                  <c:v>0.42635000000000001</c:v>
                </c:pt>
                <c:pt idx="1286">
                  <c:v>0.45812999999999998</c:v>
                </c:pt>
                <c:pt idx="1287">
                  <c:v>0.49562</c:v>
                </c:pt>
                <c:pt idx="1288">
                  <c:v>0.53639999999999999</c:v>
                </c:pt>
                <c:pt idx="1289">
                  <c:v>0.57501999999999998</c:v>
                </c:pt>
                <c:pt idx="1290">
                  <c:v>0.59794999999999998</c:v>
                </c:pt>
                <c:pt idx="1291">
                  <c:v>0.59553999999999996</c:v>
                </c:pt>
                <c:pt idx="1292">
                  <c:v>0.57149000000000005</c:v>
                </c:pt>
                <c:pt idx="1293">
                  <c:v>0.53403999999999996</c:v>
                </c:pt>
                <c:pt idx="1294">
                  <c:v>0.48838999999999999</c:v>
                </c:pt>
                <c:pt idx="1295">
                  <c:v>0.44673000000000002</c:v>
                </c:pt>
                <c:pt idx="1296">
                  <c:v>0.43191000000000002</c:v>
                </c:pt>
                <c:pt idx="1297">
                  <c:v>0.45424999999999999</c:v>
                </c:pt>
                <c:pt idx="1298">
                  <c:v>0.49209000000000003</c:v>
                </c:pt>
                <c:pt idx="1299">
                  <c:v>0.51361999999999997</c:v>
                </c:pt>
                <c:pt idx="1300">
                  <c:v>0.51600000000000001</c:v>
                </c:pt>
                <c:pt idx="1301">
                  <c:v>0.52605000000000002</c:v>
                </c:pt>
                <c:pt idx="1302">
                  <c:v>0.56271000000000004</c:v>
                </c:pt>
                <c:pt idx="1303">
                  <c:v>0.61597000000000002</c:v>
                </c:pt>
                <c:pt idx="1304">
                  <c:v>0.66568000000000005</c:v>
                </c:pt>
                <c:pt idx="1305">
                  <c:v>0.70421</c:v>
                </c:pt>
                <c:pt idx="1306">
                  <c:v>0.73275999999999997</c:v>
                </c:pt>
                <c:pt idx="1307">
                  <c:v>0.74936000000000003</c:v>
                </c:pt>
                <c:pt idx="1308">
                  <c:v>0.75173999999999996</c:v>
                </c:pt>
                <c:pt idx="1309">
                  <c:v>0.74431999999999998</c:v>
                </c:pt>
                <c:pt idx="1310">
                  <c:v>0.73387999999999998</c:v>
                </c:pt>
                <c:pt idx="1311">
                  <c:v>0.72307999999999995</c:v>
                </c:pt>
                <c:pt idx="1312">
                  <c:v>0.71377000000000002</c:v>
                </c:pt>
                <c:pt idx="1313">
                  <c:v>0.70989999999999998</c:v>
                </c:pt>
                <c:pt idx="1314">
                  <c:v>0.71138999999999997</c:v>
                </c:pt>
                <c:pt idx="1315">
                  <c:v>0.71169000000000004</c:v>
                </c:pt>
                <c:pt idx="1316">
                  <c:v>0.70701999999999998</c:v>
                </c:pt>
                <c:pt idx="1317">
                  <c:v>0.70143</c:v>
                </c:pt>
                <c:pt idx="1318">
                  <c:v>0.69691000000000003</c:v>
                </c:pt>
                <c:pt idx="1319">
                  <c:v>0.68649000000000004</c:v>
                </c:pt>
                <c:pt idx="1320">
                  <c:v>0.66591999999999996</c:v>
                </c:pt>
                <c:pt idx="1321">
                  <c:v>0.64476</c:v>
                </c:pt>
                <c:pt idx="1322">
                  <c:v>0.63483999999999996</c:v>
                </c:pt>
                <c:pt idx="1323">
                  <c:v>0.63200999999999996</c:v>
                </c:pt>
                <c:pt idx="1324">
                  <c:v>0.62158999999999998</c:v>
                </c:pt>
                <c:pt idx="1325">
                  <c:v>0.60046999999999995</c:v>
                </c:pt>
                <c:pt idx="1326">
                  <c:v>0.58159000000000005</c:v>
                </c:pt>
                <c:pt idx="1327">
                  <c:v>0.57459000000000005</c:v>
                </c:pt>
                <c:pt idx="1328">
                  <c:v>0.57350000000000001</c:v>
                </c:pt>
                <c:pt idx="1329">
                  <c:v>0.56766000000000005</c:v>
                </c:pt>
                <c:pt idx="1330">
                  <c:v>0.55518000000000001</c:v>
                </c:pt>
                <c:pt idx="1331">
                  <c:v>0.53890000000000005</c:v>
                </c:pt>
                <c:pt idx="1332">
                  <c:v>0.51746999999999999</c:v>
                </c:pt>
                <c:pt idx="1333">
                  <c:v>0.48982999999999999</c:v>
                </c:pt>
                <c:pt idx="1334">
                  <c:v>0.46433999999999997</c:v>
                </c:pt>
                <c:pt idx="1335">
                  <c:v>0.45324999999999999</c:v>
                </c:pt>
                <c:pt idx="1336">
                  <c:v>0.45777000000000001</c:v>
                </c:pt>
                <c:pt idx="1337">
                  <c:v>0.46631</c:v>
                </c:pt>
                <c:pt idx="1338">
                  <c:v>0.46838000000000002</c:v>
                </c:pt>
                <c:pt idx="1339">
                  <c:v>0.46353</c:v>
                </c:pt>
                <c:pt idx="1340">
                  <c:v>0.45577000000000001</c:v>
                </c:pt>
                <c:pt idx="1341">
                  <c:v>0.44801999999999997</c:v>
                </c:pt>
                <c:pt idx="1342">
                  <c:v>0.44607999999999998</c:v>
                </c:pt>
                <c:pt idx="1343">
                  <c:v>0.45845999999999998</c:v>
                </c:pt>
                <c:pt idx="1344">
                  <c:v>0.48329</c:v>
                </c:pt>
                <c:pt idx="1345">
                  <c:v>0.50200999999999996</c:v>
                </c:pt>
                <c:pt idx="1346">
                  <c:v>0.49884000000000001</c:v>
                </c:pt>
                <c:pt idx="1347">
                  <c:v>0.48420000000000002</c:v>
                </c:pt>
                <c:pt idx="1348">
                  <c:v>0.48542000000000002</c:v>
                </c:pt>
                <c:pt idx="1349">
                  <c:v>0.51207000000000003</c:v>
                </c:pt>
                <c:pt idx="1350">
                  <c:v>0.54391</c:v>
                </c:pt>
                <c:pt idx="1351">
                  <c:v>0.5585</c:v>
                </c:pt>
                <c:pt idx="1352">
                  <c:v>0.55745999999999996</c:v>
                </c:pt>
                <c:pt idx="1353">
                  <c:v>0.55554999999999999</c:v>
                </c:pt>
                <c:pt idx="1354">
                  <c:v>0.55515999999999999</c:v>
                </c:pt>
                <c:pt idx="1355">
                  <c:v>0.54698000000000002</c:v>
                </c:pt>
                <c:pt idx="1356">
                  <c:v>0.53022000000000002</c:v>
                </c:pt>
                <c:pt idx="1357">
                  <c:v>0.51600000000000001</c:v>
                </c:pt>
                <c:pt idx="1358">
                  <c:v>0.51031000000000004</c:v>
                </c:pt>
                <c:pt idx="1359">
                  <c:v>0.50744999999999996</c:v>
                </c:pt>
                <c:pt idx="1360">
                  <c:v>0.50294000000000005</c:v>
                </c:pt>
                <c:pt idx="1361">
                  <c:v>0.50044999999999995</c:v>
                </c:pt>
                <c:pt idx="1362">
                  <c:v>0.50083999999999995</c:v>
                </c:pt>
                <c:pt idx="1363">
                  <c:v>0.49493999999999999</c:v>
                </c:pt>
                <c:pt idx="1364">
                  <c:v>0.47472999999999999</c:v>
                </c:pt>
                <c:pt idx="1365">
                  <c:v>0.44481999999999999</c:v>
                </c:pt>
                <c:pt idx="1366">
                  <c:v>0.41611999999999999</c:v>
                </c:pt>
                <c:pt idx="1367">
                  <c:v>0.39334999999999998</c:v>
                </c:pt>
                <c:pt idx="1368">
                  <c:v>0.37551000000000001</c:v>
                </c:pt>
                <c:pt idx="1369">
                  <c:v>0.36396000000000001</c:v>
                </c:pt>
                <c:pt idx="1370">
                  <c:v>0.36220000000000002</c:v>
                </c:pt>
                <c:pt idx="1371">
                  <c:v>0.36932999999999999</c:v>
                </c:pt>
                <c:pt idx="1372">
                  <c:v>0.37991000000000003</c:v>
                </c:pt>
                <c:pt idx="1373">
                  <c:v>0.39011000000000001</c:v>
                </c:pt>
                <c:pt idx="1374">
                  <c:v>0.39906000000000003</c:v>
                </c:pt>
                <c:pt idx="1375">
                  <c:v>0.40439000000000003</c:v>
                </c:pt>
                <c:pt idx="1376">
                  <c:v>0.40117000000000003</c:v>
                </c:pt>
                <c:pt idx="1377">
                  <c:v>0.38708999999999999</c:v>
                </c:pt>
                <c:pt idx="1378">
                  <c:v>0.3659</c:v>
                </c:pt>
                <c:pt idx="1379">
                  <c:v>0.34466000000000002</c:v>
                </c:pt>
                <c:pt idx="1380">
                  <c:v>0.32912999999999998</c:v>
                </c:pt>
                <c:pt idx="1381">
                  <c:v>0.32233000000000001</c:v>
                </c:pt>
                <c:pt idx="1382">
                  <c:v>0.32500000000000001</c:v>
                </c:pt>
                <c:pt idx="1383">
                  <c:v>0.33538000000000001</c:v>
                </c:pt>
                <c:pt idx="1384">
                  <c:v>0.34887000000000001</c:v>
                </c:pt>
                <c:pt idx="1385">
                  <c:v>0.36002000000000001</c:v>
                </c:pt>
                <c:pt idx="1386">
                  <c:v>0.36665999999999999</c:v>
                </c:pt>
                <c:pt idx="1387">
                  <c:v>0.37179000000000001</c:v>
                </c:pt>
                <c:pt idx="1388">
                  <c:v>0.37978000000000001</c:v>
                </c:pt>
                <c:pt idx="1389">
                  <c:v>0.38997999999999999</c:v>
                </c:pt>
                <c:pt idx="1390">
                  <c:v>0.39539999999999997</c:v>
                </c:pt>
                <c:pt idx="1391">
                  <c:v>0.38855000000000001</c:v>
                </c:pt>
                <c:pt idx="1392">
                  <c:v>0.3674</c:v>
                </c:pt>
                <c:pt idx="1393">
                  <c:v>0.33522999999999997</c:v>
                </c:pt>
                <c:pt idx="1394">
                  <c:v>0.29837999999999998</c:v>
                </c:pt>
                <c:pt idx="1395">
                  <c:v>0.26662999999999998</c:v>
                </c:pt>
                <c:pt idx="1396">
                  <c:v>0.25125999999999998</c:v>
                </c:pt>
                <c:pt idx="1397">
                  <c:v>0.25489000000000001</c:v>
                </c:pt>
                <c:pt idx="1398">
                  <c:v>0.26323000000000002</c:v>
                </c:pt>
                <c:pt idx="1399">
                  <c:v>0.25534000000000001</c:v>
                </c:pt>
                <c:pt idx="1400">
                  <c:v>0.22728999999999999</c:v>
                </c:pt>
                <c:pt idx="1401">
                  <c:v>0.20086999999999999</c:v>
                </c:pt>
                <c:pt idx="1402">
                  <c:v>0.2019</c:v>
                </c:pt>
                <c:pt idx="1403">
                  <c:v>0.23169000000000001</c:v>
                </c:pt>
                <c:pt idx="1404">
                  <c:v>0.26683000000000001</c:v>
                </c:pt>
                <c:pt idx="1405">
                  <c:v>0.28655999999999998</c:v>
                </c:pt>
                <c:pt idx="1406">
                  <c:v>0.29193999999999998</c:v>
                </c:pt>
                <c:pt idx="1407">
                  <c:v>0.29565000000000002</c:v>
                </c:pt>
                <c:pt idx="1408">
                  <c:v>0.30262</c:v>
                </c:pt>
                <c:pt idx="1409">
                  <c:v>0.30889</c:v>
                </c:pt>
                <c:pt idx="1410">
                  <c:v>0.31247999999999998</c:v>
                </c:pt>
                <c:pt idx="1411">
                  <c:v>0.31334000000000001</c:v>
                </c:pt>
                <c:pt idx="1412">
                  <c:v>0.30587999999999999</c:v>
                </c:pt>
                <c:pt idx="1413">
                  <c:v>0.28716999999999998</c:v>
                </c:pt>
                <c:pt idx="1414">
                  <c:v>0.27432000000000001</c:v>
                </c:pt>
                <c:pt idx="1415">
                  <c:v>0.29597000000000001</c:v>
                </c:pt>
                <c:pt idx="1416">
                  <c:v>0.35538999999999998</c:v>
                </c:pt>
                <c:pt idx="1417">
                  <c:v>0.41449000000000003</c:v>
                </c:pt>
                <c:pt idx="1418">
                  <c:v>0.42936000000000002</c:v>
                </c:pt>
                <c:pt idx="1419">
                  <c:v>0.39539999999999997</c:v>
                </c:pt>
                <c:pt idx="1420">
                  <c:v>0.34456999999999999</c:v>
                </c:pt>
                <c:pt idx="1421">
                  <c:v>0.30564000000000002</c:v>
                </c:pt>
                <c:pt idx="1422">
                  <c:v>0.28366999999999998</c:v>
                </c:pt>
                <c:pt idx="1423">
                  <c:v>0.27374999999999999</c:v>
                </c:pt>
                <c:pt idx="1424">
                  <c:v>0.27333000000000002</c:v>
                </c:pt>
                <c:pt idx="1425">
                  <c:v>0.27728999999999998</c:v>
                </c:pt>
                <c:pt idx="1426">
                  <c:v>0.27886</c:v>
                </c:pt>
                <c:pt idx="1427">
                  <c:v>0.28175</c:v>
                </c:pt>
                <c:pt idx="1428">
                  <c:v>0.29724</c:v>
                </c:pt>
                <c:pt idx="1429">
                  <c:v>0.32341999999999999</c:v>
                </c:pt>
                <c:pt idx="1430">
                  <c:v>0.34232000000000001</c:v>
                </c:pt>
                <c:pt idx="1431">
                  <c:v>0.34467999999999999</c:v>
                </c:pt>
                <c:pt idx="1432">
                  <c:v>0.34221000000000001</c:v>
                </c:pt>
                <c:pt idx="1433">
                  <c:v>0.34612999999999999</c:v>
                </c:pt>
                <c:pt idx="1434">
                  <c:v>0.34877999999999998</c:v>
                </c:pt>
                <c:pt idx="1435">
                  <c:v>0.33915000000000001</c:v>
                </c:pt>
                <c:pt idx="1436">
                  <c:v>0.32216</c:v>
                </c:pt>
                <c:pt idx="1437">
                  <c:v>0.30685000000000001</c:v>
                </c:pt>
                <c:pt idx="1438">
                  <c:v>0.28764000000000001</c:v>
                </c:pt>
                <c:pt idx="1439">
                  <c:v>0.25675999999999999</c:v>
                </c:pt>
                <c:pt idx="1440">
                  <c:v>0.22777</c:v>
                </c:pt>
                <c:pt idx="1441">
                  <c:v>0.22534000000000001</c:v>
                </c:pt>
                <c:pt idx="1442">
                  <c:v>0.25219999999999998</c:v>
                </c:pt>
                <c:pt idx="1443">
                  <c:v>0.28334999999999999</c:v>
                </c:pt>
                <c:pt idx="1444">
                  <c:v>0.29431000000000002</c:v>
                </c:pt>
                <c:pt idx="1445">
                  <c:v>0.28094000000000002</c:v>
                </c:pt>
                <c:pt idx="1446">
                  <c:v>0.25231999999999999</c:v>
                </c:pt>
                <c:pt idx="1447">
                  <c:v>0.22058</c:v>
                </c:pt>
                <c:pt idx="1448">
                  <c:v>0.20039000000000001</c:v>
                </c:pt>
                <c:pt idx="1449">
                  <c:v>0.20136000000000001</c:v>
                </c:pt>
                <c:pt idx="1450">
                  <c:v>0.21398</c:v>
                </c:pt>
                <c:pt idx="1451">
                  <c:v>0.21629000000000001</c:v>
                </c:pt>
                <c:pt idx="1452">
                  <c:v>0.20252999999999999</c:v>
                </c:pt>
                <c:pt idx="1453">
                  <c:v>0.1928</c:v>
                </c:pt>
                <c:pt idx="1454">
                  <c:v>0.20394000000000001</c:v>
                </c:pt>
                <c:pt idx="1455">
                  <c:v>0.22128</c:v>
                </c:pt>
                <c:pt idx="1456">
                  <c:v>0.21362999999999999</c:v>
                </c:pt>
                <c:pt idx="1457">
                  <c:v>0.17199</c:v>
                </c:pt>
                <c:pt idx="1458">
                  <c:v>0.11933000000000001</c:v>
                </c:pt>
                <c:pt idx="1459">
                  <c:v>8.0422999999999994E-2</c:v>
                </c:pt>
                <c:pt idx="1460">
                  <c:v>5.4545999999999997E-2</c:v>
                </c:pt>
                <c:pt idx="1461">
                  <c:v>2.4729999999999999E-2</c:v>
                </c:pt>
                <c:pt idx="1462">
                  <c:v>-1.3537E-2</c:v>
                </c:pt>
                <c:pt idx="1463">
                  <c:v>-4.3642E-2</c:v>
                </c:pt>
                <c:pt idx="1464">
                  <c:v>-4.7958000000000001E-2</c:v>
                </c:pt>
                <c:pt idx="1465">
                  <c:v>-2.8271000000000001E-2</c:v>
                </c:pt>
                <c:pt idx="1466">
                  <c:v>-1.7212E-3</c:v>
                </c:pt>
                <c:pt idx="1467">
                  <c:v>1.8311999999999998E-2</c:v>
                </c:pt>
                <c:pt idx="1468">
                  <c:v>3.0689999999999999E-2</c:v>
                </c:pt>
                <c:pt idx="1469">
                  <c:v>3.8891000000000002E-2</c:v>
                </c:pt>
                <c:pt idx="1470">
                  <c:v>4.4316000000000001E-2</c:v>
                </c:pt>
                <c:pt idx="1471">
                  <c:v>4.9623E-2</c:v>
                </c:pt>
                <c:pt idx="1472">
                  <c:v>6.0969000000000002E-2</c:v>
                </c:pt>
                <c:pt idx="1473">
                  <c:v>8.0824999999999994E-2</c:v>
                </c:pt>
                <c:pt idx="1474">
                  <c:v>0.10187</c:v>
                </c:pt>
                <c:pt idx="1475">
                  <c:v>0.11305999999999999</c:v>
                </c:pt>
                <c:pt idx="1476">
                  <c:v>0.1109</c:v>
                </c:pt>
                <c:pt idx="1477">
                  <c:v>0.10281</c:v>
                </c:pt>
                <c:pt idx="1478">
                  <c:v>0.10202</c:v>
                </c:pt>
                <c:pt idx="1479">
                  <c:v>0.12007</c:v>
                </c:pt>
                <c:pt idx="1480">
                  <c:v>0.15801000000000001</c:v>
                </c:pt>
                <c:pt idx="1481">
                  <c:v>0.20005000000000001</c:v>
                </c:pt>
                <c:pt idx="1482">
                  <c:v>0.22067000000000001</c:v>
                </c:pt>
                <c:pt idx="1483">
                  <c:v>0.20655999999999999</c:v>
                </c:pt>
                <c:pt idx="1484">
                  <c:v>0.17175000000000001</c:v>
                </c:pt>
                <c:pt idx="1485">
                  <c:v>0.14574000000000001</c:v>
                </c:pt>
                <c:pt idx="1486">
                  <c:v>0.14466999999999999</c:v>
                </c:pt>
                <c:pt idx="1487">
                  <c:v>0.15676000000000001</c:v>
                </c:pt>
                <c:pt idx="1488">
                  <c:v>0.15673999999999999</c:v>
                </c:pt>
                <c:pt idx="1489">
                  <c:v>0.13224</c:v>
                </c:pt>
                <c:pt idx="1490">
                  <c:v>9.4966999999999996E-2</c:v>
                </c:pt>
                <c:pt idx="1491">
                  <c:v>6.6820000000000004E-2</c:v>
                </c:pt>
                <c:pt idx="1492">
                  <c:v>5.7299999999999997E-2</c:v>
                </c:pt>
                <c:pt idx="1493">
                  <c:v>5.7403999999999997E-2</c:v>
                </c:pt>
                <c:pt idx="1494">
                  <c:v>5.5937000000000001E-2</c:v>
                </c:pt>
                <c:pt idx="1495">
                  <c:v>5.5569E-2</c:v>
                </c:pt>
                <c:pt idx="1496">
                  <c:v>6.6286999999999999E-2</c:v>
                </c:pt>
                <c:pt idx="1497">
                  <c:v>8.6651000000000006E-2</c:v>
                </c:pt>
                <c:pt idx="1498">
                  <c:v>0.10119</c:v>
                </c:pt>
                <c:pt idx="1499">
                  <c:v>9.6747E-2</c:v>
                </c:pt>
                <c:pt idx="1500">
                  <c:v>7.2636999999999993E-2</c:v>
                </c:pt>
                <c:pt idx="1501">
                  <c:v>3.4388000000000002E-2</c:v>
                </c:pt>
                <c:pt idx="1502">
                  <c:v>-1.1716000000000001E-2</c:v>
                </c:pt>
                <c:pt idx="1503">
                  <c:v>-5.5628999999999998E-2</c:v>
                </c:pt>
                <c:pt idx="1504">
                  <c:v>-8.8633000000000003E-2</c:v>
                </c:pt>
                <c:pt idx="1505">
                  <c:v>-0.11792999999999999</c:v>
                </c:pt>
                <c:pt idx="1506">
                  <c:v>-0.16225000000000001</c:v>
                </c:pt>
                <c:pt idx="1507">
                  <c:v>-0.22158</c:v>
                </c:pt>
                <c:pt idx="1508">
                  <c:v>-0.26408999999999999</c:v>
                </c:pt>
                <c:pt idx="1509">
                  <c:v>-0.26044</c:v>
                </c:pt>
                <c:pt idx="1510">
                  <c:v>-0.22367000000000001</c:v>
                </c:pt>
                <c:pt idx="1511">
                  <c:v>-0.19497</c:v>
                </c:pt>
                <c:pt idx="1512">
                  <c:v>-0.19208</c:v>
                </c:pt>
                <c:pt idx="1513">
                  <c:v>-0.19349</c:v>
                </c:pt>
                <c:pt idx="1514">
                  <c:v>-0.17798</c:v>
                </c:pt>
                <c:pt idx="1515">
                  <c:v>-0.15773999999999999</c:v>
                </c:pt>
                <c:pt idx="1516">
                  <c:v>-0.15767</c:v>
                </c:pt>
                <c:pt idx="1517">
                  <c:v>-0.17677000000000001</c:v>
                </c:pt>
                <c:pt idx="1518">
                  <c:v>-0.18936</c:v>
                </c:pt>
                <c:pt idx="1519">
                  <c:v>-0.17946999999999999</c:v>
                </c:pt>
                <c:pt idx="1520">
                  <c:v>-0.15539</c:v>
                </c:pt>
                <c:pt idx="1521">
                  <c:v>-0.1283</c:v>
                </c:pt>
                <c:pt idx="1522">
                  <c:v>-9.3211000000000002E-2</c:v>
                </c:pt>
                <c:pt idx="1523">
                  <c:v>-4.1070000000000002E-2</c:v>
                </c:pt>
                <c:pt idx="1524">
                  <c:v>1.8998000000000001E-2</c:v>
                </c:pt>
                <c:pt idx="1525">
                  <c:v>6.1459E-2</c:v>
                </c:pt>
                <c:pt idx="1526">
                  <c:v>6.8818000000000004E-2</c:v>
                </c:pt>
                <c:pt idx="1527">
                  <c:v>4.8362000000000002E-2</c:v>
                </c:pt>
                <c:pt idx="1528">
                  <c:v>2.4485E-2</c:v>
                </c:pt>
                <c:pt idx="1529">
                  <c:v>1.9213000000000001E-2</c:v>
                </c:pt>
                <c:pt idx="1530">
                  <c:v>3.9971E-2</c:v>
                </c:pt>
                <c:pt idx="1531">
                  <c:v>7.8891000000000003E-2</c:v>
                </c:pt>
                <c:pt idx="1532">
                  <c:v>0.11845</c:v>
                </c:pt>
                <c:pt idx="1533">
                  <c:v>0.14088999999999999</c:v>
                </c:pt>
                <c:pt idx="1534">
                  <c:v>0.13918</c:v>
                </c:pt>
                <c:pt idx="1535">
                  <c:v>0.12169000000000001</c:v>
                </c:pt>
                <c:pt idx="1536">
                  <c:v>0.10381</c:v>
                </c:pt>
                <c:pt idx="1537">
                  <c:v>9.3891000000000002E-2</c:v>
                </c:pt>
                <c:pt idx="1538">
                  <c:v>8.8181999999999996E-2</c:v>
                </c:pt>
                <c:pt idx="1539">
                  <c:v>7.8547000000000006E-2</c:v>
                </c:pt>
                <c:pt idx="1540">
                  <c:v>6.1540999999999998E-2</c:v>
                </c:pt>
                <c:pt idx="1541">
                  <c:v>3.9012999999999999E-2</c:v>
                </c:pt>
                <c:pt idx="1542">
                  <c:v>1.4177E-2</c:v>
                </c:pt>
                <c:pt idx="1543">
                  <c:v>-8.8967000000000004E-3</c:v>
                </c:pt>
                <c:pt idx="1544">
                  <c:v>-2.4188000000000001E-2</c:v>
                </c:pt>
                <c:pt idx="1545">
                  <c:v>-2.7650999999999998E-2</c:v>
                </c:pt>
                <c:pt idx="1546">
                  <c:v>-2.3251000000000001E-2</c:v>
                </c:pt>
                <c:pt idx="1547">
                  <c:v>-2.0844999999999999E-2</c:v>
                </c:pt>
                <c:pt idx="1548">
                  <c:v>-2.5933999999999999E-2</c:v>
                </c:pt>
                <c:pt idx="1549">
                  <c:v>-3.5138999999999997E-2</c:v>
                </c:pt>
                <c:pt idx="1550">
                  <c:v>-4.4549999999999999E-2</c:v>
                </c:pt>
                <c:pt idx="1551">
                  <c:v>-5.7408000000000001E-2</c:v>
                </c:pt>
                <c:pt idx="1552">
                  <c:v>-7.6410000000000006E-2</c:v>
                </c:pt>
                <c:pt idx="1553">
                  <c:v>-9.1269000000000003E-2</c:v>
                </c:pt>
                <c:pt idx="1554">
                  <c:v>-8.5033999999999998E-2</c:v>
                </c:pt>
                <c:pt idx="1555">
                  <c:v>-5.5967999999999997E-2</c:v>
                </c:pt>
                <c:pt idx="1556">
                  <c:v>-2.2863000000000001E-2</c:v>
                </c:pt>
                <c:pt idx="1557">
                  <c:v>-1.4591999999999999E-3</c:v>
                </c:pt>
                <c:pt idx="1558">
                  <c:v>1.4893E-2</c:v>
                </c:pt>
                <c:pt idx="1559">
                  <c:v>3.9009000000000002E-2</c:v>
                </c:pt>
                <c:pt idx="1560">
                  <c:v>6.0962000000000002E-2</c:v>
                </c:pt>
                <c:pt idx="1561">
                  <c:v>5.3081999999999997E-2</c:v>
                </c:pt>
                <c:pt idx="1562">
                  <c:v>6.3068999999999998E-3</c:v>
                </c:pt>
                <c:pt idx="1563">
                  <c:v>-5.3512999999999998E-2</c:v>
                </c:pt>
                <c:pt idx="1564">
                  <c:v>-9.2807000000000001E-2</c:v>
                </c:pt>
                <c:pt idx="1565">
                  <c:v>-0.10315000000000001</c:v>
                </c:pt>
                <c:pt idx="1566">
                  <c:v>-9.9665000000000004E-2</c:v>
                </c:pt>
                <c:pt idx="1567">
                  <c:v>-9.6793000000000004E-2</c:v>
                </c:pt>
                <c:pt idx="1568">
                  <c:v>-9.5897999999999997E-2</c:v>
                </c:pt>
                <c:pt idx="1569">
                  <c:v>-9.0741000000000002E-2</c:v>
                </c:pt>
                <c:pt idx="1570">
                  <c:v>-7.4674000000000004E-2</c:v>
                </c:pt>
                <c:pt idx="1571">
                  <c:v>-4.5036E-2</c:v>
                </c:pt>
                <c:pt idx="1572">
                  <c:v>-7.8738000000000002E-3</c:v>
                </c:pt>
                <c:pt idx="1573">
                  <c:v>2.4375999999999998E-2</c:v>
                </c:pt>
                <c:pt idx="1574">
                  <c:v>4.5527999999999999E-2</c:v>
                </c:pt>
                <c:pt idx="1575">
                  <c:v>6.1527999999999999E-2</c:v>
                </c:pt>
                <c:pt idx="1576">
                  <c:v>7.8029000000000001E-2</c:v>
                </c:pt>
                <c:pt idx="1577">
                  <c:v>8.9075000000000001E-2</c:v>
                </c:pt>
                <c:pt idx="1578">
                  <c:v>8.7367E-2</c:v>
                </c:pt>
                <c:pt idx="1579">
                  <c:v>8.0045000000000005E-2</c:v>
                </c:pt>
                <c:pt idx="1580">
                  <c:v>8.2443000000000002E-2</c:v>
                </c:pt>
                <c:pt idx="1581">
                  <c:v>9.8105999999999999E-2</c:v>
                </c:pt>
                <c:pt idx="1582">
                  <c:v>0.11511</c:v>
                </c:pt>
                <c:pt idx="1583">
                  <c:v>0.121</c:v>
                </c:pt>
                <c:pt idx="1584">
                  <c:v>0.11308</c:v>
                </c:pt>
                <c:pt idx="1585">
                  <c:v>9.7025E-2</c:v>
                </c:pt>
                <c:pt idx="1586">
                  <c:v>8.4923999999999999E-2</c:v>
                </c:pt>
                <c:pt idx="1587">
                  <c:v>9.0140999999999999E-2</c:v>
                </c:pt>
                <c:pt idx="1588">
                  <c:v>0.11115999999999999</c:v>
                </c:pt>
                <c:pt idx="1589">
                  <c:v>0.12374</c:v>
                </c:pt>
                <c:pt idx="1590">
                  <c:v>0.10489999999999999</c:v>
                </c:pt>
                <c:pt idx="1591">
                  <c:v>6.4549999999999996E-2</c:v>
                </c:pt>
                <c:pt idx="1592">
                  <c:v>3.5809000000000001E-2</c:v>
                </c:pt>
                <c:pt idx="1593">
                  <c:v>3.1577000000000001E-2</c:v>
                </c:pt>
                <c:pt idx="1594">
                  <c:v>2.9878999999999999E-2</c:v>
                </c:pt>
                <c:pt idx="1595">
                  <c:v>9.8981999999999994E-3</c:v>
                </c:pt>
                <c:pt idx="1596">
                  <c:v>-1.6872999999999999E-2</c:v>
                </c:pt>
                <c:pt idx="1597">
                  <c:v>-2.5437999999999999E-2</c:v>
                </c:pt>
                <c:pt idx="1598">
                  <c:v>-1.1960999999999999E-2</c:v>
                </c:pt>
                <c:pt idx="1599">
                  <c:v>7.9977999999999994E-3</c:v>
                </c:pt>
                <c:pt idx="1600">
                  <c:v>2.5687999999999999E-2</c:v>
                </c:pt>
                <c:pt idx="1601">
                  <c:v>4.4318000000000003E-2</c:v>
                </c:pt>
                <c:pt idx="1602">
                  <c:v>6.2772999999999995E-2</c:v>
                </c:pt>
                <c:pt idx="1603">
                  <c:v>7.2993000000000002E-2</c:v>
                </c:pt>
                <c:pt idx="1604">
                  <c:v>7.3722999999999997E-2</c:v>
                </c:pt>
                <c:pt idx="1605">
                  <c:v>7.1276999999999993E-2</c:v>
                </c:pt>
                <c:pt idx="1606">
                  <c:v>6.5309000000000006E-2</c:v>
                </c:pt>
                <c:pt idx="1607">
                  <c:v>4.8541000000000001E-2</c:v>
                </c:pt>
                <c:pt idx="1608">
                  <c:v>2.3331000000000001E-2</c:v>
                </c:pt>
                <c:pt idx="1609">
                  <c:v>3.7539000000000001E-3</c:v>
                </c:pt>
                <c:pt idx="1610">
                  <c:v>-4.5775E-3</c:v>
                </c:pt>
                <c:pt idx="1611">
                  <c:v>-1.3513000000000001E-2</c:v>
                </c:pt>
                <c:pt idx="1612">
                  <c:v>-3.3198999999999999E-2</c:v>
                </c:pt>
                <c:pt idx="1613">
                  <c:v>-5.5426999999999997E-2</c:v>
                </c:pt>
                <c:pt idx="1614">
                  <c:v>-6.6478999999999996E-2</c:v>
                </c:pt>
                <c:pt idx="1615">
                  <c:v>-6.7251000000000005E-2</c:v>
                </c:pt>
                <c:pt idx="1616">
                  <c:v>-6.7258999999999999E-2</c:v>
                </c:pt>
                <c:pt idx="1617">
                  <c:v>-6.3655000000000003E-2</c:v>
                </c:pt>
                <c:pt idx="1618">
                  <c:v>-4.1239999999999999E-2</c:v>
                </c:pt>
                <c:pt idx="1619">
                  <c:v>4.8282999999999998E-3</c:v>
                </c:pt>
                <c:pt idx="1620">
                  <c:v>5.7611000000000002E-2</c:v>
                </c:pt>
                <c:pt idx="1621">
                  <c:v>9.4227000000000005E-2</c:v>
                </c:pt>
                <c:pt idx="1622">
                  <c:v>0.10602</c:v>
                </c:pt>
                <c:pt idx="1623">
                  <c:v>9.9125000000000005E-2</c:v>
                </c:pt>
                <c:pt idx="1624">
                  <c:v>8.2114999999999994E-2</c:v>
                </c:pt>
                <c:pt idx="1625">
                  <c:v>6.0302000000000001E-2</c:v>
                </c:pt>
                <c:pt idx="1626">
                  <c:v>3.9497999999999998E-2</c:v>
                </c:pt>
                <c:pt idx="1627">
                  <c:v>2.8105999999999999E-2</c:v>
                </c:pt>
                <c:pt idx="1628">
                  <c:v>3.3238999999999998E-2</c:v>
                </c:pt>
                <c:pt idx="1629">
                  <c:v>5.7167000000000003E-2</c:v>
                </c:pt>
                <c:pt idx="1630">
                  <c:v>9.7893999999999995E-2</c:v>
                </c:pt>
                <c:pt idx="1631">
                  <c:v>0.14998</c:v>
                </c:pt>
                <c:pt idx="1632">
                  <c:v>0.20279</c:v>
                </c:pt>
                <c:pt idx="1633">
                  <c:v>0.24085999999999999</c:v>
                </c:pt>
                <c:pt idx="1634">
                  <c:v>0.25147999999999998</c:v>
                </c:pt>
                <c:pt idx="1635">
                  <c:v>0.23555000000000001</c:v>
                </c:pt>
                <c:pt idx="1636">
                  <c:v>0.20979999999999999</c:v>
                </c:pt>
                <c:pt idx="1637">
                  <c:v>0.19503000000000001</c:v>
                </c:pt>
                <c:pt idx="1638">
                  <c:v>0.20022999999999999</c:v>
                </c:pt>
                <c:pt idx="1639">
                  <c:v>0.21807000000000001</c:v>
                </c:pt>
                <c:pt idx="1640">
                  <c:v>0.23436000000000001</c:v>
                </c:pt>
                <c:pt idx="1641">
                  <c:v>0.23962</c:v>
                </c:pt>
                <c:pt idx="1642">
                  <c:v>0.23313</c:v>
                </c:pt>
                <c:pt idx="1643">
                  <c:v>0.22098999999999999</c:v>
                </c:pt>
                <c:pt idx="1644">
                  <c:v>0.21278</c:v>
                </c:pt>
                <c:pt idx="1645">
                  <c:v>0.21587999999999999</c:v>
                </c:pt>
                <c:pt idx="1646">
                  <c:v>0.22844</c:v>
                </c:pt>
                <c:pt idx="1647">
                  <c:v>0.24016999999999999</c:v>
                </c:pt>
                <c:pt idx="1648">
                  <c:v>0.24487</c:v>
                </c:pt>
                <c:pt idx="1649">
                  <c:v>0.25090000000000001</c:v>
                </c:pt>
                <c:pt idx="1650">
                  <c:v>0.27372999999999997</c:v>
                </c:pt>
                <c:pt idx="1651">
                  <c:v>0.31663999999999998</c:v>
                </c:pt>
                <c:pt idx="1652">
                  <c:v>0.36269000000000001</c:v>
                </c:pt>
                <c:pt idx="1653">
                  <c:v>0.38857000000000003</c:v>
                </c:pt>
                <c:pt idx="1654">
                  <c:v>0.38497999999999999</c:v>
                </c:pt>
                <c:pt idx="1655">
                  <c:v>0.36276999999999998</c:v>
                </c:pt>
                <c:pt idx="1656">
                  <c:v>0.34215000000000001</c:v>
                </c:pt>
                <c:pt idx="1657">
                  <c:v>0.33756999999999998</c:v>
                </c:pt>
                <c:pt idx="1658">
                  <c:v>0.35085</c:v>
                </c:pt>
                <c:pt idx="1659">
                  <c:v>0.37525999999999998</c:v>
                </c:pt>
                <c:pt idx="1660">
                  <c:v>0.40483999999999998</c:v>
                </c:pt>
                <c:pt idx="1661">
                  <c:v>0.43875999999999998</c:v>
                </c:pt>
                <c:pt idx="1662">
                  <c:v>0.47635</c:v>
                </c:pt>
                <c:pt idx="1663">
                  <c:v>0.51093</c:v>
                </c:pt>
                <c:pt idx="1664">
                  <c:v>0.53380000000000005</c:v>
                </c:pt>
                <c:pt idx="1665">
                  <c:v>0.54532999999999998</c:v>
                </c:pt>
                <c:pt idx="1666">
                  <c:v>0.55720000000000003</c:v>
                </c:pt>
                <c:pt idx="1667">
                  <c:v>0.57942000000000005</c:v>
                </c:pt>
                <c:pt idx="1668">
                  <c:v>0.60726999999999998</c:v>
                </c:pt>
                <c:pt idx="1669">
                  <c:v>0.62507000000000001</c:v>
                </c:pt>
                <c:pt idx="1670">
                  <c:v>0.62192000000000003</c:v>
                </c:pt>
                <c:pt idx="1671">
                  <c:v>0.60007999999999995</c:v>
                </c:pt>
                <c:pt idx="1672">
                  <c:v>0.56859999999999999</c:v>
                </c:pt>
                <c:pt idx="1673">
                  <c:v>0.53432000000000002</c:v>
                </c:pt>
                <c:pt idx="1674">
                  <c:v>0.50229000000000001</c:v>
                </c:pt>
                <c:pt idx="1675">
                  <c:v>0.48043999999999998</c:v>
                </c:pt>
                <c:pt idx="1676">
                  <c:v>0.47599000000000002</c:v>
                </c:pt>
                <c:pt idx="1677">
                  <c:v>0.48512</c:v>
                </c:pt>
                <c:pt idx="1678">
                  <c:v>0.49108000000000002</c:v>
                </c:pt>
                <c:pt idx="1679">
                  <c:v>0.47817999999999999</c:v>
                </c:pt>
                <c:pt idx="1680">
                  <c:v>0.44690999999999997</c:v>
                </c:pt>
                <c:pt idx="1681">
                  <c:v>0.41117999999999999</c:v>
                </c:pt>
                <c:pt idx="1682">
                  <c:v>0.38152000000000003</c:v>
                </c:pt>
                <c:pt idx="1683">
                  <c:v>0.35743999999999998</c:v>
                </c:pt>
                <c:pt idx="1684">
                  <c:v>0.33882000000000001</c:v>
                </c:pt>
                <c:pt idx="1685">
                  <c:v>0.33717999999999998</c:v>
                </c:pt>
                <c:pt idx="1686">
                  <c:v>0.36675000000000002</c:v>
                </c:pt>
                <c:pt idx="1687">
                  <c:v>0.42491000000000001</c:v>
                </c:pt>
                <c:pt idx="1688">
                  <c:v>0.48951</c:v>
                </c:pt>
                <c:pt idx="1689">
                  <c:v>0.53874</c:v>
                </c:pt>
                <c:pt idx="1690">
                  <c:v>0.56966000000000006</c:v>
                </c:pt>
                <c:pt idx="1691">
                  <c:v>0.59489999999999998</c:v>
                </c:pt>
                <c:pt idx="1692">
                  <c:v>0.62492000000000003</c:v>
                </c:pt>
                <c:pt idx="1693">
                  <c:v>0.65727000000000002</c:v>
                </c:pt>
                <c:pt idx="1694">
                  <c:v>0.68086000000000002</c:v>
                </c:pt>
                <c:pt idx="1695">
                  <c:v>0.68657999999999997</c:v>
                </c:pt>
                <c:pt idx="1696">
                  <c:v>0.67345999999999995</c:v>
                </c:pt>
                <c:pt idx="1697">
                  <c:v>0.64680000000000004</c:v>
                </c:pt>
                <c:pt idx="1698">
                  <c:v>0.61192999999999997</c:v>
                </c:pt>
                <c:pt idx="1699">
                  <c:v>0.56994</c:v>
                </c:pt>
                <c:pt idx="1700">
                  <c:v>0.52022000000000002</c:v>
                </c:pt>
                <c:pt idx="1701">
                  <c:v>0.46647</c:v>
                </c:pt>
                <c:pt idx="1702">
                  <c:v>0.41854000000000002</c:v>
                </c:pt>
                <c:pt idx="1703">
                  <c:v>0.38672000000000001</c:v>
                </c:pt>
                <c:pt idx="1704">
                  <c:v>0.37419999999999998</c:v>
                </c:pt>
                <c:pt idx="1705">
                  <c:v>0.37390000000000001</c:v>
                </c:pt>
                <c:pt idx="1706">
                  <c:v>0.37145</c:v>
                </c:pt>
                <c:pt idx="1707">
                  <c:v>0.35315999999999997</c:v>
                </c:pt>
                <c:pt idx="1708">
                  <c:v>0.31566</c:v>
                </c:pt>
                <c:pt idx="1709">
                  <c:v>0.27010000000000001</c:v>
                </c:pt>
                <c:pt idx="1710">
                  <c:v>0.23427999999999999</c:v>
                </c:pt>
                <c:pt idx="1711">
                  <c:v>0.21782000000000001</c:v>
                </c:pt>
                <c:pt idx="1712">
                  <c:v>0.21589</c:v>
                </c:pt>
                <c:pt idx="1713">
                  <c:v>0.21753</c:v>
                </c:pt>
                <c:pt idx="1714">
                  <c:v>0.21731</c:v>
                </c:pt>
                <c:pt idx="1715">
                  <c:v>0.21611</c:v>
                </c:pt>
                <c:pt idx="1716">
                  <c:v>0.21362999999999999</c:v>
                </c:pt>
                <c:pt idx="1717">
                  <c:v>0.20596999999999999</c:v>
                </c:pt>
                <c:pt idx="1718">
                  <c:v>0.19123999999999999</c:v>
                </c:pt>
                <c:pt idx="1719">
                  <c:v>0.17318</c:v>
                </c:pt>
                <c:pt idx="1720">
                  <c:v>0.15673000000000001</c:v>
                </c:pt>
                <c:pt idx="1721">
                  <c:v>0.14333000000000001</c:v>
                </c:pt>
                <c:pt idx="1722">
                  <c:v>0.13467000000000001</c:v>
                </c:pt>
                <c:pt idx="1723">
                  <c:v>0.13797000000000001</c:v>
                </c:pt>
                <c:pt idx="1724">
                  <c:v>0.15978999999999999</c:v>
                </c:pt>
                <c:pt idx="1725">
                  <c:v>0.19237000000000001</c:v>
                </c:pt>
                <c:pt idx="1726">
                  <c:v>0.21343999999999999</c:v>
                </c:pt>
                <c:pt idx="1727">
                  <c:v>0.20749999999999999</c:v>
                </c:pt>
                <c:pt idx="1728">
                  <c:v>0.18418000000000001</c:v>
                </c:pt>
                <c:pt idx="1729">
                  <c:v>0.16636000000000001</c:v>
                </c:pt>
                <c:pt idx="1730">
                  <c:v>0.15964999999999999</c:v>
                </c:pt>
                <c:pt idx="1731">
                  <c:v>0.14476</c:v>
                </c:pt>
                <c:pt idx="1732">
                  <c:v>0.10625999999999999</c:v>
                </c:pt>
                <c:pt idx="1733">
                  <c:v>5.851E-2</c:v>
                </c:pt>
                <c:pt idx="1734">
                  <c:v>3.0519999999999999E-2</c:v>
                </c:pt>
                <c:pt idx="1735">
                  <c:v>2.8948999999999999E-2</c:v>
                </c:pt>
                <c:pt idx="1736">
                  <c:v>3.0328000000000001E-2</c:v>
                </c:pt>
                <c:pt idx="1737">
                  <c:v>1.2123999999999999E-2</c:v>
                </c:pt>
                <c:pt idx="1738">
                  <c:v>-2.145E-2</c:v>
                </c:pt>
                <c:pt idx="1739">
                  <c:v>-5.0531E-2</c:v>
                </c:pt>
                <c:pt idx="1740">
                  <c:v>-6.4737000000000003E-2</c:v>
                </c:pt>
                <c:pt idx="1741">
                  <c:v>-6.6559999999999994E-2</c:v>
                </c:pt>
                <c:pt idx="1742">
                  <c:v>-5.8026000000000001E-2</c:v>
                </c:pt>
                <c:pt idx="1743">
                  <c:v>-3.9065999999999997E-2</c:v>
                </c:pt>
                <c:pt idx="1744">
                  <c:v>-1.7829000000000001E-2</c:v>
                </c:pt>
                <c:pt idx="1745">
                  <c:v>-7.6939E-3</c:v>
                </c:pt>
                <c:pt idx="1746">
                  <c:v>-8.9910000000000007E-3</c:v>
                </c:pt>
                <c:pt idx="1747">
                  <c:v>-5.1602999999999996E-3</c:v>
                </c:pt>
                <c:pt idx="1748">
                  <c:v>1.4763E-2</c:v>
                </c:pt>
                <c:pt idx="1749">
                  <c:v>3.8424E-2</c:v>
                </c:pt>
                <c:pt idx="1750">
                  <c:v>4.5906000000000002E-2</c:v>
                </c:pt>
                <c:pt idx="1751">
                  <c:v>3.8355E-2</c:v>
                </c:pt>
                <c:pt idx="1752">
                  <c:v>3.7137999999999997E-2</c:v>
                </c:pt>
                <c:pt idx="1753">
                  <c:v>5.3101000000000002E-2</c:v>
                </c:pt>
                <c:pt idx="1754">
                  <c:v>7.034E-2</c:v>
                </c:pt>
                <c:pt idx="1755">
                  <c:v>6.9403999999999993E-2</c:v>
                </c:pt>
                <c:pt idx="1756">
                  <c:v>5.7929000000000001E-2</c:v>
                </c:pt>
                <c:pt idx="1757">
                  <c:v>6.4615000000000006E-2</c:v>
                </c:pt>
                <c:pt idx="1758">
                  <c:v>0.10259</c:v>
                </c:pt>
                <c:pt idx="1759">
                  <c:v>0.15007999999999999</c:v>
                </c:pt>
                <c:pt idx="1760">
                  <c:v>0.17333999999999999</c:v>
                </c:pt>
                <c:pt idx="1761">
                  <c:v>0.16255</c:v>
                </c:pt>
                <c:pt idx="1762">
                  <c:v>0.13827999999999999</c:v>
                </c:pt>
                <c:pt idx="1763">
                  <c:v>0.12506999999999999</c:v>
                </c:pt>
                <c:pt idx="1764">
                  <c:v>0.12526999999999999</c:v>
                </c:pt>
                <c:pt idx="1765">
                  <c:v>0.11967</c:v>
                </c:pt>
                <c:pt idx="1766">
                  <c:v>8.8763999999999996E-2</c:v>
                </c:pt>
                <c:pt idx="1767">
                  <c:v>3.2009999999999997E-2</c:v>
                </c:pt>
                <c:pt idx="1768">
                  <c:v>-2.9949E-2</c:v>
                </c:pt>
                <c:pt idx="1769">
                  <c:v>-6.9439000000000001E-2</c:v>
                </c:pt>
                <c:pt idx="1770">
                  <c:v>-7.2083999999999995E-2</c:v>
                </c:pt>
                <c:pt idx="1771">
                  <c:v>-4.8537999999999998E-2</c:v>
                </c:pt>
                <c:pt idx="1772">
                  <c:v>-2.6256999999999999E-2</c:v>
                </c:pt>
                <c:pt idx="1773">
                  <c:v>-2.5638000000000001E-2</c:v>
                </c:pt>
                <c:pt idx="1774">
                  <c:v>-4.2395000000000002E-2</c:v>
                </c:pt>
                <c:pt idx="1775">
                  <c:v>-5.5434999999999998E-2</c:v>
                </c:pt>
                <c:pt idx="1776">
                  <c:v>-5.3067000000000003E-2</c:v>
                </c:pt>
                <c:pt idx="1777">
                  <c:v>-4.8134999999999997E-2</c:v>
                </c:pt>
                <c:pt idx="1778">
                  <c:v>-6.3628000000000004E-2</c:v>
                </c:pt>
                <c:pt idx="1779">
                  <c:v>-0.10496</c:v>
                </c:pt>
                <c:pt idx="1780">
                  <c:v>-0.15187</c:v>
                </c:pt>
                <c:pt idx="1781">
                  <c:v>-0.17953</c:v>
                </c:pt>
                <c:pt idx="1782">
                  <c:v>-0.18315999999999999</c:v>
                </c:pt>
                <c:pt idx="1783">
                  <c:v>-0.17743999999999999</c:v>
                </c:pt>
                <c:pt idx="1784">
                  <c:v>-0.17469000000000001</c:v>
                </c:pt>
                <c:pt idx="1785">
                  <c:v>-0.17132</c:v>
                </c:pt>
                <c:pt idx="1786">
                  <c:v>-0.15823000000000001</c:v>
                </c:pt>
                <c:pt idx="1787">
                  <c:v>-0.13830999999999999</c:v>
                </c:pt>
                <c:pt idx="1788">
                  <c:v>-0.1263</c:v>
                </c:pt>
                <c:pt idx="1789">
                  <c:v>-0.13142000000000001</c:v>
                </c:pt>
                <c:pt idx="1790">
                  <c:v>-0.14607000000000001</c:v>
                </c:pt>
                <c:pt idx="1791">
                  <c:v>-0.15453</c:v>
                </c:pt>
                <c:pt idx="1792">
                  <c:v>-0.14931</c:v>
                </c:pt>
                <c:pt idx="1793">
                  <c:v>-0.13517000000000001</c:v>
                </c:pt>
                <c:pt idx="1794">
                  <c:v>-0.11977</c:v>
                </c:pt>
                <c:pt idx="1795">
                  <c:v>-0.10666</c:v>
                </c:pt>
                <c:pt idx="1796">
                  <c:v>-9.7931000000000004E-2</c:v>
                </c:pt>
                <c:pt idx="1797">
                  <c:v>-9.6442E-2</c:v>
                </c:pt>
                <c:pt idx="1798">
                  <c:v>-9.9902000000000005E-2</c:v>
                </c:pt>
                <c:pt idx="1799">
                  <c:v>-9.7443000000000002E-2</c:v>
                </c:pt>
                <c:pt idx="1800">
                  <c:v>-8.1136E-2</c:v>
                </c:pt>
                <c:pt idx="1801">
                  <c:v>-6.0914999999999997E-2</c:v>
                </c:pt>
                <c:pt idx="1802">
                  <c:v>-5.8406E-2</c:v>
                </c:pt>
                <c:pt idx="1803">
                  <c:v>-8.0714999999999995E-2</c:v>
                </c:pt>
                <c:pt idx="1804">
                  <c:v>-0.10718</c:v>
                </c:pt>
                <c:pt idx="1805">
                  <c:v>-0.10981</c:v>
                </c:pt>
                <c:pt idx="1806">
                  <c:v>-8.3003999999999994E-2</c:v>
                </c:pt>
                <c:pt idx="1807">
                  <c:v>-4.5214999999999998E-2</c:v>
                </c:pt>
                <c:pt idx="1808">
                  <c:v>-1.4248E-2</c:v>
                </c:pt>
                <c:pt idx="1809">
                  <c:v>7.5548999999999998E-3</c:v>
                </c:pt>
                <c:pt idx="1810">
                  <c:v>2.2828999999999999E-2</c:v>
                </c:pt>
                <c:pt idx="1811">
                  <c:v>2.7473000000000001E-2</c:v>
                </c:pt>
                <c:pt idx="1812">
                  <c:v>1.8317E-2</c:v>
                </c:pt>
                <c:pt idx="1813">
                  <c:v>3.9525999999999997E-3</c:v>
                </c:pt>
                <c:pt idx="1814">
                  <c:v>-4.4540999999999999E-3</c:v>
                </c:pt>
                <c:pt idx="1815">
                  <c:v>-1.074E-2</c:v>
                </c:pt>
                <c:pt idx="1816">
                  <c:v>-2.9756999999999999E-2</c:v>
                </c:pt>
                <c:pt idx="1817">
                  <c:v>-6.3152E-2</c:v>
                </c:pt>
                <c:pt idx="1818">
                  <c:v>-9.0073E-2</c:v>
                </c:pt>
                <c:pt idx="1819">
                  <c:v>-9.0436000000000002E-2</c:v>
                </c:pt>
                <c:pt idx="1820">
                  <c:v>-7.2649000000000005E-2</c:v>
                </c:pt>
                <c:pt idx="1821">
                  <c:v>-6.9045999999999996E-2</c:v>
                </c:pt>
                <c:pt idx="1822">
                  <c:v>-0.10298</c:v>
                </c:pt>
                <c:pt idx="1823">
                  <c:v>-0.16592999999999999</c:v>
                </c:pt>
                <c:pt idx="1824">
                  <c:v>-0.22839000000000001</c:v>
                </c:pt>
                <c:pt idx="1825">
                  <c:v>-0.26798</c:v>
                </c:pt>
                <c:pt idx="1826">
                  <c:v>-0.28403</c:v>
                </c:pt>
                <c:pt idx="1827">
                  <c:v>-0.28948000000000002</c:v>
                </c:pt>
                <c:pt idx="1828">
                  <c:v>-0.29558000000000001</c:v>
                </c:pt>
                <c:pt idx="1829">
                  <c:v>-0.30497999999999997</c:v>
                </c:pt>
                <c:pt idx="1830">
                  <c:v>-0.31369999999999998</c:v>
                </c:pt>
                <c:pt idx="1831">
                  <c:v>-0.31608000000000003</c:v>
                </c:pt>
                <c:pt idx="1832">
                  <c:v>-0.30989</c:v>
                </c:pt>
                <c:pt idx="1833">
                  <c:v>-0.29924000000000001</c:v>
                </c:pt>
                <c:pt idx="1834">
                  <c:v>-0.29182999999999998</c:v>
                </c:pt>
                <c:pt idx="1835">
                  <c:v>-0.29259000000000002</c:v>
                </c:pt>
                <c:pt idx="1836">
                  <c:v>-0.30237999999999998</c:v>
                </c:pt>
                <c:pt idx="1837">
                  <c:v>-0.32257000000000002</c:v>
                </c:pt>
                <c:pt idx="1838">
                  <c:v>-0.35378999999999999</c:v>
                </c:pt>
                <c:pt idx="1839">
                  <c:v>-0.3856</c:v>
                </c:pt>
                <c:pt idx="1840">
                  <c:v>-0.39504</c:v>
                </c:pt>
                <c:pt idx="1841">
                  <c:v>-0.36742000000000002</c:v>
                </c:pt>
                <c:pt idx="1842">
                  <c:v>-0.31740000000000002</c:v>
                </c:pt>
                <c:pt idx="1843">
                  <c:v>-0.27822000000000002</c:v>
                </c:pt>
                <c:pt idx="1844">
                  <c:v>-0.26821</c:v>
                </c:pt>
                <c:pt idx="1845">
                  <c:v>-0.27839000000000003</c:v>
                </c:pt>
                <c:pt idx="1846">
                  <c:v>-0.29492000000000002</c:v>
                </c:pt>
                <c:pt idx="1847">
                  <c:v>-0.31831999999999999</c:v>
                </c:pt>
                <c:pt idx="1848">
                  <c:v>-0.35069</c:v>
                </c:pt>
                <c:pt idx="1849">
                  <c:v>-0.37735999999999997</c:v>
                </c:pt>
                <c:pt idx="1850">
                  <c:v>-0.37809999999999999</c:v>
                </c:pt>
                <c:pt idx="1851">
                  <c:v>-0.35197000000000001</c:v>
                </c:pt>
                <c:pt idx="1852">
                  <c:v>-0.31663000000000002</c:v>
                </c:pt>
                <c:pt idx="1853">
                  <c:v>-0.28584999999999999</c:v>
                </c:pt>
                <c:pt idx="1854">
                  <c:v>-0.26168000000000002</c:v>
                </c:pt>
                <c:pt idx="1855">
                  <c:v>-0.24556</c:v>
                </c:pt>
                <c:pt idx="1856">
                  <c:v>-0.23912</c:v>
                </c:pt>
                <c:pt idx="1857">
                  <c:v>-0.23157</c:v>
                </c:pt>
                <c:pt idx="1858">
                  <c:v>-0.20446</c:v>
                </c:pt>
                <c:pt idx="1859">
                  <c:v>-0.15670999999999999</c:v>
                </c:pt>
                <c:pt idx="1860">
                  <c:v>-0.11112</c:v>
                </c:pt>
                <c:pt idx="1861">
                  <c:v>-8.7979000000000002E-2</c:v>
                </c:pt>
                <c:pt idx="1862">
                  <c:v>-8.5733000000000004E-2</c:v>
                </c:pt>
                <c:pt idx="1863">
                  <c:v>-9.5788999999999999E-2</c:v>
                </c:pt>
                <c:pt idx="1864">
                  <c:v>-0.1203</c:v>
                </c:pt>
                <c:pt idx="1865">
                  <c:v>-0.16039</c:v>
                </c:pt>
                <c:pt idx="1866">
                  <c:v>-0.19966</c:v>
                </c:pt>
                <c:pt idx="1867">
                  <c:v>-0.21859999999999999</c:v>
                </c:pt>
                <c:pt idx="1868">
                  <c:v>-0.21958</c:v>
                </c:pt>
                <c:pt idx="1869">
                  <c:v>-0.22078999999999999</c:v>
                </c:pt>
                <c:pt idx="1870">
                  <c:v>-0.23</c:v>
                </c:pt>
                <c:pt idx="1871">
                  <c:v>-0.24018999999999999</c:v>
                </c:pt>
                <c:pt idx="1872">
                  <c:v>-0.24543000000000001</c:v>
                </c:pt>
                <c:pt idx="1873">
                  <c:v>-0.24165</c:v>
                </c:pt>
                <c:pt idx="1874">
                  <c:v>-0.21604000000000001</c:v>
                </c:pt>
                <c:pt idx="1875">
                  <c:v>-0.16006000000000001</c:v>
                </c:pt>
                <c:pt idx="1876">
                  <c:v>-9.5609E-2</c:v>
                </c:pt>
                <c:pt idx="1877">
                  <c:v>-6.3015000000000002E-2</c:v>
                </c:pt>
                <c:pt idx="1878">
                  <c:v>-7.3483999999999994E-2</c:v>
                </c:pt>
                <c:pt idx="1879">
                  <c:v>-9.5700999999999994E-2</c:v>
                </c:pt>
                <c:pt idx="1880">
                  <c:v>-0.10184</c:v>
                </c:pt>
                <c:pt idx="1881">
                  <c:v>-0.10391</c:v>
                </c:pt>
                <c:pt idx="1882">
                  <c:v>-0.12456</c:v>
                </c:pt>
                <c:pt idx="1883">
                  <c:v>-0.15145</c:v>
                </c:pt>
                <c:pt idx="1884">
                  <c:v>-0.14943999999999999</c:v>
                </c:pt>
                <c:pt idx="1885">
                  <c:v>-0.11055</c:v>
                </c:pt>
                <c:pt idx="1886">
                  <c:v>-6.4228999999999994E-2</c:v>
                </c:pt>
                <c:pt idx="1887">
                  <c:v>-3.7700999999999998E-2</c:v>
                </c:pt>
                <c:pt idx="1888">
                  <c:v>-3.0551999999999999E-2</c:v>
                </c:pt>
                <c:pt idx="1889">
                  <c:v>-3.2433999999999998E-2</c:v>
                </c:pt>
                <c:pt idx="1890">
                  <c:v>-4.2612999999999998E-2</c:v>
                </c:pt>
                <c:pt idx="1891">
                  <c:v>-6.1061999999999998E-2</c:v>
                </c:pt>
                <c:pt idx="1892">
                  <c:v>-7.7574000000000004E-2</c:v>
                </c:pt>
                <c:pt idx="1893">
                  <c:v>-8.3046999999999996E-2</c:v>
                </c:pt>
                <c:pt idx="1894">
                  <c:v>-8.0905000000000005E-2</c:v>
                </c:pt>
                <c:pt idx="1895">
                  <c:v>-7.7077999999999994E-2</c:v>
                </c:pt>
                <c:pt idx="1896">
                  <c:v>-6.9262000000000004E-2</c:v>
                </c:pt>
                <c:pt idx="1897">
                  <c:v>-5.7167000000000003E-2</c:v>
                </c:pt>
                <c:pt idx="1898">
                  <c:v>-5.3379000000000003E-2</c:v>
                </c:pt>
                <c:pt idx="1899">
                  <c:v>-7.0009000000000002E-2</c:v>
                </c:pt>
                <c:pt idx="1900">
                  <c:v>-0.10034</c:v>
                </c:pt>
                <c:pt idx="1901">
                  <c:v>-0.12723999999999999</c:v>
                </c:pt>
                <c:pt idx="1902">
                  <c:v>-0.14596999999999999</c:v>
                </c:pt>
                <c:pt idx="1903">
                  <c:v>-0.16503999999999999</c:v>
                </c:pt>
                <c:pt idx="1904">
                  <c:v>-0.18612000000000001</c:v>
                </c:pt>
                <c:pt idx="1905">
                  <c:v>-0.19775999999999999</c:v>
                </c:pt>
                <c:pt idx="1906">
                  <c:v>-0.19167999999999999</c:v>
                </c:pt>
                <c:pt idx="1907">
                  <c:v>-0.17352000000000001</c:v>
                </c:pt>
                <c:pt idx="1908">
                  <c:v>-0.15357999999999999</c:v>
                </c:pt>
                <c:pt idx="1909">
                  <c:v>-0.13794000000000001</c:v>
                </c:pt>
                <c:pt idx="1910">
                  <c:v>-0.13364000000000001</c:v>
                </c:pt>
                <c:pt idx="1911">
                  <c:v>-0.151</c:v>
                </c:pt>
                <c:pt idx="1912">
                  <c:v>-0.19123000000000001</c:v>
                </c:pt>
                <c:pt idx="1913">
                  <c:v>-0.23829</c:v>
                </c:pt>
                <c:pt idx="1914">
                  <c:v>-0.27316000000000001</c:v>
                </c:pt>
                <c:pt idx="1915">
                  <c:v>-0.29299999999999998</c:v>
                </c:pt>
                <c:pt idx="1916">
                  <c:v>-0.30874000000000001</c:v>
                </c:pt>
                <c:pt idx="1917">
                  <c:v>-0.32679000000000002</c:v>
                </c:pt>
                <c:pt idx="1918">
                  <c:v>-0.34100000000000003</c:v>
                </c:pt>
                <c:pt idx="1919">
                  <c:v>-0.34104000000000001</c:v>
                </c:pt>
                <c:pt idx="1920">
                  <c:v>-0.32123000000000002</c:v>
                </c:pt>
                <c:pt idx="1921">
                  <c:v>-0.28304000000000001</c:v>
                </c:pt>
                <c:pt idx="1922">
                  <c:v>-0.23738999999999999</c:v>
                </c:pt>
                <c:pt idx="1923">
                  <c:v>-0.20327999999999999</c:v>
                </c:pt>
                <c:pt idx="1924">
                  <c:v>-0.19345000000000001</c:v>
                </c:pt>
                <c:pt idx="1925">
                  <c:v>-0.19938</c:v>
                </c:pt>
                <c:pt idx="1926">
                  <c:v>-0.19939999999999999</c:v>
                </c:pt>
                <c:pt idx="1927">
                  <c:v>-0.18462000000000001</c:v>
                </c:pt>
                <c:pt idx="1928">
                  <c:v>-0.16696</c:v>
                </c:pt>
                <c:pt idx="1929">
                  <c:v>-0.15729000000000001</c:v>
                </c:pt>
                <c:pt idx="1930">
                  <c:v>-0.14696000000000001</c:v>
                </c:pt>
                <c:pt idx="1931">
                  <c:v>-0.12142</c:v>
                </c:pt>
                <c:pt idx="1932">
                  <c:v>-8.3783999999999997E-2</c:v>
                </c:pt>
                <c:pt idx="1933">
                  <c:v>-5.1226000000000001E-2</c:v>
                </c:pt>
                <c:pt idx="1934">
                  <c:v>-3.0282E-2</c:v>
                </c:pt>
                <c:pt idx="1935">
                  <c:v>-8.9227999999999998E-3</c:v>
                </c:pt>
                <c:pt idx="1936">
                  <c:v>2.4601999999999999E-2</c:v>
                </c:pt>
                <c:pt idx="1937">
                  <c:v>6.5354999999999996E-2</c:v>
                </c:pt>
                <c:pt idx="1938">
                  <c:v>9.8170999999999994E-2</c:v>
                </c:pt>
                <c:pt idx="1939">
                  <c:v>0.11301</c:v>
                </c:pt>
                <c:pt idx="1940">
                  <c:v>0.11013000000000001</c:v>
                </c:pt>
                <c:pt idx="1941">
                  <c:v>9.7217999999999999E-2</c:v>
                </c:pt>
                <c:pt idx="1942">
                  <c:v>8.6995000000000003E-2</c:v>
                </c:pt>
                <c:pt idx="1943">
                  <c:v>9.2190999999999995E-2</c:v>
                </c:pt>
                <c:pt idx="1944">
                  <c:v>0.11527</c:v>
                </c:pt>
                <c:pt idx="1945">
                  <c:v>0.14327000000000001</c:v>
                </c:pt>
                <c:pt idx="1946">
                  <c:v>0.15720999999999999</c:v>
                </c:pt>
                <c:pt idx="1947">
                  <c:v>0.14812</c:v>
                </c:pt>
                <c:pt idx="1948">
                  <c:v>0.12375</c:v>
                </c:pt>
                <c:pt idx="1949">
                  <c:v>0.10159</c:v>
                </c:pt>
                <c:pt idx="1950">
                  <c:v>9.5769999999999994E-2</c:v>
                </c:pt>
                <c:pt idx="1951">
                  <c:v>0.10827000000000001</c:v>
                </c:pt>
                <c:pt idx="1952">
                  <c:v>0.13042999999999999</c:v>
                </c:pt>
                <c:pt idx="1953">
                  <c:v>0.15345</c:v>
                </c:pt>
                <c:pt idx="1954">
                  <c:v>0.17643</c:v>
                </c:pt>
                <c:pt idx="1955">
                  <c:v>0.20169999999999999</c:v>
                </c:pt>
                <c:pt idx="1956">
                  <c:v>0.22353000000000001</c:v>
                </c:pt>
                <c:pt idx="1957">
                  <c:v>0.22647</c:v>
                </c:pt>
                <c:pt idx="1958">
                  <c:v>0.19735</c:v>
                </c:pt>
                <c:pt idx="1959">
                  <c:v>0.13749</c:v>
                </c:pt>
                <c:pt idx="1960">
                  <c:v>6.3738000000000003E-2</c:v>
                </c:pt>
                <c:pt idx="1961">
                  <c:v>6.2301000000000001E-4</c:v>
                </c:pt>
                <c:pt idx="1962">
                  <c:v>-3.1237999999999998E-2</c:v>
                </c:pt>
                <c:pt idx="1963">
                  <c:v>-2.7612000000000001E-2</c:v>
                </c:pt>
                <c:pt idx="1964">
                  <c:v>-4.9467000000000001E-3</c:v>
                </c:pt>
                <c:pt idx="1965">
                  <c:v>1.3424999999999999E-2</c:v>
                </c:pt>
                <c:pt idx="1966">
                  <c:v>1.9934E-2</c:v>
                </c:pt>
                <c:pt idx="1967">
                  <c:v>2.9187000000000001E-2</c:v>
                </c:pt>
                <c:pt idx="1968">
                  <c:v>5.9936999999999997E-2</c:v>
                </c:pt>
                <c:pt idx="1969">
                  <c:v>0.11409999999999999</c:v>
                </c:pt>
                <c:pt idx="1970">
                  <c:v>0.17508000000000001</c:v>
                </c:pt>
                <c:pt idx="1971">
                  <c:v>0.22253000000000001</c:v>
                </c:pt>
                <c:pt idx="1972">
                  <c:v>0.24718000000000001</c:v>
                </c:pt>
                <c:pt idx="1973">
                  <c:v>0.25597999999999999</c:v>
                </c:pt>
                <c:pt idx="1974">
                  <c:v>0.26472000000000001</c:v>
                </c:pt>
                <c:pt idx="1975">
                  <c:v>0.28048000000000001</c:v>
                </c:pt>
                <c:pt idx="1976">
                  <c:v>0.29032999999999998</c:v>
                </c:pt>
                <c:pt idx="1977">
                  <c:v>0.27424999999999999</c:v>
                </c:pt>
                <c:pt idx="1978">
                  <c:v>0.23161000000000001</c:v>
                </c:pt>
                <c:pt idx="1979">
                  <c:v>0.18665999999999999</c:v>
                </c:pt>
                <c:pt idx="1980">
                  <c:v>0.16420000000000001</c:v>
                </c:pt>
                <c:pt idx="1981">
                  <c:v>0.16825999999999999</c:v>
                </c:pt>
                <c:pt idx="1982">
                  <c:v>0.18858</c:v>
                </c:pt>
                <c:pt idx="1983">
                  <c:v>0.21489</c:v>
                </c:pt>
                <c:pt idx="1984">
                  <c:v>0.23477000000000001</c:v>
                </c:pt>
                <c:pt idx="1985">
                  <c:v>0.23057</c:v>
                </c:pt>
                <c:pt idx="1986">
                  <c:v>0.19733999999999999</c:v>
                </c:pt>
                <c:pt idx="1987">
                  <c:v>0.15942000000000001</c:v>
                </c:pt>
                <c:pt idx="1988">
                  <c:v>0.15062</c:v>
                </c:pt>
                <c:pt idx="1989">
                  <c:v>0.17530999999999999</c:v>
                </c:pt>
                <c:pt idx="1990">
                  <c:v>0.20393</c:v>
                </c:pt>
                <c:pt idx="1991">
                  <c:v>0.21012</c:v>
                </c:pt>
                <c:pt idx="1992">
                  <c:v>0.19850000000000001</c:v>
                </c:pt>
                <c:pt idx="1993">
                  <c:v>0.19072</c:v>
                </c:pt>
                <c:pt idx="1994">
                  <c:v>0.19794999999999999</c:v>
                </c:pt>
                <c:pt idx="1995">
                  <c:v>0.21768000000000001</c:v>
                </c:pt>
                <c:pt idx="1996">
                  <c:v>0.24725</c:v>
                </c:pt>
                <c:pt idx="1997">
                  <c:v>0.28669</c:v>
                </c:pt>
                <c:pt idx="1998">
                  <c:v>0.32973000000000002</c:v>
                </c:pt>
                <c:pt idx="1999">
                  <c:v>0.36313000000000001</c:v>
                </c:pt>
                <c:pt idx="2000">
                  <c:v>0.37813000000000002</c:v>
                </c:pt>
                <c:pt idx="2001">
                  <c:v>0.37840000000000001</c:v>
                </c:pt>
                <c:pt idx="2002">
                  <c:v>0.37501000000000001</c:v>
                </c:pt>
                <c:pt idx="2003">
                  <c:v>0.37585000000000002</c:v>
                </c:pt>
                <c:pt idx="2004">
                  <c:v>0.38111</c:v>
                </c:pt>
                <c:pt idx="2005">
                  <c:v>0.38867000000000002</c:v>
                </c:pt>
                <c:pt idx="2006">
                  <c:v>0.40162999999999999</c:v>
                </c:pt>
                <c:pt idx="2007">
                  <c:v>0.42641000000000001</c:v>
                </c:pt>
                <c:pt idx="2008">
                  <c:v>0.46089999999999998</c:v>
                </c:pt>
                <c:pt idx="2009">
                  <c:v>0.48971999999999999</c:v>
                </c:pt>
                <c:pt idx="2010">
                  <c:v>0.49908999999999998</c:v>
                </c:pt>
                <c:pt idx="2011">
                  <c:v>0.49474000000000001</c:v>
                </c:pt>
                <c:pt idx="2012">
                  <c:v>0.49519999999999997</c:v>
                </c:pt>
                <c:pt idx="2013">
                  <c:v>0.50497000000000003</c:v>
                </c:pt>
                <c:pt idx="2014">
                  <c:v>0.50441000000000003</c:v>
                </c:pt>
                <c:pt idx="2015">
                  <c:v>0.47388000000000002</c:v>
                </c:pt>
                <c:pt idx="2016">
                  <c:v>0.42161999999999999</c:v>
                </c:pt>
                <c:pt idx="2017">
                  <c:v>0.37747000000000003</c:v>
                </c:pt>
                <c:pt idx="2018">
                  <c:v>0.36007</c:v>
                </c:pt>
                <c:pt idx="2019">
                  <c:v>0.35954000000000003</c:v>
                </c:pt>
                <c:pt idx="2020">
                  <c:v>0.35579</c:v>
                </c:pt>
                <c:pt idx="2021">
                  <c:v>0.34527000000000002</c:v>
                </c:pt>
                <c:pt idx="2022">
                  <c:v>0.34056999999999998</c:v>
                </c:pt>
                <c:pt idx="2023">
                  <c:v>0.34551999999999999</c:v>
                </c:pt>
                <c:pt idx="2024">
                  <c:v>0.34312999999999999</c:v>
                </c:pt>
                <c:pt idx="2025">
                  <c:v>0.31678000000000001</c:v>
                </c:pt>
                <c:pt idx="2026">
                  <c:v>0.27746999999999999</c:v>
                </c:pt>
                <c:pt idx="2027">
                  <c:v>0.25649</c:v>
                </c:pt>
                <c:pt idx="2028">
                  <c:v>0.26852999999999999</c:v>
                </c:pt>
                <c:pt idx="2029">
                  <c:v>0.29338999999999998</c:v>
                </c:pt>
                <c:pt idx="2030">
                  <c:v>0.30043999999999998</c:v>
                </c:pt>
                <c:pt idx="2031">
                  <c:v>0.28176000000000001</c:v>
                </c:pt>
                <c:pt idx="2032">
                  <c:v>0.25235999999999997</c:v>
                </c:pt>
                <c:pt idx="2033">
                  <c:v>0.22686999999999999</c:v>
                </c:pt>
                <c:pt idx="2034">
                  <c:v>0.20993999999999999</c:v>
                </c:pt>
                <c:pt idx="2035">
                  <c:v>0.20485</c:v>
                </c:pt>
                <c:pt idx="2036">
                  <c:v>0.21415000000000001</c:v>
                </c:pt>
                <c:pt idx="2037">
                  <c:v>0.22858999999999999</c:v>
                </c:pt>
                <c:pt idx="2038">
                  <c:v>0.22899</c:v>
                </c:pt>
                <c:pt idx="2039">
                  <c:v>0.20652000000000001</c:v>
                </c:pt>
                <c:pt idx="2040">
                  <c:v>0.17419999999999999</c:v>
                </c:pt>
                <c:pt idx="2041">
                  <c:v>0.15315999999999999</c:v>
                </c:pt>
                <c:pt idx="2042">
                  <c:v>0.15268999999999999</c:v>
                </c:pt>
                <c:pt idx="2043">
                  <c:v>0.16631000000000001</c:v>
                </c:pt>
                <c:pt idx="2044">
                  <c:v>0.18082000000000001</c:v>
                </c:pt>
                <c:pt idx="2045">
                  <c:v>0.18559999999999999</c:v>
                </c:pt>
                <c:pt idx="2046">
                  <c:v>0.17866000000000001</c:v>
                </c:pt>
                <c:pt idx="2047">
                  <c:v>0.16767000000000001</c:v>
                </c:pt>
                <c:pt idx="2048">
                  <c:v>0.16222</c:v>
                </c:pt>
                <c:pt idx="2049">
                  <c:v>0.16434000000000001</c:v>
                </c:pt>
                <c:pt idx="2050">
                  <c:v>0.16965</c:v>
                </c:pt>
                <c:pt idx="2051">
                  <c:v>0.17451</c:v>
                </c:pt>
                <c:pt idx="2052">
                  <c:v>0.17433999999999999</c:v>
                </c:pt>
                <c:pt idx="2053">
                  <c:v>0.15856999999999999</c:v>
                </c:pt>
                <c:pt idx="2054">
                  <c:v>0.12076000000000001</c:v>
                </c:pt>
                <c:pt idx="2055">
                  <c:v>7.5475E-2</c:v>
                </c:pt>
                <c:pt idx="2056">
                  <c:v>5.2012000000000003E-2</c:v>
                </c:pt>
                <c:pt idx="2057">
                  <c:v>6.5606999999999999E-2</c:v>
                </c:pt>
                <c:pt idx="2058">
                  <c:v>0.10453</c:v>
                </c:pt>
                <c:pt idx="2059">
                  <c:v>0.14890999999999999</c:v>
                </c:pt>
                <c:pt idx="2060">
                  <c:v>0.18870999999999999</c:v>
                </c:pt>
                <c:pt idx="2061">
                  <c:v>0.21662000000000001</c:v>
                </c:pt>
                <c:pt idx="2062">
                  <c:v>0.21890000000000001</c:v>
                </c:pt>
                <c:pt idx="2063">
                  <c:v>0.18904000000000001</c:v>
                </c:pt>
                <c:pt idx="2064">
                  <c:v>0.14359</c:v>
                </c:pt>
                <c:pt idx="2065">
                  <c:v>0.11090999999999999</c:v>
                </c:pt>
                <c:pt idx="2066">
                  <c:v>0.10674</c:v>
                </c:pt>
                <c:pt idx="2067">
                  <c:v>0.12898999999999999</c:v>
                </c:pt>
                <c:pt idx="2068">
                  <c:v>0.16885</c:v>
                </c:pt>
                <c:pt idx="2069">
                  <c:v>0.21445</c:v>
                </c:pt>
                <c:pt idx="2070">
                  <c:v>0.24861</c:v>
                </c:pt>
                <c:pt idx="2071">
                  <c:v>0.25906000000000001</c:v>
                </c:pt>
                <c:pt idx="2072">
                  <c:v>0.25230999999999998</c:v>
                </c:pt>
                <c:pt idx="2073">
                  <c:v>0.24612999999999999</c:v>
                </c:pt>
                <c:pt idx="2074">
                  <c:v>0.24679000000000001</c:v>
                </c:pt>
                <c:pt idx="2075">
                  <c:v>0.24374999999999999</c:v>
                </c:pt>
                <c:pt idx="2076">
                  <c:v>0.22924</c:v>
                </c:pt>
                <c:pt idx="2077">
                  <c:v>0.21246000000000001</c:v>
                </c:pt>
                <c:pt idx="2078">
                  <c:v>0.20777000000000001</c:v>
                </c:pt>
                <c:pt idx="2079">
                  <c:v>0.21507000000000001</c:v>
                </c:pt>
                <c:pt idx="2080">
                  <c:v>0.2195</c:v>
                </c:pt>
                <c:pt idx="2081">
                  <c:v>0.20960000000000001</c:v>
                </c:pt>
                <c:pt idx="2082">
                  <c:v>0.19070000000000001</c:v>
                </c:pt>
                <c:pt idx="2083">
                  <c:v>0.17795</c:v>
                </c:pt>
                <c:pt idx="2084">
                  <c:v>0.17796000000000001</c:v>
                </c:pt>
                <c:pt idx="2085">
                  <c:v>0.18163000000000001</c:v>
                </c:pt>
                <c:pt idx="2086">
                  <c:v>0.17774000000000001</c:v>
                </c:pt>
                <c:pt idx="2087">
                  <c:v>0.16889000000000001</c:v>
                </c:pt>
                <c:pt idx="2088">
                  <c:v>0.16644999999999999</c:v>
                </c:pt>
                <c:pt idx="2089">
                  <c:v>0.17237</c:v>
                </c:pt>
                <c:pt idx="2090">
                  <c:v>0.17799999999999999</c:v>
                </c:pt>
                <c:pt idx="2091">
                  <c:v>0.18243999999999999</c:v>
                </c:pt>
                <c:pt idx="2092">
                  <c:v>0.19736999999999999</c:v>
                </c:pt>
                <c:pt idx="2093">
                  <c:v>0.22444</c:v>
                </c:pt>
                <c:pt idx="2094">
                  <c:v>0.24060999999999999</c:v>
                </c:pt>
                <c:pt idx="2095">
                  <c:v>0.22101999999999999</c:v>
                </c:pt>
                <c:pt idx="2096">
                  <c:v>0.17075000000000001</c:v>
                </c:pt>
                <c:pt idx="2097">
                  <c:v>0.12008000000000001</c:v>
                </c:pt>
                <c:pt idx="2098">
                  <c:v>9.1004000000000002E-2</c:v>
                </c:pt>
                <c:pt idx="2099">
                  <c:v>8.0930000000000002E-2</c:v>
                </c:pt>
                <c:pt idx="2100">
                  <c:v>7.6216000000000006E-2</c:v>
                </c:pt>
                <c:pt idx="2101">
                  <c:v>6.6199999999999995E-2</c:v>
                </c:pt>
                <c:pt idx="2102">
                  <c:v>4.2885E-2</c:v>
                </c:pt>
                <c:pt idx="2103">
                  <c:v>3.0747999999999999E-3</c:v>
                </c:pt>
                <c:pt idx="2104">
                  <c:v>-4.1412999999999998E-2</c:v>
                </c:pt>
                <c:pt idx="2105">
                  <c:v>-6.6130999999999995E-2</c:v>
                </c:pt>
                <c:pt idx="2106">
                  <c:v>-5.5597000000000001E-2</c:v>
                </c:pt>
                <c:pt idx="2107">
                  <c:v>-1.8401000000000001E-2</c:v>
                </c:pt>
                <c:pt idx="2108">
                  <c:v>2.2918000000000001E-2</c:v>
                </c:pt>
                <c:pt idx="2109">
                  <c:v>5.1147999999999999E-2</c:v>
                </c:pt>
                <c:pt idx="2110">
                  <c:v>6.0292999999999999E-2</c:v>
                </c:pt>
                <c:pt idx="2111">
                  <c:v>5.0895000000000003E-2</c:v>
                </c:pt>
                <c:pt idx="2112">
                  <c:v>2.8583999999999998E-2</c:v>
                </c:pt>
                <c:pt idx="2113">
                  <c:v>4.7876000000000004E-3</c:v>
                </c:pt>
                <c:pt idx="2114">
                  <c:v>-8.9739999999999993E-3</c:v>
                </c:pt>
                <c:pt idx="2115">
                  <c:v>-9.5324999999999993E-3</c:v>
                </c:pt>
                <c:pt idx="2116">
                  <c:v>-2.4732999999999999E-3</c:v>
                </c:pt>
                <c:pt idx="2117">
                  <c:v>5.5472999999999998E-3</c:v>
                </c:pt>
                <c:pt idx="2118">
                  <c:v>1.2429000000000001E-2</c:v>
                </c:pt>
                <c:pt idx="2119">
                  <c:v>1.8835999999999999E-2</c:v>
                </c:pt>
                <c:pt idx="2120">
                  <c:v>2.4177000000000001E-2</c:v>
                </c:pt>
                <c:pt idx="2121">
                  <c:v>2.7621E-2</c:v>
                </c:pt>
                <c:pt idx="2122">
                  <c:v>3.3343999999999999E-2</c:v>
                </c:pt>
                <c:pt idx="2123">
                  <c:v>5.0923000000000003E-2</c:v>
                </c:pt>
                <c:pt idx="2124">
                  <c:v>8.5627999999999996E-2</c:v>
                </c:pt>
                <c:pt idx="2125">
                  <c:v>0.12856999999999999</c:v>
                </c:pt>
                <c:pt idx="2126">
                  <c:v>0.16203000000000001</c:v>
                </c:pt>
                <c:pt idx="2127">
                  <c:v>0.17679</c:v>
                </c:pt>
                <c:pt idx="2128">
                  <c:v>0.17887</c:v>
                </c:pt>
                <c:pt idx="2129">
                  <c:v>0.17541999999999999</c:v>
                </c:pt>
                <c:pt idx="2130">
                  <c:v>0.16048000000000001</c:v>
                </c:pt>
                <c:pt idx="2131">
                  <c:v>0.12297</c:v>
                </c:pt>
                <c:pt idx="2132">
                  <c:v>6.6827999999999999E-2</c:v>
                </c:pt>
                <c:pt idx="2133">
                  <c:v>1.4126E-2</c:v>
                </c:pt>
                <c:pt idx="2134">
                  <c:v>-1.4781000000000001E-2</c:v>
                </c:pt>
                <c:pt idx="2135">
                  <c:v>-1.8926999999999999E-2</c:v>
                </c:pt>
                <c:pt idx="2136">
                  <c:v>-1.1866E-2</c:v>
                </c:pt>
                <c:pt idx="2137">
                  <c:v>-3.7109999999999999E-3</c:v>
                </c:pt>
                <c:pt idx="2138">
                  <c:v>6.4980000000000003E-3</c:v>
                </c:pt>
                <c:pt idx="2139">
                  <c:v>2.128E-2</c:v>
                </c:pt>
                <c:pt idx="2140">
                  <c:v>3.4386E-2</c:v>
                </c:pt>
                <c:pt idx="2141">
                  <c:v>3.6733000000000002E-2</c:v>
                </c:pt>
                <c:pt idx="2142">
                  <c:v>3.1864000000000003E-2</c:v>
                </c:pt>
                <c:pt idx="2143">
                  <c:v>3.6496000000000001E-2</c:v>
                </c:pt>
                <c:pt idx="2144">
                  <c:v>5.9325000000000003E-2</c:v>
                </c:pt>
                <c:pt idx="2145">
                  <c:v>8.5535E-2</c:v>
                </c:pt>
                <c:pt idx="2146">
                  <c:v>9.2720999999999998E-2</c:v>
                </c:pt>
                <c:pt idx="2147">
                  <c:v>7.9657000000000006E-2</c:v>
                </c:pt>
                <c:pt idx="2148">
                  <c:v>6.7170999999999995E-2</c:v>
                </c:pt>
                <c:pt idx="2149">
                  <c:v>6.9775000000000004E-2</c:v>
                </c:pt>
                <c:pt idx="2150">
                  <c:v>7.9829999999999998E-2</c:v>
                </c:pt>
                <c:pt idx="2151">
                  <c:v>8.4892999999999996E-2</c:v>
                </c:pt>
                <c:pt idx="2152">
                  <c:v>8.7651999999999994E-2</c:v>
                </c:pt>
                <c:pt idx="2153">
                  <c:v>9.8311999999999997E-2</c:v>
                </c:pt>
                <c:pt idx="2154">
                  <c:v>0.11506</c:v>
                </c:pt>
                <c:pt idx="2155">
                  <c:v>0.123</c:v>
                </c:pt>
                <c:pt idx="2156">
                  <c:v>0.10961</c:v>
                </c:pt>
                <c:pt idx="2157">
                  <c:v>7.5050000000000006E-2</c:v>
                </c:pt>
                <c:pt idx="2158">
                  <c:v>3.1146E-2</c:v>
                </c:pt>
                <c:pt idx="2159">
                  <c:v>-5.4162999999999998E-3</c:v>
                </c:pt>
                <c:pt idx="2160">
                  <c:v>-2.4833000000000001E-2</c:v>
                </c:pt>
                <c:pt idx="2161">
                  <c:v>-3.458E-2</c:v>
                </c:pt>
                <c:pt idx="2162">
                  <c:v>-5.1719000000000001E-2</c:v>
                </c:pt>
                <c:pt idx="2163">
                  <c:v>-8.0297999999999994E-2</c:v>
                </c:pt>
                <c:pt idx="2164">
                  <c:v>-0.10539</c:v>
                </c:pt>
                <c:pt idx="2165">
                  <c:v>-0.11586</c:v>
                </c:pt>
                <c:pt idx="2166">
                  <c:v>-0.12171</c:v>
                </c:pt>
                <c:pt idx="2167">
                  <c:v>-0.13730000000000001</c:v>
                </c:pt>
                <c:pt idx="2168">
                  <c:v>-0.15678</c:v>
                </c:pt>
                <c:pt idx="2169">
                  <c:v>-0.16109000000000001</c:v>
                </c:pt>
                <c:pt idx="2170">
                  <c:v>-0.14499000000000001</c:v>
                </c:pt>
                <c:pt idx="2171">
                  <c:v>-0.1227</c:v>
                </c:pt>
                <c:pt idx="2172">
                  <c:v>-0.10772</c:v>
                </c:pt>
                <c:pt idx="2173">
                  <c:v>-9.8540000000000003E-2</c:v>
                </c:pt>
                <c:pt idx="2174">
                  <c:v>-8.4649000000000002E-2</c:v>
                </c:pt>
                <c:pt idx="2175">
                  <c:v>-5.7762000000000001E-2</c:v>
                </c:pt>
                <c:pt idx="2176">
                  <c:v>-1.7479999999999999E-2</c:v>
                </c:pt>
                <c:pt idx="2177">
                  <c:v>2.6962E-2</c:v>
                </c:pt>
                <c:pt idx="2178">
                  <c:v>6.2325999999999999E-2</c:v>
                </c:pt>
                <c:pt idx="2179">
                  <c:v>8.4684999999999996E-2</c:v>
                </c:pt>
                <c:pt idx="2180">
                  <c:v>0.10256</c:v>
                </c:pt>
                <c:pt idx="2181">
                  <c:v>0.12049</c:v>
                </c:pt>
                <c:pt idx="2182">
                  <c:v>0.12778</c:v>
                </c:pt>
                <c:pt idx="2183">
                  <c:v>0.1152</c:v>
                </c:pt>
                <c:pt idx="2184">
                  <c:v>9.5341999999999996E-2</c:v>
                </c:pt>
                <c:pt idx="2185">
                  <c:v>9.0287999999999993E-2</c:v>
                </c:pt>
                <c:pt idx="2186">
                  <c:v>0.10136000000000001</c:v>
                </c:pt>
                <c:pt idx="2187">
                  <c:v>0.10689</c:v>
                </c:pt>
                <c:pt idx="2188">
                  <c:v>9.1521000000000005E-2</c:v>
                </c:pt>
                <c:pt idx="2189">
                  <c:v>6.4463000000000006E-2</c:v>
                </c:pt>
                <c:pt idx="2190">
                  <c:v>4.6240000000000003E-2</c:v>
                </c:pt>
                <c:pt idx="2191">
                  <c:v>4.9005E-2</c:v>
                </c:pt>
                <c:pt idx="2192">
                  <c:v>7.2322999999999998E-2</c:v>
                </c:pt>
                <c:pt idx="2193">
                  <c:v>0.10649</c:v>
                </c:pt>
                <c:pt idx="2194">
                  <c:v>0.13538</c:v>
                </c:pt>
                <c:pt idx="2195">
                  <c:v>0.14588999999999999</c:v>
                </c:pt>
                <c:pt idx="2196">
                  <c:v>0.14074</c:v>
                </c:pt>
                <c:pt idx="2197">
                  <c:v>0.1363</c:v>
                </c:pt>
                <c:pt idx="2198">
                  <c:v>0.14363000000000001</c:v>
                </c:pt>
                <c:pt idx="2199">
                  <c:v>0.15637000000000001</c:v>
                </c:pt>
                <c:pt idx="2200">
                  <c:v>0.16045999999999999</c:v>
                </c:pt>
                <c:pt idx="2201">
                  <c:v>0.15232000000000001</c:v>
                </c:pt>
                <c:pt idx="2202">
                  <c:v>0.14552000000000001</c:v>
                </c:pt>
                <c:pt idx="2203">
                  <c:v>0.16003000000000001</c:v>
                </c:pt>
                <c:pt idx="2204">
                  <c:v>0.20175000000000001</c:v>
                </c:pt>
                <c:pt idx="2205">
                  <c:v>0.25026999999999999</c:v>
                </c:pt>
                <c:pt idx="2206">
                  <c:v>0.27259</c:v>
                </c:pt>
                <c:pt idx="2207">
                  <c:v>0.25607000000000002</c:v>
                </c:pt>
                <c:pt idx="2208">
                  <c:v>0.22397</c:v>
                </c:pt>
                <c:pt idx="2209">
                  <c:v>0.21190000000000001</c:v>
                </c:pt>
                <c:pt idx="2210">
                  <c:v>0.23241000000000001</c:v>
                </c:pt>
                <c:pt idx="2211">
                  <c:v>0.26873999999999998</c:v>
                </c:pt>
                <c:pt idx="2212">
                  <c:v>0.29718</c:v>
                </c:pt>
                <c:pt idx="2213">
                  <c:v>0.30631999999999998</c:v>
                </c:pt>
                <c:pt idx="2214">
                  <c:v>0.30066999999999999</c:v>
                </c:pt>
                <c:pt idx="2215">
                  <c:v>0.29718</c:v>
                </c:pt>
                <c:pt idx="2216">
                  <c:v>0.31442999999999999</c:v>
                </c:pt>
                <c:pt idx="2217">
                  <c:v>0.35299999999999998</c:v>
                </c:pt>
                <c:pt idx="2218">
                  <c:v>0.38955000000000001</c:v>
                </c:pt>
                <c:pt idx="2219">
                  <c:v>0.40300999999999998</c:v>
                </c:pt>
                <c:pt idx="2220">
                  <c:v>0.40364</c:v>
                </c:pt>
                <c:pt idx="2221">
                  <c:v>0.42082000000000003</c:v>
                </c:pt>
                <c:pt idx="2222">
                  <c:v>0.4622</c:v>
                </c:pt>
                <c:pt idx="2223">
                  <c:v>0.50195999999999996</c:v>
                </c:pt>
                <c:pt idx="2224">
                  <c:v>0.51500000000000001</c:v>
                </c:pt>
                <c:pt idx="2225">
                  <c:v>0.50841000000000003</c:v>
                </c:pt>
                <c:pt idx="2226">
                  <c:v>0.51034000000000002</c:v>
                </c:pt>
                <c:pt idx="2227">
                  <c:v>0.53664999999999996</c:v>
                </c:pt>
                <c:pt idx="2228">
                  <c:v>0.57774999999999999</c:v>
                </c:pt>
                <c:pt idx="2229">
                  <c:v>0.61360000000000003</c:v>
                </c:pt>
                <c:pt idx="2230">
                  <c:v>0.63331999999999999</c:v>
                </c:pt>
                <c:pt idx="2231">
                  <c:v>0.63949</c:v>
                </c:pt>
                <c:pt idx="2232">
                  <c:v>0.63675000000000004</c:v>
                </c:pt>
                <c:pt idx="2233">
                  <c:v>0.62100999999999995</c:v>
                </c:pt>
                <c:pt idx="2234">
                  <c:v>0.58613000000000004</c:v>
                </c:pt>
                <c:pt idx="2235">
                  <c:v>0.54147999999999996</c:v>
                </c:pt>
                <c:pt idx="2236">
                  <c:v>0.51160000000000005</c:v>
                </c:pt>
                <c:pt idx="2237">
                  <c:v>0.50983999999999996</c:v>
                </c:pt>
                <c:pt idx="2238">
                  <c:v>0.52188999999999997</c:v>
                </c:pt>
                <c:pt idx="2239">
                  <c:v>0.52746000000000004</c:v>
                </c:pt>
                <c:pt idx="2240">
                  <c:v>0.52971999999999997</c:v>
                </c:pt>
                <c:pt idx="2241">
                  <c:v>0.54625999999999997</c:v>
                </c:pt>
                <c:pt idx="2242">
                  <c:v>0.57691999999999999</c:v>
                </c:pt>
                <c:pt idx="2243">
                  <c:v>0.60243000000000002</c:v>
                </c:pt>
                <c:pt idx="2244">
                  <c:v>0.61533000000000004</c:v>
                </c:pt>
                <c:pt idx="2245">
                  <c:v>0.62894000000000005</c:v>
                </c:pt>
                <c:pt idx="2246">
                  <c:v>0.64886999999999995</c:v>
                </c:pt>
                <c:pt idx="2247">
                  <c:v>0.65815999999999997</c:v>
                </c:pt>
                <c:pt idx="2248">
                  <c:v>0.64483000000000001</c:v>
                </c:pt>
                <c:pt idx="2249">
                  <c:v>0.62717999999999996</c:v>
                </c:pt>
                <c:pt idx="2250">
                  <c:v>0.63290999999999997</c:v>
                </c:pt>
                <c:pt idx="2251">
                  <c:v>0.66288000000000002</c:v>
                </c:pt>
                <c:pt idx="2252">
                  <c:v>0.69388000000000005</c:v>
                </c:pt>
                <c:pt idx="2253">
                  <c:v>0.71181000000000005</c:v>
                </c:pt>
                <c:pt idx="2254">
                  <c:v>0.72423000000000004</c:v>
                </c:pt>
                <c:pt idx="2255">
                  <c:v>0.74133000000000004</c:v>
                </c:pt>
                <c:pt idx="2256">
                  <c:v>0.76195000000000002</c:v>
                </c:pt>
                <c:pt idx="2257">
                  <c:v>0.78124000000000005</c:v>
                </c:pt>
                <c:pt idx="2258">
                  <c:v>0.79620000000000002</c:v>
                </c:pt>
                <c:pt idx="2259">
                  <c:v>0.79632000000000003</c:v>
                </c:pt>
                <c:pt idx="2260">
                  <c:v>0.76351000000000002</c:v>
                </c:pt>
                <c:pt idx="2261">
                  <c:v>0.69547999999999999</c:v>
                </c:pt>
                <c:pt idx="2262">
                  <c:v>0.62224000000000002</c:v>
                </c:pt>
                <c:pt idx="2263">
                  <c:v>0.58403000000000005</c:v>
                </c:pt>
                <c:pt idx="2264">
                  <c:v>0.59189000000000003</c:v>
                </c:pt>
                <c:pt idx="2265">
                  <c:v>0.62067000000000005</c:v>
                </c:pt>
                <c:pt idx="2266">
                  <c:v>0.64154999999999995</c:v>
                </c:pt>
                <c:pt idx="2267">
                  <c:v>0.64888999999999997</c:v>
                </c:pt>
                <c:pt idx="2268">
                  <c:v>0.65151000000000003</c:v>
                </c:pt>
                <c:pt idx="2269">
                  <c:v>0.65310999999999997</c:v>
                </c:pt>
                <c:pt idx="2270">
                  <c:v>0.65391999999999995</c:v>
                </c:pt>
                <c:pt idx="2271">
                  <c:v>0.66120000000000001</c:v>
                </c:pt>
                <c:pt idx="2272">
                  <c:v>0.68132999999999999</c:v>
                </c:pt>
                <c:pt idx="2273">
                  <c:v>0.70540000000000003</c:v>
                </c:pt>
                <c:pt idx="2274">
                  <c:v>0.71919</c:v>
                </c:pt>
                <c:pt idx="2275">
                  <c:v>0.72624999999999995</c:v>
                </c:pt>
                <c:pt idx="2276">
                  <c:v>0.74317999999999995</c:v>
                </c:pt>
                <c:pt idx="2277">
                  <c:v>0.76895000000000002</c:v>
                </c:pt>
                <c:pt idx="2278">
                  <c:v>0.77803999999999995</c:v>
                </c:pt>
                <c:pt idx="2279">
                  <c:v>0.75307000000000002</c:v>
                </c:pt>
                <c:pt idx="2280">
                  <c:v>0.70926999999999996</c:v>
                </c:pt>
                <c:pt idx="2281">
                  <c:v>0.67537999999999998</c:v>
                </c:pt>
                <c:pt idx="2282">
                  <c:v>0.66237999999999997</c:v>
                </c:pt>
                <c:pt idx="2283">
                  <c:v>0.6623</c:v>
                </c:pt>
                <c:pt idx="2284">
                  <c:v>0.66522999999999999</c:v>
                </c:pt>
                <c:pt idx="2285">
                  <c:v>0.66303999999999996</c:v>
                </c:pt>
                <c:pt idx="2286">
                  <c:v>0.64600000000000002</c:v>
                </c:pt>
                <c:pt idx="2287">
                  <c:v>0.61255000000000004</c:v>
                </c:pt>
                <c:pt idx="2288">
                  <c:v>0.57804999999999995</c:v>
                </c:pt>
                <c:pt idx="2289">
                  <c:v>0.55974999999999997</c:v>
                </c:pt>
                <c:pt idx="2290">
                  <c:v>0.55735999999999997</c:v>
                </c:pt>
                <c:pt idx="2291">
                  <c:v>0.56040000000000001</c:v>
                </c:pt>
                <c:pt idx="2292">
                  <c:v>0.56735999999999998</c:v>
                </c:pt>
                <c:pt idx="2293">
                  <c:v>0.58089999999999997</c:v>
                </c:pt>
                <c:pt idx="2294">
                  <c:v>0.59075</c:v>
                </c:pt>
                <c:pt idx="2295">
                  <c:v>0.58279999999999998</c:v>
                </c:pt>
                <c:pt idx="2296">
                  <c:v>0.56559000000000004</c:v>
                </c:pt>
                <c:pt idx="2297">
                  <c:v>0.56533</c:v>
                </c:pt>
                <c:pt idx="2298">
                  <c:v>0.58872999999999998</c:v>
                </c:pt>
                <c:pt idx="2299">
                  <c:v>0.61009999999999998</c:v>
                </c:pt>
                <c:pt idx="2300">
                  <c:v>0.60618000000000005</c:v>
                </c:pt>
                <c:pt idx="2301">
                  <c:v>0.58758999999999995</c:v>
                </c:pt>
                <c:pt idx="2302">
                  <c:v>0.58138000000000001</c:v>
                </c:pt>
                <c:pt idx="2303">
                  <c:v>0.59370000000000001</c:v>
                </c:pt>
                <c:pt idx="2304">
                  <c:v>0.60643999999999998</c:v>
                </c:pt>
                <c:pt idx="2305">
                  <c:v>0.60636000000000001</c:v>
                </c:pt>
                <c:pt idx="2306">
                  <c:v>0.60038999999999998</c:v>
                </c:pt>
                <c:pt idx="2307">
                  <c:v>0.59938999999999998</c:v>
                </c:pt>
                <c:pt idx="2308">
                  <c:v>0.5988</c:v>
                </c:pt>
                <c:pt idx="2309">
                  <c:v>0.58355999999999997</c:v>
                </c:pt>
                <c:pt idx="2310">
                  <c:v>0.54820000000000002</c:v>
                </c:pt>
                <c:pt idx="2311">
                  <c:v>0.50619000000000003</c:v>
                </c:pt>
                <c:pt idx="2312">
                  <c:v>0.47849000000000003</c:v>
                </c:pt>
                <c:pt idx="2313">
                  <c:v>0.47534999999999999</c:v>
                </c:pt>
                <c:pt idx="2314">
                  <c:v>0.48981999999999998</c:v>
                </c:pt>
                <c:pt idx="2315">
                  <c:v>0.50600000000000001</c:v>
                </c:pt>
                <c:pt idx="2316">
                  <c:v>0.51046000000000002</c:v>
                </c:pt>
                <c:pt idx="2317">
                  <c:v>0.49701000000000001</c:v>
                </c:pt>
                <c:pt idx="2318">
                  <c:v>0.46765000000000001</c:v>
                </c:pt>
                <c:pt idx="2319">
                  <c:v>0.43365999999999999</c:v>
                </c:pt>
                <c:pt idx="2320">
                  <c:v>0.41110000000000002</c:v>
                </c:pt>
                <c:pt idx="2321">
                  <c:v>0.40782000000000002</c:v>
                </c:pt>
                <c:pt idx="2322">
                  <c:v>0.41455999999999998</c:v>
                </c:pt>
                <c:pt idx="2323">
                  <c:v>0.41395999999999999</c:v>
                </c:pt>
                <c:pt idx="2324">
                  <c:v>0.39950999999999998</c:v>
                </c:pt>
                <c:pt idx="2325">
                  <c:v>0.38174999999999998</c:v>
                </c:pt>
                <c:pt idx="2326">
                  <c:v>0.37519000000000002</c:v>
                </c:pt>
                <c:pt idx="2327">
                  <c:v>0.38267000000000001</c:v>
                </c:pt>
                <c:pt idx="2328">
                  <c:v>0.39417000000000002</c:v>
                </c:pt>
                <c:pt idx="2329">
                  <c:v>0.39845000000000003</c:v>
                </c:pt>
                <c:pt idx="2330">
                  <c:v>0.39391999999999999</c:v>
                </c:pt>
                <c:pt idx="2331">
                  <c:v>0.38785999999999998</c:v>
                </c:pt>
                <c:pt idx="2332">
                  <c:v>0.38533000000000001</c:v>
                </c:pt>
                <c:pt idx="2333">
                  <c:v>0.38134000000000001</c:v>
                </c:pt>
                <c:pt idx="2334">
                  <c:v>0.36834</c:v>
                </c:pt>
                <c:pt idx="2335">
                  <c:v>0.35156999999999999</c:v>
                </c:pt>
                <c:pt idx="2336">
                  <c:v>0.34938000000000002</c:v>
                </c:pt>
                <c:pt idx="2337">
                  <c:v>0.37311</c:v>
                </c:pt>
                <c:pt idx="2338">
                  <c:v>0.41165000000000002</c:v>
                </c:pt>
                <c:pt idx="2339">
                  <c:v>0.44252999999999998</c:v>
                </c:pt>
                <c:pt idx="2340">
                  <c:v>0.45496999999999999</c:v>
                </c:pt>
                <c:pt idx="2341">
                  <c:v>0.45495999999999998</c:v>
                </c:pt>
                <c:pt idx="2342">
                  <c:v>0.45111000000000001</c:v>
                </c:pt>
                <c:pt idx="2343">
                  <c:v>0.44529000000000002</c:v>
                </c:pt>
                <c:pt idx="2344">
                  <c:v>0.43774000000000002</c:v>
                </c:pt>
                <c:pt idx="2345">
                  <c:v>0.43221999999999999</c:v>
                </c:pt>
                <c:pt idx="2346">
                  <c:v>0.43125000000000002</c:v>
                </c:pt>
                <c:pt idx="2347">
                  <c:v>0.43076999999999999</c:v>
                </c:pt>
                <c:pt idx="2348">
                  <c:v>0.42314000000000002</c:v>
                </c:pt>
                <c:pt idx="2349">
                  <c:v>0.40432000000000001</c:v>
                </c:pt>
                <c:pt idx="2350">
                  <c:v>0.37802999999999998</c:v>
                </c:pt>
                <c:pt idx="2351">
                  <c:v>0.35543999999999998</c:v>
                </c:pt>
                <c:pt idx="2352">
                  <c:v>0.34937000000000001</c:v>
                </c:pt>
                <c:pt idx="2353">
                  <c:v>0.36423</c:v>
                </c:pt>
                <c:pt idx="2354">
                  <c:v>0.39080999999999999</c:v>
                </c:pt>
                <c:pt idx="2355">
                  <c:v>0.41331000000000001</c:v>
                </c:pt>
                <c:pt idx="2356">
                  <c:v>0.42044999999999999</c:v>
                </c:pt>
                <c:pt idx="2357">
                  <c:v>0.40910000000000002</c:v>
                </c:pt>
                <c:pt idx="2358">
                  <c:v>0.38407999999999998</c:v>
                </c:pt>
                <c:pt idx="2359">
                  <c:v>0.36085</c:v>
                </c:pt>
                <c:pt idx="2360">
                  <c:v>0.36063000000000001</c:v>
                </c:pt>
                <c:pt idx="2361">
                  <c:v>0.38884999999999997</c:v>
                </c:pt>
                <c:pt idx="2362">
                  <c:v>0.42003000000000001</c:v>
                </c:pt>
                <c:pt idx="2363">
                  <c:v>0.41921000000000003</c:v>
                </c:pt>
                <c:pt idx="2364">
                  <c:v>0.38191999999999998</c:v>
                </c:pt>
                <c:pt idx="2365">
                  <c:v>0.33928000000000003</c:v>
                </c:pt>
                <c:pt idx="2366">
                  <c:v>0.31844</c:v>
                </c:pt>
                <c:pt idx="2367">
                  <c:v>0.31226999999999999</c:v>
                </c:pt>
                <c:pt idx="2368">
                  <c:v>0.29798999999999998</c:v>
                </c:pt>
                <c:pt idx="2369">
                  <c:v>0.27265</c:v>
                </c:pt>
                <c:pt idx="2370">
                  <c:v>0.25463000000000002</c:v>
                </c:pt>
                <c:pt idx="2371">
                  <c:v>0.25785999999999998</c:v>
                </c:pt>
                <c:pt idx="2372">
                  <c:v>0.28075</c:v>
                </c:pt>
                <c:pt idx="2373">
                  <c:v>0.31766</c:v>
                </c:pt>
                <c:pt idx="2374">
                  <c:v>0.36459000000000003</c:v>
                </c:pt>
                <c:pt idx="2375">
                  <c:v>0.41142000000000001</c:v>
                </c:pt>
                <c:pt idx="2376">
                  <c:v>0.44274999999999998</c:v>
                </c:pt>
                <c:pt idx="2377">
                  <c:v>0.45250000000000001</c:v>
                </c:pt>
                <c:pt idx="2378">
                  <c:v>0.44922000000000001</c:v>
                </c:pt>
                <c:pt idx="2379">
                  <c:v>0.44370999999999999</c:v>
                </c:pt>
                <c:pt idx="2380">
                  <c:v>0.43942999999999999</c:v>
                </c:pt>
                <c:pt idx="2381">
                  <c:v>0.43704999999999999</c:v>
                </c:pt>
                <c:pt idx="2382">
                  <c:v>0.43734000000000001</c:v>
                </c:pt>
                <c:pt idx="2383">
                  <c:v>0.43414000000000003</c:v>
                </c:pt>
                <c:pt idx="2384">
                  <c:v>0.41476000000000002</c:v>
                </c:pt>
                <c:pt idx="2385">
                  <c:v>0.37574999999999997</c:v>
                </c:pt>
                <c:pt idx="2386">
                  <c:v>0.33078999999999997</c:v>
                </c:pt>
                <c:pt idx="2387">
                  <c:v>0.29446</c:v>
                </c:pt>
                <c:pt idx="2388">
                  <c:v>0.26438</c:v>
                </c:pt>
                <c:pt idx="2389">
                  <c:v>0.22882</c:v>
                </c:pt>
                <c:pt idx="2390">
                  <c:v>0.18623999999999999</c:v>
                </c:pt>
                <c:pt idx="2391">
                  <c:v>0.14616000000000001</c:v>
                </c:pt>
                <c:pt idx="2392">
                  <c:v>0.11355999999999999</c:v>
                </c:pt>
                <c:pt idx="2393">
                  <c:v>8.4081000000000003E-2</c:v>
                </c:pt>
                <c:pt idx="2394">
                  <c:v>5.5203000000000002E-2</c:v>
                </c:pt>
                <c:pt idx="2395">
                  <c:v>3.0976E-2</c:v>
                </c:pt>
                <c:pt idx="2396">
                  <c:v>1.2831E-2</c:v>
                </c:pt>
                <c:pt idx="2397">
                  <c:v>-5.2632E-3</c:v>
                </c:pt>
                <c:pt idx="2398">
                  <c:v>-2.8069E-2</c:v>
                </c:pt>
                <c:pt idx="2399">
                  <c:v>-5.2107000000000001E-2</c:v>
                </c:pt>
                <c:pt idx="2400">
                  <c:v>-7.0951E-2</c:v>
                </c:pt>
                <c:pt idx="2401">
                  <c:v>-8.1378000000000006E-2</c:v>
                </c:pt>
                <c:pt idx="2402">
                  <c:v>-8.1255999999999995E-2</c:v>
                </c:pt>
                <c:pt idx="2403">
                  <c:v>-6.8927000000000002E-2</c:v>
                </c:pt>
                <c:pt idx="2404">
                  <c:v>-5.0499000000000002E-2</c:v>
                </c:pt>
                <c:pt idx="2405">
                  <c:v>-4.1557999999999998E-2</c:v>
                </c:pt>
                <c:pt idx="2406">
                  <c:v>-5.3781000000000002E-2</c:v>
                </c:pt>
                <c:pt idx="2407">
                  <c:v>-8.2325999999999996E-2</c:v>
                </c:pt>
                <c:pt idx="2408">
                  <c:v>-0.1123</c:v>
                </c:pt>
                <c:pt idx="2409">
                  <c:v>-0.13488</c:v>
                </c:pt>
                <c:pt idx="2410">
                  <c:v>-0.15051999999999999</c:v>
                </c:pt>
                <c:pt idx="2411">
                  <c:v>-0.15892999999999999</c:v>
                </c:pt>
                <c:pt idx="2412">
                  <c:v>-0.15534999999999999</c:v>
                </c:pt>
                <c:pt idx="2413">
                  <c:v>-0.13930999999999999</c:v>
                </c:pt>
                <c:pt idx="2414">
                  <c:v>-0.12077</c:v>
                </c:pt>
                <c:pt idx="2415">
                  <c:v>-0.11233</c:v>
                </c:pt>
                <c:pt idx="2416">
                  <c:v>-0.11703</c:v>
                </c:pt>
                <c:pt idx="2417">
                  <c:v>-0.1273</c:v>
                </c:pt>
                <c:pt idx="2418">
                  <c:v>-0.13567000000000001</c:v>
                </c:pt>
                <c:pt idx="2419">
                  <c:v>-0.14409</c:v>
                </c:pt>
                <c:pt idx="2420">
                  <c:v>-0.16094</c:v>
                </c:pt>
                <c:pt idx="2421">
                  <c:v>-0.18812999999999999</c:v>
                </c:pt>
                <c:pt idx="2422">
                  <c:v>-0.21301999999999999</c:v>
                </c:pt>
                <c:pt idx="2423">
                  <c:v>-0.21643000000000001</c:v>
                </c:pt>
                <c:pt idx="2424">
                  <c:v>-0.18998999999999999</c:v>
                </c:pt>
                <c:pt idx="2425">
                  <c:v>-0.14418</c:v>
                </c:pt>
                <c:pt idx="2426">
                  <c:v>-9.9191000000000001E-2</c:v>
                </c:pt>
                <c:pt idx="2427">
                  <c:v>-7.0278999999999994E-2</c:v>
                </c:pt>
                <c:pt idx="2428">
                  <c:v>-6.1123999999999998E-2</c:v>
                </c:pt>
                <c:pt idx="2429">
                  <c:v>-6.5090999999999996E-2</c:v>
                </c:pt>
                <c:pt idx="2430">
                  <c:v>-6.9253999999999996E-2</c:v>
                </c:pt>
                <c:pt idx="2431">
                  <c:v>-6.2137999999999999E-2</c:v>
                </c:pt>
                <c:pt idx="2432">
                  <c:v>-4.3667999999999998E-2</c:v>
                </c:pt>
                <c:pt idx="2433">
                  <c:v>-2.588E-2</c:v>
                </c:pt>
                <c:pt idx="2434">
                  <c:v>-1.9116000000000001E-2</c:v>
                </c:pt>
                <c:pt idx="2435">
                  <c:v>-1.8950999999999999E-2</c:v>
                </c:pt>
                <c:pt idx="2436">
                  <c:v>-1.1518E-2</c:v>
                </c:pt>
                <c:pt idx="2437">
                  <c:v>8.6423000000000003E-3</c:v>
                </c:pt>
                <c:pt idx="2438">
                  <c:v>3.0084E-2</c:v>
                </c:pt>
                <c:pt idx="2439">
                  <c:v>3.4049999999999997E-2</c:v>
                </c:pt>
                <c:pt idx="2440">
                  <c:v>1.0773E-2</c:v>
                </c:pt>
                <c:pt idx="2441">
                  <c:v>-3.1778000000000001E-2</c:v>
                </c:pt>
                <c:pt idx="2442">
                  <c:v>-7.2749999999999995E-2</c:v>
                </c:pt>
                <c:pt idx="2443">
                  <c:v>-9.4846E-2</c:v>
                </c:pt>
                <c:pt idx="2444">
                  <c:v>-9.9832000000000004E-2</c:v>
                </c:pt>
                <c:pt idx="2445">
                  <c:v>-0.10548</c:v>
                </c:pt>
                <c:pt idx="2446">
                  <c:v>-0.12409000000000001</c:v>
                </c:pt>
                <c:pt idx="2447">
                  <c:v>-0.14859</c:v>
                </c:pt>
                <c:pt idx="2448">
                  <c:v>-0.16514000000000001</c:v>
                </c:pt>
                <c:pt idx="2449">
                  <c:v>-0.17424999999999999</c:v>
                </c:pt>
                <c:pt idx="2450">
                  <c:v>-0.19053</c:v>
                </c:pt>
                <c:pt idx="2451">
                  <c:v>-0.22317999999999999</c:v>
                </c:pt>
                <c:pt idx="2452">
                  <c:v>-0.26572000000000001</c:v>
                </c:pt>
                <c:pt idx="2453">
                  <c:v>-0.30518000000000001</c:v>
                </c:pt>
                <c:pt idx="2454">
                  <c:v>-0.33406000000000002</c:v>
                </c:pt>
                <c:pt idx="2455">
                  <c:v>-0.35317999999999999</c:v>
                </c:pt>
                <c:pt idx="2456">
                  <c:v>-0.37019999999999997</c:v>
                </c:pt>
                <c:pt idx="2457">
                  <c:v>-0.39451000000000003</c:v>
                </c:pt>
                <c:pt idx="2458">
                  <c:v>-0.42553999999999997</c:v>
                </c:pt>
                <c:pt idx="2459">
                  <c:v>-0.44701999999999997</c:v>
                </c:pt>
                <c:pt idx="2460">
                  <c:v>-0.44341999999999998</c:v>
                </c:pt>
                <c:pt idx="2461">
                  <c:v>-0.42348000000000002</c:v>
                </c:pt>
                <c:pt idx="2462">
                  <c:v>-0.41648000000000002</c:v>
                </c:pt>
                <c:pt idx="2463">
                  <c:v>-0.44074000000000002</c:v>
                </c:pt>
                <c:pt idx="2464">
                  <c:v>-0.48448000000000002</c:v>
                </c:pt>
                <c:pt idx="2465">
                  <c:v>-0.52141999999999999</c:v>
                </c:pt>
                <c:pt idx="2466">
                  <c:v>-0.53607000000000005</c:v>
                </c:pt>
                <c:pt idx="2467">
                  <c:v>-0.52986999999999995</c:v>
                </c:pt>
                <c:pt idx="2468">
                  <c:v>-0.51336999999999999</c:v>
                </c:pt>
                <c:pt idx="2469">
                  <c:v>-0.50083999999999995</c:v>
                </c:pt>
                <c:pt idx="2470">
                  <c:v>-0.50471999999999995</c:v>
                </c:pt>
                <c:pt idx="2471">
                  <c:v>-0.52617000000000003</c:v>
                </c:pt>
                <c:pt idx="2472">
                  <c:v>-0.55461000000000005</c:v>
                </c:pt>
                <c:pt idx="2473">
                  <c:v>-0.58196000000000003</c:v>
                </c:pt>
                <c:pt idx="2474">
                  <c:v>-0.61158999999999997</c:v>
                </c:pt>
                <c:pt idx="2475">
                  <c:v>-0.64717999999999998</c:v>
                </c:pt>
                <c:pt idx="2476">
                  <c:v>-0.67925000000000002</c:v>
                </c:pt>
                <c:pt idx="2477">
                  <c:v>-0.69123000000000001</c:v>
                </c:pt>
                <c:pt idx="2478">
                  <c:v>-0.67622000000000004</c:v>
                </c:pt>
                <c:pt idx="2479">
                  <c:v>-0.64259999999999995</c:v>
                </c:pt>
                <c:pt idx="2480">
                  <c:v>-0.60611000000000004</c:v>
                </c:pt>
                <c:pt idx="2481">
                  <c:v>-0.58006999999999997</c:v>
                </c:pt>
                <c:pt idx="2482">
                  <c:v>-0.56723000000000001</c:v>
                </c:pt>
                <c:pt idx="2483">
                  <c:v>-0.55608999999999997</c:v>
                </c:pt>
                <c:pt idx="2484">
                  <c:v>-0.53115000000000001</c:v>
                </c:pt>
                <c:pt idx="2485">
                  <c:v>-0.4929</c:v>
                </c:pt>
                <c:pt idx="2486">
                  <c:v>-0.46189000000000002</c:v>
                </c:pt>
                <c:pt idx="2487">
                  <c:v>-0.45651999999999998</c:v>
                </c:pt>
                <c:pt idx="2488">
                  <c:v>-0.47219</c:v>
                </c:pt>
                <c:pt idx="2489">
                  <c:v>-0.48997000000000002</c:v>
                </c:pt>
                <c:pt idx="2490">
                  <c:v>-0.50000999999999995</c:v>
                </c:pt>
                <c:pt idx="2491">
                  <c:v>-0.50736000000000003</c:v>
                </c:pt>
                <c:pt idx="2492">
                  <c:v>-0.51761999999999997</c:v>
                </c:pt>
                <c:pt idx="2493">
                  <c:v>-0.52605999999999997</c:v>
                </c:pt>
                <c:pt idx="2494">
                  <c:v>-0.52202000000000004</c:v>
                </c:pt>
                <c:pt idx="2495">
                  <c:v>-0.50080000000000002</c:v>
                </c:pt>
                <c:pt idx="2496">
                  <c:v>-0.47303000000000001</c:v>
                </c:pt>
                <c:pt idx="2497">
                  <c:v>-0.46250999999999998</c:v>
                </c:pt>
                <c:pt idx="2498">
                  <c:v>-0.48757</c:v>
                </c:pt>
                <c:pt idx="2499">
                  <c:v>-0.54042000000000001</c:v>
                </c:pt>
                <c:pt idx="2500">
                  <c:v>-0.59277000000000002</c:v>
                </c:pt>
                <c:pt idx="2501">
                  <c:v>-0.62541999999999998</c:v>
                </c:pt>
                <c:pt idx="2502">
                  <c:v>-0.64254999999999995</c:v>
                </c:pt>
                <c:pt idx="2503">
                  <c:v>-0.65273999999999999</c:v>
                </c:pt>
                <c:pt idx="2504">
                  <c:v>-0.65237000000000001</c:v>
                </c:pt>
                <c:pt idx="2505">
                  <c:v>-0.63983000000000001</c:v>
                </c:pt>
                <c:pt idx="2506">
                  <c:v>-0.62990000000000002</c:v>
                </c:pt>
                <c:pt idx="2507">
                  <c:v>-0.63314999999999999</c:v>
                </c:pt>
                <c:pt idx="2508">
                  <c:v>-0.63031999999999999</c:v>
                </c:pt>
                <c:pt idx="2509">
                  <c:v>-0.59108000000000005</c:v>
                </c:pt>
                <c:pt idx="2510">
                  <c:v>-0.51634999999999998</c:v>
                </c:pt>
                <c:pt idx="2511">
                  <c:v>-0.44005</c:v>
                </c:pt>
                <c:pt idx="2512">
                  <c:v>-0.38769999999999999</c:v>
                </c:pt>
                <c:pt idx="2513">
                  <c:v>-0.35468</c:v>
                </c:pt>
                <c:pt idx="2514">
                  <c:v>-0.32940000000000003</c:v>
                </c:pt>
                <c:pt idx="2515">
                  <c:v>-0.31402000000000002</c:v>
                </c:pt>
                <c:pt idx="2516">
                  <c:v>-0.31059999999999999</c:v>
                </c:pt>
                <c:pt idx="2517">
                  <c:v>-0.30625999999999998</c:v>
                </c:pt>
                <c:pt idx="2518">
                  <c:v>-0.28887000000000002</c:v>
                </c:pt>
                <c:pt idx="2519">
                  <c:v>-0.26583000000000001</c:v>
                </c:pt>
                <c:pt idx="2520">
                  <c:v>-0.25091000000000002</c:v>
                </c:pt>
                <c:pt idx="2521">
                  <c:v>-0.24102999999999999</c:v>
                </c:pt>
                <c:pt idx="2522">
                  <c:v>-0.22283</c:v>
                </c:pt>
                <c:pt idx="2523">
                  <c:v>-0.19742000000000001</c:v>
                </c:pt>
                <c:pt idx="2524">
                  <c:v>-0.18112</c:v>
                </c:pt>
                <c:pt idx="2525">
                  <c:v>-0.17982000000000001</c:v>
                </c:pt>
                <c:pt idx="2526">
                  <c:v>-0.17757999999999999</c:v>
                </c:pt>
                <c:pt idx="2527">
                  <c:v>-0.15709999999999999</c:v>
                </c:pt>
                <c:pt idx="2528">
                  <c:v>-0.1225</c:v>
                </c:pt>
                <c:pt idx="2529">
                  <c:v>-9.4658000000000006E-2</c:v>
                </c:pt>
                <c:pt idx="2530">
                  <c:v>-8.7857000000000005E-2</c:v>
                </c:pt>
                <c:pt idx="2531">
                  <c:v>-9.6460000000000004E-2</c:v>
                </c:pt>
                <c:pt idx="2532">
                  <c:v>-0.10149</c:v>
                </c:pt>
                <c:pt idx="2533">
                  <c:v>-8.5218000000000002E-2</c:v>
                </c:pt>
                <c:pt idx="2534">
                  <c:v>-4.1654999999999998E-2</c:v>
                </c:pt>
                <c:pt idx="2535">
                  <c:v>1.9399E-2</c:v>
                </c:pt>
                <c:pt idx="2536">
                  <c:v>7.4887999999999996E-2</c:v>
                </c:pt>
                <c:pt idx="2537">
                  <c:v>0.10088999999999999</c:v>
                </c:pt>
                <c:pt idx="2538">
                  <c:v>9.1181999999999999E-2</c:v>
                </c:pt>
                <c:pt idx="2539">
                  <c:v>6.4944000000000002E-2</c:v>
                </c:pt>
                <c:pt idx="2540">
                  <c:v>5.0125999999999997E-2</c:v>
                </c:pt>
                <c:pt idx="2541">
                  <c:v>5.5891000000000003E-2</c:v>
                </c:pt>
                <c:pt idx="2542">
                  <c:v>6.5686999999999995E-2</c:v>
                </c:pt>
                <c:pt idx="2543">
                  <c:v>5.9538000000000001E-2</c:v>
                </c:pt>
                <c:pt idx="2544">
                  <c:v>3.5719000000000001E-2</c:v>
                </c:pt>
                <c:pt idx="2545">
                  <c:v>4.6109000000000002E-3</c:v>
                </c:pt>
                <c:pt idx="2546">
                  <c:v>-2.9871000000000002E-2</c:v>
                </c:pt>
                <c:pt idx="2547">
                  <c:v>-6.9006999999999999E-2</c:v>
                </c:pt>
                <c:pt idx="2548">
                  <c:v>-0.10264</c:v>
                </c:pt>
                <c:pt idx="2549">
                  <c:v>-0.11112</c:v>
                </c:pt>
                <c:pt idx="2550">
                  <c:v>-8.9862999999999998E-2</c:v>
                </c:pt>
                <c:pt idx="2551">
                  <c:v>-5.9072E-2</c:v>
                </c:pt>
                <c:pt idx="2552">
                  <c:v>-3.9773000000000003E-2</c:v>
                </c:pt>
                <c:pt idx="2553">
                  <c:v>-2.9742000000000001E-2</c:v>
                </c:pt>
                <c:pt idx="2554">
                  <c:v>-1.3479E-2</c:v>
                </c:pt>
                <c:pt idx="2555">
                  <c:v>1.2612999999999999E-2</c:v>
                </c:pt>
                <c:pt idx="2556">
                  <c:v>3.8684000000000003E-2</c:v>
                </c:pt>
                <c:pt idx="2557">
                  <c:v>5.9594000000000001E-2</c:v>
                </c:pt>
                <c:pt idx="2558">
                  <c:v>7.8186000000000005E-2</c:v>
                </c:pt>
                <c:pt idx="2559">
                  <c:v>9.0462000000000001E-2</c:v>
                </c:pt>
                <c:pt idx="2560">
                  <c:v>8.3712999999999996E-2</c:v>
                </c:pt>
                <c:pt idx="2561">
                  <c:v>5.4447000000000002E-2</c:v>
                </c:pt>
                <c:pt idx="2562">
                  <c:v>1.5113E-2</c:v>
                </c:pt>
                <c:pt idx="2563">
                  <c:v>-2.2834E-2</c:v>
                </c:pt>
                <c:pt idx="2564">
                  <c:v>-5.9104999999999998E-2</c:v>
                </c:pt>
                <c:pt idx="2565">
                  <c:v>-8.9290999999999995E-2</c:v>
                </c:pt>
                <c:pt idx="2566">
                  <c:v>-9.4231999999999996E-2</c:v>
                </c:pt>
                <c:pt idx="2567">
                  <c:v>-6.1573999999999997E-2</c:v>
                </c:pt>
                <c:pt idx="2568">
                  <c:v>-1.0978999999999999E-2</c:v>
                </c:pt>
                <c:pt idx="2569">
                  <c:v>1.9893999999999998E-2</c:v>
                </c:pt>
                <c:pt idx="2570">
                  <c:v>1.4782999999999999E-2</c:v>
                </c:pt>
                <c:pt idx="2571">
                  <c:v>-8.1093999999999992E-3</c:v>
                </c:pt>
                <c:pt idx="2572">
                  <c:v>-2.1354000000000001E-2</c:v>
                </c:pt>
                <c:pt idx="2573">
                  <c:v>-1.3875E-2</c:v>
                </c:pt>
                <c:pt idx="2574">
                  <c:v>8.0041999999999995E-3</c:v>
                </c:pt>
                <c:pt idx="2575">
                  <c:v>3.0492999999999999E-2</c:v>
                </c:pt>
                <c:pt idx="2576">
                  <c:v>4.0178999999999999E-2</c:v>
                </c:pt>
                <c:pt idx="2577">
                  <c:v>3.4125000000000003E-2</c:v>
                </c:pt>
                <c:pt idx="2578">
                  <c:v>2.5509E-2</c:v>
                </c:pt>
                <c:pt idx="2579">
                  <c:v>2.8597000000000001E-2</c:v>
                </c:pt>
                <c:pt idx="2580">
                  <c:v>3.7400000000000003E-2</c:v>
                </c:pt>
                <c:pt idx="2581">
                  <c:v>3.3653000000000002E-2</c:v>
                </c:pt>
                <c:pt idx="2582">
                  <c:v>1.7978999999999998E-2</c:v>
                </c:pt>
                <c:pt idx="2583">
                  <c:v>1.4187999999999999E-2</c:v>
                </c:pt>
                <c:pt idx="2584">
                  <c:v>3.4216999999999997E-2</c:v>
                </c:pt>
                <c:pt idx="2585">
                  <c:v>5.7345E-2</c:v>
                </c:pt>
                <c:pt idx="2586">
                  <c:v>5.8453999999999999E-2</c:v>
                </c:pt>
                <c:pt idx="2587">
                  <c:v>4.2026000000000001E-2</c:v>
                </c:pt>
                <c:pt idx="2588">
                  <c:v>3.0918999999999999E-2</c:v>
                </c:pt>
                <c:pt idx="2589">
                  <c:v>3.2715000000000001E-2</c:v>
                </c:pt>
                <c:pt idx="2590">
                  <c:v>3.6497000000000002E-2</c:v>
                </c:pt>
                <c:pt idx="2591">
                  <c:v>3.5788E-2</c:v>
                </c:pt>
                <c:pt idx="2592">
                  <c:v>3.4575000000000002E-2</c:v>
                </c:pt>
                <c:pt idx="2593">
                  <c:v>3.3191999999999999E-2</c:v>
                </c:pt>
                <c:pt idx="2594">
                  <c:v>2.7102999999999999E-2</c:v>
                </c:pt>
                <c:pt idx="2595">
                  <c:v>2.0795999999999999E-2</c:v>
                </c:pt>
                <c:pt idx="2596">
                  <c:v>2.7200999999999999E-2</c:v>
                </c:pt>
                <c:pt idx="2597">
                  <c:v>5.0993999999999998E-2</c:v>
                </c:pt>
                <c:pt idx="2598">
                  <c:v>8.4816000000000003E-2</c:v>
                </c:pt>
                <c:pt idx="2599">
                  <c:v>0.12175</c:v>
                </c:pt>
                <c:pt idx="2600">
                  <c:v>0.15751000000000001</c:v>
                </c:pt>
                <c:pt idx="2601">
                  <c:v>0.18029000000000001</c:v>
                </c:pt>
                <c:pt idx="2602">
                  <c:v>0.17557</c:v>
                </c:pt>
                <c:pt idx="2603">
                  <c:v>0.14632999999999999</c:v>
                </c:pt>
                <c:pt idx="2604">
                  <c:v>0.11413</c:v>
                </c:pt>
                <c:pt idx="2605">
                  <c:v>9.2938000000000007E-2</c:v>
                </c:pt>
                <c:pt idx="2606">
                  <c:v>7.3959999999999998E-2</c:v>
                </c:pt>
                <c:pt idx="2607">
                  <c:v>4.4046000000000002E-2</c:v>
                </c:pt>
                <c:pt idx="2608">
                  <c:v>8.0105000000000003E-3</c:v>
                </c:pt>
                <c:pt idx="2609">
                  <c:v>-1.7382000000000002E-2</c:v>
                </c:pt>
                <c:pt idx="2610">
                  <c:v>-2.4129999999999999E-2</c:v>
                </c:pt>
                <c:pt idx="2611">
                  <c:v>-1.7954999999999999E-2</c:v>
                </c:pt>
                <c:pt idx="2612">
                  <c:v>-7.8800999999999993E-3</c:v>
                </c:pt>
                <c:pt idx="2613">
                  <c:v>-3.0444000000000001E-4</c:v>
                </c:pt>
                <c:pt idx="2614" formatCode="0.00E+00">
                  <c:v>-1.3676E-6</c:v>
                </c:pt>
                <c:pt idx="2615">
                  <c:v>-6.9662999999999999E-3</c:v>
                </c:pt>
                <c:pt idx="2616">
                  <c:v>-1.1527000000000001E-2</c:v>
                </c:pt>
                <c:pt idx="2617" formatCode="0.00E+00">
                  <c:v>5.0030000000000002E-6</c:v>
                </c:pt>
                <c:pt idx="2618">
                  <c:v>3.1637999999999999E-2</c:v>
                </c:pt>
                <c:pt idx="2619">
                  <c:v>7.2720000000000007E-2</c:v>
                </c:pt>
                <c:pt idx="2620">
                  <c:v>0.10811999999999999</c:v>
                </c:pt>
                <c:pt idx="2621">
                  <c:v>0.13084000000000001</c:v>
                </c:pt>
                <c:pt idx="2622">
                  <c:v>0.14310999999999999</c:v>
                </c:pt>
                <c:pt idx="2623">
                  <c:v>0.14857999999999999</c:v>
                </c:pt>
                <c:pt idx="2624">
                  <c:v>0.14851</c:v>
                </c:pt>
                <c:pt idx="2625">
                  <c:v>0.1459</c:v>
                </c:pt>
                <c:pt idx="2626">
                  <c:v>0.14713000000000001</c:v>
                </c:pt>
                <c:pt idx="2627">
                  <c:v>0.15362999999999999</c:v>
                </c:pt>
                <c:pt idx="2628">
                  <c:v>0.15489</c:v>
                </c:pt>
                <c:pt idx="2629">
                  <c:v>0.13769000000000001</c:v>
                </c:pt>
                <c:pt idx="2630">
                  <c:v>0.10305</c:v>
                </c:pt>
                <c:pt idx="2631">
                  <c:v>6.6698999999999994E-2</c:v>
                </c:pt>
                <c:pt idx="2632">
                  <c:v>4.0506E-2</c:v>
                </c:pt>
                <c:pt idx="2633">
                  <c:v>2.0251999999999999E-2</c:v>
                </c:pt>
                <c:pt idx="2634">
                  <c:v>-5.0472E-3</c:v>
                </c:pt>
                <c:pt idx="2635">
                  <c:v>-3.9227999999999999E-2</c:v>
                </c:pt>
                <c:pt idx="2636">
                  <c:v>-7.8775999999999999E-2</c:v>
                </c:pt>
                <c:pt idx="2637">
                  <c:v>-0.11869</c:v>
                </c:pt>
                <c:pt idx="2638">
                  <c:v>-0.15181</c:v>
                </c:pt>
                <c:pt idx="2639">
                  <c:v>-0.16868</c:v>
                </c:pt>
                <c:pt idx="2640">
                  <c:v>-0.16591</c:v>
                </c:pt>
                <c:pt idx="2641">
                  <c:v>-0.15079000000000001</c:v>
                </c:pt>
                <c:pt idx="2642">
                  <c:v>-0.13214999999999999</c:v>
                </c:pt>
                <c:pt idx="2643">
                  <c:v>-0.11252</c:v>
                </c:pt>
                <c:pt idx="2644">
                  <c:v>-9.5541000000000001E-2</c:v>
                </c:pt>
                <c:pt idx="2645">
                  <c:v>-9.2311000000000004E-2</c:v>
                </c:pt>
                <c:pt idx="2646">
                  <c:v>-0.1084</c:v>
                </c:pt>
                <c:pt idx="2647">
                  <c:v>-0.12937000000000001</c:v>
                </c:pt>
                <c:pt idx="2648">
                  <c:v>-0.13245000000000001</c:v>
                </c:pt>
                <c:pt idx="2649">
                  <c:v>-0.11229</c:v>
                </c:pt>
                <c:pt idx="2650">
                  <c:v>-8.4609000000000004E-2</c:v>
                </c:pt>
                <c:pt idx="2651">
                  <c:v>-6.5157999999999994E-2</c:v>
                </c:pt>
                <c:pt idx="2652">
                  <c:v>-5.5828000000000003E-2</c:v>
                </c:pt>
                <c:pt idx="2653">
                  <c:v>-5.2410999999999999E-2</c:v>
                </c:pt>
                <c:pt idx="2654">
                  <c:v>-5.4300000000000001E-2</c:v>
                </c:pt>
                <c:pt idx="2655">
                  <c:v>-6.1766000000000001E-2</c:v>
                </c:pt>
                <c:pt idx="2656">
                  <c:v>-7.1772000000000002E-2</c:v>
                </c:pt>
                <c:pt idx="2657">
                  <c:v>-8.1873000000000001E-2</c:v>
                </c:pt>
                <c:pt idx="2658">
                  <c:v>-9.3956999999999999E-2</c:v>
                </c:pt>
                <c:pt idx="2659">
                  <c:v>-0.11115</c:v>
                </c:pt>
                <c:pt idx="2660">
                  <c:v>-0.13406000000000001</c:v>
                </c:pt>
                <c:pt idx="2661">
                  <c:v>-0.16012999999999999</c:v>
                </c:pt>
                <c:pt idx="2662">
                  <c:v>-0.18229999999999999</c:v>
                </c:pt>
                <c:pt idx="2663">
                  <c:v>-0.18976999999999999</c:v>
                </c:pt>
                <c:pt idx="2664">
                  <c:v>-0.17754</c:v>
                </c:pt>
                <c:pt idx="2665">
                  <c:v>-0.15565999999999999</c:v>
                </c:pt>
                <c:pt idx="2666">
                  <c:v>-0.14079</c:v>
                </c:pt>
                <c:pt idx="2667">
                  <c:v>-0.13622999999999999</c:v>
                </c:pt>
                <c:pt idx="2668">
                  <c:v>-0.12806000000000001</c:v>
                </c:pt>
                <c:pt idx="2669">
                  <c:v>-0.10459</c:v>
                </c:pt>
                <c:pt idx="2670">
                  <c:v>-7.1734999999999993E-2</c:v>
                </c:pt>
                <c:pt idx="2671">
                  <c:v>-4.3076999999999997E-2</c:v>
                </c:pt>
                <c:pt idx="2672">
                  <c:v>-2.1208999999999999E-2</c:v>
                </c:pt>
                <c:pt idx="2673">
                  <c:v>2.8240000000000001E-3</c:v>
                </c:pt>
                <c:pt idx="2674">
                  <c:v>3.4930000000000003E-2</c:v>
                </c:pt>
                <c:pt idx="2675">
                  <c:v>7.1467000000000003E-2</c:v>
                </c:pt>
                <c:pt idx="2676">
                  <c:v>0.10664999999999999</c:v>
                </c:pt>
                <c:pt idx="2677">
                  <c:v>0.13819999999999999</c:v>
                </c:pt>
                <c:pt idx="2678">
                  <c:v>0.16383</c:v>
                </c:pt>
                <c:pt idx="2679">
                  <c:v>0.17963000000000001</c:v>
                </c:pt>
                <c:pt idx="2680">
                  <c:v>0.18711</c:v>
                </c:pt>
                <c:pt idx="2681">
                  <c:v>0.19686999999999999</c:v>
                </c:pt>
                <c:pt idx="2682">
                  <c:v>0.21848999999999999</c:v>
                </c:pt>
                <c:pt idx="2683">
                  <c:v>0.24865000000000001</c:v>
                </c:pt>
                <c:pt idx="2684">
                  <c:v>0.27553</c:v>
                </c:pt>
                <c:pt idx="2685">
                  <c:v>0.29459999999999997</c:v>
                </c:pt>
                <c:pt idx="2686">
                  <c:v>0.31268000000000001</c:v>
                </c:pt>
                <c:pt idx="2687">
                  <c:v>0.33444000000000002</c:v>
                </c:pt>
                <c:pt idx="2688">
                  <c:v>0.35213</c:v>
                </c:pt>
                <c:pt idx="2689">
                  <c:v>0.35466999999999999</c:v>
                </c:pt>
                <c:pt idx="2690">
                  <c:v>0.34283000000000002</c:v>
                </c:pt>
                <c:pt idx="2691">
                  <c:v>0.32951999999999998</c:v>
                </c:pt>
                <c:pt idx="2692">
                  <c:v>0.32773999999999998</c:v>
                </c:pt>
                <c:pt idx="2693">
                  <c:v>0.34321000000000002</c:v>
                </c:pt>
                <c:pt idx="2694">
                  <c:v>0.37502999999999997</c:v>
                </c:pt>
                <c:pt idx="2695">
                  <c:v>0.41619</c:v>
                </c:pt>
                <c:pt idx="2696">
                  <c:v>0.45512000000000002</c:v>
                </c:pt>
                <c:pt idx="2697">
                  <c:v>0.48475000000000001</c:v>
                </c:pt>
                <c:pt idx="2698">
                  <c:v>0.50965000000000005</c:v>
                </c:pt>
                <c:pt idx="2699">
                  <c:v>0.53642000000000001</c:v>
                </c:pt>
                <c:pt idx="2700">
                  <c:v>0.55723</c:v>
                </c:pt>
                <c:pt idx="2701">
                  <c:v>0.55364000000000002</c:v>
                </c:pt>
                <c:pt idx="2702">
                  <c:v>0.52112999999999998</c:v>
                </c:pt>
                <c:pt idx="2703">
                  <c:v>0.48115999999999998</c:v>
                </c:pt>
                <c:pt idx="2704">
                  <c:v>0.46110000000000001</c:v>
                </c:pt>
                <c:pt idx="2705">
                  <c:v>0.46616000000000002</c:v>
                </c:pt>
                <c:pt idx="2706">
                  <c:v>0.47699999999999998</c:v>
                </c:pt>
                <c:pt idx="2707">
                  <c:v>0.47211999999999998</c:v>
                </c:pt>
                <c:pt idx="2708">
                  <c:v>0.44725999999999999</c:v>
                </c:pt>
                <c:pt idx="2709">
                  <c:v>0.41536000000000001</c:v>
                </c:pt>
                <c:pt idx="2710">
                  <c:v>0.39367000000000002</c:v>
                </c:pt>
                <c:pt idx="2711">
                  <c:v>0.39085999999999999</c:v>
                </c:pt>
                <c:pt idx="2712">
                  <c:v>0.40200999999999998</c:v>
                </c:pt>
                <c:pt idx="2713">
                  <c:v>0.41343000000000002</c:v>
                </c:pt>
                <c:pt idx="2714">
                  <c:v>0.41343000000000002</c:v>
                </c:pt>
                <c:pt idx="2715">
                  <c:v>0.39955000000000002</c:v>
                </c:pt>
                <c:pt idx="2716">
                  <c:v>0.37696000000000002</c:v>
                </c:pt>
                <c:pt idx="2717">
                  <c:v>0.3518</c:v>
                </c:pt>
                <c:pt idx="2718">
                  <c:v>0.32677</c:v>
                </c:pt>
                <c:pt idx="2719">
                  <c:v>0.30142999999999998</c:v>
                </c:pt>
                <c:pt idx="2720">
                  <c:v>0.27622999999999998</c:v>
                </c:pt>
                <c:pt idx="2721">
                  <c:v>0.25638</c:v>
                </c:pt>
                <c:pt idx="2722">
                  <c:v>0.24965999999999999</c:v>
                </c:pt>
                <c:pt idx="2723">
                  <c:v>0.25752000000000003</c:v>
                </c:pt>
                <c:pt idx="2724">
                  <c:v>0.27006000000000002</c:v>
                </c:pt>
                <c:pt idx="2725">
                  <c:v>0.27462999999999999</c:v>
                </c:pt>
                <c:pt idx="2726">
                  <c:v>0.26935999999999999</c:v>
                </c:pt>
                <c:pt idx="2727">
                  <c:v>0.26402999999999999</c:v>
                </c:pt>
                <c:pt idx="2728">
                  <c:v>0.26733000000000001</c:v>
                </c:pt>
                <c:pt idx="2729">
                  <c:v>0.27862999999999999</c:v>
                </c:pt>
                <c:pt idx="2730">
                  <c:v>0.29369000000000001</c:v>
                </c:pt>
                <c:pt idx="2731">
                  <c:v>0.31225999999999998</c:v>
                </c:pt>
                <c:pt idx="2732">
                  <c:v>0.33506000000000002</c:v>
                </c:pt>
                <c:pt idx="2733">
                  <c:v>0.35631000000000002</c:v>
                </c:pt>
                <c:pt idx="2734">
                  <c:v>0.36563000000000001</c:v>
                </c:pt>
                <c:pt idx="2735">
                  <c:v>0.35946</c:v>
                </c:pt>
                <c:pt idx="2736">
                  <c:v>0.34834999999999999</c:v>
                </c:pt>
                <c:pt idx="2737">
                  <c:v>0.34948000000000001</c:v>
                </c:pt>
                <c:pt idx="2738">
                  <c:v>0.37042999999999998</c:v>
                </c:pt>
                <c:pt idx="2739">
                  <c:v>0.40151999999999999</c:v>
                </c:pt>
                <c:pt idx="2740">
                  <c:v>0.42758000000000002</c:v>
                </c:pt>
                <c:pt idx="2741">
                  <c:v>0.44594</c:v>
                </c:pt>
                <c:pt idx="2742">
                  <c:v>0.46644999999999998</c:v>
                </c:pt>
                <c:pt idx="2743">
                  <c:v>0.49203999999999998</c:v>
                </c:pt>
                <c:pt idx="2744">
                  <c:v>0.50868000000000002</c:v>
                </c:pt>
                <c:pt idx="2745">
                  <c:v>0.50231000000000003</c:v>
                </c:pt>
                <c:pt idx="2746">
                  <c:v>0.47785</c:v>
                </c:pt>
                <c:pt idx="2747">
                  <c:v>0.45034999999999997</c:v>
                </c:pt>
                <c:pt idx="2748">
                  <c:v>0.42221999999999998</c:v>
                </c:pt>
                <c:pt idx="2749">
                  <c:v>0.38418999999999998</c:v>
                </c:pt>
                <c:pt idx="2750">
                  <c:v>0.33817999999999998</c:v>
                </c:pt>
                <c:pt idx="2751">
                  <c:v>0.30337999999999998</c:v>
                </c:pt>
                <c:pt idx="2752">
                  <c:v>0.29448000000000002</c:v>
                </c:pt>
                <c:pt idx="2753">
                  <c:v>0.30645</c:v>
                </c:pt>
                <c:pt idx="2754">
                  <c:v>0.32615</c:v>
                </c:pt>
                <c:pt idx="2755">
                  <c:v>0.34709000000000001</c:v>
                </c:pt>
                <c:pt idx="2756">
                  <c:v>0.36631999999999998</c:v>
                </c:pt>
                <c:pt idx="2757">
                  <c:v>0.38013999999999998</c:v>
                </c:pt>
                <c:pt idx="2758">
                  <c:v>0.39212000000000002</c:v>
                </c:pt>
                <c:pt idx="2759">
                  <c:v>0.41258</c:v>
                </c:pt>
                <c:pt idx="2760">
                  <c:v>0.43880000000000002</c:v>
                </c:pt>
                <c:pt idx="2761">
                  <c:v>0.44943</c:v>
                </c:pt>
                <c:pt idx="2762">
                  <c:v>0.43453000000000003</c:v>
                </c:pt>
                <c:pt idx="2763">
                  <c:v>0.41914000000000001</c:v>
                </c:pt>
                <c:pt idx="2764">
                  <c:v>0.43495</c:v>
                </c:pt>
                <c:pt idx="2765">
                  <c:v>0.47545999999999999</c:v>
                </c:pt>
                <c:pt idx="2766">
                  <c:v>0.50365000000000004</c:v>
                </c:pt>
                <c:pt idx="2767">
                  <c:v>0.50292000000000003</c:v>
                </c:pt>
                <c:pt idx="2768">
                  <c:v>0.49421999999999999</c:v>
                </c:pt>
                <c:pt idx="2769">
                  <c:v>0.49835000000000002</c:v>
                </c:pt>
                <c:pt idx="2770">
                  <c:v>0.50839000000000001</c:v>
                </c:pt>
                <c:pt idx="2771">
                  <c:v>0.51261999999999996</c:v>
                </c:pt>
                <c:pt idx="2772">
                  <c:v>0.52036000000000004</c:v>
                </c:pt>
                <c:pt idx="2773">
                  <c:v>0.54403999999999997</c:v>
                </c:pt>
                <c:pt idx="2774">
                  <c:v>0.57101000000000002</c:v>
                </c:pt>
                <c:pt idx="2775">
                  <c:v>0.57579999999999998</c:v>
                </c:pt>
                <c:pt idx="2776">
                  <c:v>0.55305000000000004</c:v>
                </c:pt>
                <c:pt idx="2777">
                  <c:v>0.51980999999999999</c:v>
                </c:pt>
                <c:pt idx="2778">
                  <c:v>0.49143999999999999</c:v>
                </c:pt>
                <c:pt idx="2779">
                  <c:v>0.47267999999999999</c:v>
                </c:pt>
                <c:pt idx="2780">
                  <c:v>0.46649000000000002</c:v>
                </c:pt>
                <c:pt idx="2781">
                  <c:v>0.47183000000000003</c:v>
                </c:pt>
                <c:pt idx="2782">
                  <c:v>0.47516000000000003</c:v>
                </c:pt>
                <c:pt idx="2783">
                  <c:v>0.46272000000000002</c:v>
                </c:pt>
                <c:pt idx="2784">
                  <c:v>0.44029000000000001</c:v>
                </c:pt>
                <c:pt idx="2785">
                  <c:v>0.42226999999999998</c:v>
                </c:pt>
                <c:pt idx="2786">
                  <c:v>0.40211999999999998</c:v>
                </c:pt>
                <c:pt idx="2787">
                  <c:v>0.35610999999999998</c:v>
                </c:pt>
                <c:pt idx="2788">
                  <c:v>0.28090999999999999</c:v>
                </c:pt>
                <c:pt idx="2789">
                  <c:v>0.20588000000000001</c:v>
                </c:pt>
                <c:pt idx="2790">
                  <c:v>0.15826999999999999</c:v>
                </c:pt>
                <c:pt idx="2791">
                  <c:v>0.13417000000000001</c:v>
                </c:pt>
                <c:pt idx="2792">
                  <c:v>0.11498</c:v>
                </c:pt>
                <c:pt idx="2793">
                  <c:v>9.5697000000000004E-2</c:v>
                </c:pt>
                <c:pt idx="2794">
                  <c:v>8.2296999999999995E-2</c:v>
                </c:pt>
                <c:pt idx="2795">
                  <c:v>7.3964000000000002E-2</c:v>
                </c:pt>
                <c:pt idx="2796">
                  <c:v>6.5240000000000006E-2</c:v>
                </c:pt>
                <c:pt idx="2797">
                  <c:v>5.8717999999999999E-2</c:v>
                </c:pt>
                <c:pt idx="2798">
                  <c:v>6.0606E-2</c:v>
                </c:pt>
                <c:pt idx="2799">
                  <c:v>6.7710999999999993E-2</c:v>
                </c:pt>
                <c:pt idx="2800">
                  <c:v>7.1490999999999999E-2</c:v>
                </c:pt>
                <c:pt idx="2801">
                  <c:v>7.2401999999999994E-2</c:v>
                </c:pt>
                <c:pt idx="2802">
                  <c:v>7.9547999999999994E-2</c:v>
                </c:pt>
                <c:pt idx="2803">
                  <c:v>9.7905000000000006E-2</c:v>
                </c:pt>
                <c:pt idx="2804">
                  <c:v>0.12441000000000001</c:v>
                </c:pt>
                <c:pt idx="2805">
                  <c:v>0.15404000000000001</c:v>
                </c:pt>
                <c:pt idx="2806">
                  <c:v>0.18156</c:v>
                </c:pt>
                <c:pt idx="2807">
                  <c:v>0.19982</c:v>
                </c:pt>
                <c:pt idx="2808">
                  <c:v>0.20498</c:v>
                </c:pt>
                <c:pt idx="2809">
                  <c:v>0.20247000000000001</c:v>
                </c:pt>
                <c:pt idx="2810">
                  <c:v>0.20143</c:v>
                </c:pt>
                <c:pt idx="2811">
                  <c:v>0.20437</c:v>
                </c:pt>
                <c:pt idx="2812">
                  <c:v>0.20707999999999999</c:v>
                </c:pt>
                <c:pt idx="2813">
                  <c:v>0.20682</c:v>
                </c:pt>
                <c:pt idx="2814">
                  <c:v>0.20630000000000001</c:v>
                </c:pt>
                <c:pt idx="2815">
                  <c:v>0.21201999999999999</c:v>
                </c:pt>
                <c:pt idx="2816">
                  <c:v>0.23097000000000001</c:v>
                </c:pt>
                <c:pt idx="2817">
                  <c:v>0.26340000000000002</c:v>
                </c:pt>
                <c:pt idx="2818">
                  <c:v>0.29552</c:v>
                </c:pt>
                <c:pt idx="2819">
                  <c:v>0.30668000000000001</c:v>
                </c:pt>
                <c:pt idx="2820">
                  <c:v>0.28976000000000002</c:v>
                </c:pt>
                <c:pt idx="2821">
                  <c:v>0.25868000000000002</c:v>
                </c:pt>
                <c:pt idx="2822">
                  <c:v>0.23042000000000001</c:v>
                </c:pt>
                <c:pt idx="2823">
                  <c:v>0.20699000000000001</c:v>
                </c:pt>
                <c:pt idx="2824">
                  <c:v>0.18156</c:v>
                </c:pt>
                <c:pt idx="2825">
                  <c:v>0.15387000000000001</c:v>
                </c:pt>
                <c:pt idx="2826">
                  <c:v>0.12966</c:v>
                </c:pt>
                <c:pt idx="2827">
                  <c:v>0.11044</c:v>
                </c:pt>
                <c:pt idx="2828">
                  <c:v>9.3955999999999998E-2</c:v>
                </c:pt>
                <c:pt idx="2829">
                  <c:v>8.1368999999999997E-2</c:v>
                </c:pt>
                <c:pt idx="2830">
                  <c:v>7.5395000000000004E-2</c:v>
                </c:pt>
                <c:pt idx="2831">
                  <c:v>7.3916999999999997E-2</c:v>
                </c:pt>
                <c:pt idx="2832">
                  <c:v>7.1876999999999996E-2</c:v>
                </c:pt>
                <c:pt idx="2833">
                  <c:v>6.5845000000000001E-2</c:v>
                </c:pt>
                <c:pt idx="2834">
                  <c:v>5.1985999999999997E-2</c:v>
                </c:pt>
                <c:pt idx="2835">
                  <c:v>2.6676999999999999E-2</c:v>
                </c:pt>
                <c:pt idx="2836">
                  <c:v>-3.8365000000000001E-3</c:v>
                </c:pt>
                <c:pt idx="2837">
                  <c:v>-2.2839999999999999E-2</c:v>
                </c:pt>
                <c:pt idx="2838">
                  <c:v>-2.2539E-2</c:v>
                </c:pt>
                <c:pt idx="2839">
                  <c:v>-1.7576999999999999E-2</c:v>
                </c:pt>
                <c:pt idx="2840">
                  <c:v>-2.8191000000000001E-2</c:v>
                </c:pt>
                <c:pt idx="2841">
                  <c:v>-5.5010999999999997E-2</c:v>
                </c:pt>
                <c:pt idx="2842">
                  <c:v>-8.1315999999999999E-2</c:v>
                </c:pt>
                <c:pt idx="2843">
                  <c:v>-9.4898999999999997E-2</c:v>
                </c:pt>
                <c:pt idx="2844">
                  <c:v>-9.5675999999999997E-2</c:v>
                </c:pt>
                <c:pt idx="2845">
                  <c:v>-8.6512000000000006E-2</c:v>
                </c:pt>
                <c:pt idx="2846">
                  <c:v>-7.0823999999999998E-2</c:v>
                </c:pt>
                <c:pt idx="2847">
                  <c:v>-5.8076000000000003E-2</c:v>
                </c:pt>
                <c:pt idx="2848">
                  <c:v>-5.8610000000000002E-2</c:v>
                </c:pt>
                <c:pt idx="2849">
                  <c:v>-7.1679999999999994E-2</c:v>
                </c:pt>
                <c:pt idx="2850">
                  <c:v>-8.7655999999999998E-2</c:v>
                </c:pt>
                <c:pt idx="2851">
                  <c:v>-0.1009</c:v>
                </c:pt>
                <c:pt idx="2852">
                  <c:v>-0.11096</c:v>
                </c:pt>
                <c:pt idx="2853">
                  <c:v>-0.11305999999999999</c:v>
                </c:pt>
                <c:pt idx="2854">
                  <c:v>-9.8391000000000006E-2</c:v>
                </c:pt>
                <c:pt idx="2855">
                  <c:v>-6.4172000000000007E-2</c:v>
                </c:pt>
                <c:pt idx="2856">
                  <c:v>-1.5651000000000002E-2</c:v>
                </c:pt>
                <c:pt idx="2857">
                  <c:v>3.9357999999999997E-2</c:v>
                </c:pt>
                <c:pt idx="2858">
                  <c:v>8.9514999999999997E-2</c:v>
                </c:pt>
                <c:pt idx="2859">
                  <c:v>0.11967999999999999</c:v>
                </c:pt>
                <c:pt idx="2860">
                  <c:v>0.12537999999999999</c:v>
                </c:pt>
                <c:pt idx="2861">
                  <c:v>0.124</c:v>
                </c:pt>
                <c:pt idx="2862">
                  <c:v>0.13549</c:v>
                </c:pt>
                <c:pt idx="2863">
                  <c:v>0.15184</c:v>
                </c:pt>
                <c:pt idx="2864">
                  <c:v>0.14302000000000001</c:v>
                </c:pt>
                <c:pt idx="2865">
                  <c:v>9.7235000000000002E-2</c:v>
                </c:pt>
                <c:pt idx="2866">
                  <c:v>3.9900999999999999E-2</c:v>
                </c:pt>
                <c:pt idx="2867">
                  <c:v>4.8701999999999999E-3</c:v>
                </c:pt>
                <c:pt idx="2868">
                  <c:v>-9.5492000000000005E-4</c:v>
                </c:pt>
                <c:pt idx="2869">
                  <c:v>3.8860000000000001E-3</c:v>
                </c:pt>
                <c:pt idx="2870">
                  <c:v>2.1139000000000002E-3</c:v>
                </c:pt>
                <c:pt idx="2871">
                  <c:v>-7.6632000000000002E-3</c:v>
                </c:pt>
                <c:pt idx="2872">
                  <c:v>-1.8145000000000001E-2</c:v>
                </c:pt>
                <c:pt idx="2873">
                  <c:v>-2.5729999999999999E-2</c:v>
                </c:pt>
                <c:pt idx="2874">
                  <c:v>-3.4360000000000002E-2</c:v>
                </c:pt>
                <c:pt idx="2875">
                  <c:v>-4.8839E-2</c:v>
                </c:pt>
                <c:pt idx="2876">
                  <c:v>-6.4843999999999999E-2</c:v>
                </c:pt>
                <c:pt idx="2877">
                  <c:v>-6.9988999999999996E-2</c:v>
                </c:pt>
                <c:pt idx="2878">
                  <c:v>-6.0297999999999997E-2</c:v>
                </c:pt>
                <c:pt idx="2879">
                  <c:v>-5.0856999999999999E-2</c:v>
                </c:pt>
                <c:pt idx="2880">
                  <c:v>-5.9621E-2</c:v>
                </c:pt>
                <c:pt idx="2881">
                  <c:v>-8.2040000000000002E-2</c:v>
                </c:pt>
                <c:pt idx="2882">
                  <c:v>-9.3462000000000003E-2</c:v>
                </c:pt>
                <c:pt idx="2883">
                  <c:v>-7.8377000000000002E-2</c:v>
                </c:pt>
                <c:pt idx="2884">
                  <c:v>-4.6913000000000003E-2</c:v>
                </c:pt>
                <c:pt idx="2885">
                  <c:v>-2.0353E-2</c:v>
                </c:pt>
                <c:pt idx="2886">
                  <c:v>-1.043E-2</c:v>
                </c:pt>
                <c:pt idx="2887">
                  <c:v>-1.4831E-2</c:v>
                </c:pt>
                <c:pt idx="2888">
                  <c:v>-2.2022E-2</c:v>
                </c:pt>
                <c:pt idx="2889">
                  <c:v>-1.7618999999999999E-2</c:v>
                </c:pt>
                <c:pt idx="2890">
                  <c:v>2.3638999999999999E-3</c:v>
                </c:pt>
                <c:pt idx="2891">
                  <c:v>2.0910000000000002E-2</c:v>
                </c:pt>
                <c:pt idx="2892">
                  <c:v>1.5035E-2</c:v>
                </c:pt>
                <c:pt idx="2893">
                  <c:v>-1.3754000000000001E-2</c:v>
                </c:pt>
                <c:pt idx="2894">
                  <c:v>-3.7802000000000002E-2</c:v>
                </c:pt>
                <c:pt idx="2895">
                  <c:v>-3.9182000000000002E-2</c:v>
                </c:pt>
                <c:pt idx="2896">
                  <c:v>-3.2076E-2</c:v>
                </c:pt>
                <c:pt idx="2897">
                  <c:v>-3.7829000000000002E-2</c:v>
                </c:pt>
                <c:pt idx="2898">
                  <c:v>-5.2545000000000001E-2</c:v>
                </c:pt>
                <c:pt idx="2899">
                  <c:v>-5.7468999999999999E-2</c:v>
                </c:pt>
                <c:pt idx="2900">
                  <c:v>-5.1975E-2</c:v>
                </c:pt>
                <c:pt idx="2901">
                  <c:v>-5.4497999999999998E-2</c:v>
                </c:pt>
                <c:pt idx="2902">
                  <c:v>-7.2097999999999995E-2</c:v>
                </c:pt>
                <c:pt idx="2903">
                  <c:v>-8.8778999999999997E-2</c:v>
                </c:pt>
                <c:pt idx="2904">
                  <c:v>-8.7820999999999996E-2</c:v>
                </c:pt>
                <c:pt idx="2905">
                  <c:v>-6.9677000000000003E-2</c:v>
                </c:pt>
                <c:pt idx="2906">
                  <c:v>-4.2182999999999998E-2</c:v>
                </c:pt>
                <c:pt idx="2907">
                  <c:v>-8.4206000000000003E-3</c:v>
                </c:pt>
                <c:pt idx="2908">
                  <c:v>2.5316999999999999E-2</c:v>
                </c:pt>
                <c:pt idx="2909">
                  <c:v>4.1480000000000003E-2</c:v>
                </c:pt>
                <c:pt idx="2910">
                  <c:v>2.7078999999999999E-2</c:v>
                </c:pt>
                <c:pt idx="2911">
                  <c:v>-4.3961E-3</c:v>
                </c:pt>
                <c:pt idx="2912">
                  <c:v>-1.9664000000000001E-2</c:v>
                </c:pt>
                <c:pt idx="2913">
                  <c:v>1.4272E-3</c:v>
                </c:pt>
                <c:pt idx="2914">
                  <c:v>4.5540999999999998E-2</c:v>
                </c:pt>
                <c:pt idx="2915">
                  <c:v>8.1808000000000006E-2</c:v>
                </c:pt>
                <c:pt idx="2916">
                  <c:v>9.3975000000000003E-2</c:v>
                </c:pt>
                <c:pt idx="2917">
                  <c:v>9.2037999999999995E-2</c:v>
                </c:pt>
                <c:pt idx="2918">
                  <c:v>9.3795000000000003E-2</c:v>
                </c:pt>
                <c:pt idx="2919">
                  <c:v>0.10155</c:v>
                </c:pt>
                <c:pt idx="2920">
                  <c:v>0.10141</c:v>
                </c:pt>
                <c:pt idx="2921">
                  <c:v>8.2376000000000005E-2</c:v>
                </c:pt>
                <c:pt idx="2922">
                  <c:v>4.8832E-2</c:v>
                </c:pt>
                <c:pt idx="2923">
                  <c:v>1.2128999999999999E-2</c:v>
                </c:pt>
                <c:pt idx="2924">
                  <c:v>-2.3616999999999999E-2</c:v>
                </c:pt>
                <c:pt idx="2925">
                  <c:v>-6.0634E-2</c:v>
                </c:pt>
                <c:pt idx="2926">
                  <c:v>-9.4849000000000003E-2</c:v>
                </c:pt>
                <c:pt idx="2927">
                  <c:v>-0.1124</c:v>
                </c:pt>
                <c:pt idx="2928">
                  <c:v>-0.10289</c:v>
                </c:pt>
                <c:pt idx="2929">
                  <c:v>-7.3380000000000001E-2</c:v>
                </c:pt>
                <c:pt idx="2930">
                  <c:v>-4.5034999999999999E-2</c:v>
                </c:pt>
                <c:pt idx="2931">
                  <c:v>-3.3638000000000001E-2</c:v>
                </c:pt>
                <c:pt idx="2932">
                  <c:v>-3.3224999999999998E-2</c:v>
                </c:pt>
                <c:pt idx="2933">
                  <c:v>-2.0823000000000001E-2</c:v>
                </c:pt>
                <c:pt idx="2934">
                  <c:v>1.9182000000000001E-2</c:v>
                </c:pt>
                <c:pt idx="2935">
                  <c:v>7.5024999999999994E-2</c:v>
                </c:pt>
                <c:pt idx="2936">
                  <c:v>0.11604</c:v>
                </c:pt>
                <c:pt idx="2937">
                  <c:v>0.12350999999999999</c:v>
                </c:pt>
                <c:pt idx="2938">
                  <c:v>0.10917</c:v>
                </c:pt>
                <c:pt idx="2939">
                  <c:v>9.9663000000000002E-2</c:v>
                </c:pt>
                <c:pt idx="2940">
                  <c:v>0.10723000000000001</c:v>
                </c:pt>
                <c:pt idx="2941">
                  <c:v>0.12146999999999999</c:v>
                </c:pt>
                <c:pt idx="2942">
                  <c:v>0.12648999999999999</c:v>
                </c:pt>
                <c:pt idx="2943">
                  <c:v>0.11852</c:v>
                </c:pt>
                <c:pt idx="2944">
                  <c:v>0.10778</c:v>
                </c:pt>
                <c:pt idx="2945">
                  <c:v>0.11042</c:v>
                </c:pt>
                <c:pt idx="2946">
                  <c:v>0.13772000000000001</c:v>
                </c:pt>
                <c:pt idx="2947">
                  <c:v>0.18517</c:v>
                </c:pt>
                <c:pt idx="2948">
                  <c:v>0.23127</c:v>
                </c:pt>
                <c:pt idx="2949">
                  <c:v>0.25580999999999998</c:v>
                </c:pt>
                <c:pt idx="2950">
                  <c:v>0.26107000000000002</c:v>
                </c:pt>
                <c:pt idx="2951">
                  <c:v>0.2676</c:v>
                </c:pt>
                <c:pt idx="2952">
                  <c:v>0.28871000000000002</c:v>
                </c:pt>
                <c:pt idx="2953">
                  <c:v>0.32</c:v>
                </c:pt>
                <c:pt idx="2954">
                  <c:v>0.35641</c:v>
                </c:pt>
                <c:pt idx="2955">
                  <c:v>0.40365000000000001</c:v>
                </c:pt>
                <c:pt idx="2956">
                  <c:v>0.46211999999999998</c:v>
                </c:pt>
                <c:pt idx="2957">
                  <c:v>0.51248000000000005</c:v>
                </c:pt>
                <c:pt idx="2958">
                  <c:v>0.53373999999999999</c:v>
                </c:pt>
                <c:pt idx="2959">
                  <c:v>0.53008999999999995</c:v>
                </c:pt>
                <c:pt idx="2960">
                  <c:v>0.52381</c:v>
                </c:pt>
                <c:pt idx="2961">
                  <c:v>0.52414000000000005</c:v>
                </c:pt>
                <c:pt idx="2962">
                  <c:v>0.51949000000000001</c:v>
                </c:pt>
                <c:pt idx="2963">
                  <c:v>0.50158000000000003</c:v>
                </c:pt>
                <c:pt idx="2964">
                  <c:v>0.4803</c:v>
                </c:pt>
                <c:pt idx="2965">
                  <c:v>0.46754000000000001</c:v>
                </c:pt>
                <c:pt idx="2966">
                  <c:v>0.45879999999999999</c:v>
                </c:pt>
                <c:pt idx="2967">
                  <c:v>0.44014999999999999</c:v>
                </c:pt>
                <c:pt idx="2968">
                  <c:v>0.40584999999999999</c:v>
                </c:pt>
                <c:pt idx="2969">
                  <c:v>0.36121999999999999</c:v>
                </c:pt>
                <c:pt idx="2970">
                  <c:v>0.31491000000000002</c:v>
                </c:pt>
                <c:pt idx="2971">
                  <c:v>0.27695999999999998</c:v>
                </c:pt>
                <c:pt idx="2972">
                  <c:v>0.25985000000000003</c:v>
                </c:pt>
                <c:pt idx="2973">
                  <c:v>0.27132000000000001</c:v>
                </c:pt>
                <c:pt idx="2974">
                  <c:v>0.30467</c:v>
                </c:pt>
                <c:pt idx="2975">
                  <c:v>0.34086</c:v>
                </c:pt>
                <c:pt idx="2976">
                  <c:v>0.36175000000000002</c:v>
                </c:pt>
                <c:pt idx="2977">
                  <c:v>0.36086000000000001</c:v>
                </c:pt>
                <c:pt idx="2978">
                  <c:v>0.34437000000000001</c:v>
                </c:pt>
                <c:pt idx="2979">
                  <c:v>0.32441999999999999</c:v>
                </c:pt>
                <c:pt idx="2980">
                  <c:v>0.30947000000000002</c:v>
                </c:pt>
                <c:pt idx="2981">
                  <c:v>0.29802000000000001</c:v>
                </c:pt>
                <c:pt idx="2982">
                  <c:v>0.28215000000000001</c:v>
                </c:pt>
                <c:pt idx="2983">
                  <c:v>0.2586</c:v>
                </c:pt>
                <c:pt idx="2984">
                  <c:v>0.23588000000000001</c:v>
                </c:pt>
                <c:pt idx="2985">
                  <c:v>0.23043</c:v>
                </c:pt>
                <c:pt idx="2986">
                  <c:v>0.25524999999999998</c:v>
                </c:pt>
                <c:pt idx="2987">
                  <c:v>0.30806</c:v>
                </c:pt>
                <c:pt idx="2988">
                  <c:v>0.36698999999999998</c:v>
                </c:pt>
                <c:pt idx="2989">
                  <c:v>0.40248</c:v>
                </c:pt>
                <c:pt idx="2990">
                  <c:v>0.40114</c:v>
                </c:pt>
                <c:pt idx="2991">
                  <c:v>0.37733</c:v>
                </c:pt>
                <c:pt idx="2992">
                  <c:v>0.35616999999999999</c:v>
                </c:pt>
                <c:pt idx="2993">
                  <c:v>0.34869</c:v>
                </c:pt>
                <c:pt idx="2994">
                  <c:v>0.35045999999999999</c:v>
                </c:pt>
                <c:pt idx="2995">
                  <c:v>0.35777999999999999</c:v>
                </c:pt>
                <c:pt idx="2996">
                  <c:v>0.37035000000000001</c:v>
                </c:pt>
                <c:pt idx="2997">
                  <c:v>0.37918000000000002</c:v>
                </c:pt>
                <c:pt idx="2998">
                  <c:v>0.36928</c:v>
                </c:pt>
                <c:pt idx="2999">
                  <c:v>0.33953</c:v>
                </c:pt>
                <c:pt idx="3000">
                  <c:v>0.30618000000000001</c:v>
                </c:pt>
                <c:pt idx="3001">
                  <c:v>0.28138000000000002</c:v>
                </c:pt>
                <c:pt idx="3002">
                  <c:v>0.26230999999999999</c:v>
                </c:pt>
                <c:pt idx="3003">
                  <c:v>0.24715999999999999</c:v>
                </c:pt>
                <c:pt idx="3004">
                  <c:v>0.24424000000000001</c:v>
                </c:pt>
                <c:pt idx="3005">
                  <c:v>0.25402000000000002</c:v>
                </c:pt>
                <c:pt idx="3006">
                  <c:v>0.25869999999999999</c:v>
                </c:pt>
                <c:pt idx="3007">
                  <c:v>0.24603</c:v>
                </c:pt>
                <c:pt idx="3008">
                  <c:v>0.23122999999999999</c:v>
                </c:pt>
                <c:pt idx="3009">
                  <c:v>0.23696</c:v>
                </c:pt>
                <c:pt idx="3010">
                  <c:v>0.26035000000000003</c:v>
                </c:pt>
                <c:pt idx="3011">
                  <c:v>0.27916000000000002</c:v>
                </c:pt>
                <c:pt idx="3012">
                  <c:v>0.28397</c:v>
                </c:pt>
                <c:pt idx="3013">
                  <c:v>0.28354000000000001</c:v>
                </c:pt>
                <c:pt idx="3014">
                  <c:v>0.28109000000000001</c:v>
                </c:pt>
                <c:pt idx="3015">
                  <c:v>0.26751999999999998</c:v>
                </c:pt>
                <c:pt idx="3016">
                  <c:v>0.24113000000000001</c:v>
                </c:pt>
                <c:pt idx="3017">
                  <c:v>0.21487999999999999</c:v>
                </c:pt>
                <c:pt idx="3018">
                  <c:v>0.19822000000000001</c:v>
                </c:pt>
                <c:pt idx="3019">
                  <c:v>0.18759999999999999</c:v>
                </c:pt>
                <c:pt idx="3020">
                  <c:v>0.18113000000000001</c:v>
                </c:pt>
                <c:pt idx="3021">
                  <c:v>0.18704999999999999</c:v>
                </c:pt>
                <c:pt idx="3022">
                  <c:v>0.20782</c:v>
                </c:pt>
                <c:pt idx="3023">
                  <c:v>0.22742999999999999</c:v>
                </c:pt>
                <c:pt idx="3024">
                  <c:v>0.22622999999999999</c:v>
                </c:pt>
                <c:pt idx="3025">
                  <c:v>0.20299</c:v>
                </c:pt>
                <c:pt idx="3026">
                  <c:v>0.17460000000000001</c:v>
                </c:pt>
                <c:pt idx="3027">
                  <c:v>0.15909000000000001</c:v>
                </c:pt>
                <c:pt idx="3028">
                  <c:v>0.16470000000000001</c:v>
                </c:pt>
                <c:pt idx="3029">
                  <c:v>0.18934000000000001</c:v>
                </c:pt>
                <c:pt idx="3030">
                  <c:v>0.22187999999999999</c:v>
                </c:pt>
                <c:pt idx="3031">
                  <c:v>0.24543000000000001</c:v>
                </c:pt>
                <c:pt idx="3032">
                  <c:v>0.24657999999999999</c:v>
                </c:pt>
                <c:pt idx="3033">
                  <c:v>0.22469</c:v>
                </c:pt>
                <c:pt idx="3034">
                  <c:v>0.19261</c:v>
                </c:pt>
                <c:pt idx="3035">
                  <c:v>0.16838</c:v>
                </c:pt>
                <c:pt idx="3036">
                  <c:v>0.16345000000000001</c:v>
                </c:pt>
                <c:pt idx="3037">
                  <c:v>0.17573</c:v>
                </c:pt>
                <c:pt idx="3038">
                  <c:v>0.19556000000000001</c:v>
                </c:pt>
                <c:pt idx="3039">
                  <c:v>0.22062999999999999</c:v>
                </c:pt>
                <c:pt idx="3040">
                  <c:v>0.25922000000000001</c:v>
                </c:pt>
                <c:pt idx="3041">
                  <c:v>0.31231999999999999</c:v>
                </c:pt>
                <c:pt idx="3042">
                  <c:v>0.35955999999999999</c:v>
                </c:pt>
                <c:pt idx="3043">
                  <c:v>0.37531999999999999</c:v>
                </c:pt>
                <c:pt idx="3044">
                  <c:v>0.35776999999999998</c:v>
                </c:pt>
                <c:pt idx="3045">
                  <c:v>0.33034999999999998</c:v>
                </c:pt>
                <c:pt idx="3046">
                  <c:v>0.31392999999999999</c:v>
                </c:pt>
                <c:pt idx="3047">
                  <c:v>0.30980000000000002</c:v>
                </c:pt>
                <c:pt idx="3048">
                  <c:v>0.31141000000000002</c:v>
                </c:pt>
                <c:pt idx="3049">
                  <c:v>0.31816</c:v>
                </c:pt>
                <c:pt idx="3050">
                  <c:v>0.32834999999999998</c:v>
                </c:pt>
                <c:pt idx="3051">
                  <c:v>0.32895000000000002</c:v>
                </c:pt>
                <c:pt idx="3052">
                  <c:v>0.30510999999999999</c:v>
                </c:pt>
                <c:pt idx="3053">
                  <c:v>0.25879000000000002</c:v>
                </c:pt>
                <c:pt idx="3054">
                  <c:v>0.21092</c:v>
                </c:pt>
                <c:pt idx="3055">
                  <c:v>0.18323</c:v>
                </c:pt>
                <c:pt idx="3056">
                  <c:v>0.17918999999999999</c:v>
                </c:pt>
                <c:pt idx="3057">
                  <c:v>0.18321999999999999</c:v>
                </c:pt>
                <c:pt idx="3058">
                  <c:v>0.18013000000000001</c:v>
                </c:pt>
                <c:pt idx="3059">
                  <c:v>0.17582</c:v>
                </c:pt>
                <c:pt idx="3060">
                  <c:v>0.19245000000000001</c:v>
                </c:pt>
                <c:pt idx="3061">
                  <c:v>0.23738000000000001</c:v>
                </c:pt>
                <c:pt idx="3062">
                  <c:v>0.28472999999999998</c:v>
                </c:pt>
                <c:pt idx="3063">
                  <c:v>0.30042000000000002</c:v>
                </c:pt>
                <c:pt idx="3064">
                  <c:v>0.28212999999999999</c:v>
                </c:pt>
                <c:pt idx="3065">
                  <c:v>0.25963999999999998</c:v>
                </c:pt>
                <c:pt idx="3066">
                  <c:v>0.25618000000000002</c:v>
                </c:pt>
                <c:pt idx="3067">
                  <c:v>0.26612999999999998</c:v>
                </c:pt>
                <c:pt idx="3068">
                  <c:v>0.27437</c:v>
                </c:pt>
                <c:pt idx="3069">
                  <c:v>0.27953</c:v>
                </c:pt>
                <c:pt idx="3070">
                  <c:v>0.28737000000000001</c:v>
                </c:pt>
                <c:pt idx="3071">
                  <c:v>0.29587999999999998</c:v>
                </c:pt>
                <c:pt idx="3072">
                  <c:v>0.30162</c:v>
                </c:pt>
                <c:pt idx="3073">
                  <c:v>0.31208999999999998</c:v>
                </c:pt>
                <c:pt idx="3074">
                  <c:v>0.33671000000000001</c:v>
                </c:pt>
                <c:pt idx="3075">
                  <c:v>0.36875000000000002</c:v>
                </c:pt>
                <c:pt idx="3076">
                  <c:v>0.38946999999999998</c:v>
                </c:pt>
                <c:pt idx="3077">
                  <c:v>0.38973999999999998</c:v>
                </c:pt>
                <c:pt idx="3078">
                  <c:v>0.37789</c:v>
                </c:pt>
                <c:pt idx="3079">
                  <c:v>0.36531999999999998</c:v>
                </c:pt>
                <c:pt idx="3080">
                  <c:v>0.35308</c:v>
                </c:pt>
                <c:pt idx="3081">
                  <c:v>0.33544000000000002</c:v>
                </c:pt>
                <c:pt idx="3082">
                  <c:v>0.31192999999999999</c:v>
                </c:pt>
                <c:pt idx="3083">
                  <c:v>0.29239999999999999</c:v>
                </c:pt>
                <c:pt idx="3084">
                  <c:v>0.28993999999999998</c:v>
                </c:pt>
                <c:pt idx="3085">
                  <c:v>0.30793999999999999</c:v>
                </c:pt>
                <c:pt idx="3086">
                  <c:v>0.33440999999999999</c:v>
                </c:pt>
                <c:pt idx="3087">
                  <c:v>0.35300999999999999</c:v>
                </c:pt>
                <c:pt idx="3088">
                  <c:v>0.36046</c:v>
                </c:pt>
                <c:pt idx="3089">
                  <c:v>0.36870000000000003</c:v>
                </c:pt>
                <c:pt idx="3090">
                  <c:v>0.38923999999999997</c:v>
                </c:pt>
                <c:pt idx="3091">
                  <c:v>0.4214</c:v>
                </c:pt>
                <c:pt idx="3092">
                  <c:v>0.45663999999999999</c:v>
                </c:pt>
                <c:pt idx="3093">
                  <c:v>0.4854</c:v>
                </c:pt>
                <c:pt idx="3094">
                  <c:v>0.49575000000000002</c:v>
                </c:pt>
                <c:pt idx="3095">
                  <c:v>0.47697000000000001</c:v>
                </c:pt>
                <c:pt idx="3096">
                  <c:v>0.43541999999999997</c:v>
                </c:pt>
                <c:pt idx="3097">
                  <c:v>0.39978999999999998</c:v>
                </c:pt>
                <c:pt idx="3098">
                  <c:v>0.39641999999999999</c:v>
                </c:pt>
                <c:pt idx="3099">
                  <c:v>0.41924</c:v>
                </c:pt>
                <c:pt idx="3100">
                  <c:v>0.43576999999999999</c:v>
                </c:pt>
                <c:pt idx="3101">
                  <c:v>0.42526000000000003</c:v>
                </c:pt>
                <c:pt idx="3102">
                  <c:v>0.40154000000000001</c:v>
                </c:pt>
                <c:pt idx="3103">
                  <c:v>0.39328000000000002</c:v>
                </c:pt>
                <c:pt idx="3104">
                  <c:v>0.40959000000000001</c:v>
                </c:pt>
                <c:pt idx="3105">
                  <c:v>0.43278</c:v>
                </c:pt>
                <c:pt idx="3106">
                  <c:v>0.44127</c:v>
                </c:pt>
                <c:pt idx="3107">
                  <c:v>0.43020000000000003</c:v>
                </c:pt>
                <c:pt idx="3108">
                  <c:v>0.40843000000000002</c:v>
                </c:pt>
                <c:pt idx="3109">
                  <c:v>0.38385000000000002</c:v>
                </c:pt>
                <c:pt idx="3110">
                  <c:v>0.35955999999999999</c:v>
                </c:pt>
                <c:pt idx="3111">
                  <c:v>0.34116999999999997</c:v>
                </c:pt>
                <c:pt idx="3112">
                  <c:v>0.33706000000000003</c:v>
                </c:pt>
                <c:pt idx="3113">
                  <c:v>0.34628999999999999</c:v>
                </c:pt>
                <c:pt idx="3114">
                  <c:v>0.35326000000000002</c:v>
                </c:pt>
                <c:pt idx="3115">
                  <c:v>0.34277000000000002</c:v>
                </c:pt>
                <c:pt idx="3116">
                  <c:v>0.31881999999999999</c:v>
                </c:pt>
                <c:pt idx="3117">
                  <c:v>0.30057</c:v>
                </c:pt>
                <c:pt idx="3118">
                  <c:v>0.29963000000000001</c:v>
                </c:pt>
                <c:pt idx="3119">
                  <c:v>0.30840000000000001</c:v>
                </c:pt>
                <c:pt idx="3120">
                  <c:v>0.31234000000000001</c:v>
                </c:pt>
                <c:pt idx="3121">
                  <c:v>0.30558000000000002</c:v>
                </c:pt>
                <c:pt idx="3122">
                  <c:v>0.28989999999999999</c:v>
                </c:pt>
                <c:pt idx="3123">
                  <c:v>0.26545999999999997</c:v>
                </c:pt>
                <c:pt idx="3124">
                  <c:v>0.23157</c:v>
                </c:pt>
                <c:pt idx="3125">
                  <c:v>0.19499</c:v>
                </c:pt>
                <c:pt idx="3126">
                  <c:v>0.16869000000000001</c:v>
                </c:pt>
                <c:pt idx="3127">
                  <c:v>0.15872</c:v>
                </c:pt>
                <c:pt idx="3128">
                  <c:v>0.15694</c:v>
                </c:pt>
                <c:pt idx="3129">
                  <c:v>0.15153</c:v>
                </c:pt>
                <c:pt idx="3130">
                  <c:v>0.14241999999999999</c:v>
                </c:pt>
                <c:pt idx="3131">
                  <c:v>0.14024</c:v>
                </c:pt>
                <c:pt idx="3132">
                  <c:v>0.14881</c:v>
                </c:pt>
                <c:pt idx="3133">
                  <c:v>0.15576000000000001</c:v>
                </c:pt>
                <c:pt idx="3134">
                  <c:v>0.14752999999999999</c:v>
                </c:pt>
                <c:pt idx="3135">
                  <c:v>0.13020000000000001</c:v>
                </c:pt>
                <c:pt idx="3136">
                  <c:v>0.12598999999999999</c:v>
                </c:pt>
                <c:pt idx="3137">
                  <c:v>0.14727000000000001</c:v>
                </c:pt>
                <c:pt idx="3138">
                  <c:v>0.18226999999999999</c:v>
                </c:pt>
                <c:pt idx="3139">
                  <c:v>0.20995</c:v>
                </c:pt>
                <c:pt idx="3140">
                  <c:v>0.22147</c:v>
                </c:pt>
                <c:pt idx="3141">
                  <c:v>0.22087999999999999</c:v>
                </c:pt>
                <c:pt idx="3142">
                  <c:v>0.21251999999999999</c:v>
                </c:pt>
                <c:pt idx="3143">
                  <c:v>0.19786999999999999</c:v>
                </c:pt>
                <c:pt idx="3144">
                  <c:v>0.18257999999999999</c:v>
                </c:pt>
                <c:pt idx="3145">
                  <c:v>0.17629</c:v>
                </c:pt>
                <c:pt idx="3146">
                  <c:v>0.18260999999999999</c:v>
                </c:pt>
                <c:pt idx="3147">
                  <c:v>0.19350000000000001</c:v>
                </c:pt>
                <c:pt idx="3148">
                  <c:v>0.19542999999999999</c:v>
                </c:pt>
                <c:pt idx="3149">
                  <c:v>0.17985999999999999</c:v>
                </c:pt>
                <c:pt idx="3150">
                  <c:v>0.14943000000000001</c:v>
                </c:pt>
                <c:pt idx="3151">
                  <c:v>0.11598</c:v>
                </c:pt>
                <c:pt idx="3152">
                  <c:v>8.9893000000000001E-2</c:v>
                </c:pt>
                <c:pt idx="3153">
                  <c:v>6.8583000000000005E-2</c:v>
                </c:pt>
                <c:pt idx="3154">
                  <c:v>3.8217000000000001E-2</c:v>
                </c:pt>
                <c:pt idx="3155">
                  <c:v>-1.0678999999999999E-2</c:v>
                </c:pt>
                <c:pt idx="3156">
                  <c:v>-7.2024000000000005E-2</c:v>
                </c:pt>
                <c:pt idx="3157">
                  <c:v>-0.12950999999999999</c:v>
                </c:pt>
                <c:pt idx="3158">
                  <c:v>-0.16855999999999999</c:v>
                </c:pt>
                <c:pt idx="3159">
                  <c:v>-0.18299000000000001</c:v>
                </c:pt>
                <c:pt idx="3160">
                  <c:v>-0.17868000000000001</c:v>
                </c:pt>
                <c:pt idx="3161">
                  <c:v>-0.17358000000000001</c:v>
                </c:pt>
                <c:pt idx="3162">
                  <c:v>-0.18451000000000001</c:v>
                </c:pt>
                <c:pt idx="3163">
                  <c:v>-0.20835999999999999</c:v>
                </c:pt>
                <c:pt idx="3164">
                  <c:v>-0.22538</c:v>
                </c:pt>
                <c:pt idx="3165">
                  <c:v>-0.22603999999999999</c:v>
                </c:pt>
                <c:pt idx="3166">
                  <c:v>-0.22216</c:v>
                </c:pt>
                <c:pt idx="3167">
                  <c:v>-0.22445999999999999</c:v>
                </c:pt>
                <c:pt idx="3168">
                  <c:v>-0.22517999999999999</c:v>
                </c:pt>
                <c:pt idx="3169">
                  <c:v>-0.21775</c:v>
                </c:pt>
                <c:pt idx="3170">
                  <c:v>-0.21844</c:v>
                </c:pt>
                <c:pt idx="3171">
                  <c:v>-0.24592</c:v>
                </c:pt>
                <c:pt idx="3172">
                  <c:v>-0.28777999999999998</c:v>
                </c:pt>
                <c:pt idx="3173">
                  <c:v>-0.31191999999999998</c:v>
                </c:pt>
                <c:pt idx="3174">
                  <c:v>-0.30854999999999999</c:v>
                </c:pt>
                <c:pt idx="3175">
                  <c:v>-0.2969</c:v>
                </c:pt>
                <c:pt idx="3176">
                  <c:v>-0.28988999999999998</c:v>
                </c:pt>
                <c:pt idx="3177">
                  <c:v>-0.27825</c:v>
                </c:pt>
                <c:pt idx="3178">
                  <c:v>-0.25645000000000001</c:v>
                </c:pt>
                <c:pt idx="3179">
                  <c:v>-0.23888000000000001</c:v>
                </c:pt>
                <c:pt idx="3180">
                  <c:v>-0.23637</c:v>
                </c:pt>
                <c:pt idx="3181">
                  <c:v>-0.23633000000000001</c:v>
                </c:pt>
                <c:pt idx="3182">
                  <c:v>-0.22308</c:v>
                </c:pt>
                <c:pt idx="3183">
                  <c:v>-0.20319000000000001</c:v>
                </c:pt>
                <c:pt idx="3184">
                  <c:v>-0.19200999999999999</c:v>
                </c:pt>
                <c:pt idx="3185">
                  <c:v>-0.18511</c:v>
                </c:pt>
                <c:pt idx="3186">
                  <c:v>-0.16298000000000001</c:v>
                </c:pt>
                <c:pt idx="3187">
                  <c:v>-0.12057</c:v>
                </c:pt>
                <c:pt idx="3188">
                  <c:v>-7.5420000000000001E-2</c:v>
                </c:pt>
                <c:pt idx="3189">
                  <c:v>-4.6401999999999999E-2</c:v>
                </c:pt>
                <c:pt idx="3190">
                  <c:v>-3.8439000000000001E-2</c:v>
                </c:pt>
                <c:pt idx="3191">
                  <c:v>-4.904E-2</c:v>
                </c:pt>
                <c:pt idx="3192">
                  <c:v>-7.5698000000000001E-2</c:v>
                </c:pt>
                <c:pt idx="3193">
                  <c:v>-0.11002000000000001</c:v>
                </c:pt>
                <c:pt idx="3194">
                  <c:v>-0.13336000000000001</c:v>
                </c:pt>
                <c:pt idx="3195">
                  <c:v>-0.12797</c:v>
                </c:pt>
                <c:pt idx="3196">
                  <c:v>-9.3116000000000004E-2</c:v>
                </c:pt>
                <c:pt idx="3197">
                  <c:v>-4.8281999999999999E-2</c:v>
                </c:pt>
                <c:pt idx="3198">
                  <c:v>-1.9730000000000001E-2</c:v>
                </c:pt>
                <c:pt idx="3199">
                  <c:v>-2.1292999999999999E-2</c:v>
                </c:pt>
                <c:pt idx="3200">
                  <c:v>-4.3471000000000003E-2</c:v>
                </c:pt>
                <c:pt idx="3201">
                  <c:v>-6.0641E-2</c:v>
                </c:pt>
                <c:pt idx="3202">
                  <c:v>-5.3109999999999997E-2</c:v>
                </c:pt>
                <c:pt idx="3203">
                  <c:v>-2.4649999999999998E-2</c:v>
                </c:pt>
                <c:pt idx="3204">
                  <c:v>3.0515E-3</c:v>
                </c:pt>
                <c:pt idx="3205">
                  <c:v>1.3469E-2</c:v>
                </c:pt>
                <c:pt idx="3206">
                  <c:v>9.6696000000000004E-3</c:v>
                </c:pt>
                <c:pt idx="3207">
                  <c:v>5.1108999999999998E-3</c:v>
                </c:pt>
                <c:pt idx="3208">
                  <c:v>6.0708000000000003E-3</c:v>
                </c:pt>
                <c:pt idx="3209">
                  <c:v>9.2124000000000008E-3</c:v>
                </c:pt>
                <c:pt idx="3210">
                  <c:v>1.2592000000000001E-2</c:v>
                </c:pt>
                <c:pt idx="3211">
                  <c:v>1.8224000000000001E-2</c:v>
                </c:pt>
                <c:pt idx="3212">
                  <c:v>2.1766000000000001E-2</c:v>
                </c:pt>
                <c:pt idx="3213">
                  <c:v>1.1797999999999999E-2</c:v>
                </c:pt>
                <c:pt idx="3214">
                  <c:v>-1.1934E-2</c:v>
                </c:pt>
                <c:pt idx="3215">
                  <c:v>-2.9628000000000002E-2</c:v>
                </c:pt>
                <c:pt idx="3216">
                  <c:v>-2.5121000000000001E-2</c:v>
                </c:pt>
                <c:pt idx="3217">
                  <c:v>-1.2595E-2</c:v>
                </c:pt>
                <c:pt idx="3218">
                  <c:v>-2.0747999999999999E-2</c:v>
                </c:pt>
                <c:pt idx="3219">
                  <c:v>-4.9598000000000003E-2</c:v>
                </c:pt>
                <c:pt idx="3220">
                  <c:v>-6.3633999999999996E-2</c:v>
                </c:pt>
                <c:pt idx="3221">
                  <c:v>-3.6443999999999997E-2</c:v>
                </c:pt>
                <c:pt idx="3222">
                  <c:v>1.5537E-2</c:v>
                </c:pt>
                <c:pt idx="3223">
                  <c:v>5.6427999999999999E-2</c:v>
                </c:pt>
                <c:pt idx="3224">
                  <c:v>7.2564000000000003E-2</c:v>
                </c:pt>
                <c:pt idx="3225">
                  <c:v>7.4542999999999998E-2</c:v>
                </c:pt>
                <c:pt idx="3226">
                  <c:v>7.1243000000000001E-2</c:v>
                </c:pt>
                <c:pt idx="3227">
                  <c:v>6.4112000000000002E-2</c:v>
                </c:pt>
                <c:pt idx="3228">
                  <c:v>6.0851000000000002E-2</c:v>
                </c:pt>
                <c:pt idx="3229">
                  <c:v>7.0622000000000004E-2</c:v>
                </c:pt>
                <c:pt idx="3230">
                  <c:v>8.4343000000000001E-2</c:v>
                </c:pt>
                <c:pt idx="3231">
                  <c:v>8.1044000000000005E-2</c:v>
                </c:pt>
                <c:pt idx="3232">
                  <c:v>5.9117999999999997E-2</c:v>
                </c:pt>
                <c:pt idx="3233">
                  <c:v>4.2035000000000003E-2</c:v>
                </c:pt>
                <c:pt idx="3234">
                  <c:v>4.4053000000000002E-2</c:v>
                </c:pt>
                <c:pt idx="3235">
                  <c:v>4.7211999999999997E-2</c:v>
                </c:pt>
                <c:pt idx="3236">
                  <c:v>2.6207000000000001E-2</c:v>
                </c:pt>
                <c:pt idx="3237">
                  <c:v>-1.5284000000000001E-2</c:v>
                </c:pt>
                <c:pt idx="3238">
                  <c:v>-4.8899999999999999E-2</c:v>
                </c:pt>
                <c:pt idx="3239">
                  <c:v>-5.7348000000000003E-2</c:v>
                </c:pt>
                <c:pt idx="3240">
                  <c:v>-5.1505000000000002E-2</c:v>
                </c:pt>
                <c:pt idx="3241">
                  <c:v>-5.1534000000000003E-2</c:v>
                </c:pt>
                <c:pt idx="3242">
                  <c:v>-6.2030000000000002E-2</c:v>
                </c:pt>
                <c:pt idx="3243">
                  <c:v>-6.9594000000000003E-2</c:v>
                </c:pt>
                <c:pt idx="3244">
                  <c:v>-5.8352000000000001E-2</c:v>
                </c:pt>
                <c:pt idx="3245">
                  <c:v>-2.3625E-2</c:v>
                </c:pt>
                <c:pt idx="3246">
                  <c:v>2.5788999999999999E-2</c:v>
                </c:pt>
                <c:pt idx="3247">
                  <c:v>7.4005000000000001E-2</c:v>
                </c:pt>
                <c:pt idx="3248">
                  <c:v>0.10764</c:v>
                </c:pt>
                <c:pt idx="3249">
                  <c:v>0.12381</c:v>
                </c:pt>
                <c:pt idx="3250">
                  <c:v>0.13111</c:v>
                </c:pt>
                <c:pt idx="3251">
                  <c:v>0.14057</c:v>
                </c:pt>
                <c:pt idx="3252">
                  <c:v>0.15323999999999999</c:v>
                </c:pt>
                <c:pt idx="3253">
                  <c:v>0.15925</c:v>
                </c:pt>
                <c:pt idx="3254">
                  <c:v>0.15262999999999999</c:v>
                </c:pt>
                <c:pt idx="3255">
                  <c:v>0.14283000000000001</c:v>
                </c:pt>
                <c:pt idx="3256">
                  <c:v>0.14271</c:v>
                </c:pt>
                <c:pt idx="3257">
                  <c:v>0.14646999999999999</c:v>
                </c:pt>
                <c:pt idx="3258">
                  <c:v>0.13321</c:v>
                </c:pt>
                <c:pt idx="3259">
                  <c:v>9.8144999999999996E-2</c:v>
                </c:pt>
                <c:pt idx="3260">
                  <c:v>6.6409999999999997E-2</c:v>
                </c:pt>
                <c:pt idx="3261">
                  <c:v>6.2996999999999997E-2</c:v>
                </c:pt>
                <c:pt idx="3262">
                  <c:v>7.8118999999999994E-2</c:v>
                </c:pt>
                <c:pt idx="3263">
                  <c:v>8.0162999999999998E-2</c:v>
                </c:pt>
                <c:pt idx="3264">
                  <c:v>6.0290999999999997E-2</c:v>
                </c:pt>
                <c:pt idx="3265">
                  <c:v>4.5059000000000002E-2</c:v>
                </c:pt>
                <c:pt idx="3266">
                  <c:v>5.9490000000000001E-2</c:v>
                </c:pt>
                <c:pt idx="3267">
                  <c:v>9.3143000000000004E-2</c:v>
                </c:pt>
                <c:pt idx="3268">
                  <c:v>0.11380999999999999</c:v>
                </c:pt>
                <c:pt idx="3269">
                  <c:v>0.10685</c:v>
                </c:pt>
                <c:pt idx="3270">
                  <c:v>9.0034000000000003E-2</c:v>
                </c:pt>
                <c:pt idx="3271">
                  <c:v>9.1476000000000002E-2</c:v>
                </c:pt>
                <c:pt idx="3272">
                  <c:v>0.11989</c:v>
                </c:pt>
                <c:pt idx="3273">
                  <c:v>0.15761</c:v>
                </c:pt>
                <c:pt idx="3274">
                  <c:v>0.18010999999999999</c:v>
                </c:pt>
                <c:pt idx="3275">
                  <c:v>0.18135999999999999</c:v>
                </c:pt>
                <c:pt idx="3276">
                  <c:v>0.17777000000000001</c:v>
                </c:pt>
                <c:pt idx="3277">
                  <c:v>0.18557000000000001</c:v>
                </c:pt>
                <c:pt idx="3278">
                  <c:v>0.19893</c:v>
                </c:pt>
                <c:pt idx="3279">
                  <c:v>0.19811999999999999</c:v>
                </c:pt>
                <c:pt idx="3280">
                  <c:v>0.17605999999999999</c:v>
                </c:pt>
                <c:pt idx="3281">
                  <c:v>0.14630000000000001</c:v>
                </c:pt>
                <c:pt idx="3282">
                  <c:v>0.12486999999999999</c:v>
                </c:pt>
                <c:pt idx="3283">
                  <c:v>0.11617</c:v>
                </c:pt>
                <c:pt idx="3284">
                  <c:v>0.11956</c:v>
                </c:pt>
                <c:pt idx="3285">
                  <c:v>0.13607</c:v>
                </c:pt>
                <c:pt idx="3286">
                  <c:v>0.16070000000000001</c:v>
                </c:pt>
                <c:pt idx="3287">
                  <c:v>0.17967</c:v>
                </c:pt>
                <c:pt idx="3288">
                  <c:v>0.18665999999999999</c:v>
                </c:pt>
                <c:pt idx="3289">
                  <c:v>0.19364000000000001</c:v>
                </c:pt>
                <c:pt idx="3290">
                  <c:v>0.21415999999999999</c:v>
                </c:pt>
                <c:pt idx="3291">
                  <c:v>0.2422</c:v>
                </c:pt>
                <c:pt idx="3292">
                  <c:v>0.26038</c:v>
                </c:pt>
                <c:pt idx="3293">
                  <c:v>0.26450000000000001</c:v>
                </c:pt>
                <c:pt idx="3294">
                  <c:v>0.26599</c:v>
                </c:pt>
                <c:pt idx="3295">
                  <c:v>0.27167000000000002</c:v>
                </c:pt>
                <c:pt idx="3296">
                  <c:v>0.27559</c:v>
                </c:pt>
                <c:pt idx="3297">
                  <c:v>0.27168999999999999</c:v>
                </c:pt>
                <c:pt idx="3298">
                  <c:v>0.26146999999999998</c:v>
                </c:pt>
                <c:pt idx="3299">
                  <c:v>0.24651000000000001</c:v>
                </c:pt>
                <c:pt idx="3300">
                  <c:v>0.22708999999999999</c:v>
                </c:pt>
                <c:pt idx="3301">
                  <c:v>0.21254999999999999</c:v>
                </c:pt>
                <c:pt idx="3302">
                  <c:v>0.21936</c:v>
                </c:pt>
                <c:pt idx="3303">
                  <c:v>0.25039</c:v>
                </c:pt>
                <c:pt idx="3304">
                  <c:v>0.28639999999999999</c:v>
                </c:pt>
                <c:pt idx="3305">
                  <c:v>0.30729000000000001</c:v>
                </c:pt>
                <c:pt idx="3306">
                  <c:v>0.31352999999999998</c:v>
                </c:pt>
                <c:pt idx="3307">
                  <c:v>0.31747999999999998</c:v>
                </c:pt>
                <c:pt idx="3308">
                  <c:v>0.32183</c:v>
                </c:pt>
                <c:pt idx="3309">
                  <c:v>0.31790000000000002</c:v>
                </c:pt>
                <c:pt idx="3310">
                  <c:v>0.30015999999999998</c:v>
                </c:pt>
                <c:pt idx="3311">
                  <c:v>0.27166000000000001</c:v>
                </c:pt>
                <c:pt idx="3312">
                  <c:v>0.23827999999999999</c:v>
                </c:pt>
                <c:pt idx="3313">
                  <c:v>0.20785999999999999</c:v>
                </c:pt>
                <c:pt idx="3314">
                  <c:v>0.19200999999999999</c:v>
                </c:pt>
                <c:pt idx="3315">
                  <c:v>0.19792999999999999</c:v>
                </c:pt>
                <c:pt idx="3316">
                  <c:v>0.21890999999999999</c:v>
                </c:pt>
                <c:pt idx="3317">
                  <c:v>0.24168000000000001</c:v>
                </c:pt>
                <c:pt idx="3318">
                  <c:v>0.26147999999999999</c:v>
                </c:pt>
                <c:pt idx="3319">
                  <c:v>0.28123999999999999</c:v>
                </c:pt>
                <c:pt idx="3320">
                  <c:v>0.29870000000000002</c:v>
                </c:pt>
                <c:pt idx="3321">
                  <c:v>0.30686000000000002</c:v>
                </c:pt>
                <c:pt idx="3322">
                  <c:v>0.30819000000000002</c:v>
                </c:pt>
                <c:pt idx="3323">
                  <c:v>0.31609999999999999</c:v>
                </c:pt>
                <c:pt idx="3324">
                  <c:v>0.33788000000000001</c:v>
                </c:pt>
                <c:pt idx="3325">
                  <c:v>0.36495</c:v>
                </c:pt>
                <c:pt idx="3326">
                  <c:v>0.38349</c:v>
                </c:pt>
                <c:pt idx="3327">
                  <c:v>0.38700000000000001</c:v>
                </c:pt>
                <c:pt idx="3328">
                  <c:v>0.37511</c:v>
                </c:pt>
                <c:pt idx="3329">
                  <c:v>0.34947</c:v>
                </c:pt>
                <c:pt idx="3330">
                  <c:v>0.31658999999999998</c:v>
                </c:pt>
                <c:pt idx="3331">
                  <c:v>0.28728999999999999</c:v>
                </c:pt>
                <c:pt idx="3332">
                  <c:v>0.26671</c:v>
                </c:pt>
                <c:pt idx="3333">
                  <c:v>0.24926000000000001</c:v>
                </c:pt>
                <c:pt idx="3334">
                  <c:v>0.22842000000000001</c:v>
                </c:pt>
                <c:pt idx="3335">
                  <c:v>0.20699999999999999</c:v>
                </c:pt>
                <c:pt idx="3336">
                  <c:v>0.19238</c:v>
                </c:pt>
                <c:pt idx="3337">
                  <c:v>0.18559999999999999</c:v>
                </c:pt>
                <c:pt idx="3338">
                  <c:v>0.18043999999999999</c:v>
                </c:pt>
                <c:pt idx="3339">
                  <c:v>0.1719</c:v>
                </c:pt>
                <c:pt idx="3340">
                  <c:v>0.16209000000000001</c:v>
                </c:pt>
                <c:pt idx="3341">
                  <c:v>0.15939999999999999</c:v>
                </c:pt>
                <c:pt idx="3342">
                  <c:v>0.17305000000000001</c:v>
                </c:pt>
                <c:pt idx="3343">
                  <c:v>0.20394999999999999</c:v>
                </c:pt>
                <c:pt idx="3344">
                  <c:v>0.23852000000000001</c:v>
                </c:pt>
                <c:pt idx="3345">
                  <c:v>0.25650000000000001</c:v>
                </c:pt>
                <c:pt idx="3346">
                  <c:v>0.24995999999999999</c:v>
                </c:pt>
                <c:pt idx="3347">
                  <c:v>0.23232</c:v>
                </c:pt>
                <c:pt idx="3348">
                  <c:v>0.22378000000000001</c:v>
                </c:pt>
                <c:pt idx="3349">
                  <c:v>0.2286</c:v>
                </c:pt>
                <c:pt idx="3350">
                  <c:v>0.23055999999999999</c:v>
                </c:pt>
                <c:pt idx="3351">
                  <c:v>0.21098</c:v>
                </c:pt>
                <c:pt idx="3352">
                  <c:v>0.16854</c:v>
                </c:pt>
                <c:pt idx="3353">
                  <c:v>0.12012</c:v>
                </c:pt>
                <c:pt idx="3354">
                  <c:v>8.3778000000000005E-2</c:v>
                </c:pt>
                <c:pt idx="3355">
                  <c:v>6.4603999999999995E-2</c:v>
                </c:pt>
                <c:pt idx="3356">
                  <c:v>5.9511000000000001E-2</c:v>
                </c:pt>
                <c:pt idx="3357">
                  <c:v>7.1027999999999994E-2</c:v>
                </c:pt>
                <c:pt idx="3358">
                  <c:v>0.10541</c:v>
                </c:pt>
                <c:pt idx="3359">
                  <c:v>0.15379999999999999</c:v>
                </c:pt>
                <c:pt idx="3360">
                  <c:v>0.18748000000000001</c:v>
                </c:pt>
                <c:pt idx="3361">
                  <c:v>0.1845</c:v>
                </c:pt>
                <c:pt idx="3362">
                  <c:v>0.15640000000000001</c:v>
                </c:pt>
                <c:pt idx="3363">
                  <c:v>0.13500000000000001</c:v>
                </c:pt>
                <c:pt idx="3364">
                  <c:v>0.13395000000000001</c:v>
                </c:pt>
                <c:pt idx="3365">
                  <c:v>0.13719000000000001</c:v>
                </c:pt>
                <c:pt idx="3366">
                  <c:v>0.12709999999999999</c:v>
                </c:pt>
                <c:pt idx="3367">
                  <c:v>0.10779</c:v>
                </c:pt>
                <c:pt idx="3368">
                  <c:v>9.1824000000000003E-2</c:v>
                </c:pt>
                <c:pt idx="3369">
                  <c:v>7.6619999999999994E-2</c:v>
                </c:pt>
                <c:pt idx="3370">
                  <c:v>4.8143999999999999E-2</c:v>
                </c:pt>
                <c:pt idx="3371">
                  <c:v>3.7241000000000002E-3</c:v>
                </c:pt>
                <c:pt idx="3372">
                  <c:v>-4.0979000000000002E-2</c:v>
                </c:pt>
                <c:pt idx="3373">
                  <c:v>-6.8417000000000006E-2</c:v>
                </c:pt>
                <c:pt idx="3374">
                  <c:v>-7.5194999999999998E-2</c:v>
                </c:pt>
                <c:pt idx="3375">
                  <c:v>-7.1221000000000007E-2</c:v>
                </c:pt>
                <c:pt idx="3376">
                  <c:v>-6.8930000000000005E-2</c:v>
                </c:pt>
                <c:pt idx="3377">
                  <c:v>-7.5083999999999998E-2</c:v>
                </c:pt>
                <c:pt idx="3378">
                  <c:v>-8.9589000000000002E-2</c:v>
                </c:pt>
                <c:pt idx="3379">
                  <c:v>-0.11027000000000001</c:v>
                </c:pt>
                <c:pt idx="3380">
                  <c:v>-0.13852999999999999</c:v>
                </c:pt>
                <c:pt idx="3381">
                  <c:v>-0.17801</c:v>
                </c:pt>
                <c:pt idx="3382">
                  <c:v>-0.22583</c:v>
                </c:pt>
                <c:pt idx="3383">
                  <c:v>-0.26872000000000001</c:v>
                </c:pt>
                <c:pt idx="3384">
                  <c:v>-0.29261999999999999</c:v>
                </c:pt>
                <c:pt idx="3385">
                  <c:v>-0.29581000000000002</c:v>
                </c:pt>
                <c:pt idx="3386">
                  <c:v>-0.28838000000000003</c:v>
                </c:pt>
                <c:pt idx="3387">
                  <c:v>-0.27893000000000001</c:v>
                </c:pt>
                <c:pt idx="3388">
                  <c:v>-0.26723999999999998</c:v>
                </c:pt>
                <c:pt idx="3389">
                  <c:v>-0.25289</c:v>
                </c:pt>
                <c:pt idx="3390">
                  <c:v>-0.24521000000000001</c:v>
                </c:pt>
                <c:pt idx="3391">
                  <c:v>-0.25629999999999997</c:v>
                </c:pt>
                <c:pt idx="3392">
                  <c:v>-0.28304000000000001</c:v>
                </c:pt>
                <c:pt idx="3393">
                  <c:v>-0.30385000000000001</c:v>
                </c:pt>
                <c:pt idx="3394">
                  <c:v>-0.29937000000000002</c:v>
                </c:pt>
                <c:pt idx="3395">
                  <c:v>-0.27342</c:v>
                </c:pt>
                <c:pt idx="3396">
                  <c:v>-0.24711</c:v>
                </c:pt>
                <c:pt idx="3397">
                  <c:v>-0.23408999999999999</c:v>
                </c:pt>
                <c:pt idx="3398">
                  <c:v>-0.22924</c:v>
                </c:pt>
                <c:pt idx="3399">
                  <c:v>-0.22211</c:v>
                </c:pt>
                <c:pt idx="3400">
                  <c:v>-0.21299000000000001</c:v>
                </c:pt>
                <c:pt idx="3401">
                  <c:v>-0.21118000000000001</c:v>
                </c:pt>
                <c:pt idx="3402">
                  <c:v>-0.22287999999999999</c:v>
                </c:pt>
                <c:pt idx="3403">
                  <c:v>-0.2452</c:v>
                </c:pt>
                <c:pt idx="3404">
                  <c:v>-0.26846999999999999</c:v>
                </c:pt>
                <c:pt idx="3405">
                  <c:v>-0.28079999999999999</c:v>
                </c:pt>
                <c:pt idx="3406">
                  <c:v>-0.27461999999999998</c:v>
                </c:pt>
                <c:pt idx="3407">
                  <c:v>-0.25303999999999999</c:v>
                </c:pt>
                <c:pt idx="3408">
                  <c:v>-0.22686000000000001</c:v>
                </c:pt>
                <c:pt idx="3409">
                  <c:v>-0.20241000000000001</c:v>
                </c:pt>
                <c:pt idx="3410">
                  <c:v>-0.17602999999999999</c:v>
                </c:pt>
                <c:pt idx="3411">
                  <c:v>-0.1429</c:v>
                </c:pt>
                <c:pt idx="3412">
                  <c:v>-0.10614</c:v>
                </c:pt>
                <c:pt idx="3413">
                  <c:v>-7.3316000000000006E-2</c:v>
                </c:pt>
                <c:pt idx="3414">
                  <c:v>-4.8288999999999999E-2</c:v>
                </c:pt>
                <c:pt idx="3415">
                  <c:v>-2.9751E-2</c:v>
                </c:pt>
                <c:pt idx="3416">
                  <c:v>-1.2685E-2</c:v>
                </c:pt>
                <c:pt idx="3417">
                  <c:v>1.1877E-2</c:v>
                </c:pt>
                <c:pt idx="3418">
                  <c:v>5.1402000000000003E-2</c:v>
                </c:pt>
                <c:pt idx="3419">
                  <c:v>0.10095999999999999</c:v>
                </c:pt>
                <c:pt idx="3420">
                  <c:v>0.14477000000000001</c:v>
                </c:pt>
                <c:pt idx="3421">
                  <c:v>0.17435999999999999</c:v>
                </c:pt>
                <c:pt idx="3422">
                  <c:v>0.19703999999999999</c:v>
                </c:pt>
                <c:pt idx="3423">
                  <c:v>0.21843000000000001</c:v>
                </c:pt>
                <c:pt idx="3424">
                  <c:v>0.22717000000000001</c:v>
                </c:pt>
                <c:pt idx="3425">
                  <c:v>0.21168999999999999</c:v>
                </c:pt>
                <c:pt idx="3426">
                  <c:v>0.18579000000000001</c:v>
                </c:pt>
                <c:pt idx="3427">
                  <c:v>0.17799999999999999</c:v>
                </c:pt>
                <c:pt idx="3428">
                  <c:v>0.19319</c:v>
                </c:pt>
                <c:pt idx="3429">
                  <c:v>0.20236999999999999</c:v>
                </c:pt>
                <c:pt idx="3430">
                  <c:v>0.1794</c:v>
                </c:pt>
                <c:pt idx="3431">
                  <c:v>0.13469</c:v>
                </c:pt>
                <c:pt idx="3432">
                  <c:v>9.9793999999999994E-2</c:v>
                </c:pt>
                <c:pt idx="3433">
                  <c:v>8.6624999999999994E-2</c:v>
                </c:pt>
                <c:pt idx="3434">
                  <c:v>7.7736E-2</c:v>
                </c:pt>
                <c:pt idx="3435">
                  <c:v>5.7348000000000003E-2</c:v>
                </c:pt>
                <c:pt idx="3436">
                  <c:v>3.6568999999999997E-2</c:v>
                </c:pt>
                <c:pt idx="3437">
                  <c:v>3.7687999999999999E-2</c:v>
                </c:pt>
                <c:pt idx="3438">
                  <c:v>6.0226000000000002E-2</c:v>
                </c:pt>
                <c:pt idx="3439">
                  <c:v>7.5911000000000006E-2</c:v>
                </c:pt>
                <c:pt idx="3440">
                  <c:v>6.0616000000000003E-2</c:v>
                </c:pt>
                <c:pt idx="3441">
                  <c:v>2.2724999999999999E-2</c:v>
                </c:pt>
                <c:pt idx="3442">
                  <c:v>-6.9662999999999999E-3</c:v>
                </c:pt>
                <c:pt idx="3443">
                  <c:v>-9.3279999999999995E-3</c:v>
                </c:pt>
                <c:pt idx="3444">
                  <c:v>6.1488999999999997E-3</c:v>
                </c:pt>
                <c:pt idx="3445">
                  <c:v>1.6312E-2</c:v>
                </c:pt>
                <c:pt idx="3446">
                  <c:v>8.6260999999999994E-3</c:v>
                </c:pt>
                <c:pt idx="3447">
                  <c:v>-9.8738999999999997E-3</c:v>
                </c:pt>
                <c:pt idx="3448">
                  <c:v>-2.1031000000000001E-2</c:v>
                </c:pt>
                <c:pt idx="3449">
                  <c:v>-1.0643E-2</c:v>
                </c:pt>
                <c:pt idx="3450">
                  <c:v>2.0042000000000001E-2</c:v>
                </c:pt>
                <c:pt idx="3451">
                  <c:v>5.5320000000000001E-2</c:v>
                </c:pt>
                <c:pt idx="3452">
                  <c:v>7.9839999999999994E-2</c:v>
                </c:pt>
                <c:pt idx="3453">
                  <c:v>9.2186000000000004E-2</c:v>
                </c:pt>
                <c:pt idx="3454">
                  <c:v>0.10062</c:v>
                </c:pt>
                <c:pt idx="3455">
                  <c:v>0.10804</c:v>
                </c:pt>
                <c:pt idx="3456">
                  <c:v>0.10846</c:v>
                </c:pt>
                <c:pt idx="3457">
                  <c:v>9.8683999999999994E-2</c:v>
                </c:pt>
                <c:pt idx="3458">
                  <c:v>8.6241999999999999E-2</c:v>
                </c:pt>
                <c:pt idx="3459">
                  <c:v>8.2741999999999996E-2</c:v>
                </c:pt>
                <c:pt idx="3460">
                  <c:v>9.2754000000000003E-2</c:v>
                </c:pt>
                <c:pt idx="3461">
                  <c:v>0.10888</c:v>
                </c:pt>
                <c:pt idx="3462">
                  <c:v>0.11398</c:v>
                </c:pt>
                <c:pt idx="3463">
                  <c:v>9.2146000000000006E-2</c:v>
                </c:pt>
                <c:pt idx="3464">
                  <c:v>4.6476999999999997E-2</c:v>
                </c:pt>
                <c:pt idx="3465">
                  <c:v>4.0981999999999998E-3</c:v>
                </c:pt>
                <c:pt idx="3466">
                  <c:v>-7.0068999999999999E-3</c:v>
                </c:pt>
                <c:pt idx="3467">
                  <c:v>1.3406E-2</c:v>
                </c:pt>
                <c:pt idx="3468">
                  <c:v>4.2709999999999998E-2</c:v>
                </c:pt>
                <c:pt idx="3469">
                  <c:v>6.8019999999999997E-2</c:v>
                </c:pt>
                <c:pt idx="3470">
                  <c:v>9.8789000000000002E-2</c:v>
                </c:pt>
                <c:pt idx="3471">
                  <c:v>0.14276</c:v>
                </c:pt>
                <c:pt idx="3472">
                  <c:v>0.18615000000000001</c:v>
                </c:pt>
                <c:pt idx="3473">
                  <c:v>0.20996999999999999</c:v>
                </c:pt>
                <c:pt idx="3474">
                  <c:v>0.21546999999999999</c:v>
                </c:pt>
                <c:pt idx="3475">
                  <c:v>0.21936</c:v>
                </c:pt>
                <c:pt idx="3476">
                  <c:v>0.22894999999999999</c:v>
                </c:pt>
                <c:pt idx="3477">
                  <c:v>0.2354</c:v>
                </c:pt>
                <c:pt idx="3478">
                  <c:v>0.23093</c:v>
                </c:pt>
                <c:pt idx="3479">
                  <c:v>0.22194</c:v>
                </c:pt>
                <c:pt idx="3480">
                  <c:v>0.22137000000000001</c:v>
                </c:pt>
                <c:pt idx="3481">
                  <c:v>0.23305999999999999</c:v>
                </c:pt>
                <c:pt idx="3482">
                  <c:v>0.24721000000000001</c:v>
                </c:pt>
                <c:pt idx="3483">
                  <c:v>0.25146000000000002</c:v>
                </c:pt>
                <c:pt idx="3484">
                  <c:v>0.24635000000000001</c:v>
                </c:pt>
                <c:pt idx="3485">
                  <c:v>0.24685000000000001</c:v>
                </c:pt>
                <c:pt idx="3486">
                  <c:v>0.26489000000000001</c:v>
                </c:pt>
                <c:pt idx="3487">
                  <c:v>0.29221999999999998</c:v>
                </c:pt>
                <c:pt idx="3488">
                  <c:v>0.30685000000000001</c:v>
                </c:pt>
                <c:pt idx="3489">
                  <c:v>0.29519000000000001</c:v>
                </c:pt>
                <c:pt idx="3490">
                  <c:v>0.26068000000000002</c:v>
                </c:pt>
                <c:pt idx="3491">
                  <c:v>0.2132</c:v>
                </c:pt>
                <c:pt idx="3492">
                  <c:v>0.16183</c:v>
                </c:pt>
                <c:pt idx="3493">
                  <c:v>0.11872000000000001</c:v>
                </c:pt>
                <c:pt idx="3494">
                  <c:v>9.5255999999999993E-2</c:v>
                </c:pt>
                <c:pt idx="3495">
                  <c:v>8.8230000000000003E-2</c:v>
                </c:pt>
                <c:pt idx="3496">
                  <c:v>8.2062999999999997E-2</c:v>
                </c:pt>
                <c:pt idx="3497">
                  <c:v>7.2331999999999994E-2</c:v>
                </c:pt>
                <c:pt idx="3498">
                  <c:v>7.4739E-2</c:v>
                </c:pt>
                <c:pt idx="3499">
                  <c:v>0.1</c:v>
                </c:pt>
                <c:pt idx="3500">
                  <c:v>0.13075999999999999</c:v>
                </c:pt>
                <c:pt idx="3501">
                  <c:v>0.13813</c:v>
                </c:pt>
                <c:pt idx="3502">
                  <c:v>0.11577</c:v>
                </c:pt>
                <c:pt idx="3503">
                  <c:v>8.4136000000000002E-2</c:v>
                </c:pt>
                <c:pt idx="3504">
                  <c:v>6.4186999999999994E-2</c:v>
                </c:pt>
                <c:pt idx="3505">
                  <c:v>5.9861999999999999E-2</c:v>
                </c:pt>
                <c:pt idx="3506">
                  <c:v>6.5103999999999995E-2</c:v>
                </c:pt>
                <c:pt idx="3507">
                  <c:v>7.4754000000000001E-2</c:v>
                </c:pt>
                <c:pt idx="3508">
                  <c:v>8.5574999999999998E-2</c:v>
                </c:pt>
                <c:pt idx="3509">
                  <c:v>9.6116999999999994E-2</c:v>
                </c:pt>
                <c:pt idx="3510">
                  <c:v>0.10899</c:v>
                </c:pt>
                <c:pt idx="3511">
                  <c:v>0.12661</c:v>
                </c:pt>
                <c:pt idx="3512">
                  <c:v>0.14332</c:v>
                </c:pt>
                <c:pt idx="3513">
                  <c:v>0.1492</c:v>
                </c:pt>
                <c:pt idx="3514">
                  <c:v>0.14433000000000001</c:v>
                </c:pt>
                <c:pt idx="3515">
                  <c:v>0.14169000000000001</c:v>
                </c:pt>
                <c:pt idx="3516">
                  <c:v>0.15140000000000001</c:v>
                </c:pt>
                <c:pt idx="3517">
                  <c:v>0.16703999999999999</c:v>
                </c:pt>
                <c:pt idx="3518">
                  <c:v>0.17163999999999999</c:v>
                </c:pt>
                <c:pt idx="3519">
                  <c:v>0.15373000000000001</c:v>
                </c:pt>
                <c:pt idx="3520">
                  <c:v>0.11437</c:v>
                </c:pt>
                <c:pt idx="3521">
                  <c:v>6.3223000000000001E-2</c:v>
                </c:pt>
                <c:pt idx="3522">
                  <c:v>1.3915E-2</c:v>
                </c:pt>
                <c:pt idx="3523">
                  <c:v>-1.9220999999999999E-2</c:v>
                </c:pt>
                <c:pt idx="3524">
                  <c:v>-2.7872999999999998E-2</c:v>
                </c:pt>
                <c:pt idx="3525">
                  <c:v>-1.6247999999999999E-2</c:v>
                </c:pt>
                <c:pt idx="3526">
                  <c:v>2.8782999999999999E-3</c:v>
                </c:pt>
                <c:pt idx="3527">
                  <c:v>2.1101000000000002E-2</c:v>
                </c:pt>
                <c:pt idx="3528">
                  <c:v>4.0183000000000003E-2</c:v>
                </c:pt>
                <c:pt idx="3529">
                  <c:v>6.2219999999999998E-2</c:v>
                </c:pt>
                <c:pt idx="3530">
                  <c:v>7.8627000000000002E-2</c:v>
                </c:pt>
                <c:pt idx="3531">
                  <c:v>7.6569999999999999E-2</c:v>
                </c:pt>
                <c:pt idx="3532">
                  <c:v>5.6564000000000003E-2</c:v>
                </c:pt>
                <c:pt idx="3533">
                  <c:v>3.5825000000000003E-2</c:v>
                </c:pt>
                <c:pt idx="3534">
                  <c:v>2.9701999999999999E-2</c:v>
                </c:pt>
                <c:pt idx="3535">
                  <c:v>3.5305000000000003E-2</c:v>
                </c:pt>
                <c:pt idx="3536">
                  <c:v>3.9884000000000003E-2</c:v>
                </c:pt>
                <c:pt idx="3537">
                  <c:v>4.1682999999999998E-2</c:v>
                </c:pt>
                <c:pt idx="3538">
                  <c:v>5.3421000000000003E-2</c:v>
                </c:pt>
                <c:pt idx="3539">
                  <c:v>8.3817000000000003E-2</c:v>
                </c:pt>
                <c:pt idx="3540">
                  <c:v>0.12353</c:v>
                </c:pt>
                <c:pt idx="3541">
                  <c:v>0.15493000000000001</c:v>
                </c:pt>
                <c:pt idx="3542">
                  <c:v>0.17204</c:v>
                </c:pt>
                <c:pt idx="3543">
                  <c:v>0.18376000000000001</c:v>
                </c:pt>
                <c:pt idx="3544">
                  <c:v>0.19591</c:v>
                </c:pt>
                <c:pt idx="3545">
                  <c:v>0.19656000000000001</c:v>
                </c:pt>
                <c:pt idx="3546">
                  <c:v>0.16739000000000001</c:v>
                </c:pt>
                <c:pt idx="3547">
                  <c:v>0.11081000000000001</c:v>
                </c:pt>
                <c:pt idx="3548">
                  <c:v>5.6647000000000003E-2</c:v>
                </c:pt>
                <c:pt idx="3549">
                  <c:v>3.3376000000000003E-2</c:v>
                </c:pt>
                <c:pt idx="3550">
                  <c:v>3.6961000000000001E-2</c:v>
                </c:pt>
                <c:pt idx="3551">
                  <c:v>4.0448999999999999E-2</c:v>
                </c:pt>
                <c:pt idx="3552">
                  <c:v>3.3711999999999999E-2</c:v>
                </c:pt>
                <c:pt idx="3553">
                  <c:v>3.6454E-2</c:v>
                </c:pt>
                <c:pt idx="3554">
                  <c:v>6.3167000000000001E-2</c:v>
                </c:pt>
                <c:pt idx="3555">
                  <c:v>9.1722999999999999E-2</c:v>
                </c:pt>
                <c:pt idx="3556">
                  <c:v>8.6527000000000007E-2</c:v>
                </c:pt>
                <c:pt idx="3557">
                  <c:v>4.6912000000000002E-2</c:v>
                </c:pt>
                <c:pt idx="3558">
                  <c:v>1.1469999999999999E-2</c:v>
                </c:pt>
                <c:pt idx="3559">
                  <c:v>1.1813000000000001E-2</c:v>
                </c:pt>
                <c:pt idx="3560">
                  <c:v>3.9900999999999999E-2</c:v>
                </c:pt>
                <c:pt idx="3561">
                  <c:v>6.7641000000000007E-2</c:v>
                </c:pt>
                <c:pt idx="3562">
                  <c:v>8.2243999999999998E-2</c:v>
                </c:pt>
                <c:pt idx="3563">
                  <c:v>8.9676000000000006E-2</c:v>
                </c:pt>
                <c:pt idx="3564">
                  <c:v>9.4567999999999999E-2</c:v>
                </c:pt>
                <c:pt idx="3565">
                  <c:v>9.3197000000000002E-2</c:v>
                </c:pt>
                <c:pt idx="3566">
                  <c:v>8.4206000000000003E-2</c:v>
                </c:pt>
                <c:pt idx="3567">
                  <c:v>7.3936000000000002E-2</c:v>
                </c:pt>
                <c:pt idx="3568">
                  <c:v>6.9361000000000006E-2</c:v>
                </c:pt>
                <c:pt idx="3569">
                  <c:v>7.2012999999999994E-2</c:v>
                </c:pt>
                <c:pt idx="3570">
                  <c:v>7.8048000000000006E-2</c:v>
                </c:pt>
                <c:pt idx="3571">
                  <c:v>7.9009999999999997E-2</c:v>
                </c:pt>
                <c:pt idx="3572">
                  <c:v>6.6062999999999997E-2</c:v>
                </c:pt>
                <c:pt idx="3573">
                  <c:v>4.2035000000000003E-2</c:v>
                </c:pt>
                <c:pt idx="3574">
                  <c:v>2.7248000000000001E-2</c:v>
                </c:pt>
                <c:pt idx="3575">
                  <c:v>4.2438999999999998E-2</c:v>
                </c:pt>
                <c:pt idx="3576">
                  <c:v>8.3321000000000006E-2</c:v>
                </c:pt>
                <c:pt idx="3577">
                  <c:v>0.12089</c:v>
                </c:pt>
                <c:pt idx="3578">
                  <c:v>0.13134000000000001</c:v>
                </c:pt>
                <c:pt idx="3579">
                  <c:v>0.11914</c:v>
                </c:pt>
                <c:pt idx="3580">
                  <c:v>0.10644000000000001</c:v>
                </c:pt>
                <c:pt idx="3581">
                  <c:v>0.10675999999999999</c:v>
                </c:pt>
                <c:pt idx="3582">
                  <c:v>0.11582000000000001</c:v>
                </c:pt>
                <c:pt idx="3583">
                  <c:v>0.1239</c:v>
                </c:pt>
                <c:pt idx="3584">
                  <c:v>0.12908</c:v>
                </c:pt>
                <c:pt idx="3585">
                  <c:v>0.13807</c:v>
                </c:pt>
                <c:pt idx="3586">
                  <c:v>0.1585</c:v>
                </c:pt>
                <c:pt idx="3587">
                  <c:v>0.19051000000000001</c:v>
                </c:pt>
                <c:pt idx="3588">
                  <c:v>0.22398999999999999</c:v>
                </c:pt>
                <c:pt idx="3589">
                  <c:v>0.24617</c:v>
                </c:pt>
                <c:pt idx="3590">
                  <c:v>0.25391999999999998</c:v>
                </c:pt>
                <c:pt idx="3591">
                  <c:v>0.25474999999999998</c:v>
                </c:pt>
                <c:pt idx="3592">
                  <c:v>0.25281999999999999</c:v>
                </c:pt>
                <c:pt idx="3593">
                  <c:v>0.24082999999999999</c:v>
                </c:pt>
                <c:pt idx="3594">
                  <c:v>0.21365999999999999</c:v>
                </c:pt>
                <c:pt idx="3595">
                  <c:v>0.18429999999999999</c:v>
                </c:pt>
                <c:pt idx="3596">
                  <c:v>0.17365</c:v>
                </c:pt>
                <c:pt idx="3597">
                  <c:v>0.18362000000000001</c:v>
                </c:pt>
                <c:pt idx="3598">
                  <c:v>0.19228000000000001</c:v>
                </c:pt>
                <c:pt idx="3599">
                  <c:v>0.17968000000000001</c:v>
                </c:pt>
                <c:pt idx="3600">
                  <c:v>0.14921000000000001</c:v>
                </c:pt>
                <c:pt idx="3601">
                  <c:v>0.11774999999999999</c:v>
                </c:pt>
                <c:pt idx="3602">
                  <c:v>9.3332999999999999E-2</c:v>
                </c:pt>
                <c:pt idx="3603">
                  <c:v>7.1323999999999999E-2</c:v>
                </c:pt>
                <c:pt idx="3604">
                  <c:v>4.7377000000000002E-2</c:v>
                </c:pt>
                <c:pt idx="3605">
                  <c:v>2.5182E-2</c:v>
                </c:pt>
                <c:pt idx="3606">
                  <c:v>1.2385999999999999E-2</c:v>
                </c:pt>
                <c:pt idx="3607">
                  <c:v>1.4272999999999999E-2</c:v>
                </c:pt>
                <c:pt idx="3608">
                  <c:v>2.9562999999999999E-2</c:v>
                </c:pt>
                <c:pt idx="3609">
                  <c:v>4.7927999999999998E-2</c:v>
                </c:pt>
                <c:pt idx="3610">
                  <c:v>5.4900999999999998E-2</c:v>
                </c:pt>
                <c:pt idx="3611">
                  <c:v>4.5220000000000003E-2</c:v>
                </c:pt>
                <c:pt idx="3612">
                  <c:v>2.9464000000000001E-2</c:v>
                </c:pt>
                <c:pt idx="3613">
                  <c:v>2.2471000000000001E-2</c:v>
                </c:pt>
                <c:pt idx="3614">
                  <c:v>2.7768999999999999E-2</c:v>
                </c:pt>
                <c:pt idx="3615">
                  <c:v>3.8745000000000002E-2</c:v>
                </c:pt>
                <c:pt idx="3616">
                  <c:v>5.1213000000000002E-2</c:v>
                </c:pt>
                <c:pt idx="3617">
                  <c:v>6.6514000000000004E-2</c:v>
                </c:pt>
                <c:pt idx="3618">
                  <c:v>8.4055000000000005E-2</c:v>
                </c:pt>
                <c:pt idx="3619">
                  <c:v>0.10020999999999999</c:v>
                </c:pt>
                <c:pt idx="3620">
                  <c:v>0.1153</c:v>
                </c:pt>
                <c:pt idx="3621">
                  <c:v>0.13314000000000001</c:v>
                </c:pt>
                <c:pt idx="3622">
                  <c:v>0.1522</c:v>
                </c:pt>
                <c:pt idx="3623">
                  <c:v>0.16628999999999999</c:v>
                </c:pt>
                <c:pt idx="3624">
                  <c:v>0.17688000000000001</c:v>
                </c:pt>
                <c:pt idx="3625">
                  <c:v>0.19455</c:v>
                </c:pt>
                <c:pt idx="3626">
                  <c:v>0.22076000000000001</c:v>
                </c:pt>
                <c:pt idx="3627">
                  <c:v>0.23669000000000001</c:v>
                </c:pt>
                <c:pt idx="3628">
                  <c:v>0.22181999999999999</c:v>
                </c:pt>
                <c:pt idx="3629">
                  <c:v>0.18140000000000001</c:v>
                </c:pt>
                <c:pt idx="3630">
                  <c:v>0.14487</c:v>
                </c:pt>
                <c:pt idx="3631">
                  <c:v>0.13447000000000001</c:v>
                </c:pt>
                <c:pt idx="3632">
                  <c:v>0.14241999999999999</c:v>
                </c:pt>
                <c:pt idx="3633">
                  <c:v>0.14277999999999999</c:v>
                </c:pt>
                <c:pt idx="3634">
                  <c:v>0.12089999999999999</c:v>
                </c:pt>
                <c:pt idx="3635">
                  <c:v>8.7474999999999997E-2</c:v>
                </c:pt>
                <c:pt idx="3636">
                  <c:v>6.7184999999999995E-2</c:v>
                </c:pt>
                <c:pt idx="3637">
                  <c:v>7.8426999999999997E-2</c:v>
                </c:pt>
                <c:pt idx="3638">
                  <c:v>0.12168</c:v>
                </c:pt>
                <c:pt idx="3639">
                  <c:v>0.18049999999999999</c:v>
                </c:pt>
                <c:pt idx="3640">
                  <c:v>0.23052</c:v>
                </c:pt>
                <c:pt idx="3641">
                  <c:v>0.25124999999999997</c:v>
                </c:pt>
                <c:pt idx="3642">
                  <c:v>0.23597000000000001</c:v>
                </c:pt>
                <c:pt idx="3643">
                  <c:v>0.19414000000000001</c:v>
                </c:pt>
                <c:pt idx="3644">
                  <c:v>0.14451</c:v>
                </c:pt>
                <c:pt idx="3645">
                  <c:v>0.10407</c:v>
                </c:pt>
                <c:pt idx="3646">
                  <c:v>8.0500000000000002E-2</c:v>
                </c:pt>
                <c:pt idx="3647">
                  <c:v>7.1799000000000002E-2</c:v>
                </c:pt>
                <c:pt idx="3648">
                  <c:v>6.9757E-2</c:v>
                </c:pt>
                <c:pt idx="3649">
                  <c:v>6.3983999999999999E-2</c:v>
                </c:pt>
                <c:pt idx="3650">
                  <c:v>4.6470999999999998E-2</c:v>
                </c:pt>
                <c:pt idx="3651">
                  <c:v>1.6378E-2</c:v>
                </c:pt>
                <c:pt idx="3652">
                  <c:v>-1.9599999999999999E-2</c:v>
                </c:pt>
                <c:pt idx="3653">
                  <c:v>-5.4163999999999997E-2</c:v>
                </c:pt>
                <c:pt idx="3654">
                  <c:v>-8.6964E-2</c:v>
                </c:pt>
                <c:pt idx="3655">
                  <c:v>-0.12275999999999999</c:v>
                </c:pt>
                <c:pt idx="3656">
                  <c:v>-0.16208</c:v>
                </c:pt>
                <c:pt idx="3657">
                  <c:v>-0.19753999999999999</c:v>
                </c:pt>
                <c:pt idx="3658">
                  <c:v>-0.22106999999999999</c:v>
                </c:pt>
                <c:pt idx="3659">
                  <c:v>-0.23024</c:v>
                </c:pt>
                <c:pt idx="3660">
                  <c:v>-0.22503000000000001</c:v>
                </c:pt>
                <c:pt idx="3661">
                  <c:v>-0.20452000000000001</c:v>
                </c:pt>
                <c:pt idx="3662">
                  <c:v>-0.17422000000000001</c:v>
                </c:pt>
                <c:pt idx="3663">
                  <c:v>-0.15190999999999999</c:v>
                </c:pt>
                <c:pt idx="3664">
                  <c:v>-0.15384</c:v>
                </c:pt>
                <c:pt idx="3665">
                  <c:v>-0.17333000000000001</c:v>
                </c:pt>
                <c:pt idx="3666">
                  <c:v>-0.18406</c:v>
                </c:pt>
                <c:pt idx="3667">
                  <c:v>-0.17013</c:v>
                </c:pt>
                <c:pt idx="3668">
                  <c:v>-0.14429</c:v>
                </c:pt>
                <c:pt idx="3669">
                  <c:v>-0.13025999999999999</c:v>
                </c:pt>
                <c:pt idx="3670">
                  <c:v>-0.13586999999999999</c:v>
                </c:pt>
                <c:pt idx="3671">
                  <c:v>-0.15242</c:v>
                </c:pt>
                <c:pt idx="3672">
                  <c:v>-0.17127000000000001</c:v>
                </c:pt>
                <c:pt idx="3673">
                  <c:v>-0.18682000000000001</c:v>
                </c:pt>
                <c:pt idx="3674">
                  <c:v>-0.18834999999999999</c:v>
                </c:pt>
                <c:pt idx="3675">
                  <c:v>-0.16667000000000001</c:v>
                </c:pt>
                <c:pt idx="3676">
                  <c:v>-0.13203000000000001</c:v>
                </c:pt>
                <c:pt idx="3677">
                  <c:v>-0.11098</c:v>
                </c:pt>
                <c:pt idx="3678">
                  <c:v>-0.11849999999999999</c:v>
                </c:pt>
                <c:pt idx="3679">
                  <c:v>-0.14229</c:v>
                </c:pt>
                <c:pt idx="3680">
                  <c:v>-0.16047</c:v>
                </c:pt>
                <c:pt idx="3681">
                  <c:v>-0.1658</c:v>
                </c:pt>
                <c:pt idx="3682">
                  <c:v>-0.16603000000000001</c:v>
                </c:pt>
                <c:pt idx="3683">
                  <c:v>-0.16816999999999999</c:v>
                </c:pt>
                <c:pt idx="3684">
                  <c:v>-0.17129</c:v>
                </c:pt>
                <c:pt idx="3685">
                  <c:v>-0.17126</c:v>
                </c:pt>
                <c:pt idx="3686">
                  <c:v>-0.16539999999999999</c:v>
                </c:pt>
                <c:pt idx="3687">
                  <c:v>-0.15426999999999999</c:v>
                </c:pt>
                <c:pt idx="3688">
                  <c:v>-0.14294000000000001</c:v>
                </c:pt>
                <c:pt idx="3689">
                  <c:v>-0.13855000000000001</c:v>
                </c:pt>
                <c:pt idx="3690">
                  <c:v>-0.14452999999999999</c:v>
                </c:pt>
                <c:pt idx="3691">
                  <c:v>-0.16023000000000001</c:v>
                </c:pt>
                <c:pt idx="3692">
                  <c:v>-0.18687000000000001</c:v>
                </c:pt>
                <c:pt idx="3693">
                  <c:v>-0.22692000000000001</c:v>
                </c:pt>
                <c:pt idx="3694">
                  <c:v>-0.27435999999999999</c:v>
                </c:pt>
                <c:pt idx="3695">
                  <c:v>-0.31320999999999999</c:v>
                </c:pt>
                <c:pt idx="3696">
                  <c:v>-0.33246999999999999</c:v>
                </c:pt>
                <c:pt idx="3697">
                  <c:v>-0.33844000000000002</c:v>
                </c:pt>
                <c:pt idx="3698">
                  <c:v>-0.34651999999999999</c:v>
                </c:pt>
                <c:pt idx="3699">
                  <c:v>-0.36281000000000002</c:v>
                </c:pt>
                <c:pt idx="3700">
                  <c:v>-0.37724999999999997</c:v>
                </c:pt>
                <c:pt idx="3701">
                  <c:v>-0.37228</c:v>
                </c:pt>
                <c:pt idx="3702">
                  <c:v>-0.33784999999999998</c:v>
                </c:pt>
                <c:pt idx="3703">
                  <c:v>-0.28386</c:v>
                </c:pt>
                <c:pt idx="3704">
                  <c:v>-0.23916999999999999</c:v>
                </c:pt>
                <c:pt idx="3705">
                  <c:v>-0.22919</c:v>
                </c:pt>
                <c:pt idx="3706">
                  <c:v>-0.24932000000000001</c:v>
                </c:pt>
                <c:pt idx="3707">
                  <c:v>-0.26823000000000002</c:v>
                </c:pt>
                <c:pt idx="3708">
                  <c:v>-0.26273000000000002</c:v>
                </c:pt>
                <c:pt idx="3709">
                  <c:v>-0.24156</c:v>
                </c:pt>
                <c:pt idx="3710">
                  <c:v>-0.22869</c:v>
                </c:pt>
                <c:pt idx="3711">
                  <c:v>-0.23330999999999999</c:v>
                </c:pt>
                <c:pt idx="3712">
                  <c:v>-0.24651000000000001</c:v>
                </c:pt>
                <c:pt idx="3713">
                  <c:v>-0.25894</c:v>
                </c:pt>
                <c:pt idx="3714">
                  <c:v>-0.26779999999999998</c:v>
                </c:pt>
                <c:pt idx="3715">
                  <c:v>-0.27048</c:v>
                </c:pt>
                <c:pt idx="3716">
                  <c:v>-0.26532</c:v>
                </c:pt>
                <c:pt idx="3717">
                  <c:v>-0.25885999999999998</c:v>
                </c:pt>
                <c:pt idx="3718">
                  <c:v>-0.25994</c:v>
                </c:pt>
                <c:pt idx="3719">
                  <c:v>-0.26380999999999999</c:v>
                </c:pt>
                <c:pt idx="3720">
                  <c:v>-0.25190000000000001</c:v>
                </c:pt>
                <c:pt idx="3721">
                  <c:v>-0.21210999999999999</c:v>
                </c:pt>
                <c:pt idx="3722">
                  <c:v>-0.15368000000000001</c:v>
                </c:pt>
                <c:pt idx="3723">
                  <c:v>-9.9030999999999994E-2</c:v>
                </c:pt>
                <c:pt idx="3724">
                  <c:v>-6.4521999999999996E-2</c:v>
                </c:pt>
                <c:pt idx="3725">
                  <c:v>-5.0339000000000002E-2</c:v>
                </c:pt>
                <c:pt idx="3726">
                  <c:v>-4.4950999999999998E-2</c:v>
                </c:pt>
                <c:pt idx="3727">
                  <c:v>-3.6738E-2</c:v>
                </c:pt>
                <c:pt idx="3728">
                  <c:v>-2.1815999999999999E-2</c:v>
                </c:pt>
                <c:pt idx="3729">
                  <c:v>-1.2034999999999999E-3</c:v>
                </c:pt>
                <c:pt idx="3730">
                  <c:v>2.6168E-2</c:v>
                </c:pt>
                <c:pt idx="3731">
                  <c:v>6.0400000000000002E-2</c:v>
                </c:pt>
                <c:pt idx="3732">
                  <c:v>9.0143000000000001E-2</c:v>
                </c:pt>
                <c:pt idx="3733">
                  <c:v>9.6428E-2</c:v>
                </c:pt>
                <c:pt idx="3734">
                  <c:v>7.4804999999999996E-2</c:v>
                </c:pt>
                <c:pt idx="3735">
                  <c:v>4.5511000000000003E-2</c:v>
                </c:pt>
                <c:pt idx="3736">
                  <c:v>3.1875000000000001E-2</c:v>
                </c:pt>
                <c:pt idx="3737">
                  <c:v>3.5306999999999998E-2</c:v>
                </c:pt>
                <c:pt idx="3738">
                  <c:v>4.2616000000000001E-2</c:v>
                </c:pt>
                <c:pt idx="3739">
                  <c:v>5.0729000000000003E-2</c:v>
                </c:pt>
                <c:pt idx="3740">
                  <c:v>6.7517999999999995E-2</c:v>
                </c:pt>
                <c:pt idx="3741">
                  <c:v>9.0166999999999997E-2</c:v>
                </c:pt>
                <c:pt idx="3742">
                  <c:v>0.10131999999999999</c:v>
                </c:pt>
                <c:pt idx="3743">
                  <c:v>9.2293E-2</c:v>
                </c:pt>
                <c:pt idx="3744">
                  <c:v>7.5881000000000004E-2</c:v>
                </c:pt>
                <c:pt idx="3745">
                  <c:v>6.8196999999999994E-2</c:v>
                </c:pt>
                <c:pt idx="3746">
                  <c:v>6.8288000000000001E-2</c:v>
                </c:pt>
                <c:pt idx="3747">
                  <c:v>6.4764000000000002E-2</c:v>
                </c:pt>
                <c:pt idx="3748">
                  <c:v>5.4694E-2</c:v>
                </c:pt>
                <c:pt idx="3749">
                  <c:v>4.5841E-2</c:v>
                </c:pt>
                <c:pt idx="3750">
                  <c:v>4.3975E-2</c:v>
                </c:pt>
                <c:pt idx="3751">
                  <c:v>4.6863000000000002E-2</c:v>
                </c:pt>
                <c:pt idx="3752">
                  <c:v>5.0294999999999999E-2</c:v>
                </c:pt>
                <c:pt idx="3753">
                  <c:v>5.4114000000000002E-2</c:v>
                </c:pt>
                <c:pt idx="3754">
                  <c:v>6.1864000000000002E-2</c:v>
                </c:pt>
                <c:pt idx="3755">
                  <c:v>7.8081999999999999E-2</c:v>
                </c:pt>
                <c:pt idx="3756">
                  <c:v>0.10623</c:v>
                </c:pt>
                <c:pt idx="3757">
                  <c:v>0.14671999999999999</c:v>
                </c:pt>
                <c:pt idx="3758">
                  <c:v>0.19511999999999999</c:v>
                </c:pt>
                <c:pt idx="3759">
                  <c:v>0.24113000000000001</c:v>
                </c:pt>
                <c:pt idx="3760">
                  <c:v>0.27017999999999998</c:v>
                </c:pt>
                <c:pt idx="3761">
                  <c:v>0.27167999999999998</c:v>
                </c:pt>
                <c:pt idx="3762">
                  <c:v>0.25126999999999999</c:v>
                </c:pt>
                <c:pt idx="3763">
                  <c:v>0.23097000000000001</c:v>
                </c:pt>
                <c:pt idx="3764">
                  <c:v>0.22841</c:v>
                </c:pt>
                <c:pt idx="3765">
                  <c:v>0.23658999999999999</c:v>
                </c:pt>
                <c:pt idx="3766">
                  <c:v>0.23438999999999999</c:v>
                </c:pt>
                <c:pt idx="3767">
                  <c:v>0.21940000000000001</c:v>
                </c:pt>
                <c:pt idx="3768">
                  <c:v>0.21823999999999999</c:v>
                </c:pt>
                <c:pt idx="3769">
                  <c:v>0.25591999999999998</c:v>
                </c:pt>
                <c:pt idx="3770">
                  <c:v>0.32195000000000001</c:v>
                </c:pt>
                <c:pt idx="3771">
                  <c:v>0.37679000000000001</c:v>
                </c:pt>
                <c:pt idx="3772">
                  <c:v>0.38934000000000002</c:v>
                </c:pt>
                <c:pt idx="3773">
                  <c:v>0.36098000000000002</c:v>
                </c:pt>
                <c:pt idx="3774">
                  <c:v>0.31661</c:v>
                </c:pt>
                <c:pt idx="3775">
                  <c:v>0.28151999999999999</c:v>
                </c:pt>
                <c:pt idx="3776">
                  <c:v>0.26671</c:v>
                </c:pt>
                <c:pt idx="3777">
                  <c:v>0.26606999999999997</c:v>
                </c:pt>
                <c:pt idx="3778">
                  <c:v>0.26306000000000002</c:v>
                </c:pt>
                <c:pt idx="3779">
                  <c:v>0.24582999999999999</c:v>
                </c:pt>
                <c:pt idx="3780">
                  <c:v>0.2208</c:v>
                </c:pt>
                <c:pt idx="3781">
                  <c:v>0.20868999999999999</c:v>
                </c:pt>
                <c:pt idx="3782">
                  <c:v>0.22331000000000001</c:v>
                </c:pt>
                <c:pt idx="3783">
                  <c:v>0.25691000000000003</c:v>
                </c:pt>
                <c:pt idx="3784">
                  <c:v>0.28991</c:v>
                </c:pt>
                <c:pt idx="3785">
                  <c:v>0.31231999999999999</c:v>
                </c:pt>
                <c:pt idx="3786">
                  <c:v>0.32934999999999998</c:v>
                </c:pt>
                <c:pt idx="3787">
                  <c:v>0.34599999999999997</c:v>
                </c:pt>
                <c:pt idx="3788">
                  <c:v>0.35485</c:v>
                </c:pt>
                <c:pt idx="3789">
                  <c:v>0.34694999999999998</c:v>
                </c:pt>
                <c:pt idx="3790">
                  <c:v>0.33174999999999999</c:v>
                </c:pt>
                <c:pt idx="3791">
                  <c:v>0.33496999999999999</c:v>
                </c:pt>
                <c:pt idx="3792">
                  <c:v>0.37080999999999997</c:v>
                </c:pt>
                <c:pt idx="3793">
                  <c:v>0.42182999999999998</c:v>
                </c:pt>
                <c:pt idx="3794">
                  <c:v>0.45351999999999998</c:v>
                </c:pt>
                <c:pt idx="3795">
                  <c:v>0.44685999999999998</c:v>
                </c:pt>
                <c:pt idx="3796">
                  <c:v>0.41041</c:v>
                </c:pt>
                <c:pt idx="3797">
                  <c:v>0.36366999999999999</c:v>
                </c:pt>
                <c:pt idx="3798">
                  <c:v>0.31935999999999998</c:v>
                </c:pt>
                <c:pt idx="3799">
                  <c:v>0.28399999999999997</c:v>
                </c:pt>
                <c:pt idx="3800">
                  <c:v>0.26386999999999999</c:v>
                </c:pt>
                <c:pt idx="3801">
                  <c:v>0.26079000000000002</c:v>
                </c:pt>
                <c:pt idx="3802">
                  <c:v>0.26719999999999999</c:v>
                </c:pt>
                <c:pt idx="3803">
                  <c:v>0.27448</c:v>
                </c:pt>
                <c:pt idx="3804">
                  <c:v>0.28467999999999999</c:v>
                </c:pt>
                <c:pt idx="3805">
                  <c:v>0.30684</c:v>
                </c:pt>
                <c:pt idx="3806">
                  <c:v>0.34244000000000002</c:v>
                </c:pt>
                <c:pt idx="3807">
                  <c:v>0.38129999999999997</c:v>
                </c:pt>
                <c:pt idx="3808">
                  <c:v>0.41244999999999998</c:v>
                </c:pt>
                <c:pt idx="3809">
                  <c:v>0.43312</c:v>
                </c:pt>
                <c:pt idx="3810">
                  <c:v>0.44584000000000001</c:v>
                </c:pt>
                <c:pt idx="3811">
                  <c:v>0.45233000000000001</c:v>
                </c:pt>
                <c:pt idx="3812">
                  <c:v>0.45276</c:v>
                </c:pt>
                <c:pt idx="3813">
                  <c:v>0.44746000000000002</c:v>
                </c:pt>
                <c:pt idx="3814">
                  <c:v>0.43813000000000002</c:v>
                </c:pt>
                <c:pt idx="3815">
                  <c:v>0.43058000000000002</c:v>
                </c:pt>
                <c:pt idx="3816">
                  <c:v>0.43604999999999999</c:v>
                </c:pt>
                <c:pt idx="3817">
                  <c:v>0.46318999999999999</c:v>
                </c:pt>
                <c:pt idx="3818">
                  <c:v>0.50505999999999995</c:v>
                </c:pt>
                <c:pt idx="3819">
                  <c:v>0.53930999999999996</c:v>
                </c:pt>
                <c:pt idx="3820">
                  <c:v>0.54793999999999998</c:v>
                </c:pt>
                <c:pt idx="3821">
                  <c:v>0.53578999999999999</c:v>
                </c:pt>
                <c:pt idx="3822">
                  <c:v>0.52427999999999997</c:v>
                </c:pt>
                <c:pt idx="3823">
                  <c:v>0.52607999999999999</c:v>
                </c:pt>
                <c:pt idx="3824">
                  <c:v>0.53093999999999997</c:v>
                </c:pt>
                <c:pt idx="3825">
                  <c:v>0.52064999999999995</c:v>
                </c:pt>
                <c:pt idx="3826">
                  <c:v>0.49651000000000001</c:v>
                </c:pt>
                <c:pt idx="3827">
                  <c:v>0.48482999999999998</c:v>
                </c:pt>
                <c:pt idx="3828">
                  <c:v>0.50980000000000003</c:v>
                </c:pt>
                <c:pt idx="3829">
                  <c:v>0.56316999999999995</c:v>
                </c:pt>
                <c:pt idx="3830">
                  <c:v>0.60963000000000001</c:v>
                </c:pt>
                <c:pt idx="3831">
                  <c:v>0.62561999999999995</c:v>
                </c:pt>
                <c:pt idx="3832">
                  <c:v>0.62514000000000003</c:v>
                </c:pt>
                <c:pt idx="3833">
                  <c:v>0.64032</c:v>
                </c:pt>
                <c:pt idx="3834">
                  <c:v>0.68330000000000002</c:v>
                </c:pt>
                <c:pt idx="3835">
                  <c:v>0.73909000000000002</c:v>
                </c:pt>
                <c:pt idx="3836">
                  <c:v>0.79205999999999999</c:v>
                </c:pt>
                <c:pt idx="3837">
                  <c:v>0.84355000000000002</c:v>
                </c:pt>
                <c:pt idx="3838">
                  <c:v>0.89924000000000004</c:v>
                </c:pt>
                <c:pt idx="3839">
                  <c:v>0.95389000000000002</c:v>
                </c:pt>
                <c:pt idx="3840">
                  <c:v>0.99792000000000003</c:v>
                </c:pt>
                <c:pt idx="3841">
                  <c:v>1.0283</c:v>
                </c:pt>
                <c:pt idx="3842">
                  <c:v>1.0416000000000001</c:v>
                </c:pt>
                <c:pt idx="3843">
                  <c:v>1.0246</c:v>
                </c:pt>
                <c:pt idx="3844">
                  <c:v>0.96828000000000003</c:v>
                </c:pt>
                <c:pt idx="3845">
                  <c:v>0.89029000000000003</c:v>
                </c:pt>
                <c:pt idx="3846">
                  <c:v>0.82796000000000003</c:v>
                </c:pt>
                <c:pt idx="3847">
                  <c:v>0.80434000000000005</c:v>
                </c:pt>
                <c:pt idx="3848">
                  <c:v>0.80879000000000001</c:v>
                </c:pt>
                <c:pt idx="3849">
                  <c:v>0.81447000000000003</c:v>
                </c:pt>
                <c:pt idx="3850">
                  <c:v>0.80718999999999996</c:v>
                </c:pt>
                <c:pt idx="3851">
                  <c:v>0.79269000000000001</c:v>
                </c:pt>
                <c:pt idx="3852">
                  <c:v>0.78244000000000002</c:v>
                </c:pt>
                <c:pt idx="3853">
                  <c:v>0.78037999999999996</c:v>
                </c:pt>
                <c:pt idx="3854">
                  <c:v>0.78119000000000005</c:v>
                </c:pt>
                <c:pt idx="3855">
                  <c:v>0.77544000000000002</c:v>
                </c:pt>
                <c:pt idx="3856">
                  <c:v>0.75505</c:v>
                </c:pt>
                <c:pt idx="3857">
                  <c:v>0.71799000000000002</c:v>
                </c:pt>
                <c:pt idx="3858">
                  <c:v>0.67044000000000004</c:v>
                </c:pt>
                <c:pt idx="3859">
                  <c:v>0.62409000000000003</c:v>
                </c:pt>
                <c:pt idx="3860">
                  <c:v>0.58835000000000004</c:v>
                </c:pt>
                <c:pt idx="3861">
                  <c:v>0.56276000000000004</c:v>
                </c:pt>
                <c:pt idx="3862">
                  <c:v>0.53822999999999999</c:v>
                </c:pt>
                <c:pt idx="3863">
                  <c:v>0.50807999999999998</c:v>
                </c:pt>
                <c:pt idx="3864">
                  <c:v>0.47587000000000002</c:v>
                </c:pt>
                <c:pt idx="3865">
                  <c:v>0.44802999999999998</c:v>
                </c:pt>
                <c:pt idx="3866">
                  <c:v>0.42142000000000002</c:v>
                </c:pt>
                <c:pt idx="3867">
                  <c:v>0.38818999999999998</c:v>
                </c:pt>
                <c:pt idx="3868">
                  <c:v>0.35443000000000002</c:v>
                </c:pt>
                <c:pt idx="3869">
                  <c:v>0.34039999999999998</c:v>
                </c:pt>
                <c:pt idx="3870">
                  <c:v>0.35319</c:v>
                </c:pt>
                <c:pt idx="3871">
                  <c:v>0.36997000000000002</c:v>
                </c:pt>
                <c:pt idx="3872">
                  <c:v>0.36237999999999998</c:v>
                </c:pt>
                <c:pt idx="3873">
                  <c:v>0.33104</c:v>
                </c:pt>
                <c:pt idx="3874">
                  <c:v>0.29979</c:v>
                </c:pt>
                <c:pt idx="3875">
                  <c:v>0.27959000000000001</c:v>
                </c:pt>
                <c:pt idx="3876">
                  <c:v>0.2581</c:v>
                </c:pt>
                <c:pt idx="3877">
                  <c:v>0.22753999999999999</c:v>
                </c:pt>
                <c:pt idx="3878">
                  <c:v>0.20297000000000001</c:v>
                </c:pt>
                <c:pt idx="3879">
                  <c:v>0.20222999999999999</c:v>
                </c:pt>
                <c:pt idx="3880">
                  <c:v>0.22198000000000001</c:v>
                </c:pt>
                <c:pt idx="3881">
                  <c:v>0.24564</c:v>
                </c:pt>
                <c:pt idx="3882">
                  <c:v>0.26454</c:v>
                </c:pt>
                <c:pt idx="3883">
                  <c:v>0.27848000000000001</c:v>
                </c:pt>
                <c:pt idx="3884">
                  <c:v>0.28450999999999999</c:v>
                </c:pt>
                <c:pt idx="3885">
                  <c:v>0.28136</c:v>
                </c:pt>
                <c:pt idx="3886">
                  <c:v>0.28188000000000002</c:v>
                </c:pt>
                <c:pt idx="3887">
                  <c:v>0.30503000000000002</c:v>
                </c:pt>
                <c:pt idx="3888">
                  <c:v>0.35247000000000001</c:v>
                </c:pt>
                <c:pt idx="3889">
                  <c:v>0.40331</c:v>
                </c:pt>
                <c:pt idx="3890">
                  <c:v>0.43564000000000003</c:v>
                </c:pt>
                <c:pt idx="3891">
                  <c:v>0.44612000000000002</c:v>
                </c:pt>
                <c:pt idx="3892">
                  <c:v>0.44573000000000002</c:v>
                </c:pt>
                <c:pt idx="3893">
                  <c:v>0.44400000000000001</c:v>
                </c:pt>
                <c:pt idx="3894">
                  <c:v>0.44313000000000002</c:v>
                </c:pt>
                <c:pt idx="3895">
                  <c:v>0.44374999999999998</c:v>
                </c:pt>
                <c:pt idx="3896">
                  <c:v>0.44839000000000001</c:v>
                </c:pt>
                <c:pt idx="3897">
                  <c:v>0.45624999999999999</c:v>
                </c:pt>
                <c:pt idx="3898">
                  <c:v>0.45773999999999998</c:v>
                </c:pt>
                <c:pt idx="3899">
                  <c:v>0.44144</c:v>
                </c:pt>
                <c:pt idx="3900">
                  <c:v>0.41026000000000001</c:v>
                </c:pt>
                <c:pt idx="3901">
                  <c:v>0.38530999999999999</c:v>
                </c:pt>
                <c:pt idx="3902">
                  <c:v>0.38523000000000002</c:v>
                </c:pt>
                <c:pt idx="3903">
                  <c:v>0.40376000000000001</c:v>
                </c:pt>
                <c:pt idx="3904">
                  <c:v>0.41820000000000002</c:v>
                </c:pt>
                <c:pt idx="3905">
                  <c:v>0.42004999999999998</c:v>
                </c:pt>
                <c:pt idx="3906">
                  <c:v>0.42362</c:v>
                </c:pt>
                <c:pt idx="3907">
                  <c:v>0.43973000000000001</c:v>
                </c:pt>
                <c:pt idx="3908">
                  <c:v>0.45656000000000002</c:v>
                </c:pt>
                <c:pt idx="3909">
                  <c:v>0.45883000000000002</c:v>
                </c:pt>
                <c:pt idx="3910">
                  <c:v>0.45404</c:v>
                </c:pt>
                <c:pt idx="3911">
                  <c:v>0.46272999999999997</c:v>
                </c:pt>
                <c:pt idx="3912">
                  <c:v>0.48853000000000002</c:v>
                </c:pt>
                <c:pt idx="3913">
                  <c:v>0.51548000000000005</c:v>
                </c:pt>
                <c:pt idx="3914">
                  <c:v>0.53451000000000004</c:v>
                </c:pt>
                <c:pt idx="3915">
                  <c:v>0.55598999999999998</c:v>
                </c:pt>
                <c:pt idx="3916">
                  <c:v>0.59177999999999997</c:v>
                </c:pt>
                <c:pt idx="3917">
                  <c:v>0.63700000000000001</c:v>
                </c:pt>
                <c:pt idx="3918">
                  <c:v>0.67581999999999998</c:v>
                </c:pt>
                <c:pt idx="3919">
                  <c:v>0.69789999999999996</c:v>
                </c:pt>
                <c:pt idx="3920">
                  <c:v>0.70511000000000001</c:v>
                </c:pt>
                <c:pt idx="3921">
                  <c:v>0.70687999999999995</c:v>
                </c:pt>
                <c:pt idx="3922">
                  <c:v>0.71052000000000004</c:v>
                </c:pt>
                <c:pt idx="3923">
                  <c:v>0.71240000000000003</c:v>
                </c:pt>
                <c:pt idx="3924">
                  <c:v>0.70182</c:v>
                </c:pt>
                <c:pt idx="3925">
                  <c:v>0.67998999999999998</c:v>
                </c:pt>
                <c:pt idx="3926">
                  <c:v>0.66878000000000004</c:v>
                </c:pt>
                <c:pt idx="3927">
                  <c:v>0.68752999999999997</c:v>
                </c:pt>
                <c:pt idx="3928">
                  <c:v>0.72423000000000004</c:v>
                </c:pt>
                <c:pt idx="3929">
                  <c:v>0.74685000000000001</c:v>
                </c:pt>
                <c:pt idx="3930">
                  <c:v>0.74495</c:v>
                </c:pt>
                <c:pt idx="3931">
                  <c:v>0.74168999999999996</c:v>
                </c:pt>
                <c:pt idx="3932">
                  <c:v>0.75826000000000005</c:v>
                </c:pt>
                <c:pt idx="3933">
                  <c:v>0.78525999999999996</c:v>
                </c:pt>
                <c:pt idx="3934">
                  <c:v>0.80203000000000002</c:v>
                </c:pt>
                <c:pt idx="3935">
                  <c:v>0.80818999999999996</c:v>
                </c:pt>
                <c:pt idx="3936">
                  <c:v>0.81652999999999998</c:v>
                </c:pt>
                <c:pt idx="3937">
                  <c:v>0.82355999999999996</c:v>
                </c:pt>
                <c:pt idx="3938">
                  <c:v>0.80937999999999999</c:v>
                </c:pt>
                <c:pt idx="3939">
                  <c:v>0.76776999999999995</c:v>
                </c:pt>
                <c:pt idx="3940">
                  <c:v>0.71891000000000005</c:v>
                </c:pt>
                <c:pt idx="3941">
                  <c:v>0.68600000000000005</c:v>
                </c:pt>
                <c:pt idx="3942">
                  <c:v>0.67123999999999995</c:v>
                </c:pt>
                <c:pt idx="3943">
                  <c:v>0.66142999999999996</c:v>
                </c:pt>
                <c:pt idx="3944">
                  <c:v>0.64805000000000001</c:v>
                </c:pt>
                <c:pt idx="3945">
                  <c:v>0.63239000000000001</c:v>
                </c:pt>
                <c:pt idx="3946">
                  <c:v>0.61526999999999998</c:v>
                </c:pt>
                <c:pt idx="3947">
                  <c:v>0.59150999999999998</c:v>
                </c:pt>
                <c:pt idx="3948">
                  <c:v>0.55678000000000005</c:v>
                </c:pt>
                <c:pt idx="3949">
                  <c:v>0.51532</c:v>
                </c:pt>
                <c:pt idx="3950">
                  <c:v>0.47664000000000001</c:v>
                </c:pt>
                <c:pt idx="3951">
                  <c:v>0.44505</c:v>
                </c:pt>
                <c:pt idx="3952">
                  <c:v>0.41539999999999999</c:v>
                </c:pt>
                <c:pt idx="3953">
                  <c:v>0.38199</c:v>
                </c:pt>
                <c:pt idx="3954">
                  <c:v>0.34987000000000001</c:v>
                </c:pt>
                <c:pt idx="3955">
                  <c:v>0.33249000000000001</c:v>
                </c:pt>
                <c:pt idx="3956">
                  <c:v>0.33650999999999998</c:v>
                </c:pt>
                <c:pt idx="3957">
                  <c:v>0.35404999999999998</c:v>
                </c:pt>
                <c:pt idx="3958">
                  <c:v>0.37417</c:v>
                </c:pt>
                <c:pt idx="3959">
                  <c:v>0.39707999999999999</c:v>
                </c:pt>
                <c:pt idx="3960">
                  <c:v>0.42869000000000002</c:v>
                </c:pt>
                <c:pt idx="3961">
                  <c:v>0.46239000000000002</c:v>
                </c:pt>
                <c:pt idx="3962">
                  <c:v>0.47809000000000001</c:v>
                </c:pt>
                <c:pt idx="3963">
                  <c:v>0.46643000000000001</c:v>
                </c:pt>
                <c:pt idx="3964">
                  <c:v>0.44667000000000001</c:v>
                </c:pt>
                <c:pt idx="3965">
                  <c:v>0.44893</c:v>
                </c:pt>
                <c:pt idx="3966">
                  <c:v>0.47871999999999998</c:v>
                </c:pt>
                <c:pt idx="3967">
                  <c:v>0.50975000000000004</c:v>
                </c:pt>
                <c:pt idx="3968">
                  <c:v>0.51597000000000004</c:v>
                </c:pt>
                <c:pt idx="3969">
                  <c:v>0.50051999999999996</c:v>
                </c:pt>
                <c:pt idx="3970">
                  <c:v>0.48454000000000003</c:v>
                </c:pt>
                <c:pt idx="3971">
                  <c:v>0.47506999999999999</c:v>
                </c:pt>
                <c:pt idx="3972">
                  <c:v>0.45831</c:v>
                </c:pt>
                <c:pt idx="3973">
                  <c:v>0.42291000000000001</c:v>
                </c:pt>
                <c:pt idx="3974">
                  <c:v>0.37494</c:v>
                </c:pt>
                <c:pt idx="3975">
                  <c:v>0.32540999999999998</c:v>
                </c:pt>
                <c:pt idx="3976">
                  <c:v>0.27667999999999998</c:v>
                </c:pt>
                <c:pt idx="3977">
                  <c:v>0.22982</c:v>
                </c:pt>
                <c:pt idx="3978">
                  <c:v>0.19491</c:v>
                </c:pt>
                <c:pt idx="3979">
                  <c:v>0.1807</c:v>
                </c:pt>
                <c:pt idx="3980">
                  <c:v>0.17874999999999999</c:v>
                </c:pt>
                <c:pt idx="3981">
                  <c:v>0.16952</c:v>
                </c:pt>
                <c:pt idx="3982">
                  <c:v>0.14297000000000001</c:v>
                </c:pt>
                <c:pt idx="3983">
                  <c:v>0.10462</c:v>
                </c:pt>
                <c:pt idx="3984">
                  <c:v>6.4235E-2</c:v>
                </c:pt>
                <c:pt idx="3985">
                  <c:v>2.8369999999999999E-2</c:v>
                </c:pt>
                <c:pt idx="3986">
                  <c:v>2.3454000000000001E-3</c:v>
                </c:pt>
                <c:pt idx="3987">
                  <c:v>-1.1348E-2</c:v>
                </c:pt>
                <c:pt idx="3988">
                  <c:v>-1.7499000000000001E-2</c:v>
                </c:pt>
                <c:pt idx="3989">
                  <c:v>-2.2199E-2</c:v>
                </c:pt>
                <c:pt idx="3990">
                  <c:v>-2.2733E-2</c:v>
                </c:pt>
                <c:pt idx="3991">
                  <c:v>-1.3609E-2</c:v>
                </c:pt>
                <c:pt idx="3992">
                  <c:v>-2.5127999999999999E-3</c:v>
                </c:pt>
                <c:pt idx="3993">
                  <c:v>-6.8772E-3</c:v>
                </c:pt>
                <c:pt idx="3994">
                  <c:v>-3.0335000000000001E-2</c:v>
                </c:pt>
                <c:pt idx="3995">
                  <c:v>-5.5827000000000002E-2</c:v>
                </c:pt>
                <c:pt idx="3996">
                  <c:v>-7.0623000000000005E-2</c:v>
                </c:pt>
                <c:pt idx="3997">
                  <c:v>-8.6776000000000006E-2</c:v>
                </c:pt>
                <c:pt idx="3998">
                  <c:v>-0.12322</c:v>
                </c:pt>
                <c:pt idx="3999">
                  <c:v>-0.17304</c:v>
                </c:pt>
                <c:pt idx="4000">
                  <c:v>-0.20341000000000001</c:v>
                </c:pt>
                <c:pt idx="4001">
                  <c:v>-0.19036</c:v>
                </c:pt>
                <c:pt idx="4002">
                  <c:v>-0.14379</c:v>
                </c:pt>
                <c:pt idx="4003">
                  <c:v>-9.3898999999999996E-2</c:v>
                </c:pt>
                <c:pt idx="4004">
                  <c:v>-5.8965999999999998E-2</c:v>
                </c:pt>
                <c:pt idx="4005">
                  <c:v>-3.1678999999999999E-2</c:v>
                </c:pt>
                <c:pt idx="4006">
                  <c:v>5.9576999999999998E-3</c:v>
                </c:pt>
                <c:pt idx="4007">
                  <c:v>5.9826999999999998E-2</c:v>
                </c:pt>
                <c:pt idx="4008">
                  <c:v>0.11726</c:v>
                </c:pt>
                <c:pt idx="4009">
                  <c:v>0.16067000000000001</c:v>
                </c:pt>
                <c:pt idx="4010">
                  <c:v>0.18343999999999999</c:v>
                </c:pt>
                <c:pt idx="4011">
                  <c:v>0.18984999999999999</c:v>
                </c:pt>
                <c:pt idx="4012">
                  <c:v>0.18201999999999999</c:v>
                </c:pt>
                <c:pt idx="4013">
                  <c:v>0.15503</c:v>
                </c:pt>
                <c:pt idx="4014">
                  <c:v>0.10944</c:v>
                </c:pt>
                <c:pt idx="4015">
                  <c:v>6.2572000000000003E-2</c:v>
                </c:pt>
                <c:pt idx="4016">
                  <c:v>3.6158999999999997E-2</c:v>
                </c:pt>
                <c:pt idx="4017">
                  <c:v>3.0877999999999999E-2</c:v>
                </c:pt>
                <c:pt idx="4018">
                  <c:v>2.3120000000000002E-2</c:v>
                </c:pt>
                <c:pt idx="4019">
                  <c:v>-4.9557000000000004E-3</c:v>
                </c:pt>
                <c:pt idx="4020">
                  <c:v>-3.7699000000000003E-2</c:v>
                </c:pt>
                <c:pt idx="4021">
                  <c:v>-3.9571000000000002E-2</c:v>
                </c:pt>
                <c:pt idx="4022">
                  <c:v>2.9458000000000002E-3</c:v>
                </c:pt>
                <c:pt idx="4023">
                  <c:v>6.3294000000000003E-2</c:v>
                </c:pt>
                <c:pt idx="4024">
                  <c:v>0.10229000000000001</c:v>
                </c:pt>
                <c:pt idx="4025">
                  <c:v>0.10363</c:v>
                </c:pt>
                <c:pt idx="4026">
                  <c:v>7.5675999999999993E-2</c:v>
                </c:pt>
                <c:pt idx="4027">
                  <c:v>3.0913E-2</c:v>
                </c:pt>
                <c:pt idx="4028">
                  <c:v>-1.9193000000000002E-2</c:v>
                </c:pt>
                <c:pt idx="4029">
                  <c:v>-5.3835000000000001E-2</c:v>
                </c:pt>
                <c:pt idx="4030">
                  <c:v>-5.0678000000000001E-2</c:v>
                </c:pt>
                <c:pt idx="4031">
                  <c:v>-1.4269E-2</c:v>
                </c:pt>
                <c:pt idx="4032">
                  <c:v>1.7852E-2</c:v>
                </c:pt>
                <c:pt idx="4033">
                  <c:v>1.1838E-2</c:v>
                </c:pt>
                <c:pt idx="4034">
                  <c:v>-2.5516E-2</c:v>
                </c:pt>
                <c:pt idx="4035">
                  <c:v>-5.7889000000000003E-2</c:v>
                </c:pt>
                <c:pt idx="4036">
                  <c:v>-6.2837000000000004E-2</c:v>
                </c:pt>
                <c:pt idx="4037">
                  <c:v>-5.1483000000000001E-2</c:v>
                </c:pt>
                <c:pt idx="4038">
                  <c:v>-4.6074999999999998E-2</c:v>
                </c:pt>
                <c:pt idx="4039">
                  <c:v>-5.1270999999999997E-2</c:v>
                </c:pt>
                <c:pt idx="4040">
                  <c:v>-5.3048999999999999E-2</c:v>
                </c:pt>
                <c:pt idx="4041">
                  <c:v>-3.8167E-2</c:v>
                </c:pt>
                <c:pt idx="4042">
                  <c:v>-8.0151000000000007E-3</c:v>
                </c:pt>
                <c:pt idx="4043">
                  <c:v>2.4261000000000001E-2</c:v>
                </c:pt>
                <c:pt idx="4044">
                  <c:v>4.6080000000000003E-2</c:v>
                </c:pt>
                <c:pt idx="4045">
                  <c:v>5.4989000000000003E-2</c:v>
                </c:pt>
                <c:pt idx="4046">
                  <c:v>5.6784000000000001E-2</c:v>
                </c:pt>
                <c:pt idx="4047">
                  <c:v>5.3638999999999999E-2</c:v>
                </c:pt>
                <c:pt idx="4048">
                  <c:v>3.6326999999999998E-2</c:v>
                </c:pt>
                <c:pt idx="4049">
                  <c:v>-7.1216999999999999E-3</c:v>
                </c:pt>
                <c:pt idx="4050">
                  <c:v>-7.4261999999999995E-2</c:v>
                </c:pt>
                <c:pt idx="4051">
                  <c:v>-0.14424999999999999</c:v>
                </c:pt>
                <c:pt idx="4052">
                  <c:v>-0.19445000000000001</c:v>
                </c:pt>
                <c:pt idx="4053">
                  <c:v>-0.22009000000000001</c:v>
                </c:pt>
                <c:pt idx="4054">
                  <c:v>-0.23618</c:v>
                </c:pt>
                <c:pt idx="4055">
                  <c:v>-0.26082</c:v>
                </c:pt>
                <c:pt idx="4056">
                  <c:v>-0.29751</c:v>
                </c:pt>
                <c:pt idx="4057">
                  <c:v>-0.33217999999999998</c:v>
                </c:pt>
                <c:pt idx="4058">
                  <c:v>-0.34586</c:v>
                </c:pt>
                <c:pt idx="4059">
                  <c:v>-0.33119999999999999</c:v>
                </c:pt>
                <c:pt idx="4060">
                  <c:v>-0.29957</c:v>
                </c:pt>
                <c:pt idx="4061">
                  <c:v>-0.2737</c:v>
                </c:pt>
                <c:pt idx="4062">
                  <c:v>-0.27234999999999998</c:v>
                </c:pt>
                <c:pt idx="4063">
                  <c:v>-0.29909000000000002</c:v>
                </c:pt>
                <c:pt idx="4064">
                  <c:v>-0.34309000000000001</c:v>
                </c:pt>
                <c:pt idx="4065">
                  <c:v>-0.38912000000000002</c:v>
                </c:pt>
                <c:pt idx="4066">
                  <c:v>-0.42651</c:v>
                </c:pt>
                <c:pt idx="4067">
                  <c:v>-0.45018000000000002</c:v>
                </c:pt>
                <c:pt idx="4068">
                  <c:v>-0.45800000000000002</c:v>
                </c:pt>
                <c:pt idx="4069">
                  <c:v>-0.45093</c:v>
                </c:pt>
                <c:pt idx="4070">
                  <c:v>-0.43364999999999998</c:v>
                </c:pt>
                <c:pt idx="4071">
                  <c:v>-0.40960999999999997</c:v>
                </c:pt>
                <c:pt idx="4072">
                  <c:v>-0.37608000000000003</c:v>
                </c:pt>
                <c:pt idx="4073">
                  <c:v>-0.33094000000000001</c:v>
                </c:pt>
                <c:pt idx="4074">
                  <c:v>-0.28505000000000003</c:v>
                </c:pt>
                <c:pt idx="4075">
                  <c:v>-0.25890999999999997</c:v>
                </c:pt>
                <c:pt idx="4076">
                  <c:v>-0.26197999999999999</c:v>
                </c:pt>
                <c:pt idx="4077">
                  <c:v>-0.28232000000000002</c:v>
                </c:pt>
                <c:pt idx="4078">
                  <c:v>-0.30277999999999999</c:v>
                </c:pt>
                <c:pt idx="4079">
                  <c:v>-0.32002999999999998</c:v>
                </c:pt>
                <c:pt idx="4080">
                  <c:v>-0.33959</c:v>
                </c:pt>
                <c:pt idx="4081">
                  <c:v>-0.35907</c:v>
                </c:pt>
                <c:pt idx="4082">
                  <c:v>-0.36817</c:v>
                </c:pt>
                <c:pt idx="4083">
                  <c:v>-0.36205999999999999</c:v>
                </c:pt>
                <c:pt idx="4084">
                  <c:v>-0.34477000000000002</c:v>
                </c:pt>
                <c:pt idx="4085">
                  <c:v>-0.32208999999999999</c:v>
                </c:pt>
                <c:pt idx="4086">
                  <c:v>-0.30031000000000002</c:v>
                </c:pt>
                <c:pt idx="4087">
                  <c:v>-0.28682000000000002</c:v>
                </c:pt>
                <c:pt idx="4088">
                  <c:v>-0.27954000000000001</c:v>
                </c:pt>
                <c:pt idx="4089">
                  <c:v>-0.26086999999999999</c:v>
                </c:pt>
                <c:pt idx="4090">
                  <c:v>-0.21918000000000001</c:v>
                </c:pt>
                <c:pt idx="4091">
                  <c:v>-0.17399999999999999</c:v>
                </c:pt>
                <c:pt idx="4092">
                  <c:v>-0.16026000000000001</c:v>
                </c:pt>
                <c:pt idx="4093">
                  <c:v>-0.18487000000000001</c:v>
                </c:pt>
                <c:pt idx="4094">
                  <c:v>-0.21872</c:v>
                </c:pt>
                <c:pt idx="4095">
                  <c:v>-0.23724000000000001</c:v>
                </c:pt>
                <c:pt idx="4096">
                  <c:v>-0.24709999999999999</c:v>
                </c:pt>
                <c:pt idx="4097">
                  <c:v>-0.26145000000000002</c:v>
                </c:pt>
                <c:pt idx="4098">
                  <c:v>-0.27050000000000002</c:v>
                </c:pt>
                <c:pt idx="4099">
                  <c:v>-0.25767000000000001</c:v>
                </c:pt>
                <c:pt idx="4100">
                  <c:v>-0.23188</c:v>
                </c:pt>
                <c:pt idx="4101">
                  <c:v>-0.21987000000000001</c:v>
                </c:pt>
                <c:pt idx="4102">
                  <c:v>-0.22892999999999999</c:v>
                </c:pt>
                <c:pt idx="4103">
                  <c:v>-0.23627000000000001</c:v>
                </c:pt>
                <c:pt idx="4104">
                  <c:v>-0.21790000000000001</c:v>
                </c:pt>
                <c:pt idx="4105">
                  <c:v>-0.17524000000000001</c:v>
                </c:pt>
                <c:pt idx="4106">
                  <c:v>-0.12984000000000001</c:v>
                </c:pt>
                <c:pt idx="4107">
                  <c:v>-9.9401000000000003E-2</c:v>
                </c:pt>
                <c:pt idx="4108">
                  <c:v>-8.1473000000000004E-2</c:v>
                </c:pt>
                <c:pt idx="4109">
                  <c:v>-5.7736999999999997E-2</c:v>
                </c:pt>
                <c:pt idx="4110">
                  <c:v>-1.6055E-2</c:v>
                </c:pt>
                <c:pt idx="4111">
                  <c:v>3.0866999999999999E-2</c:v>
                </c:pt>
                <c:pt idx="4112">
                  <c:v>5.6934999999999999E-2</c:v>
                </c:pt>
                <c:pt idx="4113">
                  <c:v>5.6580999999999999E-2</c:v>
                </c:pt>
                <c:pt idx="4114">
                  <c:v>5.5093000000000003E-2</c:v>
                </c:pt>
                <c:pt idx="4115">
                  <c:v>7.5578000000000006E-2</c:v>
                </c:pt>
                <c:pt idx="4116">
                  <c:v>0.10804999999999999</c:v>
                </c:pt>
                <c:pt idx="4117">
                  <c:v>0.12683</c:v>
                </c:pt>
                <c:pt idx="4118">
                  <c:v>0.12903999999999999</c:v>
                </c:pt>
                <c:pt idx="4119">
                  <c:v>0.13488</c:v>
                </c:pt>
                <c:pt idx="4120">
                  <c:v>0.15248999999999999</c:v>
                </c:pt>
                <c:pt idx="4121">
                  <c:v>0.16375000000000001</c:v>
                </c:pt>
                <c:pt idx="4122">
                  <c:v>0.14974999999999999</c:v>
                </c:pt>
                <c:pt idx="4123">
                  <c:v>0.11396000000000001</c:v>
                </c:pt>
                <c:pt idx="4124">
                  <c:v>7.4260999999999994E-2</c:v>
                </c:pt>
                <c:pt idx="4125">
                  <c:v>4.5203E-2</c:v>
                </c:pt>
                <c:pt idx="4126">
                  <c:v>3.4027000000000002E-2</c:v>
                </c:pt>
                <c:pt idx="4127">
                  <c:v>4.0987000000000003E-2</c:v>
                </c:pt>
                <c:pt idx="4128">
                  <c:v>5.5182000000000002E-2</c:v>
                </c:pt>
                <c:pt idx="4129">
                  <c:v>6.0238E-2</c:v>
                </c:pt>
                <c:pt idx="4130">
                  <c:v>5.3462999999999997E-2</c:v>
                </c:pt>
                <c:pt idx="4131">
                  <c:v>5.2262000000000003E-2</c:v>
                </c:pt>
                <c:pt idx="4132">
                  <c:v>7.3094999999999993E-2</c:v>
                </c:pt>
                <c:pt idx="4133">
                  <c:v>0.10947999999999999</c:v>
                </c:pt>
                <c:pt idx="4134">
                  <c:v>0.13854</c:v>
                </c:pt>
                <c:pt idx="4135">
                  <c:v>0.14521000000000001</c:v>
                </c:pt>
                <c:pt idx="4136">
                  <c:v>0.13256999999999999</c:v>
                </c:pt>
                <c:pt idx="4137">
                  <c:v>0.11203</c:v>
                </c:pt>
                <c:pt idx="4138">
                  <c:v>9.1724E-2</c:v>
                </c:pt>
                <c:pt idx="4139">
                  <c:v>7.5222999999999998E-2</c:v>
                </c:pt>
                <c:pt idx="4140">
                  <c:v>6.5389000000000003E-2</c:v>
                </c:pt>
                <c:pt idx="4141">
                  <c:v>6.5903000000000003E-2</c:v>
                </c:pt>
                <c:pt idx="4142">
                  <c:v>7.8797000000000006E-2</c:v>
                </c:pt>
                <c:pt idx="4143">
                  <c:v>0.10041</c:v>
                </c:pt>
                <c:pt idx="4144">
                  <c:v>0.12082</c:v>
                </c:pt>
                <c:pt idx="4145">
                  <c:v>0.13000999999999999</c:v>
                </c:pt>
                <c:pt idx="4146">
                  <c:v>0.12540000000000001</c:v>
                </c:pt>
                <c:pt idx="4147">
                  <c:v>0.11226999999999999</c:v>
                </c:pt>
                <c:pt idx="4148">
                  <c:v>9.8767999999999995E-2</c:v>
                </c:pt>
                <c:pt idx="4149">
                  <c:v>9.2007000000000005E-2</c:v>
                </c:pt>
                <c:pt idx="4150">
                  <c:v>9.4698000000000004E-2</c:v>
                </c:pt>
                <c:pt idx="4151">
                  <c:v>9.9316000000000002E-2</c:v>
                </c:pt>
                <c:pt idx="4152">
                  <c:v>9.0012999999999996E-2</c:v>
                </c:pt>
                <c:pt idx="4153">
                  <c:v>6.0650999999999997E-2</c:v>
                </c:pt>
                <c:pt idx="4154">
                  <c:v>3.0086000000000002E-2</c:v>
                </c:pt>
                <c:pt idx="4155">
                  <c:v>2.7463000000000001E-2</c:v>
                </c:pt>
                <c:pt idx="4156">
                  <c:v>5.8707000000000002E-2</c:v>
                </c:pt>
                <c:pt idx="4157">
                  <c:v>9.8011000000000001E-2</c:v>
                </c:pt>
                <c:pt idx="4158">
                  <c:v>0.11777</c:v>
                </c:pt>
                <c:pt idx="4159">
                  <c:v>0.11704000000000001</c:v>
                </c:pt>
                <c:pt idx="4160">
                  <c:v>0.11310000000000001</c:v>
                </c:pt>
                <c:pt idx="4161">
                  <c:v>0.11416</c:v>
                </c:pt>
                <c:pt idx="4162">
                  <c:v>0.11192000000000001</c:v>
                </c:pt>
                <c:pt idx="4163">
                  <c:v>9.7709000000000004E-2</c:v>
                </c:pt>
                <c:pt idx="4164">
                  <c:v>7.5851000000000002E-2</c:v>
                </c:pt>
                <c:pt idx="4165">
                  <c:v>6.0109999999999997E-2</c:v>
                </c:pt>
                <c:pt idx="4166">
                  <c:v>6.0871000000000001E-2</c:v>
                </c:pt>
                <c:pt idx="4167">
                  <c:v>7.4354000000000003E-2</c:v>
                </c:pt>
                <c:pt idx="4168">
                  <c:v>8.2839999999999997E-2</c:v>
                </c:pt>
                <c:pt idx="4169">
                  <c:v>7.0694999999999994E-2</c:v>
                </c:pt>
                <c:pt idx="4170">
                  <c:v>4.2389999999999997E-2</c:v>
                </c:pt>
                <c:pt idx="4171">
                  <c:v>1.6671999999999999E-2</c:v>
                </c:pt>
                <c:pt idx="4172">
                  <c:v>-4.8338999999999999E-4</c:v>
                </c:pt>
                <c:pt idx="4173">
                  <c:v>-2.4427999999999998E-2</c:v>
                </c:pt>
                <c:pt idx="4174">
                  <c:v>-6.3364000000000004E-2</c:v>
                </c:pt>
                <c:pt idx="4175">
                  <c:v>-9.4022999999999995E-2</c:v>
                </c:pt>
                <c:pt idx="4176">
                  <c:v>-8.4511000000000003E-2</c:v>
                </c:pt>
                <c:pt idx="4177">
                  <c:v>-3.7395999999999999E-2</c:v>
                </c:pt>
                <c:pt idx="4178">
                  <c:v>8.8158000000000004E-3</c:v>
                </c:pt>
                <c:pt idx="4179">
                  <c:v>2.3623999999999999E-2</c:v>
                </c:pt>
                <c:pt idx="4180">
                  <c:v>1.4807000000000001E-2</c:v>
                </c:pt>
                <c:pt idx="4181">
                  <c:v>1.0413E-2</c:v>
                </c:pt>
                <c:pt idx="4182">
                  <c:v>2.3328000000000002E-2</c:v>
                </c:pt>
                <c:pt idx="4183">
                  <c:v>4.0443E-2</c:v>
                </c:pt>
                <c:pt idx="4184">
                  <c:v>3.9112000000000001E-2</c:v>
                </c:pt>
                <c:pt idx="4185">
                  <c:v>1.0074E-2</c:v>
                </c:pt>
                <c:pt idx="4186">
                  <c:v>-3.0460999999999998E-2</c:v>
                </c:pt>
                <c:pt idx="4187">
                  <c:v>-5.2618999999999999E-2</c:v>
                </c:pt>
                <c:pt idx="4188">
                  <c:v>-4.6136000000000003E-2</c:v>
                </c:pt>
                <c:pt idx="4189">
                  <c:v>-3.9143999999999998E-2</c:v>
                </c:pt>
                <c:pt idx="4190">
                  <c:v>-6.8612999999999993E-2</c:v>
                </c:pt>
                <c:pt idx="4191">
                  <c:v>-0.13173000000000001</c:v>
                </c:pt>
                <c:pt idx="4192">
                  <c:v>-0.18551000000000001</c:v>
                </c:pt>
                <c:pt idx="4193">
                  <c:v>-0.19930999999999999</c:v>
                </c:pt>
                <c:pt idx="4194">
                  <c:v>-0.18637999999999999</c:v>
                </c:pt>
                <c:pt idx="4195">
                  <c:v>-0.17344999999999999</c:v>
                </c:pt>
                <c:pt idx="4196">
                  <c:v>-0.16341</c:v>
                </c:pt>
                <c:pt idx="4197">
                  <c:v>-0.14927000000000001</c:v>
                </c:pt>
                <c:pt idx="4198">
                  <c:v>-0.14463999999999999</c:v>
                </c:pt>
                <c:pt idx="4199">
                  <c:v>-0.16861000000000001</c:v>
                </c:pt>
                <c:pt idx="4200">
                  <c:v>-0.20735999999999999</c:v>
                </c:pt>
                <c:pt idx="4201">
                  <c:v>-0.22287000000000001</c:v>
                </c:pt>
                <c:pt idx="4202">
                  <c:v>-0.20322000000000001</c:v>
                </c:pt>
                <c:pt idx="4203">
                  <c:v>-0.17781</c:v>
                </c:pt>
                <c:pt idx="4204">
                  <c:v>-0.17488000000000001</c:v>
                </c:pt>
                <c:pt idx="4205">
                  <c:v>-0.18809000000000001</c:v>
                </c:pt>
                <c:pt idx="4206">
                  <c:v>-0.19716</c:v>
                </c:pt>
                <c:pt idx="4207">
                  <c:v>-0.2001</c:v>
                </c:pt>
                <c:pt idx="4208">
                  <c:v>-0.20719000000000001</c:v>
                </c:pt>
                <c:pt idx="4209">
                  <c:v>-0.21718999999999999</c:v>
                </c:pt>
                <c:pt idx="4210">
                  <c:v>-0.21998999999999999</c:v>
                </c:pt>
                <c:pt idx="4211">
                  <c:v>-0.21667</c:v>
                </c:pt>
                <c:pt idx="4212">
                  <c:v>-0.21990999999999999</c:v>
                </c:pt>
                <c:pt idx="4213">
                  <c:v>-0.23623</c:v>
                </c:pt>
                <c:pt idx="4214">
                  <c:v>-0.26075999999999999</c:v>
                </c:pt>
                <c:pt idx="4215">
                  <c:v>-0.28874</c:v>
                </c:pt>
                <c:pt idx="4216">
                  <c:v>-0.32042999999999999</c:v>
                </c:pt>
                <c:pt idx="4217">
                  <c:v>-0.3533</c:v>
                </c:pt>
                <c:pt idx="4218">
                  <c:v>-0.37797999999999998</c:v>
                </c:pt>
                <c:pt idx="4219">
                  <c:v>-0.38469999999999999</c:v>
                </c:pt>
                <c:pt idx="4220">
                  <c:v>-0.37064000000000002</c:v>
                </c:pt>
                <c:pt idx="4221">
                  <c:v>-0.34404000000000001</c:v>
                </c:pt>
                <c:pt idx="4222">
                  <c:v>-0.32486999999999999</c:v>
                </c:pt>
                <c:pt idx="4223">
                  <c:v>-0.33496999999999999</c:v>
                </c:pt>
                <c:pt idx="4224">
                  <c:v>-0.37763000000000002</c:v>
                </c:pt>
                <c:pt idx="4225">
                  <c:v>-0.42931000000000002</c:v>
                </c:pt>
                <c:pt idx="4226">
                  <c:v>-0.46049000000000001</c:v>
                </c:pt>
                <c:pt idx="4227">
                  <c:v>-0.46245000000000003</c:v>
                </c:pt>
                <c:pt idx="4228">
                  <c:v>-0.44667000000000001</c:v>
                </c:pt>
                <c:pt idx="4229">
                  <c:v>-0.42446</c:v>
                </c:pt>
                <c:pt idx="4230">
                  <c:v>-0.40161999999999998</c:v>
                </c:pt>
                <c:pt idx="4231">
                  <c:v>-0.38913999999999999</c:v>
                </c:pt>
                <c:pt idx="4232">
                  <c:v>-0.39837</c:v>
                </c:pt>
                <c:pt idx="4233">
                  <c:v>-0.41916999999999999</c:v>
                </c:pt>
                <c:pt idx="4234">
                  <c:v>-0.42120999999999997</c:v>
                </c:pt>
                <c:pt idx="4235">
                  <c:v>-0.39063999999999999</c:v>
                </c:pt>
                <c:pt idx="4236">
                  <c:v>-0.35419</c:v>
                </c:pt>
                <c:pt idx="4237">
                  <c:v>-0.35181000000000001</c:v>
                </c:pt>
                <c:pt idx="4238">
                  <c:v>-0.39116000000000001</c:v>
                </c:pt>
                <c:pt idx="4239">
                  <c:v>-0.44305</c:v>
                </c:pt>
                <c:pt idx="4240">
                  <c:v>-0.47835</c:v>
                </c:pt>
                <c:pt idx="4241">
                  <c:v>-0.49431000000000003</c:v>
                </c:pt>
                <c:pt idx="4242">
                  <c:v>-0.504</c:v>
                </c:pt>
                <c:pt idx="4243">
                  <c:v>-0.51432999999999995</c:v>
                </c:pt>
                <c:pt idx="4244">
                  <c:v>-0.52110000000000001</c:v>
                </c:pt>
                <c:pt idx="4245">
                  <c:v>-0.51688999999999996</c:v>
                </c:pt>
                <c:pt idx="4246">
                  <c:v>-0.49679000000000001</c:v>
                </c:pt>
                <c:pt idx="4247">
                  <c:v>-0.46122000000000002</c:v>
                </c:pt>
                <c:pt idx="4248">
                  <c:v>-0.41755999999999999</c:v>
                </c:pt>
                <c:pt idx="4249">
                  <c:v>-0.37523000000000001</c:v>
                </c:pt>
                <c:pt idx="4250">
                  <c:v>-0.33653</c:v>
                </c:pt>
                <c:pt idx="4251">
                  <c:v>-0.2969</c:v>
                </c:pt>
                <c:pt idx="4252">
                  <c:v>-0.25633</c:v>
                </c:pt>
                <c:pt idx="4253">
                  <c:v>-0.22395999999999999</c:v>
                </c:pt>
                <c:pt idx="4254">
                  <c:v>-0.20694000000000001</c:v>
                </c:pt>
                <c:pt idx="4255">
                  <c:v>-0.20083999999999999</c:v>
                </c:pt>
                <c:pt idx="4256">
                  <c:v>-0.19671</c:v>
                </c:pt>
                <c:pt idx="4257">
                  <c:v>-0.19214999999999999</c:v>
                </c:pt>
                <c:pt idx="4258">
                  <c:v>-0.18872</c:v>
                </c:pt>
                <c:pt idx="4259">
                  <c:v>-0.18386</c:v>
                </c:pt>
                <c:pt idx="4260">
                  <c:v>-0.17437</c:v>
                </c:pt>
                <c:pt idx="4261">
                  <c:v>-0.16458</c:v>
                </c:pt>
                <c:pt idx="4262">
                  <c:v>-0.16034999999999999</c:v>
                </c:pt>
                <c:pt idx="4263">
                  <c:v>-0.15565000000000001</c:v>
                </c:pt>
                <c:pt idx="4264">
                  <c:v>-0.13618</c:v>
                </c:pt>
                <c:pt idx="4265">
                  <c:v>-9.9068000000000003E-2</c:v>
                </c:pt>
                <c:pt idx="4266">
                  <c:v>-5.9304000000000003E-2</c:v>
                </c:pt>
                <c:pt idx="4267">
                  <c:v>-3.1949999999999999E-2</c:v>
                </c:pt>
                <c:pt idx="4268">
                  <c:v>-1.7148E-2</c:v>
                </c:pt>
                <c:pt idx="4269">
                  <c:v>-8.9269999999999992E-3</c:v>
                </c:pt>
                <c:pt idx="4270">
                  <c:v>-1.0160000000000001E-2</c:v>
                </c:pt>
                <c:pt idx="4271">
                  <c:v>-2.8406000000000001E-2</c:v>
                </c:pt>
                <c:pt idx="4272">
                  <c:v>-6.0996000000000002E-2</c:v>
                </c:pt>
                <c:pt idx="4273">
                  <c:v>-9.4966999999999996E-2</c:v>
                </c:pt>
                <c:pt idx="4274">
                  <c:v>-0.12214999999999999</c:v>
                </c:pt>
                <c:pt idx="4275">
                  <c:v>-0.1462</c:v>
                </c:pt>
                <c:pt idx="4276">
                  <c:v>-0.17271</c:v>
                </c:pt>
                <c:pt idx="4277">
                  <c:v>-0.19792999999999999</c:v>
                </c:pt>
                <c:pt idx="4278">
                  <c:v>-0.20954999999999999</c:v>
                </c:pt>
                <c:pt idx="4279">
                  <c:v>-0.19585</c:v>
                </c:pt>
                <c:pt idx="4280">
                  <c:v>-0.15504999999999999</c:v>
                </c:pt>
                <c:pt idx="4281">
                  <c:v>-0.10056</c:v>
                </c:pt>
                <c:pt idx="4282">
                  <c:v>-5.6731999999999998E-2</c:v>
                </c:pt>
                <c:pt idx="4283">
                  <c:v>-4.1701000000000002E-2</c:v>
                </c:pt>
                <c:pt idx="4284">
                  <c:v>-4.9959000000000003E-2</c:v>
                </c:pt>
                <c:pt idx="4285">
                  <c:v>-5.5395E-2</c:v>
                </c:pt>
                <c:pt idx="4286">
                  <c:v>-3.6201999999999998E-2</c:v>
                </c:pt>
                <c:pt idx="4287">
                  <c:v>3.5446000000000002E-3</c:v>
                </c:pt>
                <c:pt idx="4288">
                  <c:v>3.8646E-2</c:v>
                </c:pt>
                <c:pt idx="4289">
                  <c:v>4.7820000000000001E-2</c:v>
                </c:pt>
                <c:pt idx="4290">
                  <c:v>3.2478E-2</c:v>
                </c:pt>
                <c:pt idx="4291">
                  <c:v>1.2026E-2</c:v>
                </c:pt>
                <c:pt idx="4292">
                  <c:v>3.7376000000000002E-3</c:v>
                </c:pt>
                <c:pt idx="4293">
                  <c:v>9.6267999999999996E-3</c:v>
                </c:pt>
                <c:pt idx="4294">
                  <c:v>2.2352E-2</c:v>
                </c:pt>
                <c:pt idx="4295">
                  <c:v>3.8292E-2</c:v>
                </c:pt>
                <c:pt idx="4296">
                  <c:v>5.7697999999999999E-2</c:v>
                </c:pt>
                <c:pt idx="4297">
                  <c:v>7.2866E-2</c:v>
                </c:pt>
                <c:pt idx="4298">
                  <c:v>6.7098000000000005E-2</c:v>
                </c:pt>
                <c:pt idx="4299">
                  <c:v>3.3147999999999997E-2</c:v>
                </c:pt>
                <c:pt idx="4300">
                  <c:v>-1.3239000000000001E-2</c:v>
                </c:pt>
                <c:pt idx="4301">
                  <c:v>-4.7940000000000003E-2</c:v>
                </c:pt>
                <c:pt idx="4302">
                  <c:v>-6.4397999999999997E-2</c:v>
                </c:pt>
                <c:pt idx="4303">
                  <c:v>-7.5931999999999999E-2</c:v>
                </c:pt>
                <c:pt idx="4304">
                  <c:v>-9.3472E-2</c:v>
                </c:pt>
                <c:pt idx="4305">
                  <c:v>-0.11164</c:v>
                </c:pt>
                <c:pt idx="4306">
                  <c:v>-0.11890000000000001</c:v>
                </c:pt>
                <c:pt idx="4307">
                  <c:v>-0.11162999999999999</c:v>
                </c:pt>
                <c:pt idx="4308">
                  <c:v>-9.3884999999999996E-2</c:v>
                </c:pt>
                <c:pt idx="4309">
                  <c:v>-7.1692000000000006E-2</c:v>
                </c:pt>
                <c:pt idx="4310">
                  <c:v>-5.2823000000000002E-2</c:v>
                </c:pt>
                <c:pt idx="4311">
                  <c:v>-4.5046000000000003E-2</c:v>
                </c:pt>
                <c:pt idx="4312">
                  <c:v>-4.8128999999999998E-2</c:v>
                </c:pt>
                <c:pt idx="4313">
                  <c:v>-5.2630999999999997E-2</c:v>
                </c:pt>
                <c:pt idx="4314">
                  <c:v>-5.1853999999999997E-2</c:v>
                </c:pt>
                <c:pt idx="4315">
                  <c:v>-4.9692E-2</c:v>
                </c:pt>
                <c:pt idx="4316">
                  <c:v>-5.1395999999999997E-2</c:v>
                </c:pt>
                <c:pt idx="4317">
                  <c:v>-5.2907000000000003E-2</c:v>
                </c:pt>
                <c:pt idx="4318">
                  <c:v>-4.6850000000000003E-2</c:v>
                </c:pt>
                <c:pt idx="4319">
                  <c:v>-3.4208000000000002E-2</c:v>
                </c:pt>
                <c:pt idx="4320">
                  <c:v>-2.1565000000000001E-2</c:v>
                </c:pt>
                <c:pt idx="4321">
                  <c:v>-9.9780000000000008E-3</c:v>
                </c:pt>
                <c:pt idx="4322">
                  <c:v>4.6937000000000003E-3</c:v>
                </c:pt>
                <c:pt idx="4323">
                  <c:v>2.2141000000000001E-2</c:v>
                </c:pt>
                <c:pt idx="4324">
                  <c:v>3.7012999999999997E-2</c:v>
                </c:pt>
                <c:pt idx="4325">
                  <c:v>4.7683999999999997E-2</c:v>
                </c:pt>
                <c:pt idx="4326">
                  <c:v>5.7366E-2</c:v>
                </c:pt>
                <c:pt idx="4327">
                  <c:v>6.5478999999999996E-2</c:v>
                </c:pt>
                <c:pt idx="4328">
                  <c:v>6.5835000000000005E-2</c:v>
                </c:pt>
                <c:pt idx="4329">
                  <c:v>5.6368000000000001E-2</c:v>
                </c:pt>
                <c:pt idx="4330">
                  <c:v>4.4603999999999998E-2</c:v>
                </c:pt>
                <c:pt idx="4331">
                  <c:v>3.9501000000000001E-2</c:v>
                </c:pt>
                <c:pt idx="4332">
                  <c:v>4.1163999999999999E-2</c:v>
                </c:pt>
                <c:pt idx="4333">
                  <c:v>4.1473000000000003E-2</c:v>
                </c:pt>
                <c:pt idx="4334">
                  <c:v>3.288E-2</c:v>
                </c:pt>
                <c:pt idx="4335">
                  <c:v>1.5237000000000001E-2</c:v>
                </c:pt>
                <c:pt idx="4336">
                  <c:v>-4.2120999999999999E-3</c:v>
                </c:pt>
                <c:pt idx="4337">
                  <c:v>-1.7017999999999998E-2</c:v>
                </c:pt>
                <c:pt idx="4338">
                  <c:v>-2.1204000000000001E-2</c:v>
                </c:pt>
                <c:pt idx="4339">
                  <c:v>-2.2346000000000001E-2</c:v>
                </c:pt>
                <c:pt idx="4340">
                  <c:v>-2.5892999999999999E-2</c:v>
                </c:pt>
                <c:pt idx="4341">
                  <c:v>-3.1405000000000002E-2</c:v>
                </c:pt>
                <c:pt idx="4342">
                  <c:v>-3.7915999999999998E-2</c:v>
                </c:pt>
                <c:pt idx="4343">
                  <c:v>-5.1378E-2</c:v>
                </c:pt>
                <c:pt idx="4344">
                  <c:v>-7.9556000000000002E-2</c:v>
                </c:pt>
                <c:pt idx="4345">
                  <c:v>-0.11951000000000001</c:v>
                </c:pt>
                <c:pt idx="4346">
                  <c:v>-0.15656999999999999</c:v>
                </c:pt>
                <c:pt idx="4347">
                  <c:v>-0.17784</c:v>
                </c:pt>
                <c:pt idx="4348">
                  <c:v>-0.18301999999999999</c:v>
                </c:pt>
                <c:pt idx="4349">
                  <c:v>-0.18176</c:v>
                </c:pt>
                <c:pt idx="4350">
                  <c:v>-0.18461</c:v>
                </c:pt>
                <c:pt idx="4351">
                  <c:v>-0.19556999999999999</c:v>
                </c:pt>
                <c:pt idx="4352">
                  <c:v>-0.20727000000000001</c:v>
                </c:pt>
                <c:pt idx="4353">
                  <c:v>-0.20282</c:v>
                </c:pt>
                <c:pt idx="4354">
                  <c:v>-0.16886999999999999</c:v>
                </c:pt>
                <c:pt idx="4355">
                  <c:v>-0.10956</c:v>
                </c:pt>
                <c:pt idx="4356">
                  <c:v>-4.3198E-2</c:v>
                </c:pt>
                <c:pt idx="4357">
                  <c:v>1.472E-2</c:v>
                </c:pt>
                <c:pt idx="4358">
                  <c:v>5.8702999999999998E-2</c:v>
                </c:pt>
                <c:pt idx="4359">
                  <c:v>8.5005999999999998E-2</c:v>
                </c:pt>
                <c:pt idx="4360">
                  <c:v>8.8927999999999993E-2</c:v>
                </c:pt>
                <c:pt idx="4361">
                  <c:v>7.6438000000000006E-2</c:v>
                </c:pt>
                <c:pt idx="4362">
                  <c:v>6.7713999999999996E-2</c:v>
                </c:pt>
                <c:pt idx="4363">
                  <c:v>7.8062999999999994E-2</c:v>
                </c:pt>
                <c:pt idx="4364">
                  <c:v>0.10009</c:v>
                </c:pt>
                <c:pt idx="4365">
                  <c:v>0.11412</c:v>
                </c:pt>
                <c:pt idx="4366">
                  <c:v>0.11259</c:v>
                </c:pt>
                <c:pt idx="4367">
                  <c:v>0.10460999999999999</c:v>
                </c:pt>
                <c:pt idx="4368">
                  <c:v>9.9847000000000005E-2</c:v>
                </c:pt>
                <c:pt idx="4369">
                  <c:v>9.9449999999999997E-2</c:v>
                </c:pt>
                <c:pt idx="4370">
                  <c:v>0.10337</c:v>
                </c:pt>
                <c:pt idx="4371">
                  <c:v>0.11568000000000001</c:v>
                </c:pt>
                <c:pt idx="4372">
                  <c:v>0.13766</c:v>
                </c:pt>
                <c:pt idx="4373">
                  <c:v>0.16141</c:v>
                </c:pt>
                <c:pt idx="4374">
                  <c:v>0.17335999999999999</c:v>
                </c:pt>
                <c:pt idx="4375">
                  <c:v>0.16214000000000001</c:v>
                </c:pt>
                <c:pt idx="4376">
                  <c:v>0.12576999999999999</c:v>
                </c:pt>
                <c:pt idx="4377">
                  <c:v>7.8258999999999995E-2</c:v>
                </c:pt>
                <c:pt idx="4378">
                  <c:v>4.5926000000000002E-2</c:v>
                </c:pt>
                <c:pt idx="4379">
                  <c:v>4.5496000000000002E-2</c:v>
                </c:pt>
                <c:pt idx="4380">
                  <c:v>6.4517000000000005E-2</c:v>
                </c:pt>
                <c:pt idx="4381">
                  <c:v>7.4787000000000006E-2</c:v>
                </c:pt>
                <c:pt idx="4382">
                  <c:v>6.7663000000000001E-2</c:v>
                </c:pt>
                <c:pt idx="4383">
                  <c:v>6.2970999999999999E-2</c:v>
                </c:pt>
                <c:pt idx="4384">
                  <c:v>7.7702999999999994E-2</c:v>
                </c:pt>
                <c:pt idx="4385">
                  <c:v>0.10086000000000001</c:v>
                </c:pt>
                <c:pt idx="4386">
                  <c:v>0.11042</c:v>
                </c:pt>
                <c:pt idx="4387">
                  <c:v>0.10238999999999999</c:v>
                </c:pt>
                <c:pt idx="4388">
                  <c:v>8.8119000000000003E-2</c:v>
                </c:pt>
                <c:pt idx="4389">
                  <c:v>7.2955000000000006E-2</c:v>
                </c:pt>
                <c:pt idx="4390">
                  <c:v>5.6930000000000001E-2</c:v>
                </c:pt>
                <c:pt idx="4391">
                  <c:v>5.1632999999999998E-2</c:v>
                </c:pt>
                <c:pt idx="4392">
                  <c:v>7.3923000000000003E-2</c:v>
                </c:pt>
                <c:pt idx="4393">
                  <c:v>0.11940000000000001</c:v>
                </c:pt>
                <c:pt idx="4394">
                  <c:v>0.16114999999999999</c:v>
                </c:pt>
                <c:pt idx="4395">
                  <c:v>0.18292</c:v>
                </c:pt>
                <c:pt idx="4396">
                  <c:v>0.19896</c:v>
                </c:pt>
                <c:pt idx="4397">
                  <c:v>0.23130000000000001</c:v>
                </c:pt>
                <c:pt idx="4398">
                  <c:v>0.27873999999999999</c:v>
                </c:pt>
                <c:pt idx="4399">
                  <c:v>0.31941000000000003</c:v>
                </c:pt>
                <c:pt idx="4400">
                  <c:v>0.33633000000000002</c:v>
                </c:pt>
                <c:pt idx="4401">
                  <c:v>0.33017000000000002</c:v>
                </c:pt>
                <c:pt idx="4402">
                  <c:v>0.31239</c:v>
                </c:pt>
                <c:pt idx="4403">
                  <c:v>0.29586000000000001</c:v>
                </c:pt>
                <c:pt idx="4404">
                  <c:v>0.28942000000000001</c:v>
                </c:pt>
                <c:pt idx="4405">
                  <c:v>0.2928</c:v>
                </c:pt>
                <c:pt idx="4406">
                  <c:v>0.29682999999999998</c:v>
                </c:pt>
                <c:pt idx="4407">
                  <c:v>0.29249999999999998</c:v>
                </c:pt>
                <c:pt idx="4408">
                  <c:v>0.2777</c:v>
                </c:pt>
                <c:pt idx="4409">
                  <c:v>0.25317000000000001</c:v>
                </c:pt>
                <c:pt idx="4410">
                  <c:v>0.21887000000000001</c:v>
                </c:pt>
                <c:pt idx="4411">
                  <c:v>0.18031</c:v>
                </c:pt>
                <c:pt idx="4412">
                  <c:v>0.15248999999999999</c:v>
                </c:pt>
                <c:pt idx="4413">
                  <c:v>0.14817</c:v>
                </c:pt>
                <c:pt idx="4414">
                  <c:v>0.16389999999999999</c:v>
                </c:pt>
                <c:pt idx="4415">
                  <c:v>0.18317</c:v>
                </c:pt>
                <c:pt idx="4416">
                  <c:v>0.19209000000000001</c:v>
                </c:pt>
                <c:pt idx="4417">
                  <c:v>0.18804000000000001</c:v>
                </c:pt>
                <c:pt idx="4418">
                  <c:v>0.17716999999999999</c:v>
                </c:pt>
                <c:pt idx="4419">
                  <c:v>0.16850000000000001</c:v>
                </c:pt>
                <c:pt idx="4420">
                  <c:v>0.16714000000000001</c:v>
                </c:pt>
                <c:pt idx="4421">
                  <c:v>0.16778999999999999</c:v>
                </c:pt>
                <c:pt idx="4422">
                  <c:v>0.15836</c:v>
                </c:pt>
                <c:pt idx="4423">
                  <c:v>0.13568</c:v>
                </c:pt>
                <c:pt idx="4424">
                  <c:v>0.11368</c:v>
                </c:pt>
                <c:pt idx="4425">
                  <c:v>0.11042</c:v>
                </c:pt>
                <c:pt idx="4426">
                  <c:v>0.13025</c:v>
                </c:pt>
                <c:pt idx="4427">
                  <c:v>0.16292999999999999</c:v>
                </c:pt>
                <c:pt idx="4428">
                  <c:v>0.19461000000000001</c:v>
                </c:pt>
                <c:pt idx="4429">
                  <c:v>0.21323</c:v>
                </c:pt>
                <c:pt idx="4430">
                  <c:v>0.21062</c:v>
                </c:pt>
                <c:pt idx="4431">
                  <c:v>0.18920999999999999</c:v>
                </c:pt>
                <c:pt idx="4432">
                  <c:v>0.16306999999999999</c:v>
                </c:pt>
                <c:pt idx="4433">
                  <c:v>0.14355999999999999</c:v>
                </c:pt>
                <c:pt idx="4434">
                  <c:v>0.12862999999999999</c:v>
                </c:pt>
                <c:pt idx="4435">
                  <c:v>0.11491</c:v>
                </c:pt>
                <c:pt idx="4436">
                  <c:v>0.11201</c:v>
                </c:pt>
                <c:pt idx="4437">
                  <c:v>0.12995999999999999</c:v>
                </c:pt>
                <c:pt idx="4438">
                  <c:v>0.15873000000000001</c:v>
                </c:pt>
                <c:pt idx="4439">
                  <c:v>0.17954000000000001</c:v>
                </c:pt>
                <c:pt idx="4440">
                  <c:v>0.19539999999999999</c:v>
                </c:pt>
                <c:pt idx="4441">
                  <c:v>0.22797000000000001</c:v>
                </c:pt>
                <c:pt idx="4442">
                  <c:v>0.27871000000000001</c:v>
                </c:pt>
                <c:pt idx="4443">
                  <c:v>0.31598999999999999</c:v>
                </c:pt>
                <c:pt idx="4444">
                  <c:v>0.31478</c:v>
                </c:pt>
                <c:pt idx="4445">
                  <c:v>0.29141</c:v>
                </c:pt>
                <c:pt idx="4446">
                  <c:v>0.28120000000000001</c:v>
                </c:pt>
                <c:pt idx="4447">
                  <c:v>0.29448999999999997</c:v>
                </c:pt>
                <c:pt idx="4448">
                  <c:v>0.31563000000000002</c:v>
                </c:pt>
                <c:pt idx="4449">
                  <c:v>0.33642</c:v>
                </c:pt>
                <c:pt idx="4450">
                  <c:v>0.36474000000000001</c:v>
                </c:pt>
                <c:pt idx="4451">
                  <c:v>0.39915</c:v>
                </c:pt>
                <c:pt idx="4452">
                  <c:v>0.41964000000000001</c:v>
                </c:pt>
                <c:pt idx="4453">
                  <c:v>0.41414000000000001</c:v>
                </c:pt>
                <c:pt idx="4454">
                  <c:v>0.3977</c:v>
                </c:pt>
                <c:pt idx="4455">
                  <c:v>0.39295000000000002</c:v>
                </c:pt>
                <c:pt idx="4456">
                  <c:v>0.40290999999999999</c:v>
                </c:pt>
                <c:pt idx="4457">
                  <c:v>0.41496</c:v>
                </c:pt>
                <c:pt idx="4458">
                  <c:v>0.42233999999999999</c:v>
                </c:pt>
                <c:pt idx="4459">
                  <c:v>0.42808000000000002</c:v>
                </c:pt>
                <c:pt idx="4460">
                  <c:v>0.43406</c:v>
                </c:pt>
                <c:pt idx="4461">
                  <c:v>0.44002000000000002</c:v>
                </c:pt>
                <c:pt idx="4462">
                  <c:v>0.44968999999999998</c:v>
                </c:pt>
                <c:pt idx="4463">
                  <c:v>0.46367000000000003</c:v>
                </c:pt>
                <c:pt idx="4464">
                  <c:v>0.46808</c:v>
                </c:pt>
                <c:pt idx="4465">
                  <c:v>0.44558999999999999</c:v>
                </c:pt>
                <c:pt idx="4466">
                  <c:v>0.39989999999999998</c:v>
                </c:pt>
                <c:pt idx="4467">
                  <c:v>0.35587999999999997</c:v>
                </c:pt>
                <c:pt idx="4468">
                  <c:v>0.33277000000000001</c:v>
                </c:pt>
                <c:pt idx="4469">
                  <c:v>0.33018999999999998</c:v>
                </c:pt>
                <c:pt idx="4470">
                  <c:v>0.34255999999999998</c:v>
                </c:pt>
                <c:pt idx="4471">
                  <c:v>0.36890000000000001</c:v>
                </c:pt>
                <c:pt idx="4472">
                  <c:v>0.40006999999999998</c:v>
                </c:pt>
                <c:pt idx="4473">
                  <c:v>0.41449000000000003</c:v>
                </c:pt>
                <c:pt idx="4474">
                  <c:v>0.40276000000000001</c:v>
                </c:pt>
                <c:pt idx="4475">
                  <c:v>0.38486999999999999</c:v>
                </c:pt>
                <c:pt idx="4476">
                  <c:v>0.38628000000000001</c:v>
                </c:pt>
                <c:pt idx="4477">
                  <c:v>0.40558</c:v>
                </c:pt>
                <c:pt idx="4478">
                  <c:v>0.42170999999999997</c:v>
                </c:pt>
                <c:pt idx="4479">
                  <c:v>0.42487999999999998</c:v>
                </c:pt>
                <c:pt idx="4480">
                  <c:v>0.42115000000000002</c:v>
                </c:pt>
                <c:pt idx="4481">
                  <c:v>0.41277000000000003</c:v>
                </c:pt>
                <c:pt idx="4482">
                  <c:v>0.39628000000000002</c:v>
                </c:pt>
                <c:pt idx="4483">
                  <c:v>0.37907999999999997</c:v>
                </c:pt>
                <c:pt idx="4484">
                  <c:v>0.376</c:v>
                </c:pt>
                <c:pt idx="4485">
                  <c:v>0.38668000000000002</c:v>
                </c:pt>
                <c:pt idx="4486">
                  <c:v>0.39624999999999999</c:v>
                </c:pt>
                <c:pt idx="4487">
                  <c:v>0.40201999999999999</c:v>
                </c:pt>
                <c:pt idx="4488">
                  <c:v>0.41776000000000002</c:v>
                </c:pt>
                <c:pt idx="4489">
                  <c:v>0.44491000000000003</c:v>
                </c:pt>
                <c:pt idx="4490">
                  <c:v>0.46176</c:v>
                </c:pt>
                <c:pt idx="4491">
                  <c:v>0.45365</c:v>
                </c:pt>
                <c:pt idx="4492">
                  <c:v>0.43532999999999999</c:v>
                </c:pt>
                <c:pt idx="4493">
                  <c:v>0.42785000000000001</c:v>
                </c:pt>
                <c:pt idx="4494">
                  <c:v>0.42847000000000002</c:v>
                </c:pt>
                <c:pt idx="4495">
                  <c:v>0.42065000000000002</c:v>
                </c:pt>
                <c:pt idx="4496">
                  <c:v>0.40259</c:v>
                </c:pt>
                <c:pt idx="4497">
                  <c:v>0.38780999999999999</c:v>
                </c:pt>
                <c:pt idx="4498">
                  <c:v>0.38352999999999998</c:v>
                </c:pt>
                <c:pt idx="4499">
                  <c:v>0.38329999999999997</c:v>
                </c:pt>
                <c:pt idx="4500">
                  <c:v>0.37757000000000002</c:v>
                </c:pt>
                <c:pt idx="4501">
                  <c:v>0.36076000000000003</c:v>
                </c:pt>
                <c:pt idx="4502">
                  <c:v>0.33362000000000003</c:v>
                </c:pt>
                <c:pt idx="4503">
                  <c:v>0.308</c:v>
                </c:pt>
                <c:pt idx="4504">
                  <c:v>0.30152000000000001</c:v>
                </c:pt>
                <c:pt idx="4505">
                  <c:v>0.31709999999999999</c:v>
                </c:pt>
                <c:pt idx="4506">
                  <c:v>0.33650000000000002</c:v>
                </c:pt>
                <c:pt idx="4507">
                  <c:v>0.34488999999999997</c:v>
                </c:pt>
                <c:pt idx="4508">
                  <c:v>0.35009000000000001</c:v>
                </c:pt>
                <c:pt idx="4509">
                  <c:v>0.36253000000000002</c:v>
                </c:pt>
                <c:pt idx="4510">
                  <c:v>0.36920999999999998</c:v>
                </c:pt>
                <c:pt idx="4511">
                  <c:v>0.34994999999999998</c:v>
                </c:pt>
                <c:pt idx="4512">
                  <c:v>0.31256</c:v>
                </c:pt>
                <c:pt idx="4513">
                  <c:v>0.28699999999999998</c:v>
                </c:pt>
                <c:pt idx="4514">
                  <c:v>0.28499000000000002</c:v>
                </c:pt>
                <c:pt idx="4515">
                  <c:v>0.28904999999999997</c:v>
                </c:pt>
                <c:pt idx="4516">
                  <c:v>0.28436</c:v>
                </c:pt>
                <c:pt idx="4517">
                  <c:v>0.27829999999999999</c:v>
                </c:pt>
                <c:pt idx="4518">
                  <c:v>0.28100999999999998</c:v>
                </c:pt>
                <c:pt idx="4519">
                  <c:v>0.28817999999999999</c:v>
                </c:pt>
                <c:pt idx="4520">
                  <c:v>0.29529</c:v>
                </c:pt>
                <c:pt idx="4521">
                  <c:v>0.31114999999999998</c:v>
                </c:pt>
                <c:pt idx="4522">
                  <c:v>0.34160000000000001</c:v>
                </c:pt>
                <c:pt idx="4523">
                  <c:v>0.37140000000000001</c:v>
                </c:pt>
                <c:pt idx="4524">
                  <c:v>0.37827</c:v>
                </c:pt>
                <c:pt idx="4525">
                  <c:v>0.35926000000000002</c:v>
                </c:pt>
                <c:pt idx="4526">
                  <c:v>0.33080999999999999</c:v>
                </c:pt>
                <c:pt idx="4527">
                  <c:v>0.30779000000000001</c:v>
                </c:pt>
                <c:pt idx="4528">
                  <c:v>0.29349999999999998</c:v>
                </c:pt>
                <c:pt idx="4529">
                  <c:v>0.28692000000000001</c:v>
                </c:pt>
                <c:pt idx="4530">
                  <c:v>0.28882999999999998</c:v>
                </c:pt>
                <c:pt idx="4531">
                  <c:v>0.30066999999999999</c:v>
                </c:pt>
                <c:pt idx="4532">
                  <c:v>0.32334000000000002</c:v>
                </c:pt>
                <c:pt idx="4533">
                  <c:v>0.35528999999999999</c:v>
                </c:pt>
                <c:pt idx="4534">
                  <c:v>0.38752999999999999</c:v>
                </c:pt>
                <c:pt idx="4535">
                  <c:v>0.40594000000000002</c:v>
                </c:pt>
                <c:pt idx="4536">
                  <c:v>0.40611000000000003</c:v>
                </c:pt>
                <c:pt idx="4537">
                  <c:v>0.40181</c:v>
                </c:pt>
                <c:pt idx="4538">
                  <c:v>0.40960999999999997</c:v>
                </c:pt>
                <c:pt idx="4539">
                  <c:v>0.42587000000000003</c:v>
                </c:pt>
                <c:pt idx="4540">
                  <c:v>0.42753000000000002</c:v>
                </c:pt>
                <c:pt idx="4541">
                  <c:v>0.39700000000000002</c:v>
                </c:pt>
                <c:pt idx="4542">
                  <c:v>0.34160000000000001</c:v>
                </c:pt>
                <c:pt idx="4543">
                  <c:v>0.28793999999999997</c:v>
                </c:pt>
                <c:pt idx="4544">
                  <c:v>0.26051999999999997</c:v>
                </c:pt>
                <c:pt idx="4545">
                  <c:v>0.26391999999999999</c:v>
                </c:pt>
                <c:pt idx="4546">
                  <c:v>0.28092</c:v>
                </c:pt>
                <c:pt idx="4547">
                  <c:v>0.28797</c:v>
                </c:pt>
                <c:pt idx="4548">
                  <c:v>0.27573999999999999</c:v>
                </c:pt>
                <c:pt idx="4549">
                  <c:v>0.25430999999999998</c:v>
                </c:pt>
                <c:pt idx="4550">
                  <c:v>0.23787</c:v>
                </c:pt>
                <c:pt idx="4551">
                  <c:v>0.22950999999999999</c:v>
                </c:pt>
                <c:pt idx="4552">
                  <c:v>0.22439999999999999</c:v>
                </c:pt>
                <c:pt idx="4553">
                  <c:v>0.22055</c:v>
                </c:pt>
                <c:pt idx="4554">
                  <c:v>0.21786</c:v>
                </c:pt>
                <c:pt idx="4555">
                  <c:v>0.21123</c:v>
                </c:pt>
                <c:pt idx="4556">
                  <c:v>0.19569</c:v>
                </c:pt>
                <c:pt idx="4557">
                  <c:v>0.17732999999999999</c:v>
                </c:pt>
                <c:pt idx="4558">
                  <c:v>0.16825999999999999</c:v>
                </c:pt>
                <c:pt idx="4559">
                  <c:v>0.16997999999999999</c:v>
                </c:pt>
                <c:pt idx="4560">
                  <c:v>0.17197000000000001</c:v>
                </c:pt>
                <c:pt idx="4561">
                  <c:v>0.16861999999999999</c:v>
                </c:pt>
                <c:pt idx="4562">
                  <c:v>0.16666</c:v>
                </c:pt>
                <c:pt idx="4563">
                  <c:v>0.17188999999999999</c:v>
                </c:pt>
                <c:pt idx="4564">
                  <c:v>0.17957999999999999</c:v>
                </c:pt>
                <c:pt idx="4565">
                  <c:v>0.18554000000000001</c:v>
                </c:pt>
                <c:pt idx="4566">
                  <c:v>0.19689999999999999</c:v>
                </c:pt>
                <c:pt idx="4567">
                  <c:v>0.2215</c:v>
                </c:pt>
                <c:pt idx="4568">
                  <c:v>0.25281999999999999</c:v>
                </c:pt>
                <c:pt idx="4569">
                  <c:v>0.27616000000000002</c:v>
                </c:pt>
                <c:pt idx="4570">
                  <c:v>0.28650999999999999</c:v>
                </c:pt>
                <c:pt idx="4571">
                  <c:v>0.29047000000000001</c:v>
                </c:pt>
                <c:pt idx="4572">
                  <c:v>0.29368</c:v>
                </c:pt>
                <c:pt idx="4573">
                  <c:v>0.29753000000000002</c:v>
                </c:pt>
                <c:pt idx="4574">
                  <c:v>0.30689</c:v>
                </c:pt>
                <c:pt idx="4575">
                  <c:v>0.32751999999999998</c:v>
                </c:pt>
                <c:pt idx="4576">
                  <c:v>0.35160000000000002</c:v>
                </c:pt>
                <c:pt idx="4577">
                  <c:v>0.35808000000000001</c:v>
                </c:pt>
                <c:pt idx="4578">
                  <c:v>0.33628999999999998</c:v>
                </c:pt>
                <c:pt idx="4579">
                  <c:v>0.30237000000000003</c:v>
                </c:pt>
                <c:pt idx="4580">
                  <c:v>0.28339999999999999</c:v>
                </c:pt>
                <c:pt idx="4581">
                  <c:v>0.28875000000000001</c:v>
                </c:pt>
                <c:pt idx="4582">
                  <c:v>0.30570000000000003</c:v>
                </c:pt>
                <c:pt idx="4583">
                  <c:v>0.32035999999999998</c:v>
                </c:pt>
                <c:pt idx="4584">
                  <c:v>0.33177000000000001</c:v>
                </c:pt>
                <c:pt idx="4585">
                  <c:v>0.34362999999999999</c:v>
                </c:pt>
                <c:pt idx="4586">
                  <c:v>0.35393000000000002</c:v>
                </c:pt>
                <c:pt idx="4587">
                  <c:v>0.36121999999999999</c:v>
                </c:pt>
                <c:pt idx="4588">
                  <c:v>0.37395</c:v>
                </c:pt>
                <c:pt idx="4589">
                  <c:v>0.40033000000000002</c:v>
                </c:pt>
                <c:pt idx="4590">
                  <c:v>0.42903000000000002</c:v>
                </c:pt>
                <c:pt idx="4591">
                  <c:v>0.43368000000000001</c:v>
                </c:pt>
                <c:pt idx="4592">
                  <c:v>0.40437000000000001</c:v>
                </c:pt>
                <c:pt idx="4593">
                  <c:v>0.36663000000000001</c:v>
                </c:pt>
                <c:pt idx="4594">
                  <c:v>0.35891000000000001</c:v>
                </c:pt>
                <c:pt idx="4595">
                  <c:v>0.39489000000000002</c:v>
                </c:pt>
                <c:pt idx="4596">
                  <c:v>0.45702999999999999</c:v>
                </c:pt>
                <c:pt idx="4597">
                  <c:v>0.52200999999999997</c:v>
                </c:pt>
                <c:pt idx="4598">
                  <c:v>0.57801000000000002</c:v>
                </c:pt>
                <c:pt idx="4599">
                  <c:v>0.61702999999999997</c:v>
                </c:pt>
                <c:pt idx="4600">
                  <c:v>0.62951999999999997</c:v>
                </c:pt>
                <c:pt idx="4601">
                  <c:v>0.61851</c:v>
                </c:pt>
                <c:pt idx="4602">
                  <c:v>0.60721000000000003</c:v>
                </c:pt>
                <c:pt idx="4603">
                  <c:v>0.61724999999999997</c:v>
                </c:pt>
                <c:pt idx="4604">
                  <c:v>0.64383000000000001</c:v>
                </c:pt>
                <c:pt idx="4605">
                  <c:v>0.66561000000000003</c:v>
                </c:pt>
                <c:pt idx="4606">
                  <c:v>0.67701</c:v>
                </c:pt>
                <c:pt idx="4607">
                  <c:v>0.69606000000000001</c:v>
                </c:pt>
                <c:pt idx="4608">
                  <c:v>0.73762000000000005</c:v>
                </c:pt>
                <c:pt idx="4609">
                  <c:v>0.79124000000000005</c:v>
                </c:pt>
                <c:pt idx="4610">
                  <c:v>0.83294000000000001</c:v>
                </c:pt>
                <c:pt idx="4611">
                  <c:v>0.85199000000000003</c:v>
                </c:pt>
                <c:pt idx="4612">
                  <c:v>0.85873999999999995</c:v>
                </c:pt>
                <c:pt idx="4613">
                  <c:v>0.86968000000000001</c:v>
                </c:pt>
                <c:pt idx="4614">
                  <c:v>0.89105999999999996</c:v>
                </c:pt>
                <c:pt idx="4615">
                  <c:v>0.91678000000000004</c:v>
                </c:pt>
                <c:pt idx="4616">
                  <c:v>0.93830999999999998</c:v>
                </c:pt>
                <c:pt idx="4617">
                  <c:v>0.95450999999999997</c:v>
                </c:pt>
                <c:pt idx="4618">
                  <c:v>0.97085999999999995</c:v>
                </c:pt>
                <c:pt idx="4619">
                  <c:v>0.98851999999999995</c:v>
                </c:pt>
                <c:pt idx="4620">
                  <c:v>0.99729000000000001</c:v>
                </c:pt>
                <c:pt idx="4621">
                  <c:v>0.98397000000000001</c:v>
                </c:pt>
                <c:pt idx="4622">
                  <c:v>0.94749000000000005</c:v>
                </c:pt>
                <c:pt idx="4623">
                  <c:v>0.90024000000000004</c:v>
                </c:pt>
                <c:pt idx="4624">
                  <c:v>0.85255999999999998</c:v>
                </c:pt>
                <c:pt idx="4625">
                  <c:v>0.80184999999999995</c:v>
                </c:pt>
                <c:pt idx="4626">
                  <c:v>0.74217999999999995</c:v>
                </c:pt>
                <c:pt idx="4627">
                  <c:v>0.68122000000000005</c:v>
                </c:pt>
                <c:pt idx="4628">
                  <c:v>0.63970000000000005</c:v>
                </c:pt>
                <c:pt idx="4629">
                  <c:v>0.63149999999999995</c:v>
                </c:pt>
                <c:pt idx="4630">
                  <c:v>0.64890999999999999</c:v>
                </c:pt>
                <c:pt idx="4631">
                  <c:v>0.67193999999999998</c:v>
                </c:pt>
                <c:pt idx="4632">
                  <c:v>0.69016</c:v>
                </c:pt>
                <c:pt idx="4633">
                  <c:v>0.70957000000000003</c:v>
                </c:pt>
                <c:pt idx="4634">
                  <c:v>0.73802000000000001</c:v>
                </c:pt>
                <c:pt idx="4635">
                  <c:v>0.77156000000000002</c:v>
                </c:pt>
                <c:pt idx="4636">
                  <c:v>0.80062999999999995</c:v>
                </c:pt>
                <c:pt idx="4637">
                  <c:v>0.82377999999999996</c:v>
                </c:pt>
                <c:pt idx="4638">
                  <c:v>0.84719999999999995</c:v>
                </c:pt>
                <c:pt idx="4639">
                  <c:v>0.87290000000000001</c:v>
                </c:pt>
                <c:pt idx="4640">
                  <c:v>0.89639000000000002</c:v>
                </c:pt>
                <c:pt idx="4641">
                  <c:v>0.91552</c:v>
                </c:pt>
                <c:pt idx="4642">
                  <c:v>0.93230999999999997</c:v>
                </c:pt>
                <c:pt idx="4643">
                  <c:v>0.94593000000000005</c:v>
                </c:pt>
                <c:pt idx="4644">
                  <c:v>0.95501999999999998</c:v>
                </c:pt>
                <c:pt idx="4645">
                  <c:v>0.96899000000000002</c:v>
                </c:pt>
                <c:pt idx="4646">
                  <c:v>1.0024999999999999</c:v>
                </c:pt>
                <c:pt idx="4647">
                  <c:v>1.05</c:v>
                </c:pt>
                <c:pt idx="4648">
                  <c:v>1.0783</c:v>
                </c:pt>
                <c:pt idx="4649">
                  <c:v>1.0583</c:v>
                </c:pt>
                <c:pt idx="4650">
                  <c:v>0.99875000000000003</c:v>
                </c:pt>
                <c:pt idx="4651">
                  <c:v>0.93671000000000004</c:v>
                </c:pt>
                <c:pt idx="4652">
                  <c:v>0.90037</c:v>
                </c:pt>
                <c:pt idx="4653">
                  <c:v>0.89029000000000003</c:v>
                </c:pt>
                <c:pt idx="4654">
                  <c:v>0.89120999999999995</c:v>
                </c:pt>
                <c:pt idx="4655">
                  <c:v>0.88673000000000002</c:v>
                </c:pt>
                <c:pt idx="4656">
                  <c:v>0.86445000000000005</c:v>
                </c:pt>
                <c:pt idx="4657">
                  <c:v>0.82262000000000002</c:v>
                </c:pt>
                <c:pt idx="4658">
                  <c:v>0.77539000000000002</c:v>
                </c:pt>
                <c:pt idx="4659">
                  <c:v>0.74034</c:v>
                </c:pt>
                <c:pt idx="4660">
                  <c:v>0.71811000000000003</c:v>
                </c:pt>
                <c:pt idx="4661">
                  <c:v>0.69477</c:v>
                </c:pt>
                <c:pt idx="4662">
                  <c:v>0.66549999999999998</c:v>
                </c:pt>
                <c:pt idx="4663">
                  <c:v>0.64385999999999999</c:v>
                </c:pt>
                <c:pt idx="4664">
                  <c:v>0.64381999999999995</c:v>
                </c:pt>
                <c:pt idx="4665">
                  <c:v>0.66537999999999997</c:v>
                </c:pt>
                <c:pt idx="4666">
                  <c:v>0.70374999999999999</c:v>
                </c:pt>
                <c:pt idx="4667">
                  <c:v>0.75905</c:v>
                </c:pt>
                <c:pt idx="4668">
                  <c:v>0.82545000000000002</c:v>
                </c:pt>
                <c:pt idx="4669">
                  <c:v>0.88051999999999997</c:v>
                </c:pt>
                <c:pt idx="4670">
                  <c:v>0.90088000000000001</c:v>
                </c:pt>
                <c:pt idx="4671">
                  <c:v>0.88702000000000003</c:v>
                </c:pt>
                <c:pt idx="4672">
                  <c:v>0.86079000000000006</c:v>
                </c:pt>
                <c:pt idx="4673">
                  <c:v>0.83721999999999996</c:v>
                </c:pt>
                <c:pt idx="4674">
                  <c:v>0.80835000000000001</c:v>
                </c:pt>
                <c:pt idx="4675">
                  <c:v>0.75868000000000002</c:v>
                </c:pt>
                <c:pt idx="4676">
                  <c:v>0.69032000000000004</c:v>
                </c:pt>
                <c:pt idx="4677">
                  <c:v>0.62738000000000005</c:v>
                </c:pt>
                <c:pt idx="4678">
                  <c:v>0.59633999999999998</c:v>
                </c:pt>
                <c:pt idx="4679">
                  <c:v>0.60343000000000002</c:v>
                </c:pt>
                <c:pt idx="4680">
                  <c:v>0.63022</c:v>
                </c:pt>
                <c:pt idx="4681">
                  <c:v>0.65022000000000002</c:v>
                </c:pt>
                <c:pt idx="4682">
                  <c:v>0.65017000000000003</c:v>
                </c:pt>
                <c:pt idx="4683">
                  <c:v>0.63617999999999997</c:v>
                </c:pt>
                <c:pt idx="4684">
                  <c:v>0.62163000000000002</c:v>
                </c:pt>
                <c:pt idx="4685">
                  <c:v>0.61270999999999998</c:v>
                </c:pt>
                <c:pt idx="4686">
                  <c:v>0.60707</c:v>
                </c:pt>
                <c:pt idx="4687">
                  <c:v>0.60224999999999995</c:v>
                </c:pt>
                <c:pt idx="4688">
                  <c:v>0.60048999999999997</c:v>
                </c:pt>
                <c:pt idx="4689">
                  <c:v>0.60445000000000004</c:v>
                </c:pt>
                <c:pt idx="4690">
                  <c:v>0.61155000000000004</c:v>
                </c:pt>
                <c:pt idx="4691">
                  <c:v>0.61453000000000002</c:v>
                </c:pt>
                <c:pt idx="4692">
                  <c:v>0.60763</c:v>
                </c:pt>
                <c:pt idx="4693">
                  <c:v>0.59138999999999997</c:v>
                </c:pt>
                <c:pt idx="4694">
                  <c:v>0.57159000000000004</c:v>
                </c:pt>
                <c:pt idx="4695">
                  <c:v>0.55459000000000003</c:v>
                </c:pt>
                <c:pt idx="4696">
                  <c:v>0.54476999999999998</c:v>
                </c:pt>
                <c:pt idx="4697">
                  <c:v>0.54549000000000003</c:v>
                </c:pt>
                <c:pt idx="4698">
                  <c:v>0.55901999999999996</c:v>
                </c:pt>
                <c:pt idx="4699">
                  <c:v>0.58282999999999996</c:v>
                </c:pt>
                <c:pt idx="4700">
                  <c:v>0.60818000000000005</c:v>
                </c:pt>
                <c:pt idx="4701">
                  <c:v>0.62665000000000004</c:v>
                </c:pt>
                <c:pt idx="4702">
                  <c:v>0.63851000000000002</c:v>
                </c:pt>
                <c:pt idx="4703">
                  <c:v>0.65219000000000005</c:v>
                </c:pt>
                <c:pt idx="4704">
                  <c:v>0.67491999999999996</c:v>
                </c:pt>
                <c:pt idx="4705">
                  <c:v>0.70579000000000003</c:v>
                </c:pt>
                <c:pt idx="4706">
                  <c:v>0.73782999999999999</c:v>
                </c:pt>
                <c:pt idx="4707">
                  <c:v>0.76395000000000002</c:v>
                </c:pt>
                <c:pt idx="4708">
                  <c:v>0.78091999999999995</c:v>
                </c:pt>
                <c:pt idx="4709">
                  <c:v>0.79061999999999999</c:v>
                </c:pt>
                <c:pt idx="4710">
                  <c:v>0.79790000000000005</c:v>
                </c:pt>
                <c:pt idx="4711">
                  <c:v>0.80393000000000003</c:v>
                </c:pt>
                <c:pt idx="4712">
                  <c:v>0.80184999999999995</c:v>
                </c:pt>
                <c:pt idx="4713">
                  <c:v>0.78427000000000002</c:v>
                </c:pt>
                <c:pt idx="4714">
                  <c:v>0.75685999999999998</c:v>
                </c:pt>
                <c:pt idx="4715">
                  <c:v>0.73853000000000002</c:v>
                </c:pt>
                <c:pt idx="4716">
                  <c:v>0.74270000000000003</c:v>
                </c:pt>
                <c:pt idx="4717">
                  <c:v>0.76137999999999995</c:v>
                </c:pt>
                <c:pt idx="4718">
                  <c:v>0.77256999999999998</c:v>
                </c:pt>
                <c:pt idx="4719">
                  <c:v>0.76048000000000004</c:v>
                </c:pt>
                <c:pt idx="4720">
                  <c:v>0.72302</c:v>
                </c:pt>
                <c:pt idx="4721">
                  <c:v>0.66410000000000002</c:v>
                </c:pt>
                <c:pt idx="4722">
                  <c:v>0.58992</c:v>
                </c:pt>
                <c:pt idx="4723">
                  <c:v>0.51397999999999999</c:v>
                </c:pt>
                <c:pt idx="4724">
                  <c:v>0.45429000000000003</c:v>
                </c:pt>
                <c:pt idx="4725">
                  <c:v>0.41760000000000003</c:v>
                </c:pt>
                <c:pt idx="4726">
                  <c:v>0.39267999999999997</c:v>
                </c:pt>
                <c:pt idx="4727">
                  <c:v>0.36595</c:v>
                </c:pt>
                <c:pt idx="4728">
                  <c:v>0.33823999999999999</c:v>
                </c:pt>
                <c:pt idx="4729">
                  <c:v>0.31763999999999998</c:v>
                </c:pt>
                <c:pt idx="4730">
                  <c:v>0.30125000000000002</c:v>
                </c:pt>
                <c:pt idx="4731">
                  <c:v>0.27667000000000003</c:v>
                </c:pt>
                <c:pt idx="4732">
                  <c:v>0.24187</c:v>
                </c:pt>
                <c:pt idx="4733">
                  <c:v>0.21143000000000001</c:v>
                </c:pt>
                <c:pt idx="4734">
                  <c:v>0.19861999999999999</c:v>
                </c:pt>
                <c:pt idx="4735">
                  <c:v>0.20049</c:v>
                </c:pt>
                <c:pt idx="4736">
                  <c:v>0.20584</c:v>
                </c:pt>
                <c:pt idx="4737">
                  <c:v>0.20949999999999999</c:v>
                </c:pt>
                <c:pt idx="4738">
                  <c:v>0.21135999999999999</c:v>
                </c:pt>
                <c:pt idx="4739">
                  <c:v>0.20865</c:v>
                </c:pt>
                <c:pt idx="4740">
                  <c:v>0.19817000000000001</c:v>
                </c:pt>
                <c:pt idx="4741">
                  <c:v>0.18164</c:v>
                </c:pt>
                <c:pt idx="4742">
                  <c:v>0.15998000000000001</c:v>
                </c:pt>
                <c:pt idx="4743">
                  <c:v>0.12539</c:v>
                </c:pt>
                <c:pt idx="4744">
                  <c:v>6.9794999999999996E-2</c:v>
                </c:pt>
                <c:pt idx="4745">
                  <c:v>4.4024E-4</c:v>
                </c:pt>
                <c:pt idx="4746">
                  <c:v>-6.2524999999999997E-2</c:v>
                </c:pt>
                <c:pt idx="4747">
                  <c:v>-0.10628</c:v>
                </c:pt>
                <c:pt idx="4748">
                  <c:v>-0.13541</c:v>
                </c:pt>
                <c:pt idx="4749">
                  <c:v>-0.15948000000000001</c:v>
                </c:pt>
                <c:pt idx="4750">
                  <c:v>-0.17818999999999999</c:v>
                </c:pt>
                <c:pt idx="4751">
                  <c:v>-0.18367</c:v>
                </c:pt>
                <c:pt idx="4752">
                  <c:v>-0.17287</c:v>
                </c:pt>
                <c:pt idx="4753">
                  <c:v>-0.15315000000000001</c:v>
                </c:pt>
                <c:pt idx="4754">
                  <c:v>-0.13772999999999999</c:v>
                </c:pt>
                <c:pt idx="4755">
                  <c:v>-0.13825999999999999</c:v>
                </c:pt>
                <c:pt idx="4756">
                  <c:v>-0.15911</c:v>
                </c:pt>
                <c:pt idx="4757">
                  <c:v>-0.19525000000000001</c:v>
                </c:pt>
                <c:pt idx="4758">
                  <c:v>-0.23588000000000001</c:v>
                </c:pt>
                <c:pt idx="4759">
                  <c:v>-0.27116000000000001</c:v>
                </c:pt>
                <c:pt idx="4760">
                  <c:v>-0.29558000000000001</c:v>
                </c:pt>
                <c:pt idx="4761">
                  <c:v>-0.30725000000000002</c:v>
                </c:pt>
                <c:pt idx="4762">
                  <c:v>-0.30714000000000002</c:v>
                </c:pt>
                <c:pt idx="4763">
                  <c:v>-0.29820000000000002</c:v>
                </c:pt>
                <c:pt idx="4764">
                  <c:v>-0.28222000000000003</c:v>
                </c:pt>
                <c:pt idx="4765">
                  <c:v>-0.25934000000000001</c:v>
                </c:pt>
                <c:pt idx="4766">
                  <c:v>-0.23427000000000001</c:v>
                </c:pt>
                <c:pt idx="4767">
                  <c:v>-0.22015999999999999</c:v>
                </c:pt>
                <c:pt idx="4768">
                  <c:v>-0.22833999999999999</c:v>
                </c:pt>
                <c:pt idx="4769">
                  <c:v>-0.25409999999999999</c:v>
                </c:pt>
                <c:pt idx="4770">
                  <c:v>-0.28039999999999998</c:v>
                </c:pt>
                <c:pt idx="4771">
                  <c:v>-0.29758000000000001</c:v>
                </c:pt>
                <c:pt idx="4772">
                  <c:v>-0.31220999999999999</c:v>
                </c:pt>
                <c:pt idx="4773">
                  <c:v>-0.33341999999999999</c:v>
                </c:pt>
                <c:pt idx="4774">
                  <c:v>-0.35866999999999999</c:v>
                </c:pt>
                <c:pt idx="4775">
                  <c:v>-0.37952000000000002</c:v>
                </c:pt>
                <c:pt idx="4776">
                  <c:v>-0.39585999999999999</c:v>
                </c:pt>
                <c:pt idx="4777">
                  <c:v>-0.41563</c:v>
                </c:pt>
                <c:pt idx="4778">
                  <c:v>-0.44206000000000001</c:v>
                </c:pt>
                <c:pt idx="4779">
                  <c:v>-0.46879999999999999</c:v>
                </c:pt>
                <c:pt idx="4780">
                  <c:v>-0.48948000000000003</c:v>
                </c:pt>
                <c:pt idx="4781">
                  <c:v>-0.50732999999999995</c:v>
                </c:pt>
                <c:pt idx="4782">
                  <c:v>-0.53151000000000004</c:v>
                </c:pt>
                <c:pt idx="4783">
                  <c:v>-0.56511999999999996</c:v>
                </c:pt>
                <c:pt idx="4784">
                  <c:v>-0.60014999999999996</c:v>
                </c:pt>
                <c:pt idx="4785">
                  <c:v>-0.62682000000000004</c:v>
                </c:pt>
                <c:pt idx="4786">
                  <c:v>-0.64731000000000005</c:v>
                </c:pt>
                <c:pt idx="4787">
                  <c:v>-0.67532999999999999</c:v>
                </c:pt>
                <c:pt idx="4788">
                  <c:v>-0.71847000000000005</c:v>
                </c:pt>
                <c:pt idx="4789">
                  <c:v>-0.76497000000000004</c:v>
                </c:pt>
                <c:pt idx="4790">
                  <c:v>-0.79415000000000002</c:v>
                </c:pt>
                <c:pt idx="4791">
                  <c:v>-0.79791999999999996</c:v>
                </c:pt>
                <c:pt idx="4792">
                  <c:v>-0.78546000000000005</c:v>
                </c:pt>
                <c:pt idx="4793">
                  <c:v>-0.76917999999999997</c:v>
                </c:pt>
                <c:pt idx="4794">
                  <c:v>-0.75632999999999995</c:v>
                </c:pt>
                <c:pt idx="4795">
                  <c:v>-0.75382000000000005</c:v>
                </c:pt>
                <c:pt idx="4796">
                  <c:v>-0.76797000000000004</c:v>
                </c:pt>
                <c:pt idx="4797">
                  <c:v>-0.79381999999999997</c:v>
                </c:pt>
                <c:pt idx="4798">
                  <c:v>-0.81613000000000002</c:v>
                </c:pt>
                <c:pt idx="4799">
                  <c:v>-0.82874000000000003</c:v>
                </c:pt>
                <c:pt idx="4800">
                  <c:v>-0.84302999999999995</c:v>
                </c:pt>
                <c:pt idx="4801">
                  <c:v>-0.86824999999999997</c:v>
                </c:pt>
                <c:pt idx="4802">
                  <c:v>-0.89463000000000004</c:v>
                </c:pt>
                <c:pt idx="4803">
                  <c:v>-0.90898000000000001</c:v>
                </c:pt>
                <c:pt idx="4804">
                  <c:v>-0.91798999999999997</c:v>
                </c:pt>
                <c:pt idx="4805">
                  <c:v>-0.93889</c:v>
                </c:pt>
                <c:pt idx="4806">
                  <c:v>-0.97177999999999998</c:v>
                </c:pt>
                <c:pt idx="4807">
                  <c:v>-0.99987999999999999</c:v>
                </c:pt>
                <c:pt idx="4808">
                  <c:v>-1.0165999999999999</c:v>
                </c:pt>
                <c:pt idx="4809">
                  <c:v>-1.0325</c:v>
                </c:pt>
                <c:pt idx="4810">
                  <c:v>-1.0503</c:v>
                </c:pt>
                <c:pt idx="4811">
                  <c:v>-1.0546</c:v>
                </c:pt>
                <c:pt idx="4812">
                  <c:v>-1.0358000000000001</c:v>
                </c:pt>
                <c:pt idx="4813">
                  <c:v>-1.0094000000000001</c:v>
                </c:pt>
                <c:pt idx="4814">
                  <c:v>-0.99500999999999995</c:v>
                </c:pt>
                <c:pt idx="4815">
                  <c:v>-0.98533000000000004</c:v>
                </c:pt>
                <c:pt idx="4816">
                  <c:v>-0.95513000000000003</c:v>
                </c:pt>
                <c:pt idx="4817">
                  <c:v>-0.89686999999999995</c:v>
                </c:pt>
                <c:pt idx="4818">
                  <c:v>-0.83313999999999999</c:v>
                </c:pt>
                <c:pt idx="4819">
                  <c:v>-0.79254000000000002</c:v>
                </c:pt>
                <c:pt idx="4820">
                  <c:v>-0.78466999999999998</c:v>
                </c:pt>
                <c:pt idx="4821">
                  <c:v>-0.79986000000000002</c:v>
                </c:pt>
                <c:pt idx="4822">
                  <c:v>-0.82193000000000005</c:v>
                </c:pt>
                <c:pt idx="4823">
                  <c:v>-0.83618999999999999</c:v>
                </c:pt>
                <c:pt idx="4824">
                  <c:v>-0.83313000000000004</c:v>
                </c:pt>
                <c:pt idx="4825">
                  <c:v>-0.81262999999999996</c:v>
                </c:pt>
                <c:pt idx="4826">
                  <c:v>-0.78391</c:v>
                </c:pt>
                <c:pt idx="4827">
                  <c:v>-0.75819000000000003</c:v>
                </c:pt>
                <c:pt idx="4828">
                  <c:v>-0.73982000000000003</c:v>
                </c:pt>
                <c:pt idx="4829">
                  <c:v>-0.72338000000000002</c:v>
                </c:pt>
                <c:pt idx="4830">
                  <c:v>-0.69925000000000004</c:v>
                </c:pt>
                <c:pt idx="4831">
                  <c:v>-0.66469999999999996</c:v>
                </c:pt>
                <c:pt idx="4832">
                  <c:v>-0.63014999999999999</c:v>
                </c:pt>
                <c:pt idx="4833">
                  <c:v>-0.60899999999999999</c:v>
                </c:pt>
                <c:pt idx="4834">
                  <c:v>-0.59945000000000004</c:v>
                </c:pt>
                <c:pt idx="4835">
                  <c:v>-0.58450999999999997</c:v>
                </c:pt>
                <c:pt idx="4836">
                  <c:v>-0.55595000000000006</c:v>
                </c:pt>
                <c:pt idx="4837">
                  <c:v>-0.52851999999999999</c:v>
                </c:pt>
                <c:pt idx="4838">
                  <c:v>-0.51946000000000003</c:v>
                </c:pt>
                <c:pt idx="4839">
                  <c:v>-0.52156000000000002</c:v>
                </c:pt>
                <c:pt idx="4840">
                  <c:v>-0.51327</c:v>
                </c:pt>
                <c:pt idx="4841">
                  <c:v>-0.49291000000000001</c:v>
                </c:pt>
                <c:pt idx="4842">
                  <c:v>-0.48348999999999998</c:v>
                </c:pt>
                <c:pt idx="4843">
                  <c:v>-0.49954999999999999</c:v>
                </c:pt>
                <c:pt idx="4844">
                  <c:v>-0.52702000000000004</c:v>
                </c:pt>
                <c:pt idx="4845">
                  <c:v>-0.54532000000000003</c:v>
                </c:pt>
                <c:pt idx="4846">
                  <c:v>-0.55411999999999995</c:v>
                </c:pt>
                <c:pt idx="4847">
                  <c:v>-0.56557999999999997</c:v>
                </c:pt>
                <c:pt idx="4848">
                  <c:v>-0.58194000000000001</c:v>
                </c:pt>
                <c:pt idx="4849">
                  <c:v>-0.59658</c:v>
                </c:pt>
                <c:pt idx="4850">
                  <c:v>-0.60982000000000003</c:v>
                </c:pt>
                <c:pt idx="4851">
                  <c:v>-0.62727999999999995</c:v>
                </c:pt>
                <c:pt idx="4852">
                  <c:v>-0.64598</c:v>
                </c:pt>
                <c:pt idx="4853">
                  <c:v>-0.65758000000000005</c:v>
                </c:pt>
                <c:pt idx="4854">
                  <c:v>-0.66481000000000001</c:v>
                </c:pt>
                <c:pt idx="4855">
                  <c:v>-0.67930000000000001</c:v>
                </c:pt>
                <c:pt idx="4856">
                  <c:v>-0.70069000000000004</c:v>
                </c:pt>
                <c:pt idx="4857">
                  <c:v>-0.71204999999999996</c:v>
                </c:pt>
                <c:pt idx="4858">
                  <c:v>-0.70130000000000003</c:v>
                </c:pt>
                <c:pt idx="4859">
                  <c:v>-0.67562999999999995</c:v>
                </c:pt>
                <c:pt idx="4860">
                  <c:v>-0.64890000000000003</c:v>
                </c:pt>
                <c:pt idx="4861">
                  <c:v>-0.62572000000000005</c:v>
                </c:pt>
                <c:pt idx="4862">
                  <c:v>-0.60523000000000005</c:v>
                </c:pt>
                <c:pt idx="4863">
                  <c:v>-0.58982999999999997</c:v>
                </c:pt>
                <c:pt idx="4864">
                  <c:v>-0.57930000000000004</c:v>
                </c:pt>
                <c:pt idx="4865">
                  <c:v>-0.56403999999999999</c:v>
                </c:pt>
                <c:pt idx="4866">
                  <c:v>-0.53703999999999996</c:v>
                </c:pt>
                <c:pt idx="4867">
                  <c:v>-0.50861999999999996</c:v>
                </c:pt>
                <c:pt idx="4868">
                  <c:v>-0.4965</c:v>
                </c:pt>
                <c:pt idx="4869">
                  <c:v>-0.50246000000000002</c:v>
                </c:pt>
                <c:pt idx="4870">
                  <c:v>-0.51132</c:v>
                </c:pt>
                <c:pt idx="4871">
                  <c:v>-0.51412000000000002</c:v>
                </c:pt>
                <c:pt idx="4872">
                  <c:v>-0.51880000000000004</c:v>
                </c:pt>
                <c:pt idx="4873">
                  <c:v>-0.53251999999999999</c:v>
                </c:pt>
                <c:pt idx="4874">
                  <c:v>-0.54593999999999998</c:v>
                </c:pt>
                <c:pt idx="4875">
                  <c:v>-0.54584999999999995</c:v>
                </c:pt>
                <c:pt idx="4876">
                  <c:v>-0.53578000000000003</c:v>
                </c:pt>
                <c:pt idx="4877">
                  <c:v>-0.53076999999999996</c:v>
                </c:pt>
                <c:pt idx="4878">
                  <c:v>-0.53398000000000001</c:v>
                </c:pt>
                <c:pt idx="4879">
                  <c:v>-0.53127000000000002</c:v>
                </c:pt>
                <c:pt idx="4880">
                  <c:v>-0.51183999999999996</c:v>
                </c:pt>
                <c:pt idx="4881">
                  <c:v>-0.48465000000000003</c:v>
                </c:pt>
                <c:pt idx="4882">
                  <c:v>-0.46894999999999998</c:v>
                </c:pt>
                <c:pt idx="4883">
                  <c:v>-0.47427000000000002</c:v>
                </c:pt>
                <c:pt idx="4884">
                  <c:v>-0.49391000000000002</c:v>
                </c:pt>
                <c:pt idx="4885">
                  <c:v>-0.51268999999999998</c:v>
                </c:pt>
                <c:pt idx="4886">
                  <c:v>-0.51726000000000005</c:v>
                </c:pt>
                <c:pt idx="4887">
                  <c:v>-0.50497999999999998</c:v>
                </c:pt>
                <c:pt idx="4888">
                  <c:v>-0.48899999999999999</c:v>
                </c:pt>
                <c:pt idx="4889">
                  <c:v>-0.48932999999999999</c:v>
                </c:pt>
                <c:pt idx="4890">
                  <c:v>-0.51032</c:v>
                </c:pt>
                <c:pt idx="4891">
                  <c:v>-0.52956999999999999</c:v>
                </c:pt>
                <c:pt idx="4892">
                  <c:v>-0.51871</c:v>
                </c:pt>
                <c:pt idx="4893">
                  <c:v>-0.47539999999999999</c:v>
                </c:pt>
                <c:pt idx="4894">
                  <c:v>-0.42621999999999999</c:v>
                </c:pt>
                <c:pt idx="4895">
                  <c:v>-0.39611000000000002</c:v>
                </c:pt>
                <c:pt idx="4896">
                  <c:v>-0.38357999999999998</c:v>
                </c:pt>
                <c:pt idx="4897">
                  <c:v>-0.36919999999999997</c:v>
                </c:pt>
                <c:pt idx="4898">
                  <c:v>-0.34034999999999999</c:v>
                </c:pt>
                <c:pt idx="4899">
                  <c:v>-0.30103999999999997</c:v>
                </c:pt>
                <c:pt idx="4900">
                  <c:v>-0.26373000000000002</c:v>
                </c:pt>
                <c:pt idx="4901">
                  <c:v>-0.23929</c:v>
                </c:pt>
                <c:pt idx="4902">
                  <c:v>-0.23094999999999999</c:v>
                </c:pt>
                <c:pt idx="4903">
                  <c:v>-0.22967000000000001</c:v>
                </c:pt>
                <c:pt idx="4904">
                  <c:v>-0.21707000000000001</c:v>
                </c:pt>
                <c:pt idx="4905">
                  <c:v>-0.18171999999999999</c:v>
                </c:pt>
                <c:pt idx="4906">
                  <c:v>-0.13402</c:v>
                </c:pt>
                <c:pt idx="4907">
                  <c:v>-9.8482E-2</c:v>
                </c:pt>
                <c:pt idx="4908">
                  <c:v>-8.9183999999999999E-2</c:v>
                </c:pt>
                <c:pt idx="4909">
                  <c:v>-9.7723000000000004E-2</c:v>
                </c:pt>
                <c:pt idx="4910">
                  <c:v>-0.10664999999999999</c:v>
                </c:pt>
                <c:pt idx="4911">
                  <c:v>-0.10741000000000001</c:v>
                </c:pt>
                <c:pt idx="4912">
                  <c:v>-0.10066</c:v>
                </c:pt>
                <c:pt idx="4913">
                  <c:v>-8.5803000000000004E-2</c:v>
                </c:pt>
                <c:pt idx="4914">
                  <c:v>-6.0185000000000002E-2</c:v>
                </c:pt>
                <c:pt idx="4915">
                  <c:v>-2.8635000000000001E-2</c:v>
                </c:pt>
                <c:pt idx="4916">
                  <c:v>-4.7266000000000001E-3</c:v>
                </c:pt>
                <c:pt idx="4917">
                  <c:v>2.9321999999999998E-3</c:v>
                </c:pt>
                <c:pt idx="4918">
                  <c:v>2.1938999999999999E-3</c:v>
                </c:pt>
                <c:pt idx="4919">
                  <c:v>9.5253000000000004E-3</c:v>
                </c:pt>
                <c:pt idx="4920">
                  <c:v>3.1139E-2</c:v>
                </c:pt>
                <c:pt idx="4921">
                  <c:v>5.7092999999999998E-2</c:v>
                </c:pt>
                <c:pt idx="4922">
                  <c:v>7.6021000000000005E-2</c:v>
                </c:pt>
                <c:pt idx="4923">
                  <c:v>9.0845999999999996E-2</c:v>
                </c:pt>
                <c:pt idx="4924">
                  <c:v>0.11439000000000001</c:v>
                </c:pt>
                <c:pt idx="4925">
                  <c:v>0.15071999999999999</c:v>
                </c:pt>
                <c:pt idx="4926">
                  <c:v>0.18701999999999999</c:v>
                </c:pt>
                <c:pt idx="4927">
                  <c:v>0.20619000000000001</c:v>
                </c:pt>
                <c:pt idx="4928">
                  <c:v>0.20343</c:v>
                </c:pt>
                <c:pt idx="4929">
                  <c:v>0.18794</c:v>
                </c:pt>
                <c:pt idx="4930">
                  <c:v>0.17323</c:v>
                </c:pt>
                <c:pt idx="4931">
                  <c:v>0.17065</c:v>
                </c:pt>
                <c:pt idx="4932">
                  <c:v>0.18840999999999999</c:v>
                </c:pt>
                <c:pt idx="4933">
                  <c:v>0.22797999999999999</c:v>
                </c:pt>
                <c:pt idx="4934">
                  <c:v>0.27872999999999998</c:v>
                </c:pt>
                <c:pt idx="4935">
                  <c:v>0.32244</c:v>
                </c:pt>
                <c:pt idx="4936">
                  <c:v>0.34739999999999999</c:v>
                </c:pt>
                <c:pt idx="4937">
                  <c:v>0.35614000000000001</c:v>
                </c:pt>
                <c:pt idx="4938">
                  <c:v>0.35688999999999999</c:v>
                </c:pt>
                <c:pt idx="4939">
                  <c:v>0.35143000000000002</c:v>
                </c:pt>
                <c:pt idx="4940">
                  <c:v>0.33632000000000001</c:v>
                </c:pt>
                <c:pt idx="4941">
                  <c:v>0.31481999999999999</c:v>
                </c:pt>
                <c:pt idx="4942">
                  <c:v>0.30076999999999998</c:v>
                </c:pt>
                <c:pt idx="4943">
                  <c:v>0.30646000000000001</c:v>
                </c:pt>
                <c:pt idx="4944">
                  <c:v>0.32788</c:v>
                </c:pt>
                <c:pt idx="4945">
                  <c:v>0.34550999999999998</c:v>
                </c:pt>
                <c:pt idx="4946">
                  <c:v>0.34208</c:v>
                </c:pt>
                <c:pt idx="4947">
                  <c:v>0.31874999999999998</c:v>
                </c:pt>
                <c:pt idx="4948">
                  <c:v>0.29210000000000003</c:v>
                </c:pt>
                <c:pt idx="4949">
                  <c:v>0.27539000000000002</c:v>
                </c:pt>
                <c:pt idx="4950">
                  <c:v>0.26601999999999998</c:v>
                </c:pt>
                <c:pt idx="4951">
                  <c:v>0.25319999999999998</c:v>
                </c:pt>
                <c:pt idx="4952">
                  <c:v>0.23404</c:v>
                </c:pt>
                <c:pt idx="4953">
                  <c:v>0.21664</c:v>
                </c:pt>
                <c:pt idx="4954">
                  <c:v>0.20857000000000001</c:v>
                </c:pt>
                <c:pt idx="4955">
                  <c:v>0.20860000000000001</c:v>
                </c:pt>
                <c:pt idx="4956">
                  <c:v>0.21073</c:v>
                </c:pt>
                <c:pt idx="4957">
                  <c:v>0.21059</c:v>
                </c:pt>
                <c:pt idx="4958">
                  <c:v>0.20519000000000001</c:v>
                </c:pt>
                <c:pt idx="4959">
                  <c:v>0.19247</c:v>
                </c:pt>
                <c:pt idx="4960">
                  <c:v>0.17582999999999999</c:v>
                </c:pt>
                <c:pt idx="4961">
                  <c:v>0.16425999999999999</c:v>
                </c:pt>
                <c:pt idx="4962">
                  <c:v>0.16205</c:v>
                </c:pt>
                <c:pt idx="4963">
                  <c:v>0.16137000000000001</c:v>
                </c:pt>
                <c:pt idx="4964">
                  <c:v>0.15053</c:v>
                </c:pt>
                <c:pt idx="4965">
                  <c:v>0.12728999999999999</c:v>
                </c:pt>
                <c:pt idx="4966">
                  <c:v>9.8016000000000006E-2</c:v>
                </c:pt>
                <c:pt idx="4967">
                  <c:v>6.6429000000000002E-2</c:v>
                </c:pt>
                <c:pt idx="4968">
                  <c:v>3.1447000000000003E-2</c:v>
                </c:pt>
                <c:pt idx="4969">
                  <c:v>-3.5652000000000001E-3</c:v>
                </c:pt>
                <c:pt idx="4970">
                  <c:v>-2.7557000000000002E-2</c:v>
                </c:pt>
                <c:pt idx="4971">
                  <c:v>-3.1869000000000001E-2</c:v>
                </c:pt>
                <c:pt idx="4972">
                  <c:v>-2.0119000000000001E-2</c:v>
                </c:pt>
                <c:pt idx="4973">
                  <c:v>-5.8799000000000004E-3</c:v>
                </c:pt>
                <c:pt idx="4974">
                  <c:v>-2.2000000000000001E-3</c:v>
                </c:pt>
                <c:pt idx="4975">
                  <c:v>-1.2108000000000001E-2</c:v>
                </c:pt>
                <c:pt idx="4976">
                  <c:v>-2.5649999999999999E-2</c:v>
                </c:pt>
                <c:pt idx="4977">
                  <c:v>-2.8021000000000001E-2</c:v>
                </c:pt>
                <c:pt idx="4978">
                  <c:v>-1.6258999999999999E-2</c:v>
                </c:pt>
                <c:pt idx="4979">
                  <c:v>-6.9962000000000002E-3</c:v>
                </c:pt>
                <c:pt idx="4980">
                  <c:v>-2.1444999999999999E-2</c:v>
                </c:pt>
                <c:pt idx="4981">
                  <c:v>-6.3035999999999995E-2</c:v>
                </c:pt>
                <c:pt idx="4982">
                  <c:v>-0.11573</c:v>
                </c:pt>
                <c:pt idx="4983">
                  <c:v>-0.16181999999999999</c:v>
                </c:pt>
                <c:pt idx="4984">
                  <c:v>-0.19189000000000001</c:v>
                </c:pt>
                <c:pt idx="4985">
                  <c:v>-0.19939000000000001</c:v>
                </c:pt>
                <c:pt idx="4986">
                  <c:v>-0.18124999999999999</c:v>
                </c:pt>
                <c:pt idx="4987">
                  <c:v>-0.14973</c:v>
                </c:pt>
                <c:pt idx="4988">
                  <c:v>-0.13048999999999999</c:v>
                </c:pt>
                <c:pt idx="4989">
                  <c:v>-0.13838</c:v>
                </c:pt>
                <c:pt idx="4990">
                  <c:v>-0.16245999999999999</c:v>
                </c:pt>
                <c:pt idx="4991">
                  <c:v>-0.18226000000000001</c:v>
                </c:pt>
                <c:pt idx="4992">
                  <c:v>-0.18923000000000001</c:v>
                </c:pt>
                <c:pt idx="4993">
                  <c:v>-0.18293999999999999</c:v>
                </c:pt>
                <c:pt idx="4994">
                  <c:v>-0.15790000000000001</c:v>
                </c:pt>
                <c:pt idx="4995">
                  <c:v>-0.11104</c:v>
                </c:pt>
                <c:pt idx="4996">
                  <c:v>-5.7477E-2</c:v>
                </c:pt>
                <c:pt idx="4997">
                  <c:v>-2.1222999999999999E-2</c:v>
                </c:pt>
                <c:pt idx="4998">
                  <c:v>-8.8343999999999992E-3</c:v>
                </c:pt>
                <c:pt idx="4999">
                  <c:v>-5.241E-3</c:v>
                </c:pt>
                <c:pt idx="5000">
                  <c:v>2.6419999999999998E-3</c:v>
                </c:pt>
                <c:pt idx="5001">
                  <c:v>1.0515999999999999E-2</c:v>
                </c:pt>
                <c:pt idx="5002">
                  <c:v>8.0730999999999997E-3</c:v>
                </c:pt>
                <c:pt idx="5003">
                  <c:v>-5.0103999999999999E-3</c:v>
                </c:pt>
                <c:pt idx="5004">
                  <c:v>-1.881E-2</c:v>
                </c:pt>
                <c:pt idx="5005">
                  <c:v>-2.0733000000000001E-2</c:v>
                </c:pt>
                <c:pt idx="5006">
                  <c:v>-8.7272000000000001E-4</c:v>
                </c:pt>
                <c:pt idx="5007">
                  <c:v>4.0743000000000001E-2</c:v>
                </c:pt>
                <c:pt idx="5008">
                  <c:v>8.8020000000000001E-2</c:v>
                </c:pt>
                <c:pt idx="5009">
                  <c:v>0.11805</c:v>
                </c:pt>
                <c:pt idx="5010">
                  <c:v>0.12121</c:v>
                </c:pt>
                <c:pt idx="5011">
                  <c:v>0.10602</c:v>
                </c:pt>
                <c:pt idx="5012">
                  <c:v>8.3385000000000001E-2</c:v>
                </c:pt>
                <c:pt idx="5013">
                  <c:v>5.7278999999999997E-2</c:v>
                </c:pt>
                <c:pt idx="5014">
                  <c:v>3.6149000000000001E-2</c:v>
                </c:pt>
                <c:pt idx="5015">
                  <c:v>3.9877000000000003E-2</c:v>
                </c:pt>
                <c:pt idx="5016">
                  <c:v>8.1406999999999993E-2</c:v>
                </c:pt>
                <c:pt idx="5017">
                  <c:v>0.14562</c:v>
                </c:pt>
                <c:pt idx="5018">
                  <c:v>0.19822000000000001</c:v>
                </c:pt>
                <c:pt idx="5019">
                  <c:v>0.21607000000000001</c:v>
                </c:pt>
                <c:pt idx="5020">
                  <c:v>0.20218</c:v>
                </c:pt>
                <c:pt idx="5021">
                  <c:v>0.17365</c:v>
                </c:pt>
                <c:pt idx="5022">
                  <c:v>0.14427999999999999</c:v>
                </c:pt>
                <c:pt idx="5023">
                  <c:v>0.12045</c:v>
                </c:pt>
                <c:pt idx="5024">
                  <c:v>0.10531</c:v>
                </c:pt>
                <c:pt idx="5025">
                  <c:v>0.10050000000000001</c:v>
                </c:pt>
                <c:pt idx="5026">
                  <c:v>0.1042</c:v>
                </c:pt>
                <c:pt idx="5027">
                  <c:v>0.10976</c:v>
                </c:pt>
                <c:pt idx="5028">
                  <c:v>0.10732999999999999</c:v>
                </c:pt>
                <c:pt idx="5029">
                  <c:v>8.8842000000000004E-2</c:v>
                </c:pt>
                <c:pt idx="5030">
                  <c:v>5.3615999999999997E-2</c:v>
                </c:pt>
                <c:pt idx="5031">
                  <c:v>9.6390999999999994E-3</c:v>
                </c:pt>
                <c:pt idx="5032">
                  <c:v>-3.0182E-2</c:v>
                </c:pt>
                <c:pt idx="5033">
                  <c:v>-5.2900999999999997E-2</c:v>
                </c:pt>
                <c:pt idx="5034">
                  <c:v>-5.1153999999999998E-2</c:v>
                </c:pt>
                <c:pt idx="5035">
                  <c:v>-3.0790000000000001E-2</c:v>
                </c:pt>
                <c:pt idx="5036">
                  <c:v>-1.1927E-2</c:v>
                </c:pt>
                <c:pt idx="5037">
                  <c:v>-1.248E-2</c:v>
                </c:pt>
                <c:pt idx="5038">
                  <c:v>-2.648E-2</c:v>
                </c:pt>
                <c:pt idx="5039">
                  <c:v>-2.7522000000000001E-2</c:v>
                </c:pt>
                <c:pt idx="5040">
                  <c:v>-7.4439000000000005E-4</c:v>
                </c:pt>
                <c:pt idx="5041">
                  <c:v>3.6500999999999999E-2</c:v>
                </c:pt>
                <c:pt idx="5042">
                  <c:v>5.5480000000000002E-2</c:v>
                </c:pt>
                <c:pt idx="5043">
                  <c:v>5.0930000000000003E-2</c:v>
                </c:pt>
                <c:pt idx="5044">
                  <c:v>4.1986000000000002E-2</c:v>
                </c:pt>
                <c:pt idx="5045">
                  <c:v>4.1925999999999998E-2</c:v>
                </c:pt>
                <c:pt idx="5046">
                  <c:v>4.3797999999999997E-2</c:v>
                </c:pt>
                <c:pt idx="5047">
                  <c:v>3.9440000000000003E-2</c:v>
                </c:pt>
                <c:pt idx="5048">
                  <c:v>3.6306999999999999E-2</c:v>
                </c:pt>
                <c:pt idx="5049">
                  <c:v>4.4796999999999997E-2</c:v>
                </c:pt>
                <c:pt idx="5050">
                  <c:v>5.9816000000000001E-2</c:v>
                </c:pt>
                <c:pt idx="5051">
                  <c:v>6.8102999999999997E-2</c:v>
                </c:pt>
                <c:pt idx="5052">
                  <c:v>6.7863000000000007E-2</c:v>
                </c:pt>
                <c:pt idx="5053">
                  <c:v>6.7766000000000007E-2</c:v>
                </c:pt>
                <c:pt idx="5054">
                  <c:v>6.9543999999999995E-2</c:v>
                </c:pt>
                <c:pt idx="5055">
                  <c:v>6.6215999999999997E-2</c:v>
                </c:pt>
                <c:pt idx="5056">
                  <c:v>5.8743999999999998E-2</c:v>
                </c:pt>
                <c:pt idx="5057">
                  <c:v>5.9762000000000003E-2</c:v>
                </c:pt>
                <c:pt idx="5058">
                  <c:v>7.4943999999999997E-2</c:v>
                </c:pt>
                <c:pt idx="5059">
                  <c:v>9.3591999999999995E-2</c:v>
                </c:pt>
                <c:pt idx="5060">
                  <c:v>0.10693</c:v>
                </c:pt>
                <c:pt idx="5061">
                  <c:v>0.12374</c:v>
                </c:pt>
                <c:pt idx="5062">
                  <c:v>0.15329000000000001</c:v>
                </c:pt>
                <c:pt idx="5063">
                  <c:v>0.18068000000000001</c:v>
                </c:pt>
                <c:pt idx="5064">
                  <c:v>0.17926</c:v>
                </c:pt>
                <c:pt idx="5065">
                  <c:v>0.14853</c:v>
                </c:pt>
                <c:pt idx="5066">
                  <c:v>0.12046999999999999</c:v>
                </c:pt>
                <c:pt idx="5067">
                  <c:v>0.12034</c:v>
                </c:pt>
                <c:pt idx="5068">
                  <c:v>0.13644999999999999</c:v>
                </c:pt>
                <c:pt idx="5069">
                  <c:v>0.14018</c:v>
                </c:pt>
                <c:pt idx="5070">
                  <c:v>0.12414</c:v>
                </c:pt>
                <c:pt idx="5071">
                  <c:v>0.10653</c:v>
                </c:pt>
                <c:pt idx="5072">
                  <c:v>0.10673000000000001</c:v>
                </c:pt>
                <c:pt idx="5073">
                  <c:v>0.13222</c:v>
                </c:pt>
                <c:pt idx="5074">
                  <c:v>0.18221999999999999</c:v>
                </c:pt>
                <c:pt idx="5075">
                  <c:v>0.24392</c:v>
                </c:pt>
                <c:pt idx="5076">
                  <c:v>0.28769</c:v>
                </c:pt>
                <c:pt idx="5077">
                  <c:v>0.28919</c:v>
                </c:pt>
                <c:pt idx="5078">
                  <c:v>0.26219999999999999</c:v>
                </c:pt>
                <c:pt idx="5079">
                  <c:v>0.24856</c:v>
                </c:pt>
                <c:pt idx="5080">
                  <c:v>0.26568999999999998</c:v>
                </c:pt>
                <c:pt idx="5081">
                  <c:v>0.28355999999999998</c:v>
                </c:pt>
                <c:pt idx="5082">
                  <c:v>0.26916000000000001</c:v>
                </c:pt>
                <c:pt idx="5083">
                  <c:v>0.2351</c:v>
                </c:pt>
                <c:pt idx="5084">
                  <c:v>0.22126999999999999</c:v>
                </c:pt>
                <c:pt idx="5085">
                  <c:v>0.23943999999999999</c:v>
                </c:pt>
                <c:pt idx="5086">
                  <c:v>0.26329000000000002</c:v>
                </c:pt>
                <c:pt idx="5087">
                  <c:v>0.26959</c:v>
                </c:pt>
                <c:pt idx="5088">
                  <c:v>0.26135999999999998</c:v>
                </c:pt>
                <c:pt idx="5089">
                  <c:v>0.24596999999999999</c:v>
                </c:pt>
                <c:pt idx="5090">
                  <c:v>0.21876000000000001</c:v>
                </c:pt>
                <c:pt idx="5091">
                  <c:v>0.18243000000000001</c:v>
                </c:pt>
                <c:pt idx="5092">
                  <c:v>0.15961</c:v>
                </c:pt>
                <c:pt idx="5093">
                  <c:v>0.16444</c:v>
                </c:pt>
                <c:pt idx="5094">
                  <c:v>0.17527999999999999</c:v>
                </c:pt>
                <c:pt idx="5095">
                  <c:v>0.15859000000000001</c:v>
                </c:pt>
                <c:pt idx="5096">
                  <c:v>0.11445</c:v>
                </c:pt>
                <c:pt idx="5097">
                  <c:v>7.7503000000000002E-2</c:v>
                </c:pt>
                <c:pt idx="5098">
                  <c:v>7.4090000000000003E-2</c:v>
                </c:pt>
                <c:pt idx="5099">
                  <c:v>9.7753999999999994E-2</c:v>
                </c:pt>
                <c:pt idx="5100">
                  <c:v>0.12902</c:v>
                </c:pt>
                <c:pt idx="5101">
                  <c:v>0.16055</c:v>
                </c:pt>
                <c:pt idx="5102">
                  <c:v>0.19564000000000001</c:v>
                </c:pt>
                <c:pt idx="5103">
                  <c:v>0.23734</c:v>
                </c:pt>
                <c:pt idx="5104">
                  <c:v>0.28899000000000002</c:v>
                </c:pt>
                <c:pt idx="5105">
                  <c:v>0.35378999999999999</c:v>
                </c:pt>
                <c:pt idx="5106">
                  <c:v>0.42236000000000001</c:v>
                </c:pt>
                <c:pt idx="5107">
                  <c:v>0.47044999999999998</c:v>
                </c:pt>
                <c:pt idx="5108">
                  <c:v>0.48283999999999999</c:v>
                </c:pt>
                <c:pt idx="5109">
                  <c:v>0.47532999999999997</c:v>
                </c:pt>
                <c:pt idx="5110">
                  <c:v>0.47921999999999998</c:v>
                </c:pt>
                <c:pt idx="5111">
                  <c:v>0.50410999999999995</c:v>
                </c:pt>
                <c:pt idx="5112">
                  <c:v>0.52788999999999997</c:v>
                </c:pt>
                <c:pt idx="5113">
                  <c:v>0.52573999999999999</c:v>
                </c:pt>
                <c:pt idx="5114">
                  <c:v>0.49851000000000001</c:v>
                </c:pt>
                <c:pt idx="5115">
                  <c:v>0.46722999999999998</c:v>
                </c:pt>
                <c:pt idx="5116">
                  <c:v>0.44857999999999998</c:v>
                </c:pt>
                <c:pt idx="5117">
                  <c:v>0.44440000000000002</c:v>
                </c:pt>
                <c:pt idx="5118">
                  <c:v>0.45085999999999998</c:v>
                </c:pt>
                <c:pt idx="5119">
                  <c:v>0.46605000000000002</c:v>
                </c:pt>
                <c:pt idx="5120">
                  <c:v>0.4854</c:v>
                </c:pt>
                <c:pt idx="5121">
                  <c:v>0.49772</c:v>
                </c:pt>
                <c:pt idx="5122">
                  <c:v>0.49453999999999998</c:v>
                </c:pt>
                <c:pt idx="5123">
                  <c:v>0.48271999999999998</c:v>
                </c:pt>
                <c:pt idx="5124">
                  <c:v>0.48039999999999999</c:v>
                </c:pt>
                <c:pt idx="5125">
                  <c:v>0.49714999999999998</c:v>
                </c:pt>
                <c:pt idx="5126">
                  <c:v>0.52232999999999996</c:v>
                </c:pt>
                <c:pt idx="5127">
                  <c:v>0.53712000000000004</c:v>
                </c:pt>
                <c:pt idx="5128">
                  <c:v>0.53458000000000006</c:v>
                </c:pt>
                <c:pt idx="5129">
                  <c:v>0.52271000000000001</c:v>
                </c:pt>
                <c:pt idx="5130">
                  <c:v>0.51188</c:v>
                </c:pt>
                <c:pt idx="5131">
                  <c:v>0.50792999999999999</c:v>
                </c:pt>
                <c:pt idx="5132">
                  <c:v>0.51619000000000004</c:v>
                </c:pt>
                <c:pt idx="5133">
                  <c:v>0.54088999999999998</c:v>
                </c:pt>
                <c:pt idx="5134">
                  <c:v>0.57640000000000002</c:v>
                </c:pt>
                <c:pt idx="5135">
                  <c:v>0.60782000000000003</c:v>
                </c:pt>
                <c:pt idx="5136">
                  <c:v>0.62622999999999995</c:v>
                </c:pt>
                <c:pt idx="5137">
                  <c:v>0.63668000000000002</c:v>
                </c:pt>
                <c:pt idx="5138">
                  <c:v>0.64629000000000003</c:v>
                </c:pt>
                <c:pt idx="5139">
                  <c:v>0.65334000000000003</c:v>
                </c:pt>
                <c:pt idx="5140">
                  <c:v>0.65610999999999997</c:v>
                </c:pt>
                <c:pt idx="5141">
                  <c:v>0.66293999999999997</c:v>
                </c:pt>
                <c:pt idx="5142">
                  <c:v>0.68020000000000003</c:v>
                </c:pt>
                <c:pt idx="5143">
                  <c:v>0.69591999999999998</c:v>
                </c:pt>
                <c:pt idx="5144">
                  <c:v>0.69127000000000005</c:v>
                </c:pt>
                <c:pt idx="5145">
                  <c:v>0.66778999999999999</c:v>
                </c:pt>
                <c:pt idx="5146">
                  <c:v>0.64785000000000004</c:v>
                </c:pt>
                <c:pt idx="5147">
                  <c:v>0.64510999999999996</c:v>
                </c:pt>
                <c:pt idx="5148">
                  <c:v>0.64876</c:v>
                </c:pt>
                <c:pt idx="5149">
                  <c:v>0.64278999999999997</c:v>
                </c:pt>
                <c:pt idx="5150">
                  <c:v>0.62741000000000002</c:v>
                </c:pt>
                <c:pt idx="5151">
                  <c:v>0.61182999999999998</c:v>
                </c:pt>
                <c:pt idx="5152">
                  <c:v>0.59643000000000002</c:v>
                </c:pt>
                <c:pt idx="5153">
                  <c:v>0.57447000000000004</c:v>
                </c:pt>
                <c:pt idx="5154">
                  <c:v>0.54584999999999995</c:v>
                </c:pt>
                <c:pt idx="5155">
                  <c:v>0.51719999999999999</c:v>
                </c:pt>
                <c:pt idx="5156">
                  <c:v>0.49032999999999999</c:v>
                </c:pt>
                <c:pt idx="5157">
                  <c:v>0.46100000000000002</c:v>
                </c:pt>
                <c:pt idx="5158">
                  <c:v>0.42969000000000002</c:v>
                </c:pt>
                <c:pt idx="5159">
                  <c:v>0.40562999999999999</c:v>
                </c:pt>
                <c:pt idx="5160">
                  <c:v>0.39754</c:v>
                </c:pt>
                <c:pt idx="5161">
                  <c:v>0.40509000000000001</c:v>
                </c:pt>
                <c:pt idx="5162">
                  <c:v>0.4214</c:v>
                </c:pt>
                <c:pt idx="5163">
                  <c:v>0.44119999999999998</c:v>
                </c:pt>
                <c:pt idx="5164">
                  <c:v>0.46443000000000001</c:v>
                </c:pt>
                <c:pt idx="5165">
                  <c:v>0.49142000000000002</c:v>
                </c:pt>
                <c:pt idx="5166">
                  <c:v>0.51392000000000004</c:v>
                </c:pt>
                <c:pt idx="5167">
                  <c:v>0.51402999999999999</c:v>
                </c:pt>
                <c:pt idx="5168">
                  <c:v>0.47921999999999998</c:v>
                </c:pt>
                <c:pt idx="5169">
                  <c:v>0.42048999999999997</c:v>
                </c:pt>
                <c:pt idx="5170">
                  <c:v>0.36909999999999998</c:v>
                </c:pt>
                <c:pt idx="5171">
                  <c:v>0.3503</c:v>
                </c:pt>
                <c:pt idx="5172">
                  <c:v>0.36405999999999999</c:v>
                </c:pt>
                <c:pt idx="5173">
                  <c:v>0.39318999999999998</c:v>
                </c:pt>
                <c:pt idx="5174">
                  <c:v>0.42276999999999998</c:v>
                </c:pt>
                <c:pt idx="5175">
                  <c:v>0.44686999999999999</c:v>
                </c:pt>
                <c:pt idx="5176">
                  <c:v>0.46522000000000002</c:v>
                </c:pt>
                <c:pt idx="5177">
                  <c:v>0.48320000000000002</c:v>
                </c:pt>
                <c:pt idx="5178">
                  <c:v>0.51022999999999996</c:v>
                </c:pt>
                <c:pt idx="5179">
                  <c:v>0.54837000000000002</c:v>
                </c:pt>
                <c:pt idx="5180">
                  <c:v>0.58467999999999998</c:v>
                </c:pt>
                <c:pt idx="5181">
                  <c:v>0.60306000000000004</c:v>
                </c:pt>
                <c:pt idx="5182">
                  <c:v>0.60141999999999995</c:v>
                </c:pt>
                <c:pt idx="5183">
                  <c:v>0.59028000000000003</c:v>
                </c:pt>
                <c:pt idx="5184">
                  <c:v>0.57831999999999995</c:v>
                </c:pt>
                <c:pt idx="5185">
                  <c:v>0.56813999999999998</c:v>
                </c:pt>
                <c:pt idx="5186">
                  <c:v>0.56269000000000002</c:v>
                </c:pt>
                <c:pt idx="5187">
                  <c:v>0.56481999999999999</c:v>
                </c:pt>
                <c:pt idx="5188">
                  <c:v>0.57118999999999998</c:v>
                </c:pt>
                <c:pt idx="5189">
                  <c:v>0.57572000000000001</c:v>
                </c:pt>
                <c:pt idx="5190">
                  <c:v>0.57784000000000002</c:v>
                </c:pt>
                <c:pt idx="5191">
                  <c:v>0.57906000000000002</c:v>
                </c:pt>
                <c:pt idx="5192">
                  <c:v>0.57476000000000005</c:v>
                </c:pt>
                <c:pt idx="5193">
                  <c:v>0.56076000000000004</c:v>
                </c:pt>
                <c:pt idx="5194">
                  <c:v>0.54505999999999999</c:v>
                </c:pt>
                <c:pt idx="5195">
                  <c:v>0.53902000000000005</c:v>
                </c:pt>
                <c:pt idx="5196">
                  <c:v>0.53808</c:v>
                </c:pt>
                <c:pt idx="5197">
                  <c:v>0.52698</c:v>
                </c:pt>
                <c:pt idx="5198">
                  <c:v>0.50505999999999995</c:v>
                </c:pt>
                <c:pt idx="5199">
                  <c:v>0.48720999999999998</c:v>
                </c:pt>
                <c:pt idx="5200">
                  <c:v>0.47432000000000002</c:v>
                </c:pt>
                <c:pt idx="5201">
                  <c:v>0.44367000000000001</c:v>
                </c:pt>
                <c:pt idx="5202">
                  <c:v>0.38302000000000003</c:v>
                </c:pt>
                <c:pt idx="5203">
                  <c:v>0.31884000000000001</c:v>
                </c:pt>
                <c:pt idx="5204">
                  <c:v>0.29182000000000002</c:v>
                </c:pt>
                <c:pt idx="5205">
                  <c:v>0.31084000000000001</c:v>
                </c:pt>
                <c:pt idx="5206">
                  <c:v>0.34728999999999999</c:v>
                </c:pt>
                <c:pt idx="5207">
                  <c:v>0.37078</c:v>
                </c:pt>
                <c:pt idx="5208">
                  <c:v>0.37539</c:v>
                </c:pt>
                <c:pt idx="5209">
                  <c:v>0.37226999999999999</c:v>
                </c:pt>
                <c:pt idx="5210">
                  <c:v>0.37192999999999998</c:v>
                </c:pt>
                <c:pt idx="5211">
                  <c:v>0.37853999999999999</c:v>
                </c:pt>
                <c:pt idx="5212">
                  <c:v>0.39118000000000003</c:v>
                </c:pt>
                <c:pt idx="5213">
                  <c:v>0.40387000000000001</c:v>
                </c:pt>
                <c:pt idx="5214">
                  <c:v>0.40800999999999998</c:v>
                </c:pt>
                <c:pt idx="5215">
                  <c:v>0.39912999999999998</c:v>
                </c:pt>
                <c:pt idx="5216">
                  <c:v>0.38168000000000002</c:v>
                </c:pt>
                <c:pt idx="5217">
                  <c:v>0.36642000000000002</c:v>
                </c:pt>
                <c:pt idx="5218">
                  <c:v>0.36073</c:v>
                </c:pt>
                <c:pt idx="5219">
                  <c:v>0.35747000000000001</c:v>
                </c:pt>
                <c:pt idx="5220">
                  <c:v>0.33617000000000002</c:v>
                </c:pt>
                <c:pt idx="5221">
                  <c:v>0.28556999999999999</c:v>
                </c:pt>
                <c:pt idx="5222">
                  <c:v>0.22631000000000001</c:v>
                </c:pt>
                <c:pt idx="5223">
                  <c:v>0.19813</c:v>
                </c:pt>
                <c:pt idx="5224">
                  <c:v>0.21686</c:v>
                </c:pt>
                <c:pt idx="5225">
                  <c:v>0.25561</c:v>
                </c:pt>
                <c:pt idx="5226">
                  <c:v>0.27865000000000001</c:v>
                </c:pt>
                <c:pt idx="5227">
                  <c:v>0.28222999999999998</c:v>
                </c:pt>
                <c:pt idx="5228">
                  <c:v>0.28754999999999997</c:v>
                </c:pt>
                <c:pt idx="5229">
                  <c:v>0.30363000000000001</c:v>
                </c:pt>
                <c:pt idx="5230">
                  <c:v>0.31739000000000001</c:v>
                </c:pt>
                <c:pt idx="5231">
                  <c:v>0.31720999999999999</c:v>
                </c:pt>
                <c:pt idx="5232">
                  <c:v>0.30564999999999998</c:v>
                </c:pt>
                <c:pt idx="5233">
                  <c:v>0.28693000000000002</c:v>
                </c:pt>
                <c:pt idx="5234">
                  <c:v>0.26101000000000002</c:v>
                </c:pt>
                <c:pt idx="5235">
                  <c:v>0.23549999999999999</c:v>
                </c:pt>
                <c:pt idx="5236">
                  <c:v>0.22609000000000001</c:v>
                </c:pt>
                <c:pt idx="5237">
                  <c:v>0.23577999999999999</c:v>
                </c:pt>
                <c:pt idx="5238">
                  <c:v>0.24704999999999999</c:v>
                </c:pt>
                <c:pt idx="5239">
                  <c:v>0.24443000000000001</c:v>
                </c:pt>
                <c:pt idx="5240">
                  <c:v>0.23346</c:v>
                </c:pt>
                <c:pt idx="5241">
                  <c:v>0.22742000000000001</c:v>
                </c:pt>
                <c:pt idx="5242">
                  <c:v>0.22613</c:v>
                </c:pt>
                <c:pt idx="5243">
                  <c:v>0.22026999999999999</c:v>
                </c:pt>
                <c:pt idx="5244">
                  <c:v>0.20954999999999999</c:v>
                </c:pt>
                <c:pt idx="5245">
                  <c:v>0.20374</c:v>
                </c:pt>
                <c:pt idx="5246">
                  <c:v>0.20960999999999999</c:v>
                </c:pt>
                <c:pt idx="5247">
                  <c:v>0.22670999999999999</c:v>
                </c:pt>
                <c:pt idx="5248">
                  <c:v>0.25202999999999998</c:v>
                </c:pt>
                <c:pt idx="5249">
                  <c:v>0.27805000000000002</c:v>
                </c:pt>
                <c:pt idx="5250">
                  <c:v>0.29047000000000001</c:v>
                </c:pt>
                <c:pt idx="5251">
                  <c:v>0.28000999999999998</c:v>
                </c:pt>
                <c:pt idx="5252">
                  <c:v>0.25533</c:v>
                </c:pt>
                <c:pt idx="5253">
                  <c:v>0.23308000000000001</c:v>
                </c:pt>
                <c:pt idx="5254">
                  <c:v>0.21584999999999999</c:v>
                </c:pt>
                <c:pt idx="5255">
                  <c:v>0.19181999999999999</c:v>
                </c:pt>
                <c:pt idx="5256">
                  <c:v>0.15642</c:v>
                </c:pt>
                <c:pt idx="5257">
                  <c:v>0.12044000000000001</c:v>
                </c:pt>
                <c:pt idx="5258">
                  <c:v>9.2318999999999998E-2</c:v>
                </c:pt>
                <c:pt idx="5259">
                  <c:v>6.5615000000000007E-2</c:v>
                </c:pt>
                <c:pt idx="5260">
                  <c:v>3.3019E-2</c:v>
                </c:pt>
                <c:pt idx="5261">
                  <c:v>2.6798E-3</c:v>
                </c:pt>
                <c:pt idx="5262">
                  <c:v>-1.1108E-2</c:v>
                </c:pt>
                <c:pt idx="5263">
                  <c:v>-8.6356999999999996E-3</c:v>
                </c:pt>
                <c:pt idx="5264">
                  <c:v>-5.5742999999999999E-3</c:v>
                </c:pt>
                <c:pt idx="5265">
                  <c:v>-1.4788000000000001E-2</c:v>
                </c:pt>
                <c:pt idx="5266">
                  <c:v>-3.5571999999999999E-2</c:v>
                </c:pt>
                <c:pt idx="5267">
                  <c:v>-5.9110000000000003E-2</c:v>
                </c:pt>
                <c:pt idx="5268">
                  <c:v>-7.5694999999999998E-2</c:v>
                </c:pt>
                <c:pt idx="5269">
                  <c:v>-7.6591000000000006E-2</c:v>
                </c:pt>
                <c:pt idx="5270">
                  <c:v>-5.7840000000000003E-2</c:v>
                </c:pt>
                <c:pt idx="5271">
                  <c:v>-2.5826999999999999E-2</c:v>
                </c:pt>
                <c:pt idx="5272">
                  <c:v>5.9785000000000003E-3</c:v>
                </c:pt>
                <c:pt idx="5273">
                  <c:v>2.8688000000000002E-2</c:v>
                </c:pt>
                <c:pt idx="5274">
                  <c:v>4.4551E-2</c:v>
                </c:pt>
                <c:pt idx="5275">
                  <c:v>6.3518000000000005E-2</c:v>
                </c:pt>
                <c:pt idx="5276">
                  <c:v>9.7363000000000005E-2</c:v>
                </c:pt>
                <c:pt idx="5277">
                  <c:v>0.15317</c:v>
                </c:pt>
                <c:pt idx="5278">
                  <c:v>0.22305</c:v>
                </c:pt>
                <c:pt idx="5279">
                  <c:v>0.28123999999999999</c:v>
                </c:pt>
                <c:pt idx="5280">
                  <c:v>0.30386999999999997</c:v>
                </c:pt>
                <c:pt idx="5281">
                  <c:v>0.29620999999999997</c:v>
                </c:pt>
                <c:pt idx="5282">
                  <c:v>0.28975000000000001</c:v>
                </c:pt>
                <c:pt idx="5283">
                  <c:v>0.30568000000000001</c:v>
                </c:pt>
                <c:pt idx="5284">
                  <c:v>0.33122000000000001</c:v>
                </c:pt>
                <c:pt idx="5285">
                  <c:v>0.34093000000000001</c:v>
                </c:pt>
                <c:pt idx="5286">
                  <c:v>0.33183000000000001</c:v>
                </c:pt>
                <c:pt idx="5287">
                  <c:v>0.32296999999999998</c:v>
                </c:pt>
                <c:pt idx="5288">
                  <c:v>0.32462000000000002</c:v>
                </c:pt>
                <c:pt idx="5289">
                  <c:v>0.32421</c:v>
                </c:pt>
                <c:pt idx="5290">
                  <c:v>0.30604999999999999</c:v>
                </c:pt>
                <c:pt idx="5291">
                  <c:v>0.27312999999999998</c:v>
                </c:pt>
                <c:pt idx="5292">
                  <c:v>0.24260999999999999</c:v>
                </c:pt>
                <c:pt idx="5293">
                  <c:v>0.22567000000000001</c:v>
                </c:pt>
                <c:pt idx="5294">
                  <c:v>0.21715000000000001</c:v>
                </c:pt>
                <c:pt idx="5295">
                  <c:v>0.20343</c:v>
                </c:pt>
                <c:pt idx="5296">
                  <c:v>0.17809</c:v>
                </c:pt>
                <c:pt idx="5297">
                  <c:v>0.15001999999999999</c:v>
                </c:pt>
                <c:pt idx="5298">
                  <c:v>0.13392999999999999</c:v>
                </c:pt>
                <c:pt idx="5299">
                  <c:v>0.13205</c:v>
                </c:pt>
                <c:pt idx="5300">
                  <c:v>0.13155</c:v>
                </c:pt>
                <c:pt idx="5301">
                  <c:v>0.12467</c:v>
                </c:pt>
                <c:pt idx="5302">
                  <c:v>0.12268</c:v>
                </c:pt>
                <c:pt idx="5303">
                  <c:v>0.13885</c:v>
                </c:pt>
                <c:pt idx="5304">
                  <c:v>0.16406000000000001</c:v>
                </c:pt>
                <c:pt idx="5305">
                  <c:v>0.17557</c:v>
                </c:pt>
                <c:pt idx="5306">
                  <c:v>0.16922999999999999</c:v>
                </c:pt>
                <c:pt idx="5307">
                  <c:v>0.16619999999999999</c:v>
                </c:pt>
                <c:pt idx="5308">
                  <c:v>0.18337999999999999</c:v>
                </c:pt>
                <c:pt idx="5309">
                  <c:v>0.21273</c:v>
                </c:pt>
                <c:pt idx="5310">
                  <c:v>0.23709</c:v>
                </c:pt>
                <c:pt idx="5311">
                  <c:v>0.25339</c:v>
                </c:pt>
                <c:pt idx="5312">
                  <c:v>0.26990999999999998</c:v>
                </c:pt>
                <c:pt idx="5313">
                  <c:v>0.29114000000000001</c:v>
                </c:pt>
                <c:pt idx="5314">
                  <c:v>0.31661</c:v>
                </c:pt>
                <c:pt idx="5315">
                  <c:v>0.34678999999999999</c:v>
                </c:pt>
                <c:pt idx="5316">
                  <c:v>0.37802000000000002</c:v>
                </c:pt>
                <c:pt idx="5317">
                  <c:v>0.39654</c:v>
                </c:pt>
                <c:pt idx="5318">
                  <c:v>0.38962000000000002</c:v>
                </c:pt>
                <c:pt idx="5319">
                  <c:v>0.36176999999999998</c:v>
                </c:pt>
                <c:pt idx="5320">
                  <c:v>0.33121</c:v>
                </c:pt>
                <c:pt idx="5321">
                  <c:v>0.31081999999999999</c:v>
                </c:pt>
                <c:pt idx="5322">
                  <c:v>0.29877999999999999</c:v>
                </c:pt>
                <c:pt idx="5323">
                  <c:v>0.28715000000000002</c:v>
                </c:pt>
                <c:pt idx="5324">
                  <c:v>0.27348</c:v>
                </c:pt>
                <c:pt idx="5325">
                  <c:v>0.26407999999999998</c:v>
                </c:pt>
                <c:pt idx="5326">
                  <c:v>0.26833000000000001</c:v>
                </c:pt>
                <c:pt idx="5327">
                  <c:v>0.28816000000000003</c:v>
                </c:pt>
                <c:pt idx="5328">
                  <c:v>0.31135000000000002</c:v>
                </c:pt>
                <c:pt idx="5329">
                  <c:v>0.31886999999999999</c:v>
                </c:pt>
                <c:pt idx="5330">
                  <c:v>0.30070999999999998</c:v>
                </c:pt>
                <c:pt idx="5331">
                  <c:v>0.26117000000000001</c:v>
                </c:pt>
                <c:pt idx="5332">
                  <c:v>0.21098</c:v>
                </c:pt>
                <c:pt idx="5333">
                  <c:v>0.16420999999999999</c:v>
                </c:pt>
                <c:pt idx="5334">
                  <c:v>0.14202000000000001</c:v>
                </c:pt>
                <c:pt idx="5335">
                  <c:v>0.16199</c:v>
                </c:pt>
                <c:pt idx="5336">
                  <c:v>0.21511</c:v>
                </c:pt>
                <c:pt idx="5337">
                  <c:v>0.26719999999999999</c:v>
                </c:pt>
                <c:pt idx="5338">
                  <c:v>0.29550999999999999</c:v>
                </c:pt>
                <c:pt idx="5339">
                  <c:v>0.31252000000000002</c:v>
                </c:pt>
                <c:pt idx="5340">
                  <c:v>0.34110000000000001</c:v>
                </c:pt>
                <c:pt idx="5341">
                  <c:v>0.37925999999999999</c:v>
                </c:pt>
                <c:pt idx="5342">
                  <c:v>0.40778999999999999</c:v>
                </c:pt>
                <c:pt idx="5343">
                  <c:v>0.42257</c:v>
                </c:pt>
                <c:pt idx="5344">
                  <c:v>0.43602000000000002</c:v>
                </c:pt>
                <c:pt idx="5345">
                  <c:v>0.44978000000000001</c:v>
                </c:pt>
                <c:pt idx="5346">
                  <c:v>0.44935999999999998</c:v>
                </c:pt>
                <c:pt idx="5347">
                  <c:v>0.42892999999999998</c:v>
                </c:pt>
                <c:pt idx="5348">
                  <c:v>0.40153</c:v>
                </c:pt>
                <c:pt idx="5349">
                  <c:v>0.37953999999999999</c:v>
                </c:pt>
                <c:pt idx="5350">
                  <c:v>0.36255999999999999</c:v>
                </c:pt>
                <c:pt idx="5351">
                  <c:v>0.35037000000000001</c:v>
                </c:pt>
                <c:pt idx="5352">
                  <c:v>0.34998000000000001</c:v>
                </c:pt>
                <c:pt idx="5353">
                  <c:v>0.36071999999999999</c:v>
                </c:pt>
                <c:pt idx="5354">
                  <c:v>0.36803999999999998</c:v>
                </c:pt>
                <c:pt idx="5355">
                  <c:v>0.36364000000000002</c:v>
                </c:pt>
                <c:pt idx="5356">
                  <c:v>0.35892000000000002</c:v>
                </c:pt>
                <c:pt idx="5357">
                  <c:v>0.36671999999999999</c:v>
                </c:pt>
                <c:pt idx="5358">
                  <c:v>0.38064999999999999</c:v>
                </c:pt>
                <c:pt idx="5359">
                  <c:v>0.38614999999999999</c:v>
                </c:pt>
                <c:pt idx="5360">
                  <c:v>0.38383</c:v>
                </c:pt>
                <c:pt idx="5361">
                  <c:v>0.38684000000000002</c:v>
                </c:pt>
                <c:pt idx="5362">
                  <c:v>0.39879999999999999</c:v>
                </c:pt>
                <c:pt idx="5363">
                  <c:v>0.40816000000000002</c:v>
                </c:pt>
                <c:pt idx="5364">
                  <c:v>0.40487000000000001</c:v>
                </c:pt>
                <c:pt idx="5365">
                  <c:v>0.39232</c:v>
                </c:pt>
                <c:pt idx="5366">
                  <c:v>0.38070999999999999</c:v>
                </c:pt>
                <c:pt idx="5367">
                  <c:v>0.37568000000000001</c:v>
                </c:pt>
                <c:pt idx="5368">
                  <c:v>0.3755</c:v>
                </c:pt>
                <c:pt idx="5369">
                  <c:v>0.37439</c:v>
                </c:pt>
                <c:pt idx="5370">
                  <c:v>0.36684</c:v>
                </c:pt>
                <c:pt idx="5371">
                  <c:v>0.35167999999999999</c:v>
                </c:pt>
                <c:pt idx="5372">
                  <c:v>0.33349000000000001</c:v>
                </c:pt>
                <c:pt idx="5373">
                  <c:v>0.31974000000000002</c:v>
                </c:pt>
                <c:pt idx="5374">
                  <c:v>0.31658999999999998</c:v>
                </c:pt>
                <c:pt idx="5375">
                  <c:v>0.32558999999999999</c:v>
                </c:pt>
                <c:pt idx="5376">
                  <c:v>0.34055999999999997</c:v>
                </c:pt>
                <c:pt idx="5377">
                  <c:v>0.34811999999999999</c:v>
                </c:pt>
                <c:pt idx="5378">
                  <c:v>0.33793000000000001</c:v>
                </c:pt>
                <c:pt idx="5379">
                  <c:v>0.31458000000000003</c:v>
                </c:pt>
                <c:pt idx="5380">
                  <c:v>0.29349999999999998</c:v>
                </c:pt>
                <c:pt idx="5381">
                  <c:v>0.28175</c:v>
                </c:pt>
                <c:pt idx="5382">
                  <c:v>0.26837</c:v>
                </c:pt>
                <c:pt idx="5383">
                  <c:v>0.23784</c:v>
                </c:pt>
                <c:pt idx="5384">
                  <c:v>0.18834999999999999</c:v>
                </c:pt>
                <c:pt idx="5385">
                  <c:v>0.13197999999999999</c:v>
                </c:pt>
                <c:pt idx="5386">
                  <c:v>8.1131999999999996E-2</c:v>
                </c:pt>
                <c:pt idx="5387">
                  <c:v>3.9942999999999999E-2</c:v>
                </c:pt>
                <c:pt idx="5388">
                  <c:v>6.9197E-3</c:v>
                </c:pt>
                <c:pt idx="5389">
                  <c:v>-1.8357999999999999E-2</c:v>
                </c:pt>
                <c:pt idx="5390">
                  <c:v>-3.0886E-2</c:v>
                </c:pt>
                <c:pt idx="5391">
                  <c:v>-2.2721999999999999E-2</c:v>
                </c:pt>
                <c:pt idx="5392">
                  <c:v>6.1939999999999999E-3</c:v>
                </c:pt>
                <c:pt idx="5393">
                  <c:v>4.0236000000000001E-2</c:v>
                </c:pt>
                <c:pt idx="5394">
                  <c:v>5.9089000000000003E-2</c:v>
                </c:pt>
                <c:pt idx="5395">
                  <c:v>5.9716999999999999E-2</c:v>
                </c:pt>
                <c:pt idx="5396">
                  <c:v>5.9744999999999999E-2</c:v>
                </c:pt>
                <c:pt idx="5397">
                  <c:v>7.4337E-2</c:v>
                </c:pt>
                <c:pt idx="5398">
                  <c:v>9.7355999999999998E-2</c:v>
                </c:pt>
                <c:pt idx="5399">
                  <c:v>0.11149000000000001</c:v>
                </c:pt>
                <c:pt idx="5400">
                  <c:v>0.10892</c:v>
                </c:pt>
                <c:pt idx="5401">
                  <c:v>9.3254000000000004E-2</c:v>
                </c:pt>
                <c:pt idx="5402">
                  <c:v>6.8220000000000003E-2</c:v>
                </c:pt>
                <c:pt idx="5403">
                  <c:v>3.7028999999999999E-2</c:v>
                </c:pt>
                <c:pt idx="5404">
                  <c:v>9.6448000000000002E-3</c:v>
                </c:pt>
                <c:pt idx="5405">
                  <c:v>-2.9439000000000002E-3</c:v>
                </c:pt>
                <c:pt idx="5406">
                  <c:v>-4.4412000000000002E-3</c:v>
                </c:pt>
                <c:pt idx="5407">
                  <c:v>-1.3272000000000001E-2</c:v>
                </c:pt>
                <c:pt idx="5408">
                  <c:v>-4.1945000000000003E-2</c:v>
                </c:pt>
                <c:pt idx="5409">
                  <c:v>-8.1853999999999996E-2</c:v>
                </c:pt>
                <c:pt idx="5410">
                  <c:v>-0.11264</c:v>
                </c:pt>
                <c:pt idx="5411">
                  <c:v>-0.12368</c:v>
                </c:pt>
                <c:pt idx="5412">
                  <c:v>-0.12374</c:v>
                </c:pt>
                <c:pt idx="5413">
                  <c:v>-0.13084999999999999</c:v>
                </c:pt>
                <c:pt idx="5414">
                  <c:v>-0.15298</c:v>
                </c:pt>
                <c:pt idx="5415">
                  <c:v>-0.17817</c:v>
                </c:pt>
                <c:pt idx="5416">
                  <c:v>-0.18506</c:v>
                </c:pt>
                <c:pt idx="5417">
                  <c:v>-0.16511999999999999</c:v>
                </c:pt>
                <c:pt idx="5418">
                  <c:v>-0.13186</c:v>
                </c:pt>
                <c:pt idx="5419">
                  <c:v>-0.10674</c:v>
                </c:pt>
                <c:pt idx="5420">
                  <c:v>-0.10045999999999999</c:v>
                </c:pt>
                <c:pt idx="5421">
                  <c:v>-0.11067</c:v>
                </c:pt>
                <c:pt idx="5422">
                  <c:v>-0.13066</c:v>
                </c:pt>
                <c:pt idx="5423">
                  <c:v>-0.15217</c:v>
                </c:pt>
                <c:pt idx="5424">
                  <c:v>-0.16558</c:v>
                </c:pt>
                <c:pt idx="5425">
                  <c:v>-0.16821</c:v>
                </c:pt>
                <c:pt idx="5426">
                  <c:v>-0.17007</c:v>
                </c:pt>
                <c:pt idx="5427">
                  <c:v>-0.17957999999999999</c:v>
                </c:pt>
                <c:pt idx="5428">
                  <c:v>-0.18451999999999999</c:v>
                </c:pt>
                <c:pt idx="5429">
                  <c:v>-0.16063</c:v>
                </c:pt>
                <c:pt idx="5430">
                  <c:v>-0.10294</c:v>
                </c:pt>
                <c:pt idx="5431">
                  <c:v>-3.6485999999999998E-2</c:v>
                </c:pt>
                <c:pt idx="5432">
                  <c:v>1.0596E-2</c:v>
                </c:pt>
                <c:pt idx="5433">
                  <c:v>3.3667999999999997E-2</c:v>
                </c:pt>
                <c:pt idx="5434">
                  <c:v>4.3468E-2</c:v>
                </c:pt>
                <c:pt idx="5435">
                  <c:v>4.2952999999999998E-2</c:v>
                </c:pt>
                <c:pt idx="5436">
                  <c:v>2.6925999999999999E-2</c:v>
                </c:pt>
                <c:pt idx="5437">
                  <c:v>1.9354999999999999E-4</c:v>
                </c:pt>
                <c:pt idx="5438">
                  <c:v>-1.9279000000000001E-2</c:v>
                </c:pt>
                <c:pt idx="5439">
                  <c:v>-1.7831E-2</c:v>
                </c:pt>
                <c:pt idx="5440">
                  <c:v>3.2820000000000002E-3</c:v>
                </c:pt>
                <c:pt idx="5441">
                  <c:v>3.6101000000000001E-2</c:v>
                </c:pt>
                <c:pt idx="5442">
                  <c:v>7.3390999999999998E-2</c:v>
                </c:pt>
                <c:pt idx="5443">
                  <c:v>0.10324999999999999</c:v>
                </c:pt>
                <c:pt idx="5444">
                  <c:v>0.10804999999999999</c:v>
                </c:pt>
                <c:pt idx="5445">
                  <c:v>8.0387E-2</c:v>
                </c:pt>
                <c:pt idx="5446">
                  <c:v>3.6028999999999999E-2</c:v>
                </c:pt>
                <c:pt idx="5447">
                  <c:v>5.7045999999999996E-4</c:v>
                </c:pt>
                <c:pt idx="5448">
                  <c:v>-1.5866999999999999E-2</c:v>
                </c:pt>
                <c:pt idx="5449">
                  <c:v>-2.1949E-2</c:v>
                </c:pt>
                <c:pt idx="5450">
                  <c:v>-2.4358000000000001E-2</c:v>
                </c:pt>
                <c:pt idx="5451">
                  <c:v>-1.6629999999999999E-2</c:v>
                </c:pt>
                <c:pt idx="5452">
                  <c:v>5.2998999999999998E-3</c:v>
                </c:pt>
                <c:pt idx="5453">
                  <c:v>2.7762999999999999E-2</c:v>
                </c:pt>
                <c:pt idx="5454">
                  <c:v>3.3099000000000003E-2</c:v>
                </c:pt>
                <c:pt idx="5455">
                  <c:v>2.5668E-2</c:v>
                </c:pt>
                <c:pt idx="5456">
                  <c:v>2.9758E-2</c:v>
                </c:pt>
                <c:pt idx="5457">
                  <c:v>5.6826000000000002E-2</c:v>
                </c:pt>
                <c:pt idx="5458">
                  <c:v>8.5351999999999997E-2</c:v>
                </c:pt>
                <c:pt idx="5459">
                  <c:v>8.2644999999999996E-2</c:v>
                </c:pt>
                <c:pt idx="5460">
                  <c:v>4.2465000000000003E-2</c:v>
                </c:pt>
                <c:pt idx="5461">
                  <c:v>-7.6168E-3</c:v>
                </c:pt>
                <c:pt idx="5462">
                  <c:v>-3.5018000000000001E-2</c:v>
                </c:pt>
                <c:pt idx="5463">
                  <c:v>-3.0473E-2</c:v>
                </c:pt>
                <c:pt idx="5464">
                  <c:v>-7.6352E-3</c:v>
                </c:pt>
                <c:pt idx="5465">
                  <c:v>1.5649E-2</c:v>
                </c:pt>
                <c:pt idx="5466">
                  <c:v>2.8986000000000001E-2</c:v>
                </c:pt>
                <c:pt idx="5467">
                  <c:v>2.7816E-2</c:v>
                </c:pt>
                <c:pt idx="5468">
                  <c:v>1.0541E-2</c:v>
                </c:pt>
                <c:pt idx="5469">
                  <c:v>-1.9198E-2</c:v>
                </c:pt>
                <c:pt idx="5470">
                  <c:v>-5.1769999999999997E-2</c:v>
                </c:pt>
                <c:pt idx="5471">
                  <c:v>-7.7385999999999996E-2</c:v>
                </c:pt>
                <c:pt idx="5472">
                  <c:v>-9.2532000000000003E-2</c:v>
                </c:pt>
                <c:pt idx="5473">
                  <c:v>-9.9761000000000002E-2</c:v>
                </c:pt>
                <c:pt idx="5474">
                  <c:v>-0.10331</c:v>
                </c:pt>
                <c:pt idx="5475">
                  <c:v>-0.10722</c:v>
                </c:pt>
                <c:pt idx="5476">
                  <c:v>-0.11537</c:v>
                </c:pt>
                <c:pt idx="5477">
                  <c:v>-0.12901000000000001</c:v>
                </c:pt>
                <c:pt idx="5478">
                  <c:v>-0.14435999999999999</c:v>
                </c:pt>
                <c:pt idx="5479">
                  <c:v>-0.15695000000000001</c:v>
                </c:pt>
                <c:pt idx="5480">
                  <c:v>-0.16889000000000001</c:v>
                </c:pt>
                <c:pt idx="5481">
                  <c:v>-0.18651000000000001</c:v>
                </c:pt>
                <c:pt idx="5482">
                  <c:v>-0.20899999999999999</c:v>
                </c:pt>
                <c:pt idx="5483">
                  <c:v>-0.22555</c:v>
                </c:pt>
                <c:pt idx="5484">
                  <c:v>-0.22766</c:v>
                </c:pt>
                <c:pt idx="5485">
                  <c:v>-0.21845000000000001</c:v>
                </c:pt>
                <c:pt idx="5486">
                  <c:v>-0.20316999999999999</c:v>
                </c:pt>
                <c:pt idx="5487">
                  <c:v>-0.17693</c:v>
                </c:pt>
                <c:pt idx="5488">
                  <c:v>-0.13258</c:v>
                </c:pt>
                <c:pt idx="5489">
                  <c:v>-7.8783000000000006E-2</c:v>
                </c:pt>
                <c:pt idx="5490">
                  <c:v>-3.7873999999999998E-2</c:v>
                </c:pt>
                <c:pt idx="5491">
                  <c:v>-2.2481000000000001E-2</c:v>
                </c:pt>
                <c:pt idx="5492">
                  <c:v>-2.3296999999999998E-2</c:v>
                </c:pt>
                <c:pt idx="5493">
                  <c:v>-2.3299E-2</c:v>
                </c:pt>
                <c:pt idx="5494">
                  <c:v>-1.5474E-2</c:v>
                </c:pt>
                <c:pt idx="5495">
                  <c:v>-2.9591000000000001E-3</c:v>
                </c:pt>
                <c:pt idx="5496">
                  <c:v>8.4160999999999993E-3</c:v>
                </c:pt>
                <c:pt idx="5497">
                  <c:v>1.1636000000000001E-2</c:v>
                </c:pt>
                <c:pt idx="5498">
                  <c:v>2.1849999999999999E-3</c:v>
                </c:pt>
                <c:pt idx="5499">
                  <c:v>-1.1341E-2</c:v>
                </c:pt>
                <c:pt idx="5500">
                  <c:v>-9.1305999999999991E-3</c:v>
                </c:pt>
                <c:pt idx="5501">
                  <c:v>1.6284E-2</c:v>
                </c:pt>
                <c:pt idx="5502">
                  <c:v>4.5404E-2</c:v>
                </c:pt>
                <c:pt idx="5503">
                  <c:v>5.4191999999999997E-2</c:v>
                </c:pt>
                <c:pt idx="5504">
                  <c:v>4.6598000000000001E-2</c:v>
                </c:pt>
                <c:pt idx="5505">
                  <c:v>4.8524999999999999E-2</c:v>
                </c:pt>
                <c:pt idx="5506">
                  <c:v>6.9144999999999998E-2</c:v>
                </c:pt>
                <c:pt idx="5507">
                  <c:v>8.5859000000000005E-2</c:v>
                </c:pt>
                <c:pt idx="5508">
                  <c:v>7.5689000000000006E-2</c:v>
                </c:pt>
                <c:pt idx="5509">
                  <c:v>4.8406999999999999E-2</c:v>
                </c:pt>
                <c:pt idx="5510">
                  <c:v>3.5737999999999999E-2</c:v>
                </c:pt>
                <c:pt idx="5511">
                  <c:v>5.3377000000000001E-2</c:v>
                </c:pt>
                <c:pt idx="5512">
                  <c:v>8.5817000000000004E-2</c:v>
                </c:pt>
                <c:pt idx="5513">
                  <c:v>0.10841000000000001</c:v>
                </c:pt>
                <c:pt idx="5514">
                  <c:v>0.11456</c:v>
                </c:pt>
                <c:pt idx="5515">
                  <c:v>0.11703</c:v>
                </c:pt>
                <c:pt idx="5516">
                  <c:v>0.12858</c:v>
                </c:pt>
                <c:pt idx="5517">
                  <c:v>0.14857000000000001</c:v>
                </c:pt>
                <c:pt idx="5518">
                  <c:v>0.16903000000000001</c:v>
                </c:pt>
                <c:pt idx="5519">
                  <c:v>0.18753</c:v>
                </c:pt>
                <c:pt idx="5520">
                  <c:v>0.20763999999999999</c:v>
                </c:pt>
                <c:pt idx="5521">
                  <c:v>0.22897999999999999</c:v>
                </c:pt>
                <c:pt idx="5522">
                  <c:v>0.24523</c:v>
                </c:pt>
                <c:pt idx="5523">
                  <c:v>0.25362000000000001</c:v>
                </c:pt>
                <c:pt idx="5524">
                  <c:v>0.25792999999999999</c:v>
                </c:pt>
                <c:pt idx="5525">
                  <c:v>0.25744</c:v>
                </c:pt>
                <c:pt idx="5526">
                  <c:v>0.24328</c:v>
                </c:pt>
                <c:pt idx="5527">
                  <c:v>0.21532000000000001</c:v>
                </c:pt>
                <c:pt idx="5528">
                  <c:v>0.19312000000000001</c:v>
                </c:pt>
                <c:pt idx="5529">
                  <c:v>0.19492000000000001</c:v>
                </c:pt>
                <c:pt idx="5530">
                  <c:v>0.21010000000000001</c:v>
                </c:pt>
                <c:pt idx="5531">
                  <c:v>0.21060999999999999</c:v>
                </c:pt>
                <c:pt idx="5532">
                  <c:v>0.19020000000000001</c:v>
                </c:pt>
                <c:pt idx="5533">
                  <c:v>0.17385999999999999</c:v>
                </c:pt>
                <c:pt idx="5534">
                  <c:v>0.18262</c:v>
                </c:pt>
                <c:pt idx="5535">
                  <c:v>0.20637</c:v>
                </c:pt>
                <c:pt idx="5536">
                  <c:v>0.22206000000000001</c:v>
                </c:pt>
                <c:pt idx="5537">
                  <c:v>0.22406999999999999</c:v>
                </c:pt>
                <c:pt idx="5538">
                  <c:v>0.22273999999999999</c:v>
                </c:pt>
                <c:pt idx="5539">
                  <c:v>0.22251000000000001</c:v>
                </c:pt>
                <c:pt idx="5540">
                  <c:v>0.21698000000000001</c:v>
                </c:pt>
                <c:pt idx="5541">
                  <c:v>0.20000999999999999</c:v>
                </c:pt>
                <c:pt idx="5542">
                  <c:v>0.16833000000000001</c:v>
                </c:pt>
                <c:pt idx="5543">
                  <c:v>0.1173</c:v>
                </c:pt>
                <c:pt idx="5544">
                  <c:v>4.7483999999999998E-2</c:v>
                </c:pt>
                <c:pt idx="5545">
                  <c:v>-2.6239999999999999E-2</c:v>
                </c:pt>
                <c:pt idx="5546">
                  <c:v>-8.4164000000000003E-2</c:v>
                </c:pt>
                <c:pt idx="5547">
                  <c:v>-0.12015000000000001</c:v>
                </c:pt>
                <c:pt idx="5548">
                  <c:v>-0.14091000000000001</c:v>
                </c:pt>
                <c:pt idx="5549">
                  <c:v>-0.14959</c:v>
                </c:pt>
                <c:pt idx="5550">
                  <c:v>-0.14273</c:v>
                </c:pt>
                <c:pt idx="5551">
                  <c:v>-0.12297</c:v>
                </c:pt>
                <c:pt idx="5552">
                  <c:v>-0.10127</c:v>
                </c:pt>
                <c:pt idx="5553">
                  <c:v>-8.3513000000000004E-2</c:v>
                </c:pt>
                <c:pt idx="5554">
                  <c:v>-6.7312999999999998E-2</c:v>
                </c:pt>
                <c:pt idx="5555">
                  <c:v>-5.5835000000000003E-2</c:v>
                </c:pt>
                <c:pt idx="5556">
                  <c:v>-6.0990999999999997E-2</c:v>
                </c:pt>
                <c:pt idx="5557">
                  <c:v>-8.4689E-2</c:v>
                </c:pt>
                <c:pt idx="5558">
                  <c:v>-0.10884000000000001</c:v>
                </c:pt>
                <c:pt idx="5559">
                  <c:v>-0.11600000000000001</c:v>
                </c:pt>
                <c:pt idx="5560">
                  <c:v>-0.11216</c:v>
                </c:pt>
                <c:pt idx="5561">
                  <c:v>-0.11545999999999999</c:v>
                </c:pt>
                <c:pt idx="5562">
                  <c:v>-0.12748000000000001</c:v>
                </c:pt>
                <c:pt idx="5563">
                  <c:v>-0.13245999999999999</c:v>
                </c:pt>
                <c:pt idx="5564">
                  <c:v>-0.12623999999999999</c:v>
                </c:pt>
                <c:pt idx="5565">
                  <c:v>-0.12828999999999999</c:v>
                </c:pt>
                <c:pt idx="5566">
                  <c:v>-0.15409999999999999</c:v>
                </c:pt>
                <c:pt idx="5567">
                  <c:v>-0.18726999999999999</c:v>
                </c:pt>
                <c:pt idx="5568">
                  <c:v>-0.19453000000000001</c:v>
                </c:pt>
                <c:pt idx="5569">
                  <c:v>-0.16555</c:v>
                </c:pt>
                <c:pt idx="5570">
                  <c:v>-0.12385</c:v>
                </c:pt>
                <c:pt idx="5571">
                  <c:v>-9.7268999999999994E-2</c:v>
                </c:pt>
                <c:pt idx="5572">
                  <c:v>-9.1297000000000003E-2</c:v>
                </c:pt>
                <c:pt idx="5573">
                  <c:v>-9.4947000000000004E-2</c:v>
                </c:pt>
                <c:pt idx="5574">
                  <c:v>-9.7211000000000006E-2</c:v>
                </c:pt>
                <c:pt idx="5575">
                  <c:v>-8.6430000000000007E-2</c:v>
                </c:pt>
                <c:pt idx="5576">
                  <c:v>-4.7167000000000001E-2</c:v>
                </c:pt>
                <c:pt idx="5577">
                  <c:v>2.2745000000000001E-2</c:v>
                </c:pt>
                <c:pt idx="5578">
                  <c:v>9.6508999999999998E-2</c:v>
                </c:pt>
                <c:pt idx="5579">
                  <c:v>0.13977000000000001</c:v>
                </c:pt>
                <c:pt idx="5580">
                  <c:v>0.15060000000000001</c:v>
                </c:pt>
                <c:pt idx="5581">
                  <c:v>0.16156000000000001</c:v>
                </c:pt>
                <c:pt idx="5582">
                  <c:v>0.19681999999999999</c:v>
                </c:pt>
                <c:pt idx="5583">
                  <c:v>0.24353</c:v>
                </c:pt>
                <c:pt idx="5584">
                  <c:v>0.27517999999999998</c:v>
                </c:pt>
                <c:pt idx="5585">
                  <c:v>0.28806999999999999</c:v>
                </c:pt>
                <c:pt idx="5586">
                  <c:v>0.29925000000000002</c:v>
                </c:pt>
                <c:pt idx="5587">
                  <c:v>0.31646000000000002</c:v>
                </c:pt>
                <c:pt idx="5588">
                  <c:v>0.32706000000000002</c:v>
                </c:pt>
                <c:pt idx="5589">
                  <c:v>0.31738</c:v>
                </c:pt>
                <c:pt idx="5590">
                  <c:v>0.29228999999999999</c:v>
                </c:pt>
                <c:pt idx="5591">
                  <c:v>0.27279999999999999</c:v>
                </c:pt>
                <c:pt idx="5592">
                  <c:v>0.27700999999999998</c:v>
                </c:pt>
                <c:pt idx="5593">
                  <c:v>0.30116999999999999</c:v>
                </c:pt>
                <c:pt idx="5594">
                  <c:v>0.31796999999999997</c:v>
                </c:pt>
                <c:pt idx="5595">
                  <c:v>0.30164999999999997</c:v>
                </c:pt>
                <c:pt idx="5596">
                  <c:v>0.26001999999999997</c:v>
                </c:pt>
                <c:pt idx="5597">
                  <c:v>0.23263</c:v>
                </c:pt>
                <c:pt idx="5598">
                  <c:v>0.24776999999999999</c:v>
                </c:pt>
                <c:pt idx="5599">
                  <c:v>0.29000999999999999</c:v>
                </c:pt>
                <c:pt idx="5600">
                  <c:v>0.32194</c:v>
                </c:pt>
                <c:pt idx="5601">
                  <c:v>0.33066000000000001</c:v>
                </c:pt>
                <c:pt idx="5602">
                  <c:v>0.33606000000000003</c:v>
                </c:pt>
                <c:pt idx="5603">
                  <c:v>0.35669000000000001</c:v>
                </c:pt>
                <c:pt idx="5604">
                  <c:v>0.38662999999999997</c:v>
                </c:pt>
                <c:pt idx="5605">
                  <c:v>0.41069</c:v>
                </c:pt>
                <c:pt idx="5606">
                  <c:v>0.42652000000000001</c:v>
                </c:pt>
                <c:pt idx="5607">
                  <c:v>0.44238</c:v>
                </c:pt>
                <c:pt idx="5608">
                  <c:v>0.46265000000000001</c:v>
                </c:pt>
                <c:pt idx="5609">
                  <c:v>0.48518</c:v>
                </c:pt>
                <c:pt idx="5610">
                  <c:v>0.50731999999999999</c:v>
                </c:pt>
                <c:pt idx="5611">
                  <c:v>0.52644000000000002</c:v>
                </c:pt>
                <c:pt idx="5612">
                  <c:v>0.53800000000000003</c:v>
                </c:pt>
                <c:pt idx="5613">
                  <c:v>0.54005000000000003</c:v>
                </c:pt>
                <c:pt idx="5614">
                  <c:v>0.53835999999999995</c:v>
                </c:pt>
                <c:pt idx="5615">
                  <c:v>0.54186000000000001</c:v>
                </c:pt>
                <c:pt idx="5616">
                  <c:v>0.55418000000000001</c:v>
                </c:pt>
                <c:pt idx="5617">
                  <c:v>0.57387999999999995</c:v>
                </c:pt>
                <c:pt idx="5618">
                  <c:v>0.60133999999999999</c:v>
                </c:pt>
                <c:pt idx="5619">
                  <c:v>0.63785999999999998</c:v>
                </c:pt>
                <c:pt idx="5620">
                  <c:v>0.67530999999999997</c:v>
                </c:pt>
                <c:pt idx="5621">
                  <c:v>0.69459000000000004</c:v>
                </c:pt>
                <c:pt idx="5622">
                  <c:v>0.68342999999999998</c:v>
                </c:pt>
                <c:pt idx="5623">
                  <c:v>0.65393999999999997</c:v>
                </c:pt>
                <c:pt idx="5624">
                  <c:v>0.63090999999999997</c:v>
                </c:pt>
                <c:pt idx="5625">
                  <c:v>0.61921999999999999</c:v>
                </c:pt>
                <c:pt idx="5626">
                  <c:v>0.59567000000000003</c:v>
                </c:pt>
                <c:pt idx="5627">
                  <c:v>0.54425000000000001</c:v>
                </c:pt>
                <c:pt idx="5628">
                  <c:v>0.48759999999999998</c:v>
                </c:pt>
                <c:pt idx="5629">
                  <c:v>0.46381</c:v>
                </c:pt>
                <c:pt idx="5630">
                  <c:v>0.47593000000000002</c:v>
                </c:pt>
                <c:pt idx="5631">
                  <c:v>0.48866999999999999</c:v>
                </c:pt>
                <c:pt idx="5632">
                  <c:v>0.4798</c:v>
                </c:pt>
                <c:pt idx="5633">
                  <c:v>0.46914</c:v>
                </c:pt>
                <c:pt idx="5634">
                  <c:v>0.48150999999999999</c:v>
                </c:pt>
                <c:pt idx="5635">
                  <c:v>0.50371999999999995</c:v>
                </c:pt>
                <c:pt idx="5636">
                  <c:v>0.50424999999999998</c:v>
                </c:pt>
                <c:pt idx="5637">
                  <c:v>0.48321999999999998</c:v>
                </c:pt>
                <c:pt idx="5638">
                  <c:v>0.47276000000000001</c:v>
                </c:pt>
                <c:pt idx="5639">
                  <c:v>0.48784</c:v>
                </c:pt>
                <c:pt idx="5640">
                  <c:v>0.50409999999999999</c:v>
                </c:pt>
                <c:pt idx="5641">
                  <c:v>0.49370999999999998</c:v>
                </c:pt>
                <c:pt idx="5642">
                  <c:v>0.46274999999999999</c:v>
                </c:pt>
                <c:pt idx="5643">
                  <c:v>0.43869000000000002</c:v>
                </c:pt>
                <c:pt idx="5644">
                  <c:v>0.43345</c:v>
                </c:pt>
                <c:pt idx="5645">
                  <c:v>0.43292000000000003</c:v>
                </c:pt>
                <c:pt idx="5646">
                  <c:v>0.41721000000000003</c:v>
                </c:pt>
                <c:pt idx="5647">
                  <c:v>0.37890000000000001</c:v>
                </c:pt>
                <c:pt idx="5648">
                  <c:v>0.32407999999999998</c:v>
                </c:pt>
                <c:pt idx="5649">
                  <c:v>0.26588000000000001</c:v>
                </c:pt>
                <c:pt idx="5650">
                  <c:v>0.21903</c:v>
                </c:pt>
                <c:pt idx="5651">
                  <c:v>0.19425000000000001</c:v>
                </c:pt>
                <c:pt idx="5652">
                  <c:v>0.19361999999999999</c:v>
                </c:pt>
                <c:pt idx="5653">
                  <c:v>0.21023</c:v>
                </c:pt>
                <c:pt idx="5654">
                  <c:v>0.23072999999999999</c:v>
                </c:pt>
                <c:pt idx="5655">
                  <c:v>0.23895</c:v>
                </c:pt>
                <c:pt idx="5656">
                  <c:v>0.22339999999999999</c:v>
                </c:pt>
                <c:pt idx="5657">
                  <c:v>0.18761</c:v>
                </c:pt>
                <c:pt idx="5658">
                  <c:v>0.15214</c:v>
                </c:pt>
                <c:pt idx="5659">
                  <c:v>0.13999</c:v>
                </c:pt>
                <c:pt idx="5660">
                  <c:v>0.15658</c:v>
                </c:pt>
                <c:pt idx="5661">
                  <c:v>0.18529000000000001</c:v>
                </c:pt>
                <c:pt idx="5662">
                  <c:v>0.20397999999999999</c:v>
                </c:pt>
                <c:pt idx="5663">
                  <c:v>0.20337</c:v>
                </c:pt>
                <c:pt idx="5664">
                  <c:v>0.18717</c:v>
                </c:pt>
                <c:pt idx="5665">
                  <c:v>0.15866</c:v>
                </c:pt>
                <c:pt idx="5666">
                  <c:v>0.11604</c:v>
                </c:pt>
                <c:pt idx="5667">
                  <c:v>6.2701000000000007E-2</c:v>
                </c:pt>
                <c:pt idx="5668">
                  <c:v>1.272E-2</c:v>
                </c:pt>
                <c:pt idx="5669">
                  <c:v>-2.1453E-2</c:v>
                </c:pt>
                <c:pt idx="5670">
                  <c:v>-4.1585999999999998E-2</c:v>
                </c:pt>
                <c:pt idx="5671">
                  <c:v>-5.5641999999999997E-2</c:v>
                </c:pt>
                <c:pt idx="5672">
                  <c:v>-6.2052999999999997E-2</c:v>
                </c:pt>
                <c:pt idx="5673">
                  <c:v>-5.4058000000000002E-2</c:v>
                </c:pt>
                <c:pt idx="5674">
                  <c:v>-3.8615999999999998E-2</c:v>
                </c:pt>
                <c:pt idx="5675">
                  <c:v>-3.6823000000000002E-2</c:v>
                </c:pt>
                <c:pt idx="5676">
                  <c:v>-6.0326999999999999E-2</c:v>
                </c:pt>
                <c:pt idx="5677">
                  <c:v>-9.7781999999999994E-2</c:v>
                </c:pt>
                <c:pt idx="5678">
                  <c:v>-0.13136</c:v>
                </c:pt>
                <c:pt idx="5679">
                  <c:v>-0.15828999999999999</c:v>
                </c:pt>
                <c:pt idx="5680">
                  <c:v>-0.18840000000000001</c:v>
                </c:pt>
                <c:pt idx="5681">
                  <c:v>-0.22659000000000001</c:v>
                </c:pt>
                <c:pt idx="5682">
                  <c:v>-0.26639000000000002</c:v>
                </c:pt>
                <c:pt idx="5683">
                  <c:v>-0.29832999999999998</c:v>
                </c:pt>
                <c:pt idx="5684">
                  <c:v>-0.31902000000000003</c:v>
                </c:pt>
                <c:pt idx="5685">
                  <c:v>-0.33311000000000002</c:v>
                </c:pt>
                <c:pt idx="5686">
                  <c:v>-0.34860999999999998</c:v>
                </c:pt>
                <c:pt idx="5687">
                  <c:v>-0.36754999999999999</c:v>
                </c:pt>
                <c:pt idx="5688">
                  <c:v>-0.38146000000000002</c:v>
                </c:pt>
                <c:pt idx="5689">
                  <c:v>-0.38202999999999998</c:v>
                </c:pt>
                <c:pt idx="5690">
                  <c:v>-0.37586000000000003</c:v>
                </c:pt>
                <c:pt idx="5691">
                  <c:v>-0.37802000000000002</c:v>
                </c:pt>
                <c:pt idx="5692">
                  <c:v>-0.38806000000000002</c:v>
                </c:pt>
                <c:pt idx="5693">
                  <c:v>-0.38489000000000001</c:v>
                </c:pt>
                <c:pt idx="5694">
                  <c:v>-0.35335</c:v>
                </c:pt>
                <c:pt idx="5695">
                  <c:v>-0.30510999999999999</c:v>
                </c:pt>
                <c:pt idx="5696">
                  <c:v>-0.26236999999999999</c:v>
                </c:pt>
                <c:pt idx="5697">
                  <c:v>-0.22936999999999999</c:v>
                </c:pt>
                <c:pt idx="5698">
                  <c:v>-0.19367000000000001</c:v>
                </c:pt>
                <c:pt idx="5699">
                  <c:v>-0.15101000000000001</c:v>
                </c:pt>
                <c:pt idx="5700">
                  <c:v>-0.11458</c:v>
                </c:pt>
                <c:pt idx="5701">
                  <c:v>-9.9460999999999994E-2</c:v>
                </c:pt>
                <c:pt idx="5702">
                  <c:v>-0.10851</c:v>
                </c:pt>
                <c:pt idx="5703">
                  <c:v>-0.13441</c:v>
                </c:pt>
                <c:pt idx="5704">
                  <c:v>-0.16633999999999999</c:v>
                </c:pt>
                <c:pt idx="5705">
                  <c:v>-0.19334999999999999</c:v>
                </c:pt>
                <c:pt idx="5706">
                  <c:v>-0.20913000000000001</c:v>
                </c:pt>
                <c:pt idx="5707">
                  <c:v>-0.21676999999999999</c:v>
                </c:pt>
                <c:pt idx="5708">
                  <c:v>-0.22417999999999999</c:v>
                </c:pt>
                <c:pt idx="5709">
                  <c:v>-0.23483000000000001</c:v>
                </c:pt>
                <c:pt idx="5710">
                  <c:v>-0.24782999999999999</c:v>
                </c:pt>
                <c:pt idx="5711">
                  <c:v>-0.26471</c:v>
                </c:pt>
                <c:pt idx="5712">
                  <c:v>-0.2878</c:v>
                </c:pt>
                <c:pt idx="5713">
                  <c:v>-0.31128</c:v>
                </c:pt>
                <c:pt idx="5714">
                  <c:v>-0.32333000000000001</c:v>
                </c:pt>
                <c:pt idx="5715">
                  <c:v>-0.32072000000000001</c:v>
                </c:pt>
                <c:pt idx="5716">
                  <c:v>-0.31369000000000002</c:v>
                </c:pt>
                <c:pt idx="5717">
                  <c:v>-0.31091000000000002</c:v>
                </c:pt>
                <c:pt idx="5718">
                  <c:v>-0.30698999999999999</c:v>
                </c:pt>
                <c:pt idx="5719">
                  <c:v>-0.29391</c:v>
                </c:pt>
                <c:pt idx="5720">
                  <c:v>-0.28125</c:v>
                </c:pt>
                <c:pt idx="5721">
                  <c:v>-0.29159000000000002</c:v>
                </c:pt>
                <c:pt idx="5722">
                  <c:v>-0.33039000000000002</c:v>
                </c:pt>
                <c:pt idx="5723">
                  <c:v>-0.37001000000000001</c:v>
                </c:pt>
                <c:pt idx="5724">
                  <c:v>-0.37642999999999999</c:v>
                </c:pt>
                <c:pt idx="5725">
                  <c:v>-0.35081000000000001</c:v>
                </c:pt>
                <c:pt idx="5726">
                  <c:v>-0.33156999999999998</c:v>
                </c:pt>
                <c:pt idx="5727">
                  <c:v>-0.34942000000000001</c:v>
                </c:pt>
                <c:pt idx="5728">
                  <c:v>-0.39095000000000002</c:v>
                </c:pt>
                <c:pt idx="5729">
                  <c:v>-0.41759000000000002</c:v>
                </c:pt>
                <c:pt idx="5730">
                  <c:v>-0.41361999999999999</c:v>
                </c:pt>
                <c:pt idx="5731">
                  <c:v>-0.39989999999999998</c:v>
                </c:pt>
                <c:pt idx="5732">
                  <c:v>-0.40100000000000002</c:v>
                </c:pt>
                <c:pt idx="5733">
                  <c:v>-0.41537000000000002</c:v>
                </c:pt>
                <c:pt idx="5734">
                  <c:v>-0.42520000000000002</c:v>
                </c:pt>
                <c:pt idx="5735">
                  <c:v>-0.42330000000000001</c:v>
                </c:pt>
                <c:pt idx="5736">
                  <c:v>-0.41893000000000002</c:v>
                </c:pt>
                <c:pt idx="5737">
                  <c:v>-0.42392000000000002</c:v>
                </c:pt>
                <c:pt idx="5738">
                  <c:v>-0.44289000000000001</c:v>
                </c:pt>
                <c:pt idx="5739">
                  <c:v>-0.47209000000000001</c:v>
                </c:pt>
                <c:pt idx="5740">
                  <c:v>-0.49697999999999998</c:v>
                </c:pt>
                <c:pt idx="5741">
                  <c:v>-0.49487999999999999</c:v>
                </c:pt>
                <c:pt idx="5742">
                  <c:v>-0.45477000000000001</c:v>
                </c:pt>
                <c:pt idx="5743">
                  <c:v>-0.39763999999999999</c:v>
                </c:pt>
                <c:pt idx="5744">
                  <c:v>-0.36498999999999998</c:v>
                </c:pt>
                <c:pt idx="5745">
                  <c:v>-0.37827</c:v>
                </c:pt>
                <c:pt idx="5746">
                  <c:v>-0.41544999999999999</c:v>
                </c:pt>
                <c:pt idx="5747">
                  <c:v>-0.43618000000000001</c:v>
                </c:pt>
                <c:pt idx="5748">
                  <c:v>-0.42546</c:v>
                </c:pt>
                <c:pt idx="5749">
                  <c:v>-0.40211000000000002</c:v>
                </c:pt>
                <c:pt idx="5750">
                  <c:v>-0.38605</c:v>
                </c:pt>
                <c:pt idx="5751">
                  <c:v>-0.373</c:v>
                </c:pt>
                <c:pt idx="5752">
                  <c:v>-0.35016000000000003</c:v>
                </c:pt>
                <c:pt idx="5753">
                  <c:v>-0.32386999999999999</c:v>
                </c:pt>
                <c:pt idx="5754">
                  <c:v>-0.31384000000000001</c:v>
                </c:pt>
                <c:pt idx="5755">
                  <c:v>-0.32235000000000003</c:v>
                </c:pt>
                <c:pt idx="5756">
                  <c:v>-0.32812000000000002</c:v>
                </c:pt>
                <c:pt idx="5757">
                  <c:v>-0.3165</c:v>
                </c:pt>
                <c:pt idx="5758">
                  <c:v>-0.30012</c:v>
                </c:pt>
                <c:pt idx="5759">
                  <c:v>-0.29873</c:v>
                </c:pt>
                <c:pt idx="5760">
                  <c:v>-0.31137999999999999</c:v>
                </c:pt>
                <c:pt idx="5761">
                  <c:v>-0.32358999999999999</c:v>
                </c:pt>
                <c:pt idx="5762">
                  <c:v>-0.33277000000000001</c:v>
                </c:pt>
                <c:pt idx="5763">
                  <c:v>-0.34720000000000001</c:v>
                </c:pt>
                <c:pt idx="5764">
                  <c:v>-0.36205999999999999</c:v>
                </c:pt>
                <c:pt idx="5765">
                  <c:v>-0.35704999999999998</c:v>
                </c:pt>
                <c:pt idx="5766">
                  <c:v>-0.32484000000000002</c:v>
                </c:pt>
                <c:pt idx="5767">
                  <c:v>-0.28731000000000001</c:v>
                </c:pt>
                <c:pt idx="5768">
                  <c:v>-0.27345000000000003</c:v>
                </c:pt>
                <c:pt idx="5769">
                  <c:v>-0.28871000000000002</c:v>
                </c:pt>
                <c:pt idx="5770">
                  <c:v>-0.31429000000000001</c:v>
                </c:pt>
                <c:pt idx="5771">
                  <c:v>-0.33093</c:v>
                </c:pt>
                <c:pt idx="5772">
                  <c:v>-0.33502999999999999</c:v>
                </c:pt>
                <c:pt idx="5773">
                  <c:v>-0.33356000000000002</c:v>
                </c:pt>
                <c:pt idx="5774">
                  <c:v>-0.33073000000000002</c:v>
                </c:pt>
                <c:pt idx="5775">
                  <c:v>-0.32174000000000003</c:v>
                </c:pt>
                <c:pt idx="5776">
                  <c:v>-0.29779</c:v>
                </c:pt>
                <c:pt idx="5777">
                  <c:v>-0.25579000000000002</c:v>
                </c:pt>
                <c:pt idx="5778">
                  <c:v>-0.20185</c:v>
                </c:pt>
                <c:pt idx="5779">
                  <c:v>-0.14516999999999999</c:v>
                </c:pt>
                <c:pt idx="5780">
                  <c:v>-9.2853000000000005E-2</c:v>
                </c:pt>
                <c:pt idx="5781">
                  <c:v>-5.3441000000000002E-2</c:v>
                </c:pt>
                <c:pt idx="5782">
                  <c:v>-3.8830999999999997E-2</c:v>
                </c:pt>
                <c:pt idx="5783">
                  <c:v>-5.3302000000000002E-2</c:v>
                </c:pt>
                <c:pt idx="5784">
                  <c:v>-8.2684999999999995E-2</c:v>
                </c:pt>
                <c:pt idx="5785">
                  <c:v>-0.10382</c:v>
                </c:pt>
                <c:pt idx="5786">
                  <c:v>-0.10534</c:v>
                </c:pt>
                <c:pt idx="5787">
                  <c:v>-9.2022000000000007E-2</c:v>
                </c:pt>
                <c:pt idx="5788">
                  <c:v>-7.0885000000000004E-2</c:v>
                </c:pt>
                <c:pt idx="5789">
                  <c:v>-4.4386000000000002E-2</c:v>
                </c:pt>
                <c:pt idx="5790">
                  <c:v>-1.7878000000000002E-2</c:v>
                </c:pt>
                <c:pt idx="5791" formatCode="0.00E+00">
                  <c:v>-4.1848999999999999E-5</c:v>
                </c:pt>
                <c:pt idx="5792">
                  <c:v>9.7342000000000001E-3</c:v>
                </c:pt>
                <c:pt idx="5793">
                  <c:v>2.2676999999999999E-2</c:v>
                </c:pt>
                <c:pt idx="5794">
                  <c:v>4.1404999999999997E-2</c:v>
                </c:pt>
                <c:pt idx="5795">
                  <c:v>4.9923000000000002E-2</c:v>
                </c:pt>
                <c:pt idx="5796">
                  <c:v>3.3862000000000003E-2</c:v>
                </c:pt>
                <c:pt idx="5797">
                  <c:v>3.0615E-3</c:v>
                </c:pt>
                <c:pt idx="5798">
                  <c:v>-1.9365E-2</c:v>
                </c:pt>
                <c:pt idx="5799">
                  <c:v>-2.6771E-2</c:v>
                </c:pt>
                <c:pt idx="5800">
                  <c:v>-3.3467999999999998E-2</c:v>
                </c:pt>
                <c:pt idx="5801">
                  <c:v>-4.8742000000000001E-2</c:v>
                </c:pt>
                <c:pt idx="5802">
                  <c:v>-6.0982000000000001E-2</c:v>
                </c:pt>
                <c:pt idx="5803">
                  <c:v>-5.5197000000000003E-2</c:v>
                </c:pt>
                <c:pt idx="5804">
                  <c:v>-3.6298999999999998E-2</c:v>
                </c:pt>
                <c:pt idx="5805">
                  <c:v>-2.3758000000000001E-2</c:v>
                </c:pt>
                <c:pt idx="5806">
                  <c:v>-2.7022000000000001E-2</c:v>
                </c:pt>
                <c:pt idx="5807">
                  <c:v>-3.7504000000000003E-2</c:v>
                </c:pt>
                <c:pt idx="5808">
                  <c:v>-4.5090999999999999E-2</c:v>
                </c:pt>
                <c:pt idx="5809">
                  <c:v>-5.0542999999999998E-2</c:v>
                </c:pt>
                <c:pt idx="5810">
                  <c:v>-5.5470999999999999E-2</c:v>
                </c:pt>
                <c:pt idx="5811">
                  <c:v>-5.0514999999999997E-2</c:v>
                </c:pt>
                <c:pt idx="5812">
                  <c:v>-2.7053000000000001E-2</c:v>
                </c:pt>
                <c:pt idx="5813">
                  <c:v>1.7638E-3</c:v>
                </c:pt>
                <c:pt idx="5814">
                  <c:v>6.2737000000000001E-3</c:v>
                </c:pt>
                <c:pt idx="5815">
                  <c:v>-2.7699000000000001E-2</c:v>
                </c:pt>
                <c:pt idx="5816">
                  <c:v>-8.1081E-2</c:v>
                </c:pt>
                <c:pt idx="5817">
                  <c:v>-0.1217</c:v>
                </c:pt>
                <c:pt idx="5818">
                  <c:v>-0.13435</c:v>
                </c:pt>
                <c:pt idx="5819">
                  <c:v>-0.12402000000000001</c:v>
                </c:pt>
                <c:pt idx="5820">
                  <c:v>-9.8348000000000005E-2</c:v>
                </c:pt>
                <c:pt idx="5821">
                  <c:v>-5.9971999999999998E-2</c:v>
                </c:pt>
                <c:pt idx="5822">
                  <c:v>-1.3998999999999999E-2</c:v>
                </c:pt>
                <c:pt idx="5823">
                  <c:v>2.9432E-2</c:v>
                </c:pt>
                <c:pt idx="5824">
                  <c:v>6.3212000000000004E-2</c:v>
                </c:pt>
                <c:pt idx="5825">
                  <c:v>8.6876999999999996E-2</c:v>
                </c:pt>
                <c:pt idx="5826">
                  <c:v>0.10105</c:v>
                </c:pt>
                <c:pt idx="5827">
                  <c:v>0.10526000000000001</c:v>
                </c:pt>
                <c:pt idx="5828">
                  <c:v>0.10283</c:v>
                </c:pt>
                <c:pt idx="5829">
                  <c:v>0.10136000000000001</c:v>
                </c:pt>
                <c:pt idx="5830">
                  <c:v>0.10628</c:v>
                </c:pt>
                <c:pt idx="5831">
                  <c:v>0.11914</c:v>
                </c:pt>
                <c:pt idx="5832">
                  <c:v>0.14298</c:v>
                </c:pt>
                <c:pt idx="5833">
                  <c:v>0.18209</c:v>
                </c:pt>
                <c:pt idx="5834">
                  <c:v>0.23263</c:v>
                </c:pt>
                <c:pt idx="5835">
                  <c:v>0.27958</c:v>
                </c:pt>
                <c:pt idx="5836">
                  <c:v>0.30869999999999997</c:v>
                </c:pt>
                <c:pt idx="5837">
                  <c:v>0.31922</c:v>
                </c:pt>
                <c:pt idx="5838">
                  <c:v>0.32064999999999999</c:v>
                </c:pt>
                <c:pt idx="5839">
                  <c:v>0.31797999999999998</c:v>
                </c:pt>
                <c:pt idx="5840">
                  <c:v>0.30358000000000002</c:v>
                </c:pt>
                <c:pt idx="5841">
                  <c:v>0.26666000000000001</c:v>
                </c:pt>
                <c:pt idx="5842">
                  <c:v>0.21168999999999999</c:v>
                </c:pt>
                <c:pt idx="5843">
                  <c:v>0.16478999999999999</c:v>
                </c:pt>
                <c:pt idx="5844">
                  <c:v>0.15498000000000001</c:v>
                </c:pt>
                <c:pt idx="5845">
                  <c:v>0.18579999999999999</c:v>
                </c:pt>
                <c:pt idx="5846">
                  <c:v>0.23144999999999999</c:v>
                </c:pt>
                <c:pt idx="5847">
                  <c:v>0.26606999999999997</c:v>
                </c:pt>
                <c:pt idx="5848">
                  <c:v>0.28933999999999999</c:v>
                </c:pt>
                <c:pt idx="5849">
                  <c:v>0.31441999999999998</c:v>
                </c:pt>
                <c:pt idx="5850">
                  <c:v>0.33843000000000001</c:v>
                </c:pt>
                <c:pt idx="5851">
                  <c:v>0.34301999999999999</c:v>
                </c:pt>
                <c:pt idx="5852">
                  <c:v>0.32539000000000001</c:v>
                </c:pt>
                <c:pt idx="5853">
                  <c:v>0.31086999999999998</c:v>
                </c:pt>
                <c:pt idx="5854">
                  <c:v>0.32385000000000003</c:v>
                </c:pt>
                <c:pt idx="5855">
                  <c:v>0.35643999999999998</c:v>
                </c:pt>
                <c:pt idx="5856">
                  <c:v>0.37780000000000002</c:v>
                </c:pt>
                <c:pt idx="5857">
                  <c:v>0.37019000000000002</c:v>
                </c:pt>
                <c:pt idx="5858">
                  <c:v>0.34571000000000002</c:v>
                </c:pt>
                <c:pt idx="5859">
                  <c:v>0.32862000000000002</c:v>
                </c:pt>
                <c:pt idx="5860">
                  <c:v>0.32905000000000001</c:v>
                </c:pt>
                <c:pt idx="5861">
                  <c:v>0.33589999999999998</c:v>
                </c:pt>
                <c:pt idx="5862">
                  <c:v>0.33146999999999999</c:v>
                </c:pt>
                <c:pt idx="5863">
                  <c:v>0.31061</c:v>
                </c:pt>
                <c:pt idx="5864">
                  <c:v>0.28444000000000003</c:v>
                </c:pt>
                <c:pt idx="5865">
                  <c:v>0.26400000000000001</c:v>
                </c:pt>
                <c:pt idx="5866">
                  <c:v>0.24351</c:v>
                </c:pt>
                <c:pt idx="5867">
                  <c:v>0.20685999999999999</c:v>
                </c:pt>
                <c:pt idx="5868">
                  <c:v>0.15115999999999999</c:v>
                </c:pt>
                <c:pt idx="5869">
                  <c:v>9.4631999999999994E-2</c:v>
                </c:pt>
                <c:pt idx="5870">
                  <c:v>5.6765999999999997E-2</c:v>
                </c:pt>
                <c:pt idx="5871">
                  <c:v>3.7671000000000003E-2</c:v>
                </c:pt>
                <c:pt idx="5872">
                  <c:v>2.3361E-2</c:v>
                </c:pt>
                <c:pt idx="5873">
                  <c:v>5.5843000000000004E-3</c:v>
                </c:pt>
                <c:pt idx="5874">
                  <c:v>-1.0617E-2</c:v>
                </c:pt>
                <c:pt idx="5875">
                  <c:v>-1.4744999999999999E-2</c:v>
                </c:pt>
                <c:pt idx="5876">
                  <c:v>6.8590999999999997E-4</c:v>
                </c:pt>
                <c:pt idx="5877">
                  <c:v>3.5357E-2</c:v>
                </c:pt>
                <c:pt idx="5878">
                  <c:v>7.6910000000000006E-2</c:v>
                </c:pt>
                <c:pt idx="5879">
                  <c:v>0.10478999999999999</c:v>
                </c:pt>
                <c:pt idx="5880">
                  <c:v>0.10798000000000001</c:v>
                </c:pt>
                <c:pt idx="5881">
                  <c:v>9.8759E-2</c:v>
                </c:pt>
                <c:pt idx="5882">
                  <c:v>9.9883E-2</c:v>
                </c:pt>
                <c:pt idx="5883">
                  <c:v>0.11677</c:v>
                </c:pt>
                <c:pt idx="5884">
                  <c:v>0.13131000000000001</c:v>
                </c:pt>
                <c:pt idx="5885">
                  <c:v>0.12784999999999999</c:v>
                </c:pt>
                <c:pt idx="5886">
                  <c:v>0.11751</c:v>
                </c:pt>
                <c:pt idx="5887">
                  <c:v>0.12697</c:v>
                </c:pt>
                <c:pt idx="5888">
                  <c:v>0.16397</c:v>
                </c:pt>
                <c:pt idx="5889">
                  <c:v>0.20318</c:v>
                </c:pt>
                <c:pt idx="5890">
                  <c:v>0.21257000000000001</c:v>
                </c:pt>
                <c:pt idx="5891">
                  <c:v>0.19045000000000001</c:v>
                </c:pt>
                <c:pt idx="5892">
                  <c:v>0.16708999999999999</c:v>
                </c:pt>
                <c:pt idx="5893">
                  <c:v>0.16708000000000001</c:v>
                </c:pt>
                <c:pt idx="5894">
                  <c:v>0.17918999999999999</c:v>
                </c:pt>
                <c:pt idx="5895">
                  <c:v>0.17321</c:v>
                </c:pt>
                <c:pt idx="5896">
                  <c:v>0.14147000000000001</c:v>
                </c:pt>
                <c:pt idx="5897">
                  <c:v>0.10958</c:v>
                </c:pt>
                <c:pt idx="5898">
                  <c:v>0.10449</c:v>
                </c:pt>
                <c:pt idx="5899">
                  <c:v>0.12648999999999999</c:v>
                </c:pt>
                <c:pt idx="5900">
                  <c:v>0.15920000000000001</c:v>
                </c:pt>
                <c:pt idx="5901">
                  <c:v>0.19359000000000001</c:v>
                </c:pt>
                <c:pt idx="5902">
                  <c:v>0.22831000000000001</c:v>
                </c:pt>
                <c:pt idx="5903">
                  <c:v>0.25423000000000001</c:v>
                </c:pt>
                <c:pt idx="5904">
                  <c:v>0.25545000000000001</c:v>
                </c:pt>
                <c:pt idx="5905">
                  <c:v>0.22745000000000001</c:v>
                </c:pt>
                <c:pt idx="5906">
                  <c:v>0.18468999999999999</c:v>
                </c:pt>
                <c:pt idx="5907">
                  <c:v>0.14937</c:v>
                </c:pt>
                <c:pt idx="5908">
                  <c:v>0.13799</c:v>
                </c:pt>
                <c:pt idx="5909">
                  <c:v>0.15464</c:v>
                </c:pt>
                <c:pt idx="5910">
                  <c:v>0.18681</c:v>
                </c:pt>
                <c:pt idx="5911">
                  <c:v>0.20896000000000001</c:v>
                </c:pt>
                <c:pt idx="5912">
                  <c:v>0.20211000000000001</c:v>
                </c:pt>
                <c:pt idx="5913">
                  <c:v>0.17255000000000001</c:v>
                </c:pt>
                <c:pt idx="5914">
                  <c:v>0.14312</c:v>
                </c:pt>
                <c:pt idx="5915">
                  <c:v>0.12537000000000001</c:v>
                </c:pt>
                <c:pt idx="5916">
                  <c:v>0.10897999999999999</c:v>
                </c:pt>
                <c:pt idx="5917">
                  <c:v>7.9955999999999999E-2</c:v>
                </c:pt>
                <c:pt idx="5918">
                  <c:v>3.8769999999999999E-2</c:v>
                </c:pt>
                <c:pt idx="5919">
                  <c:v>-2.6235999999999998E-3</c:v>
                </c:pt>
                <c:pt idx="5920">
                  <c:v>-3.2514000000000001E-2</c:v>
                </c:pt>
                <c:pt idx="5921">
                  <c:v>-4.4676E-2</c:v>
                </c:pt>
                <c:pt idx="5922">
                  <c:v>-4.1574E-2</c:v>
                </c:pt>
                <c:pt idx="5923">
                  <c:v>-3.737E-2</c:v>
                </c:pt>
                <c:pt idx="5924">
                  <c:v>-4.8536000000000003E-2</c:v>
                </c:pt>
                <c:pt idx="5925">
                  <c:v>-7.4883000000000005E-2</c:v>
                </c:pt>
                <c:pt idx="5926">
                  <c:v>-9.7720000000000001E-2</c:v>
                </c:pt>
                <c:pt idx="5927">
                  <c:v>-0.10322000000000001</c:v>
                </c:pt>
                <c:pt idx="5928">
                  <c:v>-9.8900000000000002E-2</c:v>
                </c:pt>
                <c:pt idx="5929">
                  <c:v>-9.8739999999999994E-2</c:v>
                </c:pt>
                <c:pt idx="5930">
                  <c:v>-0.10156</c:v>
                </c:pt>
                <c:pt idx="5931">
                  <c:v>-9.7795000000000007E-2</c:v>
                </c:pt>
                <c:pt idx="5932">
                  <c:v>-9.1577000000000006E-2</c:v>
                </c:pt>
                <c:pt idx="5933">
                  <c:v>-9.8100999999999994E-2</c:v>
                </c:pt>
                <c:pt idx="5934">
                  <c:v>-0.11695999999999999</c:v>
                </c:pt>
                <c:pt idx="5935">
                  <c:v>-0.12447999999999999</c:v>
                </c:pt>
                <c:pt idx="5936">
                  <c:v>-0.10201</c:v>
                </c:pt>
                <c:pt idx="5937">
                  <c:v>-6.1631999999999999E-2</c:v>
                </c:pt>
                <c:pt idx="5938">
                  <c:v>-3.2254999999999999E-2</c:v>
                </c:pt>
                <c:pt idx="5939">
                  <c:v>-2.4812000000000001E-2</c:v>
                </c:pt>
                <c:pt idx="5940">
                  <c:v>-2.2928E-2</c:v>
                </c:pt>
                <c:pt idx="5941">
                  <c:v>-7.5938999999999998E-3</c:v>
                </c:pt>
                <c:pt idx="5942">
                  <c:v>2.0650000000000002E-2</c:v>
                </c:pt>
                <c:pt idx="5943">
                  <c:v>4.8606000000000003E-2</c:v>
                </c:pt>
                <c:pt idx="5944">
                  <c:v>6.9462999999999997E-2</c:v>
                </c:pt>
                <c:pt idx="5945">
                  <c:v>8.5055000000000006E-2</c:v>
                </c:pt>
                <c:pt idx="5946">
                  <c:v>9.4041E-2</c:v>
                </c:pt>
                <c:pt idx="5947">
                  <c:v>9.0936000000000003E-2</c:v>
                </c:pt>
                <c:pt idx="5948">
                  <c:v>7.9868999999999996E-2</c:v>
                </c:pt>
                <c:pt idx="5949">
                  <c:v>7.8481999999999996E-2</c:v>
                </c:pt>
                <c:pt idx="5950">
                  <c:v>9.9269999999999997E-2</c:v>
                </c:pt>
                <c:pt idx="5951">
                  <c:v>0.13156999999999999</c:v>
                </c:pt>
                <c:pt idx="5952">
                  <c:v>0.15135999999999999</c:v>
                </c:pt>
                <c:pt idx="5953">
                  <c:v>0.14942</c:v>
                </c:pt>
                <c:pt idx="5954">
                  <c:v>0.14304</c:v>
                </c:pt>
                <c:pt idx="5955">
                  <c:v>0.15681999999999999</c:v>
                </c:pt>
                <c:pt idx="5956">
                  <c:v>0.19477</c:v>
                </c:pt>
                <c:pt idx="5957">
                  <c:v>0.23413999999999999</c:v>
                </c:pt>
                <c:pt idx="5958">
                  <c:v>0.24673999999999999</c:v>
                </c:pt>
                <c:pt idx="5959">
                  <c:v>0.22631000000000001</c:v>
                </c:pt>
                <c:pt idx="5960">
                  <c:v>0.19455</c:v>
                </c:pt>
                <c:pt idx="5961">
                  <c:v>0.17957999999999999</c:v>
                </c:pt>
                <c:pt idx="5962">
                  <c:v>0.19047</c:v>
                </c:pt>
                <c:pt idx="5963">
                  <c:v>0.21636</c:v>
                </c:pt>
                <c:pt idx="5964">
                  <c:v>0.24709</c:v>
                </c:pt>
                <c:pt idx="5965">
                  <c:v>0.28434999999999999</c:v>
                </c:pt>
                <c:pt idx="5966">
                  <c:v>0.33024999999999999</c:v>
                </c:pt>
                <c:pt idx="5967">
                  <c:v>0.37691999999999998</c:v>
                </c:pt>
                <c:pt idx="5968">
                  <c:v>0.41674</c:v>
                </c:pt>
                <c:pt idx="5969">
                  <c:v>0.45408999999999999</c:v>
                </c:pt>
                <c:pt idx="5970">
                  <c:v>0.49552000000000002</c:v>
                </c:pt>
                <c:pt idx="5971">
                  <c:v>0.53459999999999996</c:v>
                </c:pt>
                <c:pt idx="5972">
                  <c:v>0.56006999999999996</c:v>
                </c:pt>
                <c:pt idx="5973">
                  <c:v>0.57557000000000003</c:v>
                </c:pt>
                <c:pt idx="5974">
                  <c:v>0.59589000000000003</c:v>
                </c:pt>
                <c:pt idx="5975">
                  <c:v>0.62407999999999997</c:v>
                </c:pt>
                <c:pt idx="5976">
                  <c:v>0.64775000000000005</c:v>
                </c:pt>
                <c:pt idx="5977">
                  <c:v>0.66051000000000004</c:v>
                </c:pt>
                <c:pt idx="5978">
                  <c:v>0.67117000000000004</c:v>
                </c:pt>
                <c:pt idx="5979">
                  <c:v>0.68515999999999999</c:v>
                </c:pt>
                <c:pt idx="5980">
                  <c:v>0.6915</c:v>
                </c:pt>
                <c:pt idx="5981">
                  <c:v>0.67920000000000003</c:v>
                </c:pt>
                <c:pt idx="5982">
                  <c:v>0.65654999999999997</c:v>
                </c:pt>
                <c:pt idx="5983">
                  <c:v>0.64234999999999998</c:v>
                </c:pt>
                <c:pt idx="5984">
                  <c:v>0.64426000000000005</c:v>
                </c:pt>
                <c:pt idx="5985">
                  <c:v>0.65571999999999997</c:v>
                </c:pt>
                <c:pt idx="5986">
                  <c:v>0.66886000000000001</c:v>
                </c:pt>
                <c:pt idx="5987">
                  <c:v>0.68020999999999998</c:v>
                </c:pt>
                <c:pt idx="5988">
                  <c:v>0.68727000000000005</c:v>
                </c:pt>
                <c:pt idx="5989">
                  <c:v>0.68947000000000003</c:v>
                </c:pt>
                <c:pt idx="5990">
                  <c:v>0.69125999999999999</c:v>
                </c:pt>
                <c:pt idx="5991">
                  <c:v>0.69616999999999996</c:v>
                </c:pt>
                <c:pt idx="5992">
                  <c:v>0.69867999999999997</c:v>
                </c:pt>
                <c:pt idx="5993">
                  <c:v>0.68998000000000004</c:v>
                </c:pt>
                <c:pt idx="5994">
                  <c:v>0.67203999999999997</c:v>
                </c:pt>
                <c:pt idx="5995">
                  <c:v>0.65959999999999996</c:v>
                </c:pt>
                <c:pt idx="5996">
                  <c:v>0.66527000000000003</c:v>
                </c:pt>
                <c:pt idx="5997">
                  <c:v>0.68484999999999996</c:v>
                </c:pt>
                <c:pt idx="5998">
                  <c:v>0.69832000000000005</c:v>
                </c:pt>
                <c:pt idx="5999">
                  <c:v>0.68677999999999995</c:v>
                </c:pt>
                <c:pt idx="6000">
                  <c:v>0.65190999999999999</c:v>
                </c:pt>
                <c:pt idx="6001">
                  <c:v>0.61761999999999995</c:v>
                </c:pt>
                <c:pt idx="6002">
                  <c:v>0.60548999999999997</c:v>
                </c:pt>
                <c:pt idx="6003">
                  <c:v>0.60779000000000005</c:v>
                </c:pt>
                <c:pt idx="6004">
                  <c:v>0.59536</c:v>
                </c:pt>
                <c:pt idx="6005">
                  <c:v>0.55625000000000002</c:v>
                </c:pt>
                <c:pt idx="6006">
                  <c:v>0.51415</c:v>
                </c:pt>
                <c:pt idx="6007">
                  <c:v>0.49934000000000001</c:v>
                </c:pt>
                <c:pt idx="6008">
                  <c:v>0.51244999999999996</c:v>
                </c:pt>
                <c:pt idx="6009">
                  <c:v>0.53108999999999995</c:v>
                </c:pt>
                <c:pt idx="6010">
                  <c:v>0.54293000000000002</c:v>
                </c:pt>
                <c:pt idx="6011">
                  <c:v>0.55393999999999999</c:v>
                </c:pt>
                <c:pt idx="6012">
                  <c:v>0.56721999999999995</c:v>
                </c:pt>
                <c:pt idx="6013">
                  <c:v>0.57391000000000003</c:v>
                </c:pt>
                <c:pt idx="6014">
                  <c:v>0.56823999999999997</c:v>
                </c:pt>
                <c:pt idx="6015">
                  <c:v>0.55493000000000003</c:v>
                </c:pt>
                <c:pt idx="6016">
                  <c:v>0.53627000000000002</c:v>
                </c:pt>
                <c:pt idx="6017">
                  <c:v>0.50663000000000002</c:v>
                </c:pt>
                <c:pt idx="6018">
                  <c:v>0.46695999999999999</c:v>
                </c:pt>
                <c:pt idx="6019">
                  <c:v>0.43042999999999998</c:v>
                </c:pt>
                <c:pt idx="6020">
                  <c:v>0.40394000000000002</c:v>
                </c:pt>
                <c:pt idx="6021">
                  <c:v>0.37595000000000001</c:v>
                </c:pt>
                <c:pt idx="6022">
                  <c:v>0.33526</c:v>
                </c:pt>
                <c:pt idx="6023">
                  <c:v>0.29281000000000001</c:v>
                </c:pt>
                <c:pt idx="6024">
                  <c:v>0.27066000000000001</c:v>
                </c:pt>
                <c:pt idx="6025">
                  <c:v>0.27333000000000002</c:v>
                </c:pt>
                <c:pt idx="6026">
                  <c:v>0.28278999999999999</c:v>
                </c:pt>
                <c:pt idx="6027">
                  <c:v>0.28033999999999998</c:v>
                </c:pt>
                <c:pt idx="6028">
                  <c:v>0.26267000000000001</c:v>
                </c:pt>
                <c:pt idx="6029">
                  <c:v>0.23705999999999999</c:v>
                </c:pt>
                <c:pt idx="6030">
                  <c:v>0.21160000000000001</c:v>
                </c:pt>
                <c:pt idx="6031">
                  <c:v>0.19259000000000001</c:v>
                </c:pt>
                <c:pt idx="6032">
                  <c:v>0.18310000000000001</c:v>
                </c:pt>
                <c:pt idx="6033">
                  <c:v>0.17985000000000001</c:v>
                </c:pt>
                <c:pt idx="6034">
                  <c:v>0.17560000000000001</c:v>
                </c:pt>
                <c:pt idx="6035">
                  <c:v>0.16625999999999999</c:v>
                </c:pt>
                <c:pt idx="6036">
                  <c:v>0.15361</c:v>
                </c:pt>
                <c:pt idx="6037">
                  <c:v>0.14230000000000001</c:v>
                </c:pt>
                <c:pt idx="6038">
                  <c:v>0.13827999999999999</c:v>
                </c:pt>
                <c:pt idx="6039">
                  <c:v>0.14749000000000001</c:v>
                </c:pt>
                <c:pt idx="6040">
                  <c:v>0.16921</c:v>
                </c:pt>
                <c:pt idx="6041">
                  <c:v>0.19173000000000001</c:v>
                </c:pt>
                <c:pt idx="6042">
                  <c:v>0.20138</c:v>
                </c:pt>
                <c:pt idx="6043">
                  <c:v>0.19747999999999999</c:v>
                </c:pt>
                <c:pt idx="6044">
                  <c:v>0.19366</c:v>
                </c:pt>
                <c:pt idx="6045">
                  <c:v>0.20516999999999999</c:v>
                </c:pt>
                <c:pt idx="6046">
                  <c:v>0.2394</c:v>
                </c:pt>
                <c:pt idx="6047">
                  <c:v>0.29464000000000001</c:v>
                </c:pt>
                <c:pt idx="6048">
                  <c:v>0.35776999999999998</c:v>
                </c:pt>
                <c:pt idx="6049">
                  <c:v>0.40412999999999999</c:v>
                </c:pt>
                <c:pt idx="6050">
                  <c:v>0.41328999999999999</c:v>
                </c:pt>
                <c:pt idx="6051">
                  <c:v>0.39068999999999998</c:v>
                </c:pt>
                <c:pt idx="6052">
                  <c:v>0.36456</c:v>
                </c:pt>
                <c:pt idx="6053">
                  <c:v>0.35629</c:v>
                </c:pt>
                <c:pt idx="6054">
                  <c:v>0.36326000000000003</c:v>
                </c:pt>
                <c:pt idx="6055">
                  <c:v>0.37545000000000001</c:v>
                </c:pt>
                <c:pt idx="6056">
                  <c:v>0.39462999999999998</c:v>
                </c:pt>
                <c:pt idx="6057">
                  <c:v>0.42320000000000002</c:v>
                </c:pt>
                <c:pt idx="6058">
                  <c:v>0.44419999999999998</c:v>
                </c:pt>
                <c:pt idx="6059">
                  <c:v>0.43330000000000002</c:v>
                </c:pt>
                <c:pt idx="6060">
                  <c:v>0.39141999999999999</c:v>
                </c:pt>
                <c:pt idx="6061">
                  <c:v>0.34882999999999997</c:v>
                </c:pt>
                <c:pt idx="6062">
                  <c:v>0.33098</c:v>
                </c:pt>
                <c:pt idx="6063">
                  <c:v>0.33271000000000001</c:v>
                </c:pt>
                <c:pt idx="6064">
                  <c:v>0.33283000000000001</c:v>
                </c:pt>
                <c:pt idx="6065">
                  <c:v>0.32312999999999997</c:v>
                </c:pt>
                <c:pt idx="6066">
                  <c:v>0.31285000000000002</c:v>
                </c:pt>
                <c:pt idx="6067">
                  <c:v>0.31139</c:v>
                </c:pt>
                <c:pt idx="6068">
                  <c:v>0.31729000000000002</c:v>
                </c:pt>
                <c:pt idx="6069">
                  <c:v>0.32229000000000002</c:v>
                </c:pt>
                <c:pt idx="6070">
                  <c:v>0.31839000000000001</c:v>
                </c:pt>
                <c:pt idx="6071">
                  <c:v>0.30204999999999999</c:v>
                </c:pt>
                <c:pt idx="6072">
                  <c:v>0.27767999999999998</c:v>
                </c:pt>
                <c:pt idx="6073">
                  <c:v>0.25611</c:v>
                </c:pt>
                <c:pt idx="6074">
                  <c:v>0.24417</c:v>
                </c:pt>
                <c:pt idx="6075">
                  <c:v>0.23765</c:v>
                </c:pt>
                <c:pt idx="6076">
                  <c:v>0.23086000000000001</c:v>
                </c:pt>
                <c:pt idx="6077">
                  <c:v>0.23096</c:v>
                </c:pt>
                <c:pt idx="6078">
                  <c:v>0.25342999999999999</c:v>
                </c:pt>
                <c:pt idx="6079">
                  <c:v>0.30108000000000001</c:v>
                </c:pt>
                <c:pt idx="6080">
                  <c:v>0.35555999999999999</c:v>
                </c:pt>
                <c:pt idx="6081">
                  <c:v>0.39444000000000001</c:v>
                </c:pt>
                <c:pt idx="6082">
                  <c:v>0.41144999999999998</c:v>
                </c:pt>
                <c:pt idx="6083">
                  <c:v>0.41554999999999997</c:v>
                </c:pt>
                <c:pt idx="6084">
                  <c:v>0.41620000000000001</c:v>
                </c:pt>
                <c:pt idx="6085">
                  <c:v>0.41652</c:v>
                </c:pt>
                <c:pt idx="6086">
                  <c:v>0.41741</c:v>
                </c:pt>
                <c:pt idx="6087">
                  <c:v>0.41887999999999997</c:v>
                </c:pt>
                <c:pt idx="6088">
                  <c:v>0.41609000000000002</c:v>
                </c:pt>
                <c:pt idx="6089">
                  <c:v>0.40168999999999999</c:v>
                </c:pt>
                <c:pt idx="6090">
                  <c:v>0.37694</c:v>
                </c:pt>
                <c:pt idx="6091">
                  <c:v>0.35711999999999999</c:v>
                </c:pt>
                <c:pt idx="6092">
                  <c:v>0.36104000000000003</c:v>
                </c:pt>
                <c:pt idx="6093">
                  <c:v>0.39493</c:v>
                </c:pt>
                <c:pt idx="6094">
                  <c:v>0.44732</c:v>
                </c:pt>
                <c:pt idx="6095">
                  <c:v>0.49811</c:v>
                </c:pt>
                <c:pt idx="6096">
                  <c:v>0.53161000000000003</c:v>
                </c:pt>
                <c:pt idx="6097">
                  <c:v>0.54461999999999999</c:v>
                </c:pt>
                <c:pt idx="6098">
                  <c:v>0.54644000000000004</c:v>
                </c:pt>
                <c:pt idx="6099">
                  <c:v>0.55101</c:v>
                </c:pt>
                <c:pt idx="6100">
                  <c:v>0.56537999999999999</c:v>
                </c:pt>
                <c:pt idx="6101">
                  <c:v>0.58506000000000002</c:v>
                </c:pt>
                <c:pt idx="6102">
                  <c:v>0.60138000000000003</c:v>
                </c:pt>
                <c:pt idx="6103">
                  <c:v>0.61168999999999996</c:v>
                </c:pt>
                <c:pt idx="6104">
                  <c:v>0.61958000000000002</c:v>
                </c:pt>
                <c:pt idx="6105">
                  <c:v>0.62766999999999995</c:v>
                </c:pt>
                <c:pt idx="6106">
                  <c:v>0.63639999999999997</c:v>
                </c:pt>
                <c:pt idx="6107">
                  <c:v>0.64876</c:v>
                </c:pt>
                <c:pt idx="6108">
                  <c:v>0.66673000000000004</c:v>
                </c:pt>
                <c:pt idx="6109">
                  <c:v>0.67961000000000005</c:v>
                </c:pt>
                <c:pt idx="6110">
                  <c:v>0.66627999999999998</c:v>
                </c:pt>
                <c:pt idx="6111">
                  <c:v>0.61900999999999995</c:v>
                </c:pt>
                <c:pt idx="6112">
                  <c:v>0.55945999999999996</c:v>
                </c:pt>
                <c:pt idx="6113">
                  <c:v>0.51898999999999995</c:v>
                </c:pt>
                <c:pt idx="6114">
                  <c:v>0.50419000000000003</c:v>
                </c:pt>
                <c:pt idx="6115">
                  <c:v>0.49336000000000002</c:v>
                </c:pt>
                <c:pt idx="6116">
                  <c:v>0.46794999999999998</c:v>
                </c:pt>
                <c:pt idx="6117">
                  <c:v>0.43491000000000002</c:v>
                </c:pt>
                <c:pt idx="6118">
                  <c:v>0.41364000000000001</c:v>
                </c:pt>
                <c:pt idx="6119">
                  <c:v>0.41303000000000001</c:v>
                </c:pt>
                <c:pt idx="6120">
                  <c:v>0.42902000000000001</c:v>
                </c:pt>
                <c:pt idx="6121">
                  <c:v>0.45415</c:v>
                </c:pt>
                <c:pt idx="6122">
                  <c:v>0.4778</c:v>
                </c:pt>
                <c:pt idx="6123">
                  <c:v>0.48457</c:v>
                </c:pt>
                <c:pt idx="6124">
                  <c:v>0.46684999999999999</c:v>
                </c:pt>
                <c:pt idx="6125">
                  <c:v>0.43814999999999998</c:v>
                </c:pt>
                <c:pt idx="6126">
                  <c:v>0.42209999999999998</c:v>
                </c:pt>
                <c:pt idx="6127">
                  <c:v>0.42654999999999998</c:v>
                </c:pt>
                <c:pt idx="6128">
                  <c:v>0.43648999999999999</c:v>
                </c:pt>
                <c:pt idx="6129">
                  <c:v>0.43314000000000002</c:v>
                </c:pt>
                <c:pt idx="6130">
                  <c:v>0.41219</c:v>
                </c:pt>
                <c:pt idx="6131">
                  <c:v>0.38318000000000002</c:v>
                </c:pt>
                <c:pt idx="6132">
                  <c:v>0.36010999999999999</c:v>
                </c:pt>
                <c:pt idx="6133">
                  <c:v>0.35482000000000002</c:v>
                </c:pt>
                <c:pt idx="6134">
                  <c:v>0.37020999999999998</c:v>
                </c:pt>
                <c:pt idx="6135">
                  <c:v>0.39430999999999999</c:v>
                </c:pt>
                <c:pt idx="6136">
                  <c:v>0.40638000000000002</c:v>
                </c:pt>
                <c:pt idx="6137">
                  <c:v>0.39438000000000001</c:v>
                </c:pt>
                <c:pt idx="6138">
                  <c:v>0.36576999999999998</c:v>
                </c:pt>
                <c:pt idx="6139">
                  <c:v>0.34039999999999998</c:v>
                </c:pt>
                <c:pt idx="6140">
                  <c:v>0.33524999999999999</c:v>
                </c:pt>
                <c:pt idx="6141">
                  <c:v>0.35347000000000001</c:v>
                </c:pt>
                <c:pt idx="6142">
                  <c:v>0.38144</c:v>
                </c:pt>
                <c:pt idx="6143">
                  <c:v>0.39572000000000002</c:v>
                </c:pt>
                <c:pt idx="6144">
                  <c:v>0.38024999999999998</c:v>
                </c:pt>
                <c:pt idx="6145">
                  <c:v>0.33957999999999999</c:v>
                </c:pt>
                <c:pt idx="6146">
                  <c:v>0.29137999999999997</c:v>
                </c:pt>
                <c:pt idx="6147">
                  <c:v>0.24768000000000001</c:v>
                </c:pt>
                <c:pt idx="6148">
                  <c:v>0.21146000000000001</c:v>
                </c:pt>
                <c:pt idx="6149">
                  <c:v>0.19040000000000001</c:v>
                </c:pt>
                <c:pt idx="6150">
                  <c:v>0.19894999999999999</c:v>
                </c:pt>
                <c:pt idx="6151">
                  <c:v>0.23809</c:v>
                </c:pt>
                <c:pt idx="6152">
                  <c:v>0.28308</c:v>
                </c:pt>
                <c:pt idx="6153">
                  <c:v>0.30431999999999998</c:v>
                </c:pt>
                <c:pt idx="6154">
                  <c:v>0.29798999999999998</c:v>
                </c:pt>
                <c:pt idx="6155">
                  <c:v>0.28610000000000002</c:v>
                </c:pt>
                <c:pt idx="6156">
                  <c:v>0.28699999999999998</c:v>
                </c:pt>
                <c:pt idx="6157">
                  <c:v>0.29604000000000003</c:v>
                </c:pt>
                <c:pt idx="6158">
                  <c:v>0.29848999999999998</c:v>
                </c:pt>
                <c:pt idx="6159">
                  <c:v>0.29300999999999999</c:v>
                </c:pt>
                <c:pt idx="6160">
                  <c:v>0.29266999999999999</c:v>
                </c:pt>
                <c:pt idx="6161">
                  <c:v>0.30314000000000002</c:v>
                </c:pt>
                <c:pt idx="6162">
                  <c:v>0.30856</c:v>
                </c:pt>
                <c:pt idx="6163">
                  <c:v>0.28761999999999999</c:v>
                </c:pt>
                <c:pt idx="6164">
                  <c:v>0.24253</c:v>
                </c:pt>
                <c:pt idx="6165">
                  <c:v>0.20252000000000001</c:v>
                </c:pt>
                <c:pt idx="6166">
                  <c:v>0.19303000000000001</c:v>
                </c:pt>
                <c:pt idx="6167">
                  <c:v>0.20768</c:v>
                </c:pt>
                <c:pt idx="6168">
                  <c:v>0.21884000000000001</c:v>
                </c:pt>
                <c:pt idx="6169">
                  <c:v>0.21071000000000001</c:v>
                </c:pt>
                <c:pt idx="6170">
                  <c:v>0.19120999999999999</c:v>
                </c:pt>
                <c:pt idx="6171">
                  <c:v>0.17396</c:v>
                </c:pt>
                <c:pt idx="6172">
                  <c:v>0.16355</c:v>
                </c:pt>
                <c:pt idx="6173">
                  <c:v>0.16258</c:v>
                </c:pt>
                <c:pt idx="6174">
                  <c:v>0.17893999999999999</c:v>
                </c:pt>
                <c:pt idx="6175">
                  <c:v>0.21503</c:v>
                </c:pt>
                <c:pt idx="6176">
                  <c:v>0.25696999999999998</c:v>
                </c:pt>
                <c:pt idx="6177">
                  <c:v>0.28587000000000001</c:v>
                </c:pt>
                <c:pt idx="6178">
                  <c:v>0.29730000000000001</c:v>
                </c:pt>
                <c:pt idx="6179">
                  <c:v>0.30125999999999997</c:v>
                </c:pt>
                <c:pt idx="6180">
                  <c:v>0.30448999999999998</c:v>
                </c:pt>
                <c:pt idx="6181">
                  <c:v>0.30121999999999999</c:v>
                </c:pt>
                <c:pt idx="6182">
                  <c:v>0.28310000000000002</c:v>
                </c:pt>
                <c:pt idx="6183">
                  <c:v>0.25163000000000002</c:v>
                </c:pt>
                <c:pt idx="6184">
                  <c:v>0.21712999999999999</c:v>
                </c:pt>
                <c:pt idx="6185">
                  <c:v>0.18840000000000001</c:v>
                </c:pt>
                <c:pt idx="6186">
                  <c:v>0.16722999999999999</c:v>
                </c:pt>
                <c:pt idx="6187">
                  <c:v>0.15240000000000001</c:v>
                </c:pt>
                <c:pt idx="6188">
                  <c:v>0.14546000000000001</c:v>
                </c:pt>
                <c:pt idx="6189">
                  <c:v>0.14960999999999999</c:v>
                </c:pt>
                <c:pt idx="6190">
                  <c:v>0.16317999999999999</c:v>
                </c:pt>
                <c:pt idx="6191">
                  <c:v>0.17774999999999999</c:v>
                </c:pt>
                <c:pt idx="6192">
                  <c:v>0.18414</c:v>
                </c:pt>
                <c:pt idx="6193">
                  <c:v>0.17831</c:v>
                </c:pt>
                <c:pt idx="6194">
                  <c:v>0.16097</c:v>
                </c:pt>
                <c:pt idx="6195">
                  <c:v>0.13636000000000001</c:v>
                </c:pt>
                <c:pt idx="6196">
                  <c:v>0.11384</c:v>
                </c:pt>
                <c:pt idx="6197">
                  <c:v>0.10407</c:v>
                </c:pt>
                <c:pt idx="6198">
                  <c:v>0.10661</c:v>
                </c:pt>
                <c:pt idx="6199">
                  <c:v>0.10517</c:v>
                </c:pt>
                <c:pt idx="6200">
                  <c:v>8.3066000000000001E-2</c:v>
                </c:pt>
                <c:pt idx="6201">
                  <c:v>4.1793999999999998E-2</c:v>
                </c:pt>
                <c:pt idx="6202">
                  <c:v>-2.3432000000000001E-3</c:v>
                </c:pt>
                <c:pt idx="6203">
                  <c:v>-3.6977000000000003E-2</c:v>
                </c:pt>
                <c:pt idx="6204">
                  <c:v>-6.0366999999999997E-2</c:v>
                </c:pt>
                <c:pt idx="6205">
                  <c:v>-7.1887000000000006E-2</c:v>
                </c:pt>
                <c:pt idx="6206">
                  <c:v>-6.7549999999999999E-2</c:v>
                </c:pt>
                <c:pt idx="6207">
                  <c:v>-4.7890000000000002E-2</c:v>
                </c:pt>
                <c:pt idx="6208">
                  <c:v>-2.2554000000000001E-2</c:v>
                </c:pt>
                <c:pt idx="6209">
                  <c:v>-4.9505E-3</c:v>
                </c:pt>
                <c:pt idx="6210">
                  <c:v>-7.3169999999999997E-3</c:v>
                </c:pt>
                <c:pt idx="6211">
                  <c:v>-3.7164000000000003E-2</c:v>
                </c:pt>
                <c:pt idx="6212">
                  <c:v>-8.6258000000000001E-2</c:v>
                </c:pt>
                <c:pt idx="6213">
                  <c:v>-0.12339</c:v>
                </c:pt>
                <c:pt idx="6214">
                  <c:v>-0.11430999999999999</c:v>
                </c:pt>
                <c:pt idx="6215">
                  <c:v>-5.7250000000000002E-2</c:v>
                </c:pt>
                <c:pt idx="6216">
                  <c:v>1.1662E-2</c:v>
                </c:pt>
                <c:pt idx="6217">
                  <c:v>5.5764000000000001E-2</c:v>
                </c:pt>
                <c:pt idx="6218">
                  <c:v>7.1729000000000001E-2</c:v>
                </c:pt>
                <c:pt idx="6219">
                  <c:v>7.9008999999999996E-2</c:v>
                </c:pt>
                <c:pt idx="6220">
                  <c:v>8.6951000000000001E-2</c:v>
                </c:pt>
                <c:pt idx="6221">
                  <c:v>8.6605000000000001E-2</c:v>
                </c:pt>
                <c:pt idx="6222">
                  <c:v>7.0650000000000004E-2</c:v>
                </c:pt>
                <c:pt idx="6223">
                  <c:v>4.6516000000000002E-2</c:v>
                </c:pt>
                <c:pt idx="6224">
                  <c:v>2.6616000000000001E-2</c:v>
                </c:pt>
                <c:pt idx="6225">
                  <c:v>1.473E-2</c:v>
                </c:pt>
                <c:pt idx="6226">
                  <c:v>7.1415000000000003E-3</c:v>
                </c:pt>
                <c:pt idx="6227">
                  <c:v>3.0607999999999998E-3</c:v>
                </c:pt>
                <c:pt idx="6228">
                  <c:v>8.9373000000000005E-3</c:v>
                </c:pt>
                <c:pt idx="6229">
                  <c:v>3.1146E-2</c:v>
                </c:pt>
                <c:pt idx="6230">
                  <c:v>6.5070000000000003E-2</c:v>
                </c:pt>
                <c:pt idx="6231">
                  <c:v>9.4308000000000003E-2</c:v>
                </c:pt>
                <c:pt idx="6232">
                  <c:v>0.10488</c:v>
                </c:pt>
                <c:pt idx="6233">
                  <c:v>0.10020999999999999</c:v>
                </c:pt>
                <c:pt idx="6234">
                  <c:v>9.7447000000000006E-2</c:v>
                </c:pt>
                <c:pt idx="6235">
                  <c:v>0.10804999999999999</c:v>
                </c:pt>
                <c:pt idx="6236">
                  <c:v>0.12698000000000001</c:v>
                </c:pt>
                <c:pt idx="6237">
                  <c:v>0.14171</c:v>
                </c:pt>
                <c:pt idx="6238">
                  <c:v>0.14527000000000001</c:v>
                </c:pt>
                <c:pt idx="6239">
                  <c:v>0.13778000000000001</c:v>
                </c:pt>
                <c:pt idx="6240">
                  <c:v>0.12293</c:v>
                </c:pt>
                <c:pt idx="6241">
                  <c:v>0.10841000000000001</c:v>
                </c:pt>
                <c:pt idx="6242">
                  <c:v>0.10309</c:v>
                </c:pt>
                <c:pt idx="6243">
                  <c:v>0.10663</c:v>
                </c:pt>
                <c:pt idx="6244">
                  <c:v>0.10739</c:v>
                </c:pt>
                <c:pt idx="6245">
                  <c:v>9.8266999999999993E-2</c:v>
                </c:pt>
                <c:pt idx="6246">
                  <c:v>8.9158000000000001E-2</c:v>
                </c:pt>
                <c:pt idx="6247">
                  <c:v>9.2908000000000004E-2</c:v>
                </c:pt>
                <c:pt idx="6248">
                  <c:v>0.10226</c:v>
                </c:pt>
                <c:pt idx="6249">
                  <c:v>9.5131999999999994E-2</c:v>
                </c:pt>
                <c:pt idx="6250">
                  <c:v>6.5955E-2</c:v>
                </c:pt>
                <c:pt idx="6251">
                  <c:v>3.8998999999999999E-2</c:v>
                </c:pt>
                <c:pt idx="6252">
                  <c:v>4.1697999999999999E-2</c:v>
                </c:pt>
                <c:pt idx="6253">
                  <c:v>7.2284000000000001E-2</c:v>
                </c:pt>
                <c:pt idx="6254">
                  <c:v>0.10375</c:v>
                </c:pt>
                <c:pt idx="6255">
                  <c:v>0.11611</c:v>
                </c:pt>
                <c:pt idx="6256">
                  <c:v>0.11402</c:v>
                </c:pt>
                <c:pt idx="6257">
                  <c:v>0.11154</c:v>
                </c:pt>
                <c:pt idx="6258">
                  <c:v>0.1099</c:v>
                </c:pt>
                <c:pt idx="6259">
                  <c:v>9.7193000000000002E-2</c:v>
                </c:pt>
                <c:pt idx="6260">
                  <c:v>6.6797999999999996E-2</c:v>
                </c:pt>
                <c:pt idx="6261">
                  <c:v>2.87E-2</c:v>
                </c:pt>
                <c:pt idx="6262">
                  <c:v>5.3970000000000005E-4</c:v>
                </c:pt>
                <c:pt idx="6263">
                  <c:v>-9.7339000000000002E-3</c:v>
                </c:pt>
                <c:pt idx="6264">
                  <c:v>-8.9675999999999992E-3</c:v>
                </c:pt>
                <c:pt idx="6265">
                  <c:v>-6.2750999999999996E-3</c:v>
                </c:pt>
                <c:pt idx="6266">
                  <c:v>7.9241999999999995E-4</c:v>
                </c:pt>
                <c:pt idx="6267">
                  <c:v>2.2204999999999999E-2</c:v>
                </c:pt>
                <c:pt idx="6268">
                  <c:v>5.7166000000000002E-2</c:v>
                </c:pt>
                <c:pt idx="6269">
                  <c:v>8.6981000000000003E-2</c:v>
                </c:pt>
                <c:pt idx="6270">
                  <c:v>9.2545000000000002E-2</c:v>
                </c:pt>
                <c:pt idx="6271">
                  <c:v>7.5367000000000003E-2</c:v>
                </c:pt>
                <c:pt idx="6272">
                  <c:v>5.323E-2</c:v>
                </c:pt>
                <c:pt idx="6273">
                  <c:v>3.6693000000000003E-2</c:v>
                </c:pt>
                <c:pt idx="6274">
                  <c:v>2.0504999999999999E-2</c:v>
                </c:pt>
                <c:pt idx="6275">
                  <c:v>5.9144999999999998E-4</c:v>
                </c:pt>
                <c:pt idx="6276">
                  <c:v>-1.251E-2</c:v>
                </c:pt>
                <c:pt idx="6277">
                  <c:v>-6.3927000000000003E-3</c:v>
                </c:pt>
                <c:pt idx="6278">
                  <c:v>1.4067E-2</c:v>
                </c:pt>
                <c:pt idx="6279">
                  <c:v>3.107E-2</c:v>
                </c:pt>
                <c:pt idx="6280">
                  <c:v>3.4893E-2</c:v>
                </c:pt>
                <c:pt idx="6281">
                  <c:v>3.1378999999999997E-2</c:v>
                </c:pt>
                <c:pt idx="6282">
                  <c:v>3.031E-2</c:v>
                </c:pt>
                <c:pt idx="6283">
                  <c:v>3.6400000000000002E-2</c:v>
                </c:pt>
                <c:pt idx="6284">
                  <c:v>5.1945999999999999E-2</c:v>
                </c:pt>
                <c:pt idx="6285">
                  <c:v>7.6513999999999999E-2</c:v>
                </c:pt>
                <c:pt idx="6286">
                  <c:v>9.8377999999999993E-2</c:v>
                </c:pt>
                <c:pt idx="6287">
                  <c:v>9.5860000000000001E-2</c:v>
                </c:pt>
                <c:pt idx="6288">
                  <c:v>5.8303000000000001E-2</c:v>
                </c:pt>
                <c:pt idx="6289">
                  <c:v>4.3100999999999999E-3</c:v>
                </c:pt>
                <c:pt idx="6290">
                  <c:v>-3.0317E-2</c:v>
                </c:pt>
                <c:pt idx="6291">
                  <c:v>-2.7134999999999999E-2</c:v>
                </c:pt>
                <c:pt idx="6292">
                  <c:v>-3.6518000000000002E-3</c:v>
                </c:pt>
                <c:pt idx="6293">
                  <c:v>7.2313000000000004E-3</c:v>
                </c:pt>
                <c:pt idx="6294">
                  <c:v>-5.5253000000000003E-3</c:v>
                </c:pt>
                <c:pt idx="6295">
                  <c:v>-2.1246000000000001E-2</c:v>
                </c:pt>
                <c:pt idx="6296">
                  <c:v>-1.7239999999999998E-2</c:v>
                </c:pt>
                <c:pt idx="6297" formatCode="0.00E+00">
                  <c:v>-2.9249999999999999E-5</c:v>
                </c:pt>
                <c:pt idx="6298">
                  <c:v>3.3722000000000001E-3</c:v>
                </c:pt>
                <c:pt idx="6299">
                  <c:v>-1.7441000000000002E-2</c:v>
                </c:pt>
                <c:pt idx="6300">
                  <c:v>-4.2070000000000003E-2</c:v>
                </c:pt>
                <c:pt idx="6301">
                  <c:v>-4.7612000000000002E-2</c:v>
                </c:pt>
                <c:pt idx="6302">
                  <c:v>-3.9060999999999998E-2</c:v>
                </c:pt>
                <c:pt idx="6303">
                  <c:v>-3.9778000000000001E-2</c:v>
                </c:pt>
                <c:pt idx="6304">
                  <c:v>-5.8042999999999997E-2</c:v>
                </c:pt>
                <c:pt idx="6305">
                  <c:v>-7.7424000000000007E-2</c:v>
                </c:pt>
                <c:pt idx="6306">
                  <c:v>-8.1587000000000007E-2</c:v>
                </c:pt>
                <c:pt idx="6307">
                  <c:v>-7.7088000000000004E-2</c:v>
                </c:pt>
                <c:pt idx="6308">
                  <c:v>-8.4787000000000001E-2</c:v>
                </c:pt>
                <c:pt idx="6309">
                  <c:v>-0.11372</c:v>
                </c:pt>
                <c:pt idx="6310">
                  <c:v>-0.15068999999999999</c:v>
                </c:pt>
                <c:pt idx="6311">
                  <c:v>-0.17655999999999999</c:v>
                </c:pt>
                <c:pt idx="6312">
                  <c:v>-0.18759000000000001</c:v>
                </c:pt>
                <c:pt idx="6313">
                  <c:v>-0.19535</c:v>
                </c:pt>
                <c:pt idx="6314">
                  <c:v>-0.20669000000000001</c:v>
                </c:pt>
                <c:pt idx="6315">
                  <c:v>-0.21351000000000001</c:v>
                </c:pt>
                <c:pt idx="6316">
                  <c:v>-0.20885000000000001</c:v>
                </c:pt>
                <c:pt idx="6317">
                  <c:v>-0.20316999999999999</c:v>
                </c:pt>
                <c:pt idx="6318">
                  <c:v>-0.21032999999999999</c:v>
                </c:pt>
                <c:pt idx="6319">
                  <c:v>-0.22312000000000001</c:v>
                </c:pt>
                <c:pt idx="6320">
                  <c:v>-0.223</c:v>
                </c:pt>
                <c:pt idx="6321">
                  <c:v>-0.21471000000000001</c:v>
                </c:pt>
                <c:pt idx="6322">
                  <c:v>-0.22649</c:v>
                </c:pt>
                <c:pt idx="6323">
                  <c:v>-0.26555000000000001</c:v>
                </c:pt>
                <c:pt idx="6324">
                  <c:v>-0.29788999999999999</c:v>
                </c:pt>
                <c:pt idx="6325">
                  <c:v>-0.29232000000000002</c:v>
                </c:pt>
                <c:pt idx="6326">
                  <c:v>-0.26640999999999998</c:v>
                </c:pt>
                <c:pt idx="6327">
                  <c:v>-0.26284000000000002</c:v>
                </c:pt>
                <c:pt idx="6328">
                  <c:v>-0.29115000000000002</c:v>
                </c:pt>
                <c:pt idx="6329">
                  <c:v>-0.32095000000000001</c:v>
                </c:pt>
                <c:pt idx="6330">
                  <c:v>-0.32866000000000001</c:v>
                </c:pt>
                <c:pt idx="6331">
                  <c:v>-0.32188</c:v>
                </c:pt>
                <c:pt idx="6332">
                  <c:v>-0.31431999999999999</c:v>
                </c:pt>
                <c:pt idx="6333">
                  <c:v>-0.30365999999999999</c:v>
                </c:pt>
                <c:pt idx="6334">
                  <c:v>-0.28461999999999998</c:v>
                </c:pt>
                <c:pt idx="6335">
                  <c:v>-0.26283000000000001</c:v>
                </c:pt>
                <c:pt idx="6336">
                  <c:v>-0.24235000000000001</c:v>
                </c:pt>
                <c:pt idx="6337">
                  <c:v>-0.21545</c:v>
                </c:pt>
                <c:pt idx="6338">
                  <c:v>-0.17935999999999999</c:v>
                </c:pt>
                <c:pt idx="6339">
                  <c:v>-0.15162</c:v>
                </c:pt>
                <c:pt idx="6340">
                  <c:v>-0.15365000000000001</c:v>
                </c:pt>
                <c:pt idx="6341">
                  <c:v>-0.18382000000000001</c:v>
                </c:pt>
                <c:pt idx="6342">
                  <c:v>-0.21881999999999999</c:v>
                </c:pt>
                <c:pt idx="6343">
                  <c:v>-0.23984</c:v>
                </c:pt>
                <c:pt idx="6344">
                  <c:v>-0.25024999999999997</c:v>
                </c:pt>
                <c:pt idx="6345">
                  <c:v>-0.26860000000000001</c:v>
                </c:pt>
                <c:pt idx="6346">
                  <c:v>-0.30832999999999999</c:v>
                </c:pt>
                <c:pt idx="6347">
                  <c:v>-0.36196</c:v>
                </c:pt>
                <c:pt idx="6348">
                  <c:v>-0.40366000000000002</c:v>
                </c:pt>
                <c:pt idx="6349">
                  <c:v>-0.41264000000000001</c:v>
                </c:pt>
                <c:pt idx="6350">
                  <c:v>-0.39626</c:v>
                </c:pt>
                <c:pt idx="6351">
                  <c:v>-0.38421</c:v>
                </c:pt>
                <c:pt idx="6352">
                  <c:v>-0.39709</c:v>
                </c:pt>
                <c:pt idx="6353">
                  <c:v>-0.42730000000000001</c:v>
                </c:pt>
                <c:pt idx="6354">
                  <c:v>-0.45345999999999997</c:v>
                </c:pt>
                <c:pt idx="6355">
                  <c:v>-0.46446999999999999</c:v>
                </c:pt>
                <c:pt idx="6356">
                  <c:v>-0.46188000000000001</c:v>
                </c:pt>
                <c:pt idx="6357">
                  <c:v>-0.44563999999999998</c:v>
                </c:pt>
                <c:pt idx="6358">
                  <c:v>-0.40877999999999998</c:v>
                </c:pt>
                <c:pt idx="6359">
                  <c:v>-0.34659000000000001</c:v>
                </c:pt>
                <c:pt idx="6360">
                  <c:v>-0.26477000000000001</c:v>
                </c:pt>
                <c:pt idx="6361">
                  <c:v>-0.17774999999999999</c:v>
                </c:pt>
                <c:pt idx="6362">
                  <c:v>-0.10150000000000001</c:v>
                </c:pt>
                <c:pt idx="6363">
                  <c:v>-4.607E-2</c:v>
                </c:pt>
                <c:pt idx="6364">
                  <c:v>-1.0768E-2</c:v>
                </c:pt>
                <c:pt idx="6365">
                  <c:v>1.3592999999999999E-2</c:v>
                </c:pt>
                <c:pt idx="6366">
                  <c:v>3.4782E-2</c:v>
                </c:pt>
                <c:pt idx="6367">
                  <c:v>5.2121000000000001E-2</c:v>
                </c:pt>
                <c:pt idx="6368">
                  <c:v>6.1663999999999997E-2</c:v>
                </c:pt>
                <c:pt idx="6369">
                  <c:v>6.6225999999999993E-2</c:v>
                </c:pt>
                <c:pt idx="6370">
                  <c:v>7.4478000000000003E-2</c:v>
                </c:pt>
                <c:pt idx="6371">
                  <c:v>8.8499999999999995E-2</c:v>
                </c:pt>
                <c:pt idx="6372">
                  <c:v>9.7799999999999998E-2</c:v>
                </c:pt>
                <c:pt idx="6373">
                  <c:v>9.1354000000000005E-2</c:v>
                </c:pt>
                <c:pt idx="6374">
                  <c:v>7.3450000000000001E-2</c:v>
                </c:pt>
                <c:pt idx="6375">
                  <c:v>5.9921000000000002E-2</c:v>
                </c:pt>
                <c:pt idx="6376">
                  <c:v>5.6562000000000001E-2</c:v>
                </c:pt>
                <c:pt idx="6377">
                  <c:v>4.9285000000000002E-2</c:v>
                </c:pt>
                <c:pt idx="6378">
                  <c:v>2.3092000000000001E-2</c:v>
                </c:pt>
                <c:pt idx="6379">
                  <c:v>-1.4607999999999999E-2</c:v>
                </c:pt>
                <c:pt idx="6380">
                  <c:v>-4.1102E-2</c:v>
                </c:pt>
                <c:pt idx="6381">
                  <c:v>-4.8473000000000002E-2</c:v>
                </c:pt>
                <c:pt idx="6382">
                  <c:v>-5.3728999999999999E-2</c:v>
                </c:pt>
                <c:pt idx="6383">
                  <c:v>-7.3370000000000005E-2</c:v>
                </c:pt>
                <c:pt idx="6384">
                  <c:v>-9.9138000000000004E-2</c:v>
                </c:pt>
                <c:pt idx="6385">
                  <c:v>-0.10986</c:v>
                </c:pt>
                <c:pt idx="6386">
                  <c:v>-0.10059</c:v>
                </c:pt>
                <c:pt idx="6387">
                  <c:v>-8.6140999999999995E-2</c:v>
                </c:pt>
                <c:pt idx="6388">
                  <c:v>-7.6037999999999994E-2</c:v>
                </c:pt>
                <c:pt idx="6389">
                  <c:v>-5.9229999999999998E-2</c:v>
                </c:pt>
                <c:pt idx="6390">
                  <c:v>-2.0358000000000001E-2</c:v>
                </c:pt>
                <c:pt idx="6391">
                  <c:v>3.5347000000000003E-2</c:v>
                </c:pt>
                <c:pt idx="6392">
                  <c:v>8.0827999999999997E-2</c:v>
                </c:pt>
                <c:pt idx="6393">
                  <c:v>8.9701000000000003E-2</c:v>
                </c:pt>
                <c:pt idx="6394">
                  <c:v>5.6388000000000001E-2</c:v>
                </c:pt>
                <c:pt idx="6395">
                  <c:v>-3.9868000000000004E-3</c:v>
                </c:pt>
                <c:pt idx="6396">
                  <c:v>-6.9555000000000006E-2</c:v>
                </c:pt>
                <c:pt idx="6397">
                  <c:v>-0.12330000000000001</c:v>
                </c:pt>
                <c:pt idx="6398">
                  <c:v>-0.15637999999999999</c:v>
                </c:pt>
                <c:pt idx="6399">
                  <c:v>-0.16897000000000001</c:v>
                </c:pt>
                <c:pt idx="6400">
                  <c:v>-0.17135</c:v>
                </c:pt>
                <c:pt idx="6401">
                  <c:v>-0.17829</c:v>
                </c:pt>
                <c:pt idx="6402">
                  <c:v>-0.19459000000000001</c:v>
                </c:pt>
                <c:pt idx="6403">
                  <c:v>-0.20705999999999999</c:v>
                </c:pt>
                <c:pt idx="6404">
                  <c:v>-0.19725999999999999</c:v>
                </c:pt>
                <c:pt idx="6405">
                  <c:v>-0.16356999999999999</c:v>
                </c:pt>
                <c:pt idx="6406">
                  <c:v>-0.12545000000000001</c:v>
                </c:pt>
                <c:pt idx="6407">
                  <c:v>-0.10392</c:v>
                </c:pt>
                <c:pt idx="6408">
                  <c:v>-0.10259</c:v>
                </c:pt>
                <c:pt idx="6409">
                  <c:v>-0.10903</c:v>
                </c:pt>
                <c:pt idx="6410">
                  <c:v>-0.10874</c:v>
                </c:pt>
                <c:pt idx="6411">
                  <c:v>-9.4592999999999997E-2</c:v>
                </c:pt>
                <c:pt idx="6412">
                  <c:v>-6.8879999999999997E-2</c:v>
                </c:pt>
                <c:pt idx="6413">
                  <c:v>-4.2259999999999999E-2</c:v>
                </c:pt>
                <c:pt idx="6414">
                  <c:v>-2.8341000000000002E-2</c:v>
                </c:pt>
                <c:pt idx="6415">
                  <c:v>-3.4014999999999997E-2</c:v>
                </c:pt>
                <c:pt idx="6416">
                  <c:v>-5.4399999999999997E-2</c:v>
                </c:pt>
                <c:pt idx="6417">
                  <c:v>-7.7179999999999999E-2</c:v>
                </c:pt>
                <c:pt idx="6418">
                  <c:v>-8.9187000000000002E-2</c:v>
                </c:pt>
                <c:pt idx="6419">
                  <c:v>-8.0584000000000003E-2</c:v>
                </c:pt>
                <c:pt idx="6420">
                  <c:v>-5.2118999999999999E-2</c:v>
                </c:pt>
                <c:pt idx="6421">
                  <c:v>-2.2755000000000001E-2</c:v>
                </c:pt>
                <c:pt idx="6422">
                  <c:v>-2.0452999999999999E-2</c:v>
                </c:pt>
                <c:pt idx="6423">
                  <c:v>-5.4204000000000002E-2</c:v>
                </c:pt>
                <c:pt idx="6424">
                  <c:v>-9.8349000000000006E-2</c:v>
                </c:pt>
                <c:pt idx="6425">
                  <c:v>-0.11524</c:v>
                </c:pt>
                <c:pt idx="6426">
                  <c:v>-9.3659999999999993E-2</c:v>
                </c:pt>
                <c:pt idx="6427">
                  <c:v>-5.6066999999999999E-2</c:v>
                </c:pt>
                <c:pt idx="6428">
                  <c:v>-2.7788E-2</c:v>
                </c:pt>
                <c:pt idx="6429">
                  <c:v>-9.8886000000000009E-3</c:v>
                </c:pt>
                <c:pt idx="6430">
                  <c:v>1.2976E-2</c:v>
                </c:pt>
                <c:pt idx="6431">
                  <c:v>4.8049000000000001E-2</c:v>
                </c:pt>
                <c:pt idx="6432">
                  <c:v>8.7137999999999993E-2</c:v>
                </c:pt>
                <c:pt idx="6433">
                  <c:v>0.11829000000000001</c:v>
                </c:pt>
                <c:pt idx="6434">
                  <c:v>0.13442999999999999</c:v>
                </c:pt>
                <c:pt idx="6435">
                  <c:v>0.13233</c:v>
                </c:pt>
                <c:pt idx="6436">
                  <c:v>0.11448</c:v>
                </c:pt>
                <c:pt idx="6437">
                  <c:v>9.5158000000000006E-2</c:v>
                </c:pt>
                <c:pt idx="6438">
                  <c:v>9.4743999999999995E-2</c:v>
                </c:pt>
                <c:pt idx="6439">
                  <c:v>0.12033000000000001</c:v>
                </c:pt>
                <c:pt idx="6440">
                  <c:v>0.15640999999999999</c:v>
                </c:pt>
                <c:pt idx="6441">
                  <c:v>0.18145</c:v>
                </c:pt>
                <c:pt idx="6442">
                  <c:v>0.19017000000000001</c:v>
                </c:pt>
                <c:pt idx="6443">
                  <c:v>0.19234999999999999</c:v>
                </c:pt>
                <c:pt idx="6444">
                  <c:v>0.19355</c:v>
                </c:pt>
                <c:pt idx="6445">
                  <c:v>0.18905</c:v>
                </c:pt>
                <c:pt idx="6446">
                  <c:v>0.17798</c:v>
                </c:pt>
                <c:pt idx="6447">
                  <c:v>0.17161000000000001</c:v>
                </c:pt>
                <c:pt idx="6448">
                  <c:v>0.17987</c:v>
                </c:pt>
                <c:pt idx="6449">
                  <c:v>0.19753999999999999</c:v>
                </c:pt>
                <c:pt idx="6450">
                  <c:v>0.21249000000000001</c:v>
                </c:pt>
                <c:pt idx="6451">
                  <c:v>0.22308</c:v>
                </c:pt>
                <c:pt idx="6452">
                  <c:v>0.23762</c:v>
                </c:pt>
                <c:pt idx="6453">
                  <c:v>0.25875999999999999</c:v>
                </c:pt>
                <c:pt idx="6454">
                  <c:v>0.27806999999999998</c:v>
                </c:pt>
                <c:pt idx="6455">
                  <c:v>0.28753000000000001</c:v>
                </c:pt>
                <c:pt idx="6456">
                  <c:v>0.28898000000000001</c:v>
                </c:pt>
                <c:pt idx="6457">
                  <c:v>0.28991</c:v>
                </c:pt>
                <c:pt idx="6458">
                  <c:v>0.29522999999999999</c:v>
                </c:pt>
                <c:pt idx="6459">
                  <c:v>0.30487999999999998</c:v>
                </c:pt>
                <c:pt idx="6460">
                  <c:v>0.31425999999999998</c:v>
                </c:pt>
                <c:pt idx="6461">
                  <c:v>0.31526999999999999</c:v>
                </c:pt>
                <c:pt idx="6462">
                  <c:v>0.30214999999999997</c:v>
                </c:pt>
                <c:pt idx="6463">
                  <c:v>0.27804000000000001</c:v>
                </c:pt>
                <c:pt idx="6464">
                  <c:v>0.25068000000000001</c:v>
                </c:pt>
                <c:pt idx="6465">
                  <c:v>0.22040000000000001</c:v>
                </c:pt>
                <c:pt idx="6466">
                  <c:v>0.17962</c:v>
                </c:pt>
                <c:pt idx="6467">
                  <c:v>0.12809000000000001</c:v>
                </c:pt>
                <c:pt idx="6468">
                  <c:v>8.1284999999999996E-2</c:v>
                </c:pt>
                <c:pt idx="6469">
                  <c:v>5.7187000000000002E-2</c:v>
                </c:pt>
                <c:pt idx="6470">
                  <c:v>5.8705E-2</c:v>
                </c:pt>
                <c:pt idx="6471">
                  <c:v>7.3937000000000003E-2</c:v>
                </c:pt>
                <c:pt idx="6472">
                  <c:v>8.8760000000000006E-2</c:v>
                </c:pt>
                <c:pt idx="6473">
                  <c:v>9.4427999999999998E-2</c:v>
                </c:pt>
                <c:pt idx="6474">
                  <c:v>9.0747999999999995E-2</c:v>
                </c:pt>
                <c:pt idx="6475">
                  <c:v>9.0621999999999994E-2</c:v>
                </c:pt>
                <c:pt idx="6476">
                  <c:v>0.11360000000000001</c:v>
                </c:pt>
                <c:pt idx="6477">
                  <c:v>0.16139000000000001</c:v>
                </c:pt>
                <c:pt idx="6478">
                  <c:v>0.20455000000000001</c:v>
                </c:pt>
                <c:pt idx="6479">
                  <c:v>0.21007999999999999</c:v>
                </c:pt>
                <c:pt idx="6480">
                  <c:v>0.18118999999999999</c:v>
                </c:pt>
                <c:pt idx="6481">
                  <c:v>0.15203</c:v>
                </c:pt>
                <c:pt idx="6482">
                  <c:v>0.14151</c:v>
                </c:pt>
                <c:pt idx="6483">
                  <c:v>0.13446</c:v>
                </c:pt>
                <c:pt idx="6484">
                  <c:v>0.11658</c:v>
                </c:pt>
                <c:pt idx="6485">
                  <c:v>0.10392999999999999</c:v>
                </c:pt>
                <c:pt idx="6486">
                  <c:v>0.11771</c:v>
                </c:pt>
                <c:pt idx="6487">
                  <c:v>0.14671999999999999</c:v>
                </c:pt>
                <c:pt idx="6488">
                  <c:v>0.16028999999999999</c:v>
                </c:pt>
                <c:pt idx="6489">
                  <c:v>0.15059</c:v>
                </c:pt>
                <c:pt idx="6490">
                  <c:v>0.13641</c:v>
                </c:pt>
                <c:pt idx="6491">
                  <c:v>0.12706000000000001</c:v>
                </c:pt>
                <c:pt idx="6492">
                  <c:v>0.10851</c:v>
                </c:pt>
                <c:pt idx="6493">
                  <c:v>7.0517999999999997E-2</c:v>
                </c:pt>
                <c:pt idx="6494">
                  <c:v>2.5527000000000001E-2</c:v>
                </c:pt>
                <c:pt idx="6495">
                  <c:v>-9.5139999999999999E-3</c:v>
                </c:pt>
                <c:pt idx="6496">
                  <c:v>-3.4372E-2</c:v>
                </c:pt>
                <c:pt idx="6497">
                  <c:v>-5.8804000000000002E-2</c:v>
                </c:pt>
                <c:pt idx="6498">
                  <c:v>-8.6578000000000002E-2</c:v>
                </c:pt>
                <c:pt idx="6499">
                  <c:v>-0.11447</c:v>
                </c:pt>
                <c:pt idx="6500">
                  <c:v>-0.13744999999999999</c:v>
                </c:pt>
                <c:pt idx="6501">
                  <c:v>-0.14890999999999999</c:v>
                </c:pt>
                <c:pt idx="6502">
                  <c:v>-0.14548</c:v>
                </c:pt>
                <c:pt idx="6503">
                  <c:v>-0.13547999999999999</c:v>
                </c:pt>
                <c:pt idx="6504">
                  <c:v>-0.13206999999999999</c:v>
                </c:pt>
                <c:pt idx="6505">
                  <c:v>-0.13597000000000001</c:v>
                </c:pt>
                <c:pt idx="6506">
                  <c:v>-0.13936999999999999</c:v>
                </c:pt>
                <c:pt idx="6507">
                  <c:v>-0.14818999999999999</c:v>
                </c:pt>
                <c:pt idx="6508">
                  <c:v>-0.17938999999999999</c:v>
                </c:pt>
                <c:pt idx="6509">
                  <c:v>-0.22775999999999999</c:v>
                </c:pt>
                <c:pt idx="6510">
                  <c:v>-0.25794</c:v>
                </c:pt>
                <c:pt idx="6511">
                  <c:v>-0.24614</c:v>
                </c:pt>
                <c:pt idx="6512">
                  <c:v>-0.21321000000000001</c:v>
                </c:pt>
                <c:pt idx="6513">
                  <c:v>-0.19803999999999999</c:v>
                </c:pt>
                <c:pt idx="6514">
                  <c:v>-0.21213000000000001</c:v>
                </c:pt>
                <c:pt idx="6515">
                  <c:v>-0.23905000000000001</c:v>
                </c:pt>
                <c:pt idx="6516">
                  <c:v>-0.26508999999999999</c:v>
                </c:pt>
                <c:pt idx="6517">
                  <c:v>-0.28677000000000002</c:v>
                </c:pt>
                <c:pt idx="6518">
                  <c:v>-0.29713000000000001</c:v>
                </c:pt>
                <c:pt idx="6519">
                  <c:v>-0.29042000000000001</c:v>
                </c:pt>
                <c:pt idx="6520">
                  <c:v>-0.27806999999999998</c:v>
                </c:pt>
                <c:pt idx="6521">
                  <c:v>-0.27782000000000001</c:v>
                </c:pt>
                <c:pt idx="6522">
                  <c:v>-0.28821999999999998</c:v>
                </c:pt>
                <c:pt idx="6523">
                  <c:v>-0.29415999999999998</c:v>
                </c:pt>
                <c:pt idx="6524">
                  <c:v>-0.29604999999999998</c:v>
                </c:pt>
                <c:pt idx="6525">
                  <c:v>-0.30957000000000001</c:v>
                </c:pt>
                <c:pt idx="6526">
                  <c:v>-0.33412999999999998</c:v>
                </c:pt>
                <c:pt idx="6527">
                  <c:v>-0.34664</c:v>
                </c:pt>
                <c:pt idx="6528">
                  <c:v>-0.33515</c:v>
                </c:pt>
                <c:pt idx="6529">
                  <c:v>-0.31733</c:v>
                </c:pt>
                <c:pt idx="6530">
                  <c:v>-0.31369999999999998</c:v>
                </c:pt>
                <c:pt idx="6531">
                  <c:v>-0.32017000000000001</c:v>
                </c:pt>
                <c:pt idx="6532">
                  <c:v>-0.32039000000000001</c:v>
                </c:pt>
                <c:pt idx="6533">
                  <c:v>-0.30997999999999998</c:v>
                </c:pt>
                <c:pt idx="6534">
                  <c:v>-0.29354000000000002</c:v>
                </c:pt>
                <c:pt idx="6535">
                  <c:v>-0.26995000000000002</c:v>
                </c:pt>
                <c:pt idx="6536">
                  <c:v>-0.23744000000000001</c:v>
                </c:pt>
                <c:pt idx="6537">
                  <c:v>-0.20573</c:v>
                </c:pt>
                <c:pt idx="6538">
                  <c:v>-0.18703</c:v>
                </c:pt>
                <c:pt idx="6539">
                  <c:v>-0.17888000000000001</c:v>
                </c:pt>
                <c:pt idx="6540">
                  <c:v>-0.17002</c:v>
                </c:pt>
                <c:pt idx="6541">
                  <c:v>-0.15981000000000001</c:v>
                </c:pt>
                <c:pt idx="6542">
                  <c:v>-0.15694</c:v>
                </c:pt>
                <c:pt idx="6543">
                  <c:v>-0.16008</c:v>
                </c:pt>
                <c:pt idx="6544">
                  <c:v>-0.15590999999999999</c:v>
                </c:pt>
                <c:pt idx="6545">
                  <c:v>-0.14099</c:v>
                </c:pt>
                <c:pt idx="6546">
                  <c:v>-0.13158</c:v>
                </c:pt>
                <c:pt idx="6547">
                  <c:v>-0.14271</c:v>
                </c:pt>
                <c:pt idx="6548">
                  <c:v>-0.16525000000000001</c:v>
                </c:pt>
                <c:pt idx="6549">
                  <c:v>-0.17366999999999999</c:v>
                </c:pt>
                <c:pt idx="6550">
                  <c:v>-0.15387000000000001</c:v>
                </c:pt>
                <c:pt idx="6551">
                  <c:v>-0.11595999999999999</c:v>
                </c:pt>
                <c:pt idx="6552">
                  <c:v>-8.1015000000000004E-2</c:v>
                </c:pt>
                <c:pt idx="6553">
                  <c:v>-6.1738000000000001E-2</c:v>
                </c:pt>
                <c:pt idx="6554">
                  <c:v>-5.6485E-2</c:v>
                </c:pt>
                <c:pt idx="6555">
                  <c:v>-5.5606000000000003E-2</c:v>
                </c:pt>
                <c:pt idx="6556">
                  <c:v>-5.0144000000000001E-2</c:v>
                </c:pt>
                <c:pt idx="6557">
                  <c:v>-3.8148000000000001E-2</c:v>
                </c:pt>
                <c:pt idx="6558">
                  <c:v>-2.6431E-2</c:v>
                </c:pt>
                <c:pt idx="6559">
                  <c:v>-2.4043999999999999E-2</c:v>
                </c:pt>
                <c:pt idx="6560">
                  <c:v>-3.0105E-2</c:v>
                </c:pt>
                <c:pt idx="6561">
                  <c:v>-2.9933999999999999E-2</c:v>
                </c:pt>
                <c:pt idx="6562">
                  <c:v>-9.3226999999999997E-3</c:v>
                </c:pt>
                <c:pt idx="6563">
                  <c:v>2.6242999999999999E-2</c:v>
                </c:pt>
                <c:pt idx="6564">
                  <c:v>5.3085E-2</c:v>
                </c:pt>
                <c:pt idx="6565">
                  <c:v>5.5267999999999998E-2</c:v>
                </c:pt>
                <c:pt idx="6566">
                  <c:v>4.5150000000000003E-2</c:v>
                </c:pt>
                <c:pt idx="6567">
                  <c:v>5.0484000000000001E-2</c:v>
                </c:pt>
                <c:pt idx="6568">
                  <c:v>8.0993999999999997E-2</c:v>
                </c:pt>
                <c:pt idx="6569">
                  <c:v>0.11558</c:v>
                </c:pt>
                <c:pt idx="6570">
                  <c:v>0.12694</c:v>
                </c:pt>
                <c:pt idx="6571">
                  <c:v>0.11323</c:v>
                </c:pt>
                <c:pt idx="6572">
                  <c:v>9.8225999999999994E-2</c:v>
                </c:pt>
                <c:pt idx="6573">
                  <c:v>0.10251</c:v>
                </c:pt>
                <c:pt idx="6574">
                  <c:v>0.12353</c:v>
                </c:pt>
                <c:pt idx="6575">
                  <c:v>0.14692</c:v>
                </c:pt>
                <c:pt idx="6576">
                  <c:v>0.16958999999999999</c:v>
                </c:pt>
                <c:pt idx="6577">
                  <c:v>0.20236999999999999</c:v>
                </c:pt>
                <c:pt idx="6578">
                  <c:v>0.25076999999999999</c:v>
                </c:pt>
                <c:pt idx="6579">
                  <c:v>0.3019</c:v>
                </c:pt>
                <c:pt idx="6580">
                  <c:v>0.33592</c:v>
                </c:pt>
                <c:pt idx="6581">
                  <c:v>0.34784999999999999</c:v>
                </c:pt>
                <c:pt idx="6582">
                  <c:v>0.35293999999999998</c:v>
                </c:pt>
                <c:pt idx="6583">
                  <c:v>0.36958999999999997</c:v>
                </c:pt>
                <c:pt idx="6584">
                  <c:v>0.39948</c:v>
                </c:pt>
                <c:pt idx="6585">
                  <c:v>0.42631999999999998</c:v>
                </c:pt>
                <c:pt idx="6586">
                  <c:v>0.43453999999999998</c:v>
                </c:pt>
                <c:pt idx="6587">
                  <c:v>0.42836999999999997</c:v>
                </c:pt>
                <c:pt idx="6588">
                  <c:v>0.43045</c:v>
                </c:pt>
                <c:pt idx="6589">
                  <c:v>0.45911999999999997</c:v>
                </c:pt>
                <c:pt idx="6590">
                  <c:v>0.50783999999999996</c:v>
                </c:pt>
                <c:pt idx="6591">
                  <c:v>0.55076000000000003</c:v>
                </c:pt>
                <c:pt idx="6592">
                  <c:v>0.56994999999999996</c:v>
                </c:pt>
                <c:pt idx="6593">
                  <c:v>0.5726</c:v>
                </c:pt>
                <c:pt idx="6594">
                  <c:v>0.57796000000000003</c:v>
                </c:pt>
                <c:pt idx="6595">
                  <c:v>0.59135000000000004</c:v>
                </c:pt>
                <c:pt idx="6596">
                  <c:v>0.59852000000000005</c:v>
                </c:pt>
                <c:pt idx="6597">
                  <c:v>0.58472000000000002</c:v>
                </c:pt>
                <c:pt idx="6598">
                  <c:v>0.55135000000000001</c:v>
                </c:pt>
                <c:pt idx="6599">
                  <c:v>0.51041999999999998</c:v>
                </c:pt>
                <c:pt idx="6600">
                  <c:v>0.46950999999999998</c:v>
                </c:pt>
                <c:pt idx="6601">
                  <c:v>0.42843999999999999</c:v>
                </c:pt>
                <c:pt idx="6602">
                  <c:v>0.38729000000000002</c:v>
                </c:pt>
                <c:pt idx="6603">
                  <c:v>0.35049000000000002</c:v>
                </c:pt>
                <c:pt idx="6604">
                  <c:v>0.32334000000000002</c:v>
                </c:pt>
                <c:pt idx="6605">
                  <c:v>0.30920999999999998</c:v>
                </c:pt>
                <c:pt idx="6606">
                  <c:v>0.30842999999999998</c:v>
                </c:pt>
                <c:pt idx="6607">
                  <c:v>0.31334000000000001</c:v>
                </c:pt>
                <c:pt idx="6608">
                  <c:v>0.30619000000000002</c:v>
                </c:pt>
                <c:pt idx="6609">
                  <c:v>0.27284999999999998</c:v>
                </c:pt>
                <c:pt idx="6610">
                  <c:v>0.22292000000000001</c:v>
                </c:pt>
                <c:pt idx="6611">
                  <c:v>0.18694</c:v>
                </c:pt>
                <c:pt idx="6612">
                  <c:v>0.18509</c:v>
                </c:pt>
                <c:pt idx="6613">
                  <c:v>0.20405999999999999</c:v>
                </c:pt>
                <c:pt idx="6614">
                  <c:v>0.21421000000000001</c:v>
                </c:pt>
                <c:pt idx="6615">
                  <c:v>0.20538000000000001</c:v>
                </c:pt>
                <c:pt idx="6616">
                  <c:v>0.19477</c:v>
                </c:pt>
                <c:pt idx="6617">
                  <c:v>0.20011000000000001</c:v>
                </c:pt>
                <c:pt idx="6618">
                  <c:v>0.21764</c:v>
                </c:pt>
                <c:pt idx="6619">
                  <c:v>0.23099</c:v>
                </c:pt>
                <c:pt idx="6620">
                  <c:v>0.23238</c:v>
                </c:pt>
                <c:pt idx="6621">
                  <c:v>0.22811999999999999</c:v>
                </c:pt>
                <c:pt idx="6622">
                  <c:v>0.22874</c:v>
                </c:pt>
                <c:pt idx="6623">
                  <c:v>0.24007000000000001</c:v>
                </c:pt>
                <c:pt idx="6624">
                  <c:v>0.26046000000000002</c:v>
                </c:pt>
                <c:pt idx="6625">
                  <c:v>0.28093000000000001</c:v>
                </c:pt>
                <c:pt idx="6626">
                  <c:v>0.28989999999999999</c:v>
                </c:pt>
                <c:pt idx="6627">
                  <c:v>0.28215000000000001</c:v>
                </c:pt>
                <c:pt idx="6628">
                  <c:v>0.26268999999999998</c:v>
                </c:pt>
                <c:pt idx="6629">
                  <c:v>0.24115</c:v>
                </c:pt>
                <c:pt idx="6630">
                  <c:v>0.22514000000000001</c:v>
                </c:pt>
                <c:pt idx="6631">
                  <c:v>0.21983</c:v>
                </c:pt>
                <c:pt idx="6632">
                  <c:v>0.22792000000000001</c:v>
                </c:pt>
                <c:pt idx="6633">
                  <c:v>0.24573</c:v>
                </c:pt>
                <c:pt idx="6634">
                  <c:v>0.26346000000000003</c:v>
                </c:pt>
                <c:pt idx="6635">
                  <c:v>0.27371000000000001</c:v>
                </c:pt>
                <c:pt idx="6636">
                  <c:v>0.27688000000000001</c:v>
                </c:pt>
                <c:pt idx="6637">
                  <c:v>0.27579999999999999</c:v>
                </c:pt>
                <c:pt idx="6638">
                  <c:v>0.27002999999999999</c:v>
                </c:pt>
                <c:pt idx="6639">
                  <c:v>0.26035000000000003</c:v>
                </c:pt>
                <c:pt idx="6640">
                  <c:v>0.25396999999999997</c:v>
                </c:pt>
                <c:pt idx="6641">
                  <c:v>0.25788</c:v>
                </c:pt>
                <c:pt idx="6642">
                  <c:v>0.26846999999999999</c:v>
                </c:pt>
                <c:pt idx="6643">
                  <c:v>0.27437</c:v>
                </c:pt>
                <c:pt idx="6644">
                  <c:v>0.26948</c:v>
                </c:pt>
                <c:pt idx="6645">
                  <c:v>0.25830999999999998</c:v>
                </c:pt>
                <c:pt idx="6646">
                  <c:v>0.24754000000000001</c:v>
                </c:pt>
                <c:pt idx="6647">
                  <c:v>0.23741999999999999</c:v>
                </c:pt>
                <c:pt idx="6648">
                  <c:v>0.22358</c:v>
                </c:pt>
                <c:pt idx="6649">
                  <c:v>0.20379</c:v>
                </c:pt>
                <c:pt idx="6650">
                  <c:v>0.17888999999999999</c:v>
                </c:pt>
                <c:pt idx="6651">
                  <c:v>0.14828</c:v>
                </c:pt>
                <c:pt idx="6652">
                  <c:v>0.11020000000000001</c:v>
                </c:pt>
                <c:pt idx="6653">
                  <c:v>7.0850999999999997E-2</c:v>
                </c:pt>
                <c:pt idx="6654">
                  <c:v>4.9404999999999998E-2</c:v>
                </c:pt>
                <c:pt idx="6655">
                  <c:v>6.4279000000000003E-2</c:v>
                </c:pt>
                <c:pt idx="6656">
                  <c:v>0.11027000000000001</c:v>
                </c:pt>
                <c:pt idx="6657">
                  <c:v>0.15606</c:v>
                </c:pt>
                <c:pt idx="6658">
                  <c:v>0.17143</c:v>
                </c:pt>
                <c:pt idx="6659">
                  <c:v>0.15415000000000001</c:v>
                </c:pt>
                <c:pt idx="6660">
                  <c:v>0.12576999999999999</c:v>
                </c:pt>
                <c:pt idx="6661">
                  <c:v>0.10764</c:v>
                </c:pt>
                <c:pt idx="6662">
                  <c:v>0.10877000000000001</c:v>
                </c:pt>
                <c:pt idx="6663">
                  <c:v>0.12981999999999999</c:v>
                </c:pt>
                <c:pt idx="6664">
                  <c:v>0.16528000000000001</c:v>
                </c:pt>
                <c:pt idx="6665">
                  <c:v>0.20227000000000001</c:v>
                </c:pt>
                <c:pt idx="6666">
                  <c:v>0.22872999999999999</c:v>
                </c:pt>
                <c:pt idx="6667">
                  <c:v>0.24410999999999999</c:v>
                </c:pt>
                <c:pt idx="6668">
                  <c:v>0.25429000000000002</c:v>
                </c:pt>
                <c:pt idx="6669">
                  <c:v>0.25902999999999998</c:v>
                </c:pt>
                <c:pt idx="6670">
                  <c:v>0.25451000000000001</c:v>
                </c:pt>
                <c:pt idx="6671">
                  <c:v>0.24410999999999999</c:v>
                </c:pt>
                <c:pt idx="6672">
                  <c:v>0.23336000000000001</c:v>
                </c:pt>
                <c:pt idx="6673">
                  <c:v>0.21861</c:v>
                </c:pt>
                <c:pt idx="6674">
                  <c:v>0.19736999999999999</c:v>
                </c:pt>
                <c:pt idx="6675">
                  <c:v>0.18622</c:v>
                </c:pt>
                <c:pt idx="6676">
                  <c:v>0.20549000000000001</c:v>
                </c:pt>
                <c:pt idx="6677">
                  <c:v>0.24379000000000001</c:v>
                </c:pt>
                <c:pt idx="6678">
                  <c:v>0.26196999999999998</c:v>
                </c:pt>
                <c:pt idx="6679">
                  <c:v>0.24188999999999999</c:v>
                </c:pt>
                <c:pt idx="6680">
                  <c:v>0.20999000000000001</c:v>
                </c:pt>
                <c:pt idx="6681">
                  <c:v>0.20113</c:v>
                </c:pt>
                <c:pt idx="6682">
                  <c:v>0.21920999999999999</c:v>
                </c:pt>
                <c:pt idx="6683">
                  <c:v>0.24807000000000001</c:v>
                </c:pt>
                <c:pt idx="6684">
                  <c:v>0.27999000000000002</c:v>
                </c:pt>
                <c:pt idx="6685">
                  <c:v>0.31093999999999999</c:v>
                </c:pt>
                <c:pt idx="6686">
                  <c:v>0.32151000000000002</c:v>
                </c:pt>
                <c:pt idx="6687">
                  <c:v>0.28969</c:v>
                </c:pt>
                <c:pt idx="6688">
                  <c:v>0.22206999999999999</c:v>
                </c:pt>
                <c:pt idx="6689">
                  <c:v>0.15489</c:v>
                </c:pt>
                <c:pt idx="6690">
                  <c:v>0.12225999999999999</c:v>
                </c:pt>
                <c:pt idx="6691">
                  <c:v>0.13203999999999999</c:v>
                </c:pt>
                <c:pt idx="6692">
                  <c:v>0.16822000000000001</c:v>
                </c:pt>
                <c:pt idx="6693">
                  <c:v>0.20630000000000001</c:v>
                </c:pt>
                <c:pt idx="6694">
                  <c:v>0.22980999999999999</c:v>
                </c:pt>
                <c:pt idx="6695">
                  <c:v>0.24193999999999999</c:v>
                </c:pt>
                <c:pt idx="6696">
                  <c:v>0.25922000000000001</c:v>
                </c:pt>
                <c:pt idx="6697">
                  <c:v>0.28938999999999998</c:v>
                </c:pt>
                <c:pt idx="6698">
                  <c:v>0.32391999999999999</c:v>
                </c:pt>
                <c:pt idx="6699">
                  <c:v>0.35737999999999998</c:v>
                </c:pt>
                <c:pt idx="6700">
                  <c:v>0.40027000000000001</c:v>
                </c:pt>
                <c:pt idx="6701">
                  <c:v>0.45956000000000002</c:v>
                </c:pt>
                <c:pt idx="6702">
                  <c:v>0.51739000000000002</c:v>
                </c:pt>
                <c:pt idx="6703">
                  <c:v>0.54618999999999995</c:v>
                </c:pt>
                <c:pt idx="6704">
                  <c:v>0.54010999999999998</c:v>
                </c:pt>
                <c:pt idx="6705">
                  <c:v>0.51776</c:v>
                </c:pt>
                <c:pt idx="6706">
                  <c:v>0.49846000000000001</c:v>
                </c:pt>
                <c:pt idx="6707">
                  <c:v>0.48903999999999997</c:v>
                </c:pt>
                <c:pt idx="6708">
                  <c:v>0.48946000000000001</c:v>
                </c:pt>
                <c:pt idx="6709">
                  <c:v>0.49642999999999998</c:v>
                </c:pt>
                <c:pt idx="6710">
                  <c:v>0.50175000000000003</c:v>
                </c:pt>
                <c:pt idx="6711">
                  <c:v>0.49896000000000001</c:v>
                </c:pt>
                <c:pt idx="6712">
                  <c:v>0.4919</c:v>
                </c:pt>
                <c:pt idx="6713">
                  <c:v>0.48913000000000001</c:v>
                </c:pt>
                <c:pt idx="6714">
                  <c:v>0.49279000000000001</c:v>
                </c:pt>
                <c:pt idx="6715">
                  <c:v>0.50039999999999996</c:v>
                </c:pt>
                <c:pt idx="6716">
                  <c:v>0.51322999999999996</c:v>
                </c:pt>
                <c:pt idx="6717">
                  <c:v>0.53432999999999997</c:v>
                </c:pt>
                <c:pt idx="6718">
                  <c:v>0.56274999999999997</c:v>
                </c:pt>
                <c:pt idx="6719">
                  <c:v>0.59799000000000002</c:v>
                </c:pt>
                <c:pt idx="6720">
                  <c:v>0.64370000000000005</c:v>
                </c:pt>
                <c:pt idx="6721">
                  <c:v>0.69755</c:v>
                </c:pt>
                <c:pt idx="6722">
                  <c:v>0.74397999999999997</c:v>
                </c:pt>
                <c:pt idx="6723">
                  <c:v>0.76815</c:v>
                </c:pt>
                <c:pt idx="6724">
                  <c:v>0.77148000000000005</c:v>
                </c:pt>
                <c:pt idx="6725">
                  <c:v>0.76346000000000003</c:v>
                </c:pt>
                <c:pt idx="6726">
                  <c:v>0.74687000000000003</c:v>
                </c:pt>
                <c:pt idx="6727">
                  <c:v>0.72421000000000002</c:v>
                </c:pt>
                <c:pt idx="6728">
                  <c:v>0.70981000000000005</c:v>
                </c:pt>
                <c:pt idx="6729">
                  <c:v>0.71586000000000005</c:v>
                </c:pt>
                <c:pt idx="6730">
                  <c:v>0.72982000000000002</c:v>
                </c:pt>
                <c:pt idx="6731">
                  <c:v>0.72536</c:v>
                </c:pt>
                <c:pt idx="6732">
                  <c:v>0.69755</c:v>
                </c:pt>
                <c:pt idx="6733">
                  <c:v>0.66974</c:v>
                </c:pt>
                <c:pt idx="6734">
                  <c:v>0.66100999999999999</c:v>
                </c:pt>
                <c:pt idx="6735">
                  <c:v>0.66281000000000001</c:v>
                </c:pt>
                <c:pt idx="6736">
                  <c:v>0.65571000000000002</c:v>
                </c:pt>
                <c:pt idx="6737">
                  <c:v>0.63705000000000001</c:v>
                </c:pt>
                <c:pt idx="6738">
                  <c:v>0.62163999999999997</c:v>
                </c:pt>
                <c:pt idx="6739">
                  <c:v>0.62185999999999997</c:v>
                </c:pt>
                <c:pt idx="6740">
                  <c:v>0.63582000000000005</c:v>
                </c:pt>
                <c:pt idx="6741">
                  <c:v>0.65258000000000005</c:v>
                </c:pt>
                <c:pt idx="6742">
                  <c:v>0.66271000000000002</c:v>
                </c:pt>
                <c:pt idx="6743">
                  <c:v>0.66332000000000002</c:v>
                </c:pt>
                <c:pt idx="6744">
                  <c:v>0.65542999999999996</c:v>
                </c:pt>
                <c:pt idx="6745">
                  <c:v>0.63909000000000005</c:v>
                </c:pt>
                <c:pt idx="6746">
                  <c:v>0.61365999999999998</c:v>
                </c:pt>
                <c:pt idx="6747">
                  <c:v>0.58284999999999998</c:v>
                </c:pt>
                <c:pt idx="6748">
                  <c:v>0.55401999999999996</c:v>
                </c:pt>
                <c:pt idx="6749">
                  <c:v>0.52937999999999996</c:v>
                </c:pt>
                <c:pt idx="6750">
                  <c:v>0.50283</c:v>
                </c:pt>
                <c:pt idx="6751">
                  <c:v>0.46889999999999998</c:v>
                </c:pt>
                <c:pt idx="6752">
                  <c:v>0.42912</c:v>
                </c:pt>
                <c:pt idx="6753">
                  <c:v>0.38645000000000002</c:v>
                </c:pt>
                <c:pt idx="6754">
                  <c:v>0.34156999999999998</c:v>
                </c:pt>
                <c:pt idx="6755">
                  <c:v>0.30021999999999999</c:v>
                </c:pt>
                <c:pt idx="6756">
                  <c:v>0.27374999999999999</c:v>
                </c:pt>
                <c:pt idx="6757">
                  <c:v>0.26307000000000003</c:v>
                </c:pt>
                <c:pt idx="6758">
                  <c:v>0.25224000000000002</c:v>
                </c:pt>
                <c:pt idx="6759">
                  <c:v>0.23150999999999999</c:v>
                </c:pt>
                <c:pt idx="6760">
                  <c:v>0.21782000000000001</c:v>
                </c:pt>
                <c:pt idx="6761">
                  <c:v>0.23401</c:v>
                </c:pt>
                <c:pt idx="6762">
                  <c:v>0.27143</c:v>
                </c:pt>
                <c:pt idx="6763">
                  <c:v>0.29415999999999998</c:v>
                </c:pt>
                <c:pt idx="6764">
                  <c:v>0.28333000000000003</c:v>
                </c:pt>
                <c:pt idx="6765">
                  <c:v>0.25913000000000003</c:v>
                </c:pt>
                <c:pt idx="6766">
                  <c:v>0.25063999999999997</c:v>
                </c:pt>
                <c:pt idx="6767">
                  <c:v>0.25833</c:v>
                </c:pt>
                <c:pt idx="6768">
                  <c:v>0.25792999999999999</c:v>
                </c:pt>
                <c:pt idx="6769">
                  <c:v>0.23279</c:v>
                </c:pt>
                <c:pt idx="6770">
                  <c:v>0.19137999999999999</c:v>
                </c:pt>
                <c:pt idx="6771">
                  <c:v>0.15514</c:v>
                </c:pt>
                <c:pt idx="6772">
                  <c:v>0.13588</c:v>
                </c:pt>
                <c:pt idx="6773">
                  <c:v>0.12443</c:v>
                </c:pt>
                <c:pt idx="6774">
                  <c:v>9.9555000000000005E-2</c:v>
                </c:pt>
                <c:pt idx="6775">
                  <c:v>5.0774E-2</c:v>
                </c:pt>
                <c:pt idx="6776">
                  <c:v>-7.5754999999999998E-3</c:v>
                </c:pt>
                <c:pt idx="6777">
                  <c:v>-5.0276000000000001E-2</c:v>
                </c:pt>
                <c:pt idx="6778">
                  <c:v>-6.9306000000000006E-2</c:v>
                </c:pt>
                <c:pt idx="6779">
                  <c:v>-8.0099000000000004E-2</c:v>
                </c:pt>
                <c:pt idx="6780">
                  <c:v>-9.7900000000000001E-2</c:v>
                </c:pt>
                <c:pt idx="6781">
                  <c:v>-0.11814</c:v>
                </c:pt>
                <c:pt idx="6782">
                  <c:v>-0.12737000000000001</c:v>
                </c:pt>
                <c:pt idx="6783">
                  <c:v>-0.12562000000000001</c:v>
                </c:pt>
                <c:pt idx="6784">
                  <c:v>-0.12715000000000001</c:v>
                </c:pt>
                <c:pt idx="6785">
                  <c:v>-0.14188999999999999</c:v>
                </c:pt>
                <c:pt idx="6786">
                  <c:v>-0.16686999999999999</c:v>
                </c:pt>
                <c:pt idx="6787">
                  <c:v>-0.1963</c:v>
                </c:pt>
                <c:pt idx="6788">
                  <c:v>-0.22971</c:v>
                </c:pt>
                <c:pt idx="6789">
                  <c:v>-0.26417000000000002</c:v>
                </c:pt>
                <c:pt idx="6790">
                  <c:v>-0.28670000000000001</c:v>
                </c:pt>
                <c:pt idx="6791">
                  <c:v>-0.28497</c:v>
                </c:pt>
                <c:pt idx="6792">
                  <c:v>-0.26573000000000002</c:v>
                </c:pt>
                <c:pt idx="6793">
                  <c:v>-0.25264999999999999</c:v>
                </c:pt>
                <c:pt idx="6794">
                  <c:v>-0.26068999999999998</c:v>
                </c:pt>
                <c:pt idx="6795">
                  <c:v>-0.27809</c:v>
                </c:pt>
                <c:pt idx="6796">
                  <c:v>-0.28126000000000001</c:v>
                </c:pt>
                <c:pt idx="6797">
                  <c:v>-0.26379000000000002</c:v>
                </c:pt>
                <c:pt idx="6798">
                  <c:v>-0.24177000000000001</c:v>
                </c:pt>
                <c:pt idx="6799">
                  <c:v>-0.23032</c:v>
                </c:pt>
                <c:pt idx="6800">
                  <c:v>-0.22561999999999999</c:v>
                </c:pt>
                <c:pt idx="6801">
                  <c:v>-0.21478</c:v>
                </c:pt>
                <c:pt idx="6802">
                  <c:v>-0.19505</c:v>
                </c:pt>
                <c:pt idx="6803">
                  <c:v>-0.17523</c:v>
                </c:pt>
                <c:pt idx="6804">
                  <c:v>-0.16245000000000001</c:v>
                </c:pt>
                <c:pt idx="6805">
                  <c:v>-0.15575</c:v>
                </c:pt>
                <c:pt idx="6806">
                  <c:v>-0.15162999999999999</c:v>
                </c:pt>
                <c:pt idx="6807">
                  <c:v>-0.14948</c:v>
                </c:pt>
                <c:pt idx="6808">
                  <c:v>-0.15018999999999999</c:v>
                </c:pt>
                <c:pt idx="6809">
                  <c:v>-0.15217</c:v>
                </c:pt>
                <c:pt idx="6810">
                  <c:v>-0.14887</c:v>
                </c:pt>
                <c:pt idx="6811">
                  <c:v>-0.13045000000000001</c:v>
                </c:pt>
                <c:pt idx="6812">
                  <c:v>-9.0882000000000004E-2</c:v>
                </c:pt>
                <c:pt idx="6813">
                  <c:v>-3.4440999999999999E-2</c:v>
                </c:pt>
                <c:pt idx="6814">
                  <c:v>2.8015000000000002E-2</c:v>
                </c:pt>
                <c:pt idx="6815">
                  <c:v>8.8054999999999994E-2</c:v>
                </c:pt>
                <c:pt idx="6816">
                  <c:v>0.13822999999999999</c:v>
                </c:pt>
                <c:pt idx="6817">
                  <c:v>0.16431999999999999</c:v>
                </c:pt>
                <c:pt idx="6818">
                  <c:v>0.15447</c:v>
                </c:pt>
                <c:pt idx="6819">
                  <c:v>0.12225</c:v>
                </c:pt>
                <c:pt idx="6820">
                  <c:v>0.10444000000000001</c:v>
                </c:pt>
                <c:pt idx="6821">
                  <c:v>0.12155000000000001</c:v>
                </c:pt>
                <c:pt idx="6822">
                  <c:v>0.15185000000000001</c:v>
                </c:pt>
                <c:pt idx="6823">
                  <c:v>0.16148999999999999</c:v>
                </c:pt>
                <c:pt idx="6824">
                  <c:v>0.15125</c:v>
                </c:pt>
                <c:pt idx="6825">
                  <c:v>0.15123</c:v>
                </c:pt>
                <c:pt idx="6826">
                  <c:v>0.17291000000000001</c:v>
                </c:pt>
                <c:pt idx="6827">
                  <c:v>0.19267999999999999</c:v>
                </c:pt>
                <c:pt idx="6828">
                  <c:v>0.18859999999999999</c:v>
                </c:pt>
                <c:pt idx="6829">
                  <c:v>0.16936999999999999</c:v>
                </c:pt>
                <c:pt idx="6830">
                  <c:v>0.15345</c:v>
                </c:pt>
                <c:pt idx="6831">
                  <c:v>0.13839000000000001</c:v>
                </c:pt>
                <c:pt idx="6832">
                  <c:v>0.11053</c:v>
                </c:pt>
                <c:pt idx="6833">
                  <c:v>7.3977000000000001E-2</c:v>
                </c:pt>
                <c:pt idx="6834">
                  <c:v>4.8677999999999999E-2</c:v>
                </c:pt>
                <c:pt idx="6835">
                  <c:v>4.0453000000000003E-2</c:v>
                </c:pt>
                <c:pt idx="6836">
                  <c:v>2.9874000000000001E-2</c:v>
                </c:pt>
                <c:pt idx="6837">
                  <c:v>-4.2827999999999998E-3</c:v>
                </c:pt>
                <c:pt idx="6838">
                  <c:v>-5.9325000000000003E-2</c:v>
                </c:pt>
                <c:pt idx="6839">
                  <c:v>-0.10990999999999999</c:v>
                </c:pt>
                <c:pt idx="6840">
                  <c:v>-0.13044</c:v>
                </c:pt>
                <c:pt idx="6841">
                  <c:v>-0.1162</c:v>
                </c:pt>
                <c:pt idx="6842">
                  <c:v>-8.7579000000000004E-2</c:v>
                </c:pt>
                <c:pt idx="6843">
                  <c:v>-7.3443999999999995E-2</c:v>
                </c:pt>
                <c:pt idx="6844">
                  <c:v>-8.5034999999999999E-2</c:v>
                </c:pt>
                <c:pt idx="6845">
                  <c:v>-0.10509</c:v>
                </c:pt>
                <c:pt idx="6846">
                  <c:v>-0.10536</c:v>
                </c:pt>
                <c:pt idx="6847">
                  <c:v>-7.4501999999999999E-2</c:v>
                </c:pt>
                <c:pt idx="6848">
                  <c:v>-2.6865E-2</c:v>
                </c:pt>
                <c:pt idx="6849">
                  <c:v>1.2474000000000001E-2</c:v>
                </c:pt>
                <c:pt idx="6850">
                  <c:v>2.6048000000000002E-2</c:v>
                </c:pt>
                <c:pt idx="6851">
                  <c:v>1.0685999999999999E-2</c:v>
                </c:pt>
                <c:pt idx="6852">
                  <c:v>-2.4317999999999999E-2</c:v>
                </c:pt>
                <c:pt idx="6853">
                  <c:v>-6.1315000000000001E-2</c:v>
                </c:pt>
                <c:pt idx="6854">
                  <c:v>-8.1494999999999998E-2</c:v>
                </c:pt>
                <c:pt idx="6855">
                  <c:v>-7.4747999999999995E-2</c:v>
                </c:pt>
                <c:pt idx="6856">
                  <c:v>-4.5437999999999999E-2</c:v>
                </c:pt>
                <c:pt idx="6857">
                  <c:v>-8.6593999999999994E-3</c:v>
                </c:pt>
                <c:pt idx="6858">
                  <c:v>2.0537E-2</c:v>
                </c:pt>
                <c:pt idx="6859">
                  <c:v>3.7026000000000003E-2</c:v>
                </c:pt>
                <c:pt idx="6860">
                  <c:v>4.6823999999999998E-2</c:v>
                </c:pt>
                <c:pt idx="6861">
                  <c:v>5.8220000000000001E-2</c:v>
                </c:pt>
                <c:pt idx="6862">
                  <c:v>7.1775000000000005E-2</c:v>
                </c:pt>
                <c:pt idx="6863">
                  <c:v>8.0990000000000006E-2</c:v>
                </c:pt>
                <c:pt idx="6864">
                  <c:v>8.2695000000000005E-2</c:v>
                </c:pt>
                <c:pt idx="6865">
                  <c:v>8.2587999999999995E-2</c:v>
                </c:pt>
                <c:pt idx="6866">
                  <c:v>8.7750999999999996E-2</c:v>
                </c:pt>
                <c:pt idx="6867">
                  <c:v>9.6346000000000001E-2</c:v>
                </c:pt>
                <c:pt idx="6868">
                  <c:v>9.8434999999999995E-2</c:v>
                </c:pt>
                <c:pt idx="6869">
                  <c:v>8.7188000000000002E-2</c:v>
                </c:pt>
                <c:pt idx="6870">
                  <c:v>6.8442000000000003E-2</c:v>
                </c:pt>
                <c:pt idx="6871">
                  <c:v>5.9442000000000002E-2</c:v>
                </c:pt>
                <c:pt idx="6872">
                  <c:v>7.5741000000000003E-2</c:v>
                </c:pt>
                <c:pt idx="6873">
                  <c:v>0.1144</c:v>
                </c:pt>
                <c:pt idx="6874">
                  <c:v>0.15054999999999999</c:v>
                </c:pt>
                <c:pt idx="6875">
                  <c:v>0.15773999999999999</c:v>
                </c:pt>
                <c:pt idx="6876">
                  <c:v>0.13414000000000001</c:v>
                </c:pt>
                <c:pt idx="6877">
                  <c:v>0.10153</c:v>
                </c:pt>
                <c:pt idx="6878">
                  <c:v>7.5958999999999999E-2</c:v>
                </c:pt>
                <c:pt idx="6879">
                  <c:v>5.0966999999999998E-2</c:v>
                </c:pt>
                <c:pt idx="6880">
                  <c:v>1.8381000000000002E-2</c:v>
                </c:pt>
                <c:pt idx="6881">
                  <c:v>-6.6369999999999997E-3</c:v>
                </c:pt>
                <c:pt idx="6882" formatCode="0.00E+00">
                  <c:v>6.936E-5</c:v>
                </c:pt>
                <c:pt idx="6883">
                  <c:v>3.5782000000000001E-2</c:v>
                </c:pt>
                <c:pt idx="6884">
                  <c:v>6.9975999999999997E-2</c:v>
                </c:pt>
                <c:pt idx="6885">
                  <c:v>8.3960999999999994E-2</c:v>
                </c:pt>
                <c:pt idx="6886">
                  <c:v>9.3004000000000003E-2</c:v>
                </c:pt>
                <c:pt idx="6887">
                  <c:v>0.11867999999999999</c:v>
                </c:pt>
                <c:pt idx="6888">
                  <c:v>0.15564</c:v>
                </c:pt>
                <c:pt idx="6889">
                  <c:v>0.18304999999999999</c:v>
                </c:pt>
                <c:pt idx="6890">
                  <c:v>0.19853999999999999</c:v>
                </c:pt>
                <c:pt idx="6891">
                  <c:v>0.21978</c:v>
                </c:pt>
                <c:pt idx="6892">
                  <c:v>0.25366</c:v>
                </c:pt>
                <c:pt idx="6893">
                  <c:v>0.28443000000000002</c:v>
                </c:pt>
                <c:pt idx="6894">
                  <c:v>0.29737999999999998</c:v>
                </c:pt>
                <c:pt idx="6895">
                  <c:v>0.29762</c:v>
                </c:pt>
                <c:pt idx="6896">
                  <c:v>0.29543999999999998</c:v>
                </c:pt>
                <c:pt idx="6897">
                  <c:v>0.28588000000000002</c:v>
                </c:pt>
                <c:pt idx="6898">
                  <c:v>0.25634000000000001</c:v>
                </c:pt>
                <c:pt idx="6899">
                  <c:v>0.20874000000000001</c:v>
                </c:pt>
                <c:pt idx="6900">
                  <c:v>0.16197</c:v>
                </c:pt>
                <c:pt idx="6901">
                  <c:v>0.13297</c:v>
                </c:pt>
                <c:pt idx="6902">
                  <c:v>0.12253</c:v>
                </c:pt>
                <c:pt idx="6903">
                  <c:v>0.11741</c:v>
                </c:pt>
                <c:pt idx="6904">
                  <c:v>0.10016</c:v>
                </c:pt>
                <c:pt idx="6905">
                  <c:v>6.0165000000000003E-2</c:v>
                </c:pt>
                <c:pt idx="6906">
                  <c:v>4.2689E-3</c:v>
                </c:pt>
                <c:pt idx="6907">
                  <c:v>-4.4087000000000001E-2</c:v>
                </c:pt>
                <c:pt idx="6908">
                  <c:v>-6.4342999999999997E-2</c:v>
                </c:pt>
                <c:pt idx="6909">
                  <c:v>-5.8645999999999997E-2</c:v>
                </c:pt>
                <c:pt idx="6910">
                  <c:v>-4.6434000000000003E-2</c:v>
                </c:pt>
                <c:pt idx="6911">
                  <c:v>-3.9971E-2</c:v>
                </c:pt>
                <c:pt idx="6912">
                  <c:v>-3.2877000000000003E-2</c:v>
                </c:pt>
                <c:pt idx="6913">
                  <c:v>-1.3462999999999999E-2</c:v>
                </c:pt>
                <c:pt idx="6914">
                  <c:v>1.9820000000000001E-2</c:v>
                </c:pt>
                <c:pt idx="6915">
                  <c:v>6.0746000000000001E-2</c:v>
                </c:pt>
                <c:pt idx="6916">
                  <c:v>0.10593</c:v>
                </c:pt>
                <c:pt idx="6917">
                  <c:v>0.15564</c:v>
                </c:pt>
                <c:pt idx="6918">
                  <c:v>0.20583000000000001</c:v>
                </c:pt>
                <c:pt idx="6919">
                  <c:v>0.24484</c:v>
                </c:pt>
                <c:pt idx="6920">
                  <c:v>0.25983000000000001</c:v>
                </c:pt>
                <c:pt idx="6921">
                  <c:v>0.24665999999999999</c:v>
                </c:pt>
                <c:pt idx="6922">
                  <c:v>0.21507999999999999</c:v>
                </c:pt>
                <c:pt idx="6923">
                  <c:v>0.18489</c:v>
                </c:pt>
                <c:pt idx="6924">
                  <c:v>0.17427999999999999</c:v>
                </c:pt>
                <c:pt idx="6925">
                  <c:v>0.18919</c:v>
                </c:pt>
                <c:pt idx="6926">
                  <c:v>0.22217999999999999</c:v>
                </c:pt>
                <c:pt idx="6927">
                  <c:v>0.25921</c:v>
                </c:pt>
                <c:pt idx="6928">
                  <c:v>0.28705999999999998</c:v>
                </c:pt>
                <c:pt idx="6929">
                  <c:v>0.29876999999999998</c:v>
                </c:pt>
                <c:pt idx="6930">
                  <c:v>0.29680000000000001</c:v>
                </c:pt>
                <c:pt idx="6931">
                  <c:v>0.28996</c:v>
                </c:pt>
                <c:pt idx="6932">
                  <c:v>0.28459000000000001</c:v>
                </c:pt>
                <c:pt idx="6933">
                  <c:v>0.28160000000000002</c:v>
                </c:pt>
                <c:pt idx="6934">
                  <c:v>0.28453000000000001</c:v>
                </c:pt>
                <c:pt idx="6935">
                  <c:v>0.30343999999999999</c:v>
                </c:pt>
                <c:pt idx="6936">
                  <c:v>0.34142</c:v>
                </c:pt>
                <c:pt idx="6937">
                  <c:v>0.38048999999999999</c:v>
                </c:pt>
                <c:pt idx="6938">
                  <c:v>0.39284999999999998</c:v>
                </c:pt>
                <c:pt idx="6939">
                  <c:v>0.36896000000000001</c:v>
                </c:pt>
                <c:pt idx="6940">
                  <c:v>0.32694000000000001</c:v>
                </c:pt>
                <c:pt idx="6941">
                  <c:v>0.29272999999999999</c:v>
                </c:pt>
                <c:pt idx="6942">
                  <c:v>0.27814</c:v>
                </c:pt>
                <c:pt idx="6943">
                  <c:v>0.27950000000000003</c:v>
                </c:pt>
                <c:pt idx="6944">
                  <c:v>0.28802</c:v>
                </c:pt>
                <c:pt idx="6945">
                  <c:v>0.29630000000000001</c:v>
                </c:pt>
                <c:pt idx="6946">
                  <c:v>0.30166999999999999</c:v>
                </c:pt>
                <c:pt idx="6947">
                  <c:v>0.30891000000000002</c:v>
                </c:pt>
                <c:pt idx="6948">
                  <c:v>0.32524999999999998</c:v>
                </c:pt>
                <c:pt idx="6949">
                  <c:v>0.34866000000000003</c:v>
                </c:pt>
                <c:pt idx="6950">
                  <c:v>0.36681000000000002</c:v>
                </c:pt>
                <c:pt idx="6951">
                  <c:v>0.37257000000000001</c:v>
                </c:pt>
                <c:pt idx="6952">
                  <c:v>0.37675999999999998</c:v>
                </c:pt>
                <c:pt idx="6953">
                  <c:v>0.39881</c:v>
                </c:pt>
                <c:pt idx="6954">
                  <c:v>0.44490000000000002</c:v>
                </c:pt>
                <c:pt idx="6955">
                  <c:v>0.49858999999999998</c:v>
                </c:pt>
                <c:pt idx="6956">
                  <c:v>0.53361999999999998</c:v>
                </c:pt>
                <c:pt idx="6957">
                  <c:v>0.53647999999999996</c:v>
                </c:pt>
                <c:pt idx="6958">
                  <c:v>0.51741000000000004</c:v>
                </c:pt>
                <c:pt idx="6959">
                  <c:v>0.49830999999999998</c:v>
                </c:pt>
                <c:pt idx="6960">
                  <c:v>0.48920999999999998</c:v>
                </c:pt>
                <c:pt idx="6961">
                  <c:v>0.48093999999999998</c:v>
                </c:pt>
                <c:pt idx="6962">
                  <c:v>0.46367999999999998</c:v>
                </c:pt>
                <c:pt idx="6963">
                  <c:v>0.44388</c:v>
                </c:pt>
                <c:pt idx="6964">
                  <c:v>0.4325</c:v>
                </c:pt>
                <c:pt idx="6965">
                  <c:v>0.42325000000000002</c:v>
                </c:pt>
                <c:pt idx="6966">
                  <c:v>0.39932000000000001</c:v>
                </c:pt>
                <c:pt idx="6967">
                  <c:v>0.36229</c:v>
                </c:pt>
                <c:pt idx="6968">
                  <c:v>0.3372</c:v>
                </c:pt>
                <c:pt idx="6969">
                  <c:v>0.34194999999999998</c:v>
                </c:pt>
                <c:pt idx="6970">
                  <c:v>0.36537999999999998</c:v>
                </c:pt>
                <c:pt idx="6971">
                  <c:v>0.38373000000000002</c:v>
                </c:pt>
                <c:pt idx="6972">
                  <c:v>0.38721</c:v>
                </c:pt>
                <c:pt idx="6973">
                  <c:v>0.38066</c:v>
                </c:pt>
                <c:pt idx="6974">
                  <c:v>0.36899999999999999</c:v>
                </c:pt>
                <c:pt idx="6975">
                  <c:v>0.35441</c:v>
                </c:pt>
                <c:pt idx="6976">
                  <c:v>0.34062999999999999</c:v>
                </c:pt>
                <c:pt idx="6977">
                  <c:v>0.32772000000000001</c:v>
                </c:pt>
                <c:pt idx="6978">
                  <c:v>0.30793999999999999</c:v>
                </c:pt>
                <c:pt idx="6979">
                  <c:v>0.27826000000000001</c:v>
                </c:pt>
                <c:pt idx="6980">
                  <c:v>0.25185999999999997</c:v>
                </c:pt>
                <c:pt idx="6981">
                  <c:v>0.24426999999999999</c:v>
                </c:pt>
                <c:pt idx="6982">
                  <c:v>0.25126999999999999</c:v>
                </c:pt>
                <c:pt idx="6983">
                  <c:v>0.25346999999999997</c:v>
                </c:pt>
                <c:pt idx="6984">
                  <c:v>0.24121999999999999</c:v>
                </c:pt>
                <c:pt idx="6985">
                  <c:v>0.22120999999999999</c:v>
                </c:pt>
                <c:pt idx="6986">
                  <c:v>0.19872999999999999</c:v>
                </c:pt>
                <c:pt idx="6987">
                  <c:v>0.16950999999999999</c:v>
                </c:pt>
                <c:pt idx="6988">
                  <c:v>0.13411999999999999</c:v>
                </c:pt>
                <c:pt idx="6989">
                  <c:v>0.10614</c:v>
                </c:pt>
                <c:pt idx="6990">
                  <c:v>9.6204999999999999E-2</c:v>
                </c:pt>
                <c:pt idx="6991">
                  <c:v>9.7615999999999994E-2</c:v>
                </c:pt>
                <c:pt idx="6992">
                  <c:v>9.8351999999999995E-2</c:v>
                </c:pt>
                <c:pt idx="6993">
                  <c:v>0.10048</c:v>
                </c:pt>
                <c:pt idx="6994">
                  <c:v>0.11519</c:v>
                </c:pt>
                <c:pt idx="6995">
                  <c:v>0.1411</c:v>
                </c:pt>
                <c:pt idx="6996">
                  <c:v>0.1605</c:v>
                </c:pt>
                <c:pt idx="6997">
                  <c:v>0.16112000000000001</c:v>
                </c:pt>
                <c:pt idx="6998">
                  <c:v>0.15282000000000001</c:v>
                </c:pt>
                <c:pt idx="6999">
                  <c:v>0.15629000000000001</c:v>
                </c:pt>
                <c:pt idx="7000">
                  <c:v>0.17846000000000001</c:v>
                </c:pt>
                <c:pt idx="7001">
                  <c:v>0.20412</c:v>
                </c:pt>
                <c:pt idx="7002">
                  <c:v>0.21149999999999999</c:v>
                </c:pt>
                <c:pt idx="7003">
                  <c:v>0.19364000000000001</c:v>
                </c:pt>
                <c:pt idx="7004">
                  <c:v>0.16450999999999999</c:v>
                </c:pt>
                <c:pt idx="7005">
                  <c:v>0.14529</c:v>
                </c:pt>
                <c:pt idx="7006">
                  <c:v>0.14455999999999999</c:v>
                </c:pt>
                <c:pt idx="7007">
                  <c:v>0.15279999999999999</c:v>
                </c:pt>
                <c:pt idx="7008">
                  <c:v>0.15722</c:v>
                </c:pt>
                <c:pt idx="7009">
                  <c:v>0.15995000000000001</c:v>
                </c:pt>
                <c:pt idx="7010">
                  <c:v>0.17577999999999999</c:v>
                </c:pt>
                <c:pt idx="7011">
                  <c:v>0.2109</c:v>
                </c:pt>
                <c:pt idx="7012">
                  <c:v>0.25017</c:v>
                </c:pt>
                <c:pt idx="7013">
                  <c:v>0.27099000000000001</c:v>
                </c:pt>
                <c:pt idx="7014">
                  <c:v>0.26679000000000003</c:v>
                </c:pt>
                <c:pt idx="7015">
                  <c:v>0.25181999999999999</c:v>
                </c:pt>
                <c:pt idx="7016">
                  <c:v>0.24507999999999999</c:v>
                </c:pt>
                <c:pt idx="7017">
                  <c:v>0.25584000000000001</c:v>
                </c:pt>
                <c:pt idx="7018">
                  <c:v>0.28304000000000001</c:v>
                </c:pt>
                <c:pt idx="7019">
                  <c:v>0.32012000000000002</c:v>
                </c:pt>
                <c:pt idx="7020">
                  <c:v>0.35787000000000002</c:v>
                </c:pt>
                <c:pt idx="7021">
                  <c:v>0.38841999999999999</c:v>
                </c:pt>
                <c:pt idx="7022">
                  <c:v>0.41073999999999999</c:v>
                </c:pt>
                <c:pt idx="7023">
                  <c:v>0.42895</c:v>
                </c:pt>
                <c:pt idx="7024">
                  <c:v>0.44399</c:v>
                </c:pt>
                <c:pt idx="7025">
                  <c:v>0.45139000000000001</c:v>
                </c:pt>
                <c:pt idx="7026">
                  <c:v>0.44958999999999999</c:v>
                </c:pt>
                <c:pt idx="7027">
                  <c:v>0.44479999999999997</c:v>
                </c:pt>
                <c:pt idx="7028">
                  <c:v>0.44280000000000003</c:v>
                </c:pt>
                <c:pt idx="7029">
                  <c:v>0.43951000000000001</c:v>
                </c:pt>
                <c:pt idx="7030">
                  <c:v>0.42487000000000003</c:v>
                </c:pt>
                <c:pt idx="7031">
                  <c:v>0.39528999999999997</c:v>
                </c:pt>
                <c:pt idx="7032">
                  <c:v>0.35920999999999997</c:v>
                </c:pt>
                <c:pt idx="7033">
                  <c:v>0.33134999999999998</c:v>
                </c:pt>
                <c:pt idx="7034">
                  <c:v>0.32307000000000002</c:v>
                </c:pt>
                <c:pt idx="7035">
                  <c:v>0.33501999999999998</c:v>
                </c:pt>
                <c:pt idx="7036">
                  <c:v>0.35508000000000001</c:v>
                </c:pt>
                <c:pt idx="7037">
                  <c:v>0.36481000000000002</c:v>
                </c:pt>
                <c:pt idx="7038">
                  <c:v>0.35275000000000001</c:v>
                </c:pt>
                <c:pt idx="7039">
                  <c:v>0.32357999999999998</c:v>
                </c:pt>
                <c:pt idx="7040">
                  <c:v>0.29350999999999999</c:v>
                </c:pt>
                <c:pt idx="7041">
                  <c:v>0.27589000000000002</c:v>
                </c:pt>
                <c:pt idx="7042">
                  <c:v>0.27045000000000002</c:v>
                </c:pt>
                <c:pt idx="7043">
                  <c:v>0.26580999999999999</c:v>
                </c:pt>
                <c:pt idx="7044">
                  <c:v>0.25180000000000002</c:v>
                </c:pt>
                <c:pt idx="7045">
                  <c:v>0.22874</c:v>
                </c:pt>
                <c:pt idx="7046">
                  <c:v>0.20316999999999999</c:v>
                </c:pt>
                <c:pt idx="7047">
                  <c:v>0.17668</c:v>
                </c:pt>
                <c:pt idx="7048">
                  <c:v>0.14566000000000001</c:v>
                </c:pt>
                <c:pt idx="7049">
                  <c:v>0.11498</c:v>
                </c:pt>
                <c:pt idx="7050">
                  <c:v>0.10301</c:v>
                </c:pt>
                <c:pt idx="7051">
                  <c:v>0.12329</c:v>
                </c:pt>
                <c:pt idx="7052">
                  <c:v>0.16399</c:v>
                </c:pt>
                <c:pt idx="7053">
                  <c:v>0.19592999999999999</c:v>
                </c:pt>
                <c:pt idx="7054">
                  <c:v>0.20105000000000001</c:v>
                </c:pt>
                <c:pt idx="7055">
                  <c:v>0.18537000000000001</c:v>
                </c:pt>
                <c:pt idx="7056">
                  <c:v>0.16627</c:v>
                </c:pt>
                <c:pt idx="7057">
                  <c:v>0.15812999999999999</c:v>
                </c:pt>
                <c:pt idx="7058">
                  <c:v>0.16974</c:v>
                </c:pt>
                <c:pt idx="7059">
                  <c:v>0.20044999999999999</c:v>
                </c:pt>
                <c:pt idx="7060">
                  <c:v>0.23269999999999999</c:v>
                </c:pt>
                <c:pt idx="7061">
                  <c:v>0.24127999999999999</c:v>
                </c:pt>
                <c:pt idx="7062">
                  <c:v>0.21979000000000001</c:v>
                </c:pt>
                <c:pt idx="7063">
                  <c:v>0.18964</c:v>
                </c:pt>
                <c:pt idx="7064">
                  <c:v>0.17413000000000001</c:v>
                </c:pt>
                <c:pt idx="7065">
                  <c:v>0.17197999999999999</c:v>
                </c:pt>
                <c:pt idx="7066">
                  <c:v>0.16644</c:v>
                </c:pt>
                <c:pt idx="7067">
                  <c:v>0.15334999999999999</c:v>
                </c:pt>
                <c:pt idx="7068">
                  <c:v>0.14717</c:v>
                </c:pt>
                <c:pt idx="7069">
                  <c:v>0.16123999999999999</c:v>
                </c:pt>
                <c:pt idx="7070">
                  <c:v>0.19356000000000001</c:v>
                </c:pt>
                <c:pt idx="7071">
                  <c:v>0.23250999999999999</c:v>
                </c:pt>
                <c:pt idx="7072">
                  <c:v>0.26724999999999999</c:v>
                </c:pt>
                <c:pt idx="7073">
                  <c:v>0.29043999999999998</c:v>
                </c:pt>
                <c:pt idx="7074">
                  <c:v>0.29862</c:v>
                </c:pt>
                <c:pt idx="7075">
                  <c:v>0.29454000000000002</c:v>
                </c:pt>
                <c:pt idx="7076">
                  <c:v>0.28610999999999998</c:v>
                </c:pt>
                <c:pt idx="7077">
                  <c:v>0.28158</c:v>
                </c:pt>
                <c:pt idx="7078">
                  <c:v>0.28702</c:v>
                </c:pt>
                <c:pt idx="7079">
                  <c:v>0.30625999999999998</c:v>
                </c:pt>
                <c:pt idx="7080">
                  <c:v>0.33700000000000002</c:v>
                </c:pt>
                <c:pt idx="7081">
                  <c:v>0.36569000000000002</c:v>
                </c:pt>
                <c:pt idx="7082">
                  <c:v>0.37319000000000002</c:v>
                </c:pt>
                <c:pt idx="7083">
                  <c:v>0.35219</c:v>
                </c:pt>
                <c:pt idx="7084">
                  <c:v>0.31846000000000002</c:v>
                </c:pt>
                <c:pt idx="7085">
                  <c:v>0.29941000000000001</c:v>
                </c:pt>
                <c:pt idx="7086">
                  <c:v>0.30892999999999998</c:v>
                </c:pt>
                <c:pt idx="7087">
                  <c:v>0.33646999999999999</c:v>
                </c:pt>
                <c:pt idx="7088">
                  <c:v>0.36316999999999999</c:v>
                </c:pt>
                <c:pt idx="7089">
                  <c:v>0.38327</c:v>
                </c:pt>
                <c:pt idx="7090">
                  <c:v>0.40233000000000002</c:v>
                </c:pt>
                <c:pt idx="7091">
                  <c:v>0.41876999999999998</c:v>
                </c:pt>
                <c:pt idx="7092">
                  <c:v>0.42232999999999998</c:v>
                </c:pt>
                <c:pt idx="7093">
                  <c:v>0.41454999999999997</c:v>
                </c:pt>
                <c:pt idx="7094">
                  <c:v>0.41427000000000003</c:v>
                </c:pt>
                <c:pt idx="7095">
                  <c:v>0.4289</c:v>
                </c:pt>
                <c:pt idx="7096">
                  <c:v>0.43246000000000001</c:v>
                </c:pt>
                <c:pt idx="7097">
                  <c:v>0.39265</c:v>
                </c:pt>
                <c:pt idx="7098">
                  <c:v>0.31658999999999998</c:v>
                </c:pt>
                <c:pt idx="7099">
                  <c:v>0.24989</c:v>
                </c:pt>
                <c:pt idx="7100">
                  <c:v>0.22749</c:v>
                </c:pt>
                <c:pt idx="7101">
                  <c:v>0.24149999999999999</c:v>
                </c:pt>
                <c:pt idx="7102">
                  <c:v>0.26052999999999998</c:v>
                </c:pt>
                <c:pt idx="7103">
                  <c:v>0.26219999999999999</c:v>
                </c:pt>
                <c:pt idx="7104">
                  <c:v>0.23956</c:v>
                </c:pt>
                <c:pt idx="7105">
                  <c:v>0.19464000000000001</c:v>
                </c:pt>
                <c:pt idx="7106">
                  <c:v>0.14119000000000001</c:v>
                </c:pt>
                <c:pt idx="7107">
                  <c:v>0.10281999999999999</c:v>
                </c:pt>
                <c:pt idx="7108">
                  <c:v>9.2852000000000004E-2</c:v>
                </c:pt>
                <c:pt idx="7109">
                  <c:v>0.10037</c:v>
                </c:pt>
                <c:pt idx="7110">
                  <c:v>0.1065</c:v>
                </c:pt>
                <c:pt idx="7111">
                  <c:v>0.10853</c:v>
                </c:pt>
                <c:pt idx="7112">
                  <c:v>0.11704000000000001</c:v>
                </c:pt>
                <c:pt idx="7113">
                  <c:v>0.13477</c:v>
                </c:pt>
                <c:pt idx="7114">
                  <c:v>0.15134</c:v>
                </c:pt>
                <c:pt idx="7115">
                  <c:v>0.15798000000000001</c:v>
                </c:pt>
                <c:pt idx="7116">
                  <c:v>0.15639</c:v>
                </c:pt>
                <c:pt idx="7117">
                  <c:v>0.15153</c:v>
                </c:pt>
                <c:pt idx="7118">
                  <c:v>0.14405000000000001</c:v>
                </c:pt>
                <c:pt idx="7119">
                  <c:v>0.13341</c:v>
                </c:pt>
                <c:pt idx="7120">
                  <c:v>0.12467</c:v>
                </c:pt>
                <c:pt idx="7121">
                  <c:v>0.12820999999999999</c:v>
                </c:pt>
                <c:pt idx="7122">
                  <c:v>0.15</c:v>
                </c:pt>
                <c:pt idx="7123">
                  <c:v>0.18049999999999999</c:v>
                </c:pt>
                <c:pt idx="7124">
                  <c:v>0.19694999999999999</c:v>
                </c:pt>
                <c:pt idx="7125">
                  <c:v>0.18504999999999999</c:v>
                </c:pt>
                <c:pt idx="7126">
                  <c:v>0.15842000000000001</c:v>
                </c:pt>
                <c:pt idx="7127">
                  <c:v>0.14704</c:v>
                </c:pt>
                <c:pt idx="7128">
                  <c:v>0.16392999999999999</c:v>
                </c:pt>
                <c:pt idx="7129">
                  <c:v>0.19300999999999999</c:v>
                </c:pt>
                <c:pt idx="7130">
                  <c:v>0.2132</c:v>
                </c:pt>
                <c:pt idx="7131">
                  <c:v>0.22159000000000001</c:v>
                </c:pt>
                <c:pt idx="7132">
                  <c:v>0.22539000000000001</c:v>
                </c:pt>
                <c:pt idx="7133">
                  <c:v>0.22398000000000001</c:v>
                </c:pt>
                <c:pt idx="7134">
                  <c:v>0.21248</c:v>
                </c:pt>
                <c:pt idx="7135">
                  <c:v>0.19528999999999999</c:v>
                </c:pt>
                <c:pt idx="7136">
                  <c:v>0.18225</c:v>
                </c:pt>
                <c:pt idx="7137">
                  <c:v>0.17530999999999999</c:v>
                </c:pt>
                <c:pt idx="7138">
                  <c:v>0.17041999999999999</c:v>
                </c:pt>
                <c:pt idx="7139">
                  <c:v>0.16849</c:v>
                </c:pt>
                <c:pt idx="7140">
                  <c:v>0.17169999999999999</c:v>
                </c:pt>
                <c:pt idx="7141">
                  <c:v>0.17251</c:v>
                </c:pt>
                <c:pt idx="7142">
                  <c:v>0.15995000000000001</c:v>
                </c:pt>
                <c:pt idx="7143">
                  <c:v>0.13685</c:v>
                </c:pt>
                <c:pt idx="7144">
                  <c:v>0.11817</c:v>
                </c:pt>
                <c:pt idx="7145">
                  <c:v>0.11039</c:v>
                </c:pt>
                <c:pt idx="7146">
                  <c:v>0.10441</c:v>
                </c:pt>
                <c:pt idx="7147">
                  <c:v>9.2134999999999995E-2</c:v>
                </c:pt>
                <c:pt idx="7148">
                  <c:v>7.9462000000000005E-2</c:v>
                </c:pt>
                <c:pt idx="7149">
                  <c:v>7.6508999999999994E-2</c:v>
                </c:pt>
                <c:pt idx="7150">
                  <c:v>8.1591999999999998E-2</c:v>
                </c:pt>
                <c:pt idx="7151">
                  <c:v>8.1113000000000005E-2</c:v>
                </c:pt>
                <c:pt idx="7152">
                  <c:v>6.3238000000000003E-2</c:v>
                </c:pt>
                <c:pt idx="7153">
                  <c:v>2.9467E-2</c:v>
                </c:pt>
                <c:pt idx="7154">
                  <c:v>-5.7879000000000003E-3</c:v>
                </c:pt>
                <c:pt idx="7155">
                  <c:v>-2.811E-2</c:v>
                </c:pt>
                <c:pt idx="7156">
                  <c:v>-3.8539999999999998E-2</c:v>
                </c:pt>
                <c:pt idx="7157">
                  <c:v>-5.3414999999999997E-2</c:v>
                </c:pt>
                <c:pt idx="7158">
                  <c:v>-8.4295999999999996E-2</c:v>
                </c:pt>
                <c:pt idx="7159">
                  <c:v>-0.12246</c:v>
                </c:pt>
                <c:pt idx="7160">
                  <c:v>-0.15057999999999999</c:v>
                </c:pt>
                <c:pt idx="7161">
                  <c:v>-0.16461999999999999</c:v>
                </c:pt>
                <c:pt idx="7162">
                  <c:v>-0.17262</c:v>
                </c:pt>
                <c:pt idx="7163">
                  <c:v>-0.17594000000000001</c:v>
                </c:pt>
                <c:pt idx="7164">
                  <c:v>-0.16832</c:v>
                </c:pt>
                <c:pt idx="7165">
                  <c:v>-0.15581</c:v>
                </c:pt>
                <c:pt idx="7166">
                  <c:v>-0.15870000000000001</c:v>
                </c:pt>
                <c:pt idx="7167">
                  <c:v>-0.18356</c:v>
                </c:pt>
                <c:pt idx="7168">
                  <c:v>-0.20791000000000001</c:v>
                </c:pt>
                <c:pt idx="7169">
                  <c:v>-0.20769000000000001</c:v>
                </c:pt>
                <c:pt idx="7170">
                  <c:v>-0.19131000000000001</c:v>
                </c:pt>
                <c:pt idx="7171">
                  <c:v>-0.19026000000000001</c:v>
                </c:pt>
                <c:pt idx="7172">
                  <c:v>-0.22015000000000001</c:v>
                </c:pt>
                <c:pt idx="7173">
                  <c:v>-0.26743</c:v>
                </c:pt>
                <c:pt idx="7174">
                  <c:v>-0.31426999999999999</c:v>
                </c:pt>
                <c:pt idx="7175">
                  <c:v>-0.35933999999999999</c:v>
                </c:pt>
                <c:pt idx="7176">
                  <c:v>-0.40758</c:v>
                </c:pt>
                <c:pt idx="7177">
                  <c:v>-0.45334999999999998</c:v>
                </c:pt>
                <c:pt idx="7178">
                  <c:v>-0.48554000000000003</c:v>
                </c:pt>
                <c:pt idx="7179">
                  <c:v>-0.50248999999999999</c:v>
                </c:pt>
                <c:pt idx="7180">
                  <c:v>-0.51122999999999996</c:v>
                </c:pt>
                <c:pt idx="7181">
                  <c:v>-0.51471999999999996</c:v>
                </c:pt>
                <c:pt idx="7182">
                  <c:v>-0.50961000000000001</c:v>
                </c:pt>
                <c:pt idx="7183">
                  <c:v>-0.49596000000000001</c:v>
                </c:pt>
                <c:pt idx="7184">
                  <c:v>-0.48044999999999999</c:v>
                </c:pt>
                <c:pt idx="7185">
                  <c:v>-0.46793000000000001</c:v>
                </c:pt>
                <c:pt idx="7186">
                  <c:v>-0.45694000000000001</c:v>
                </c:pt>
                <c:pt idx="7187">
                  <c:v>-0.44724000000000003</c:v>
                </c:pt>
                <c:pt idx="7188">
                  <c:v>-0.44640999999999997</c:v>
                </c:pt>
                <c:pt idx="7189">
                  <c:v>-0.46353</c:v>
                </c:pt>
                <c:pt idx="7190">
                  <c:v>-0.49840000000000001</c:v>
                </c:pt>
                <c:pt idx="7191">
                  <c:v>-0.54064000000000001</c:v>
                </c:pt>
                <c:pt idx="7192">
                  <c:v>-0.57843</c:v>
                </c:pt>
                <c:pt idx="7193">
                  <c:v>-0.60555999999999999</c:v>
                </c:pt>
                <c:pt idx="7194">
                  <c:v>-0.62295999999999996</c:v>
                </c:pt>
                <c:pt idx="7195">
                  <c:v>-0.63826000000000005</c:v>
                </c:pt>
                <c:pt idx="7196">
                  <c:v>-0.66320999999999997</c:v>
                </c:pt>
                <c:pt idx="7197">
                  <c:v>-0.70548</c:v>
                </c:pt>
                <c:pt idx="7198">
                  <c:v>-0.76024000000000003</c:v>
                </c:pt>
                <c:pt idx="7199">
                  <c:v>-0.81218000000000001</c:v>
                </c:pt>
                <c:pt idx="7200">
                  <c:v>-0.84767999999999999</c:v>
                </c:pt>
                <c:pt idx="7201">
                  <c:v>-0.86336000000000002</c:v>
                </c:pt>
                <c:pt idx="7202">
                  <c:v>-0.86292999999999997</c:v>
                </c:pt>
                <c:pt idx="7203">
                  <c:v>-0.85009000000000001</c:v>
                </c:pt>
                <c:pt idx="7204">
                  <c:v>-0.82796999999999998</c:v>
                </c:pt>
                <c:pt idx="7205">
                  <c:v>-0.80225000000000002</c:v>
                </c:pt>
                <c:pt idx="7206">
                  <c:v>-0.77942999999999996</c:v>
                </c:pt>
                <c:pt idx="7207">
                  <c:v>-0.76224000000000003</c:v>
                </c:pt>
                <c:pt idx="7208">
                  <c:v>-0.75060000000000004</c:v>
                </c:pt>
                <c:pt idx="7209">
                  <c:v>-0.74650000000000005</c:v>
                </c:pt>
                <c:pt idx="7210">
                  <c:v>-0.75253000000000003</c:v>
                </c:pt>
                <c:pt idx="7211">
                  <c:v>-0.76341000000000003</c:v>
                </c:pt>
                <c:pt idx="7212">
                  <c:v>-0.76463000000000003</c:v>
                </c:pt>
                <c:pt idx="7213">
                  <c:v>-0.74473</c:v>
                </c:pt>
                <c:pt idx="7214">
                  <c:v>-0.70713000000000004</c:v>
                </c:pt>
                <c:pt idx="7215">
                  <c:v>-0.66532000000000002</c:v>
                </c:pt>
                <c:pt idx="7216">
                  <c:v>-0.62833000000000006</c:v>
                </c:pt>
                <c:pt idx="7217">
                  <c:v>-0.59596000000000005</c:v>
                </c:pt>
                <c:pt idx="7218">
                  <c:v>-0.56693000000000005</c:v>
                </c:pt>
                <c:pt idx="7219">
                  <c:v>-0.54359000000000002</c:v>
                </c:pt>
                <c:pt idx="7220">
                  <c:v>-0.52630999999999994</c:v>
                </c:pt>
                <c:pt idx="7221">
                  <c:v>-0.51041999999999998</c:v>
                </c:pt>
                <c:pt idx="7222">
                  <c:v>-0.49384</c:v>
                </c:pt>
                <c:pt idx="7223">
                  <c:v>-0.48177999999999999</c:v>
                </c:pt>
                <c:pt idx="7224">
                  <c:v>-0.47831000000000001</c:v>
                </c:pt>
                <c:pt idx="7225">
                  <c:v>-0.47848000000000002</c:v>
                </c:pt>
                <c:pt idx="7226">
                  <c:v>-0.47720000000000001</c:v>
                </c:pt>
                <c:pt idx="7227">
                  <c:v>-0.48165000000000002</c:v>
                </c:pt>
                <c:pt idx="7228">
                  <c:v>-0.50290999999999997</c:v>
                </c:pt>
                <c:pt idx="7229">
                  <c:v>-0.53493999999999997</c:v>
                </c:pt>
                <c:pt idx="7230">
                  <c:v>-0.55367999999999995</c:v>
                </c:pt>
                <c:pt idx="7231">
                  <c:v>-0.54198000000000002</c:v>
                </c:pt>
                <c:pt idx="7232">
                  <c:v>-0.50700000000000001</c:v>
                </c:pt>
                <c:pt idx="7233">
                  <c:v>-0.46822000000000003</c:v>
                </c:pt>
                <c:pt idx="7234">
                  <c:v>-0.43767</c:v>
                </c:pt>
                <c:pt idx="7235">
                  <c:v>-0.42004000000000002</c:v>
                </c:pt>
                <c:pt idx="7236">
                  <c:v>-0.42291000000000001</c:v>
                </c:pt>
                <c:pt idx="7237">
                  <c:v>-0.45179999999999998</c:v>
                </c:pt>
                <c:pt idx="7238">
                  <c:v>-0.49595</c:v>
                </c:pt>
                <c:pt idx="7239">
                  <c:v>-0.53168000000000004</c:v>
                </c:pt>
                <c:pt idx="7240">
                  <c:v>-0.54500999999999999</c:v>
                </c:pt>
                <c:pt idx="7241">
                  <c:v>-0.54386000000000001</c:v>
                </c:pt>
                <c:pt idx="7242">
                  <c:v>-0.54439000000000004</c:v>
                </c:pt>
                <c:pt idx="7243">
                  <c:v>-0.55230999999999997</c:v>
                </c:pt>
                <c:pt idx="7244">
                  <c:v>-0.56303000000000003</c:v>
                </c:pt>
                <c:pt idx="7245">
                  <c:v>-0.57369000000000003</c:v>
                </c:pt>
                <c:pt idx="7246">
                  <c:v>-0.58579000000000003</c:v>
                </c:pt>
                <c:pt idx="7247">
                  <c:v>-0.59631000000000001</c:v>
                </c:pt>
                <c:pt idx="7248">
                  <c:v>-0.59526999999999997</c:v>
                </c:pt>
                <c:pt idx="7249">
                  <c:v>-0.57677999999999996</c:v>
                </c:pt>
                <c:pt idx="7250">
                  <c:v>-0.54827000000000004</c:v>
                </c:pt>
                <c:pt idx="7251">
                  <c:v>-0.52222999999999997</c:v>
                </c:pt>
                <c:pt idx="7252">
                  <c:v>-0.49978</c:v>
                </c:pt>
                <c:pt idx="7253">
                  <c:v>-0.46940999999999999</c:v>
                </c:pt>
                <c:pt idx="7254">
                  <c:v>-0.42492999999999997</c:v>
                </c:pt>
                <c:pt idx="7255">
                  <c:v>-0.37778</c:v>
                </c:pt>
                <c:pt idx="7256">
                  <c:v>-0.34384999999999999</c:v>
                </c:pt>
                <c:pt idx="7257">
                  <c:v>-0.32151000000000002</c:v>
                </c:pt>
                <c:pt idx="7258">
                  <c:v>-0.29342000000000001</c:v>
                </c:pt>
                <c:pt idx="7259">
                  <c:v>-0.25196000000000002</c:v>
                </c:pt>
                <c:pt idx="7260">
                  <c:v>-0.21232000000000001</c:v>
                </c:pt>
                <c:pt idx="7261">
                  <c:v>-0.19281000000000001</c:v>
                </c:pt>
                <c:pt idx="7262">
                  <c:v>-0.18945999999999999</c:v>
                </c:pt>
                <c:pt idx="7263">
                  <c:v>-0.18079999999999999</c:v>
                </c:pt>
                <c:pt idx="7264">
                  <c:v>-0.15557000000000001</c:v>
                </c:pt>
                <c:pt idx="7265">
                  <c:v>-0.12456</c:v>
                </c:pt>
                <c:pt idx="7266">
                  <c:v>-0.1032</c:v>
                </c:pt>
                <c:pt idx="7267">
                  <c:v>-9.3049999999999994E-2</c:v>
                </c:pt>
                <c:pt idx="7268">
                  <c:v>-8.7618000000000001E-2</c:v>
                </c:pt>
                <c:pt idx="7269">
                  <c:v>-8.8918999999999998E-2</c:v>
                </c:pt>
                <c:pt idx="7270">
                  <c:v>-0.10611</c:v>
                </c:pt>
                <c:pt idx="7271">
                  <c:v>-0.13663</c:v>
                </c:pt>
                <c:pt idx="7272">
                  <c:v>-0.15947</c:v>
                </c:pt>
                <c:pt idx="7273">
                  <c:v>-0.15532000000000001</c:v>
                </c:pt>
                <c:pt idx="7274">
                  <c:v>-0.12895999999999999</c:v>
                </c:pt>
                <c:pt idx="7275">
                  <c:v>-0.10242999999999999</c:v>
                </c:pt>
                <c:pt idx="7276">
                  <c:v>-8.6657999999999999E-2</c:v>
                </c:pt>
                <c:pt idx="7277">
                  <c:v>-7.1080000000000004E-2</c:v>
                </c:pt>
                <c:pt idx="7278">
                  <c:v>-4.5981000000000001E-2</c:v>
                </c:pt>
                <c:pt idx="7279">
                  <c:v>-2.3577000000000001E-2</c:v>
                </c:pt>
                <c:pt idx="7280">
                  <c:v>-2.3401000000000002E-2</c:v>
                </c:pt>
                <c:pt idx="7281">
                  <c:v>-4.0856999999999997E-2</c:v>
                </c:pt>
                <c:pt idx="7282">
                  <c:v>-4.5683000000000001E-2</c:v>
                </c:pt>
                <c:pt idx="7283">
                  <c:v>-1.5358E-2</c:v>
                </c:pt>
                <c:pt idx="7284">
                  <c:v>4.0762E-2</c:v>
                </c:pt>
                <c:pt idx="7285">
                  <c:v>9.4597000000000001E-2</c:v>
                </c:pt>
                <c:pt idx="7286">
                  <c:v>0.126</c:v>
                </c:pt>
                <c:pt idx="7287">
                  <c:v>0.13116</c:v>
                </c:pt>
                <c:pt idx="7288">
                  <c:v>0.11691</c:v>
                </c:pt>
                <c:pt idx="7289">
                  <c:v>9.7820000000000004E-2</c:v>
                </c:pt>
                <c:pt idx="7290">
                  <c:v>9.0757000000000004E-2</c:v>
                </c:pt>
                <c:pt idx="7291">
                  <c:v>9.9303000000000002E-2</c:v>
                </c:pt>
                <c:pt idx="7292">
                  <c:v>0.10718999999999999</c:v>
                </c:pt>
                <c:pt idx="7293">
                  <c:v>9.8085000000000006E-2</c:v>
                </c:pt>
                <c:pt idx="7294">
                  <c:v>7.7962000000000004E-2</c:v>
                </c:pt>
                <c:pt idx="7295">
                  <c:v>6.5520999999999996E-2</c:v>
                </c:pt>
                <c:pt idx="7296">
                  <c:v>6.4267000000000005E-2</c:v>
                </c:pt>
                <c:pt idx="7297">
                  <c:v>6.0049999999999999E-2</c:v>
                </c:pt>
                <c:pt idx="7298">
                  <c:v>4.6767999999999997E-2</c:v>
                </c:pt>
                <c:pt idx="7299">
                  <c:v>3.6804999999999997E-2</c:v>
                </c:pt>
                <c:pt idx="7300">
                  <c:v>3.9952000000000001E-2</c:v>
                </c:pt>
                <c:pt idx="7301">
                  <c:v>4.8519E-2</c:v>
                </c:pt>
                <c:pt idx="7302">
                  <c:v>5.4059999999999997E-2</c:v>
                </c:pt>
                <c:pt idx="7303">
                  <c:v>6.4137E-2</c:v>
                </c:pt>
                <c:pt idx="7304">
                  <c:v>8.6177000000000004E-2</c:v>
                </c:pt>
                <c:pt idx="7305">
                  <c:v>0.10484</c:v>
                </c:pt>
                <c:pt idx="7306">
                  <c:v>9.6726000000000006E-2</c:v>
                </c:pt>
                <c:pt idx="7307">
                  <c:v>6.6684999999999994E-2</c:v>
                </c:pt>
                <c:pt idx="7308">
                  <c:v>4.9156999999999999E-2</c:v>
                </c:pt>
                <c:pt idx="7309">
                  <c:v>6.608E-2</c:v>
                </c:pt>
                <c:pt idx="7310">
                  <c:v>9.7379999999999994E-2</c:v>
                </c:pt>
                <c:pt idx="7311">
                  <c:v>0.10328</c:v>
                </c:pt>
                <c:pt idx="7312">
                  <c:v>6.7910999999999999E-2</c:v>
                </c:pt>
                <c:pt idx="7313">
                  <c:v>1.2652E-2</c:v>
                </c:pt>
                <c:pt idx="7314">
                  <c:v>-2.6692E-2</c:v>
                </c:pt>
                <c:pt idx="7315">
                  <c:v>-2.7848999999999999E-2</c:v>
                </c:pt>
                <c:pt idx="7316">
                  <c:v>5.6600000000000001E-3</c:v>
                </c:pt>
                <c:pt idx="7317">
                  <c:v>4.8240999999999999E-2</c:v>
                </c:pt>
                <c:pt idx="7318">
                  <c:v>6.9750000000000006E-2</c:v>
                </c:pt>
                <c:pt idx="7319">
                  <c:v>5.9326999999999998E-2</c:v>
                </c:pt>
                <c:pt idx="7320">
                  <c:v>3.3556999999999997E-2</c:v>
                </c:pt>
                <c:pt idx="7321">
                  <c:v>1.6455999999999998E-2</c:v>
                </c:pt>
                <c:pt idx="7322">
                  <c:v>1.4219000000000001E-2</c:v>
                </c:pt>
                <c:pt idx="7323">
                  <c:v>1.6433E-2</c:v>
                </c:pt>
                <c:pt idx="7324">
                  <c:v>1.7465999999999999E-2</c:v>
                </c:pt>
                <c:pt idx="7325">
                  <c:v>2.4296000000000002E-2</c:v>
                </c:pt>
                <c:pt idx="7326">
                  <c:v>4.2796000000000001E-2</c:v>
                </c:pt>
                <c:pt idx="7327">
                  <c:v>6.8152000000000004E-2</c:v>
                </c:pt>
                <c:pt idx="7328">
                  <c:v>9.1869000000000006E-2</c:v>
                </c:pt>
                <c:pt idx="7329">
                  <c:v>0.10803</c:v>
                </c:pt>
                <c:pt idx="7330">
                  <c:v>0.1101</c:v>
                </c:pt>
                <c:pt idx="7331">
                  <c:v>9.3776999999999999E-2</c:v>
                </c:pt>
                <c:pt idx="7332">
                  <c:v>6.8192000000000003E-2</c:v>
                </c:pt>
                <c:pt idx="7333">
                  <c:v>5.1521999999999998E-2</c:v>
                </c:pt>
                <c:pt idx="7334">
                  <c:v>4.7632000000000001E-2</c:v>
                </c:pt>
                <c:pt idx="7335">
                  <c:v>4.0117E-2</c:v>
                </c:pt>
                <c:pt idx="7336">
                  <c:v>2.0466000000000002E-2</c:v>
                </c:pt>
                <c:pt idx="7337">
                  <c:v>9.0849999999999993E-3</c:v>
                </c:pt>
                <c:pt idx="7338">
                  <c:v>3.2121999999999998E-2</c:v>
                </c:pt>
                <c:pt idx="7339">
                  <c:v>8.6673E-2</c:v>
                </c:pt>
                <c:pt idx="7340">
                  <c:v>0.14713000000000001</c:v>
                </c:pt>
                <c:pt idx="7341">
                  <c:v>0.19902</c:v>
                </c:pt>
                <c:pt idx="7342">
                  <c:v>0.24512</c:v>
                </c:pt>
                <c:pt idx="7343">
                  <c:v>0.28148000000000001</c:v>
                </c:pt>
                <c:pt idx="7344">
                  <c:v>0.29359000000000002</c:v>
                </c:pt>
                <c:pt idx="7345">
                  <c:v>0.28305999999999998</c:v>
                </c:pt>
                <c:pt idx="7346">
                  <c:v>0.27567999999999998</c:v>
                </c:pt>
                <c:pt idx="7347">
                  <c:v>0.29093999999999998</c:v>
                </c:pt>
                <c:pt idx="7348">
                  <c:v>0.3196</c:v>
                </c:pt>
                <c:pt idx="7349">
                  <c:v>0.34322999999999998</c:v>
                </c:pt>
                <c:pt idx="7350">
                  <c:v>0.36059000000000002</c:v>
                </c:pt>
                <c:pt idx="7351">
                  <c:v>0.37973000000000001</c:v>
                </c:pt>
                <c:pt idx="7352">
                  <c:v>0.39667000000000002</c:v>
                </c:pt>
                <c:pt idx="7353">
                  <c:v>0.40076000000000001</c:v>
                </c:pt>
                <c:pt idx="7354">
                  <c:v>0.39590999999999998</c:v>
                </c:pt>
                <c:pt idx="7355">
                  <c:v>0.39978000000000002</c:v>
                </c:pt>
                <c:pt idx="7356">
                  <c:v>0.42233999999999999</c:v>
                </c:pt>
                <c:pt idx="7357">
                  <c:v>0.45619999999999999</c:v>
                </c:pt>
                <c:pt idx="7358">
                  <c:v>0.48654999999999998</c:v>
                </c:pt>
                <c:pt idx="7359">
                  <c:v>0.50156000000000001</c:v>
                </c:pt>
                <c:pt idx="7360">
                  <c:v>0.49695</c:v>
                </c:pt>
                <c:pt idx="7361">
                  <c:v>0.48146</c:v>
                </c:pt>
                <c:pt idx="7362">
                  <c:v>0.47532000000000002</c:v>
                </c:pt>
                <c:pt idx="7363">
                  <c:v>0.49275999999999998</c:v>
                </c:pt>
                <c:pt idx="7364">
                  <c:v>0.52649000000000001</c:v>
                </c:pt>
                <c:pt idx="7365">
                  <c:v>0.55771000000000004</c:v>
                </c:pt>
                <c:pt idx="7366">
                  <c:v>0.57815000000000005</c:v>
                </c:pt>
                <c:pt idx="7367">
                  <c:v>0.59306000000000003</c:v>
                </c:pt>
                <c:pt idx="7368">
                  <c:v>0.60785999999999996</c:v>
                </c:pt>
                <c:pt idx="7369">
                  <c:v>0.62507000000000001</c:v>
                </c:pt>
                <c:pt idx="7370">
                  <c:v>0.65056999999999998</c:v>
                </c:pt>
                <c:pt idx="7371">
                  <c:v>0.68649000000000004</c:v>
                </c:pt>
                <c:pt idx="7372">
                  <c:v>0.71745000000000003</c:v>
                </c:pt>
                <c:pt idx="7373">
                  <c:v>0.72150999999999998</c:v>
                </c:pt>
                <c:pt idx="7374">
                  <c:v>0.70028999999999997</c:v>
                </c:pt>
                <c:pt idx="7375">
                  <c:v>0.68306999999999995</c:v>
                </c:pt>
                <c:pt idx="7376">
                  <c:v>0.69284999999999997</c:v>
                </c:pt>
                <c:pt idx="7377">
                  <c:v>0.72028999999999999</c:v>
                </c:pt>
                <c:pt idx="7378">
                  <c:v>0.73977999999999999</c:v>
                </c:pt>
                <c:pt idx="7379">
                  <c:v>0.74043000000000003</c:v>
                </c:pt>
                <c:pt idx="7380">
                  <c:v>0.73087999999999997</c:v>
                </c:pt>
                <c:pt idx="7381">
                  <c:v>0.72272999999999998</c:v>
                </c:pt>
                <c:pt idx="7382">
                  <c:v>0.72150000000000003</c:v>
                </c:pt>
                <c:pt idx="7383">
                  <c:v>0.72907</c:v>
                </c:pt>
                <c:pt idx="7384">
                  <c:v>0.74333000000000005</c:v>
                </c:pt>
                <c:pt idx="7385">
                  <c:v>0.75563999999999998</c:v>
                </c:pt>
                <c:pt idx="7386">
                  <c:v>0.75617000000000001</c:v>
                </c:pt>
                <c:pt idx="7387">
                  <c:v>0.74177000000000004</c:v>
                </c:pt>
                <c:pt idx="7388">
                  <c:v>0.71518000000000004</c:v>
                </c:pt>
                <c:pt idx="7389">
                  <c:v>0.68072999999999995</c:v>
                </c:pt>
                <c:pt idx="7390">
                  <c:v>0.64495999999999998</c:v>
                </c:pt>
                <c:pt idx="7391">
                  <c:v>0.61592999999999998</c:v>
                </c:pt>
                <c:pt idx="7392">
                  <c:v>0.59555000000000002</c:v>
                </c:pt>
                <c:pt idx="7393">
                  <c:v>0.57696000000000003</c:v>
                </c:pt>
                <c:pt idx="7394">
                  <c:v>0.55545999999999995</c:v>
                </c:pt>
                <c:pt idx="7395">
                  <c:v>0.53703999999999996</c:v>
                </c:pt>
                <c:pt idx="7396">
                  <c:v>0.52908999999999995</c:v>
                </c:pt>
                <c:pt idx="7397">
                  <c:v>0.52858000000000005</c:v>
                </c:pt>
                <c:pt idx="7398">
                  <c:v>0.52844999999999998</c:v>
                </c:pt>
                <c:pt idx="7399">
                  <c:v>0.53078999999999998</c:v>
                </c:pt>
                <c:pt idx="7400">
                  <c:v>0.54232000000000002</c:v>
                </c:pt>
                <c:pt idx="7401">
                  <c:v>0.55849000000000004</c:v>
                </c:pt>
                <c:pt idx="7402">
                  <c:v>0.56337000000000004</c:v>
                </c:pt>
                <c:pt idx="7403">
                  <c:v>0.54679</c:v>
                </c:pt>
                <c:pt idx="7404">
                  <c:v>0.51319000000000004</c:v>
                </c:pt>
                <c:pt idx="7405">
                  <c:v>0.47269</c:v>
                </c:pt>
                <c:pt idx="7406">
                  <c:v>0.43280999999999997</c:v>
                </c:pt>
                <c:pt idx="7407">
                  <c:v>0.40115000000000001</c:v>
                </c:pt>
                <c:pt idx="7408">
                  <c:v>0.38690000000000002</c:v>
                </c:pt>
                <c:pt idx="7409">
                  <c:v>0.39332</c:v>
                </c:pt>
                <c:pt idx="7410">
                  <c:v>0.41176000000000001</c:v>
                </c:pt>
                <c:pt idx="7411">
                  <c:v>0.42638999999999999</c:v>
                </c:pt>
                <c:pt idx="7412">
                  <c:v>0.42381999999999997</c:v>
                </c:pt>
                <c:pt idx="7413">
                  <c:v>0.40028999999999998</c:v>
                </c:pt>
                <c:pt idx="7414">
                  <c:v>0.36487999999999998</c:v>
                </c:pt>
                <c:pt idx="7415">
                  <c:v>0.33561000000000002</c:v>
                </c:pt>
                <c:pt idx="7416">
                  <c:v>0.32617000000000002</c:v>
                </c:pt>
                <c:pt idx="7417">
                  <c:v>0.33522000000000002</c:v>
                </c:pt>
                <c:pt idx="7418">
                  <c:v>0.35172999999999999</c:v>
                </c:pt>
                <c:pt idx="7419">
                  <c:v>0.36858999999999997</c:v>
                </c:pt>
                <c:pt idx="7420">
                  <c:v>0.38446999999999998</c:v>
                </c:pt>
                <c:pt idx="7421">
                  <c:v>0.39528000000000002</c:v>
                </c:pt>
                <c:pt idx="7422">
                  <c:v>0.39545999999999998</c:v>
                </c:pt>
                <c:pt idx="7423">
                  <c:v>0.39063999999999999</c:v>
                </c:pt>
                <c:pt idx="7424">
                  <c:v>0.39822999999999997</c:v>
                </c:pt>
                <c:pt idx="7425">
                  <c:v>0.42796000000000001</c:v>
                </c:pt>
                <c:pt idx="7426">
                  <c:v>0.46786</c:v>
                </c:pt>
                <c:pt idx="7427">
                  <c:v>0.49680999999999997</c:v>
                </c:pt>
                <c:pt idx="7428">
                  <c:v>0.50763000000000003</c:v>
                </c:pt>
                <c:pt idx="7429">
                  <c:v>0.51119000000000003</c:v>
                </c:pt>
                <c:pt idx="7430">
                  <c:v>0.51868999999999998</c:v>
                </c:pt>
                <c:pt idx="7431">
                  <c:v>0.52671999999999997</c:v>
                </c:pt>
                <c:pt idx="7432">
                  <c:v>0.52229999999999999</c:v>
                </c:pt>
                <c:pt idx="7433">
                  <c:v>0.49973000000000001</c:v>
                </c:pt>
                <c:pt idx="7434">
                  <c:v>0.46826000000000001</c:v>
                </c:pt>
                <c:pt idx="7435">
                  <c:v>0.44153999999999999</c:v>
                </c:pt>
                <c:pt idx="7436">
                  <c:v>0.42186000000000001</c:v>
                </c:pt>
                <c:pt idx="7437">
                  <c:v>0.39973999999999998</c:v>
                </c:pt>
                <c:pt idx="7438">
                  <c:v>0.36929000000000001</c:v>
                </c:pt>
                <c:pt idx="7439">
                  <c:v>0.33706999999999998</c:v>
                </c:pt>
                <c:pt idx="7440">
                  <c:v>0.31198999999999999</c:v>
                </c:pt>
                <c:pt idx="7441">
                  <c:v>0.29437000000000002</c:v>
                </c:pt>
                <c:pt idx="7442">
                  <c:v>0.28304000000000001</c:v>
                </c:pt>
                <c:pt idx="7443">
                  <c:v>0.28632000000000002</c:v>
                </c:pt>
                <c:pt idx="7444">
                  <c:v>0.31215999999999999</c:v>
                </c:pt>
                <c:pt idx="7445">
                  <c:v>0.34895999999999999</c:v>
                </c:pt>
                <c:pt idx="7446">
                  <c:v>0.37090000000000001</c:v>
                </c:pt>
                <c:pt idx="7447">
                  <c:v>0.36757000000000001</c:v>
                </c:pt>
                <c:pt idx="7448">
                  <c:v>0.35664000000000001</c:v>
                </c:pt>
                <c:pt idx="7449">
                  <c:v>0.36063000000000001</c:v>
                </c:pt>
                <c:pt idx="7450">
                  <c:v>0.37986999999999999</c:v>
                </c:pt>
                <c:pt idx="7451">
                  <c:v>0.39591999999999999</c:v>
                </c:pt>
                <c:pt idx="7452">
                  <c:v>0.39438000000000001</c:v>
                </c:pt>
                <c:pt idx="7453">
                  <c:v>0.37586000000000003</c:v>
                </c:pt>
                <c:pt idx="7454">
                  <c:v>0.35015000000000002</c:v>
                </c:pt>
                <c:pt idx="7455">
                  <c:v>0.32895000000000002</c:v>
                </c:pt>
                <c:pt idx="7456">
                  <c:v>0.32175999999999999</c:v>
                </c:pt>
                <c:pt idx="7457">
                  <c:v>0.32941999999999999</c:v>
                </c:pt>
                <c:pt idx="7458">
                  <c:v>0.34077000000000002</c:v>
                </c:pt>
                <c:pt idx="7459">
                  <c:v>0.34200999999999998</c:v>
                </c:pt>
                <c:pt idx="7460">
                  <c:v>0.33057999999999998</c:v>
                </c:pt>
                <c:pt idx="7461">
                  <c:v>0.31655</c:v>
                </c:pt>
                <c:pt idx="7462">
                  <c:v>0.31097000000000002</c:v>
                </c:pt>
                <c:pt idx="7463">
                  <c:v>0.31668000000000002</c:v>
                </c:pt>
                <c:pt idx="7464">
                  <c:v>0.32913999999999999</c:v>
                </c:pt>
                <c:pt idx="7465">
                  <c:v>0.34132000000000001</c:v>
                </c:pt>
                <c:pt idx="7466">
                  <c:v>0.34809000000000001</c:v>
                </c:pt>
                <c:pt idx="7467">
                  <c:v>0.35108</c:v>
                </c:pt>
                <c:pt idx="7468">
                  <c:v>0.35944999999999999</c:v>
                </c:pt>
                <c:pt idx="7469">
                  <c:v>0.37979000000000002</c:v>
                </c:pt>
                <c:pt idx="7470">
                  <c:v>0.40353</c:v>
                </c:pt>
                <c:pt idx="7471">
                  <c:v>0.41072999999999998</c:v>
                </c:pt>
                <c:pt idx="7472">
                  <c:v>0.3911</c:v>
                </c:pt>
                <c:pt idx="7473">
                  <c:v>0.35671999999999998</c:v>
                </c:pt>
                <c:pt idx="7474">
                  <c:v>0.32845999999999997</c:v>
                </c:pt>
                <c:pt idx="7475">
                  <c:v>0.31381999999999999</c:v>
                </c:pt>
                <c:pt idx="7476">
                  <c:v>0.30623</c:v>
                </c:pt>
                <c:pt idx="7477">
                  <c:v>0.30337999999999998</c:v>
                </c:pt>
                <c:pt idx="7478">
                  <c:v>0.31353999999999999</c:v>
                </c:pt>
                <c:pt idx="7479">
                  <c:v>0.33953</c:v>
                </c:pt>
                <c:pt idx="7480">
                  <c:v>0.36795</c:v>
                </c:pt>
                <c:pt idx="7481">
                  <c:v>0.38423000000000002</c:v>
                </c:pt>
                <c:pt idx="7482">
                  <c:v>0.39195999999999998</c:v>
                </c:pt>
                <c:pt idx="7483">
                  <c:v>0.40608</c:v>
                </c:pt>
                <c:pt idx="7484">
                  <c:v>0.43117</c:v>
                </c:pt>
                <c:pt idx="7485">
                  <c:v>0.45843</c:v>
                </c:pt>
                <c:pt idx="7486">
                  <c:v>0.48116999999999999</c:v>
                </c:pt>
                <c:pt idx="7487">
                  <c:v>0.49867</c:v>
                </c:pt>
                <c:pt idx="7488">
                  <c:v>0.50463999999999998</c:v>
                </c:pt>
                <c:pt idx="7489">
                  <c:v>0.48960999999999999</c:v>
                </c:pt>
                <c:pt idx="7490">
                  <c:v>0.46193000000000001</c:v>
                </c:pt>
                <c:pt idx="7491">
                  <c:v>0.45012000000000002</c:v>
                </c:pt>
                <c:pt idx="7492">
                  <c:v>0.47083000000000003</c:v>
                </c:pt>
                <c:pt idx="7493">
                  <c:v>0.50490000000000002</c:v>
                </c:pt>
                <c:pt idx="7494">
                  <c:v>0.51944000000000001</c:v>
                </c:pt>
                <c:pt idx="7495">
                  <c:v>0.50651999999999997</c:v>
                </c:pt>
                <c:pt idx="7496">
                  <c:v>0.48505999999999999</c:v>
                </c:pt>
                <c:pt idx="7497">
                  <c:v>0.46926000000000001</c:v>
                </c:pt>
                <c:pt idx="7498">
                  <c:v>0.45311000000000001</c:v>
                </c:pt>
                <c:pt idx="7499">
                  <c:v>0.42830000000000001</c:v>
                </c:pt>
                <c:pt idx="7500">
                  <c:v>0.40166000000000002</c:v>
                </c:pt>
                <c:pt idx="7501">
                  <c:v>0.38743</c:v>
                </c:pt>
                <c:pt idx="7502">
                  <c:v>0.39118000000000003</c:v>
                </c:pt>
                <c:pt idx="7503">
                  <c:v>0.40789999999999998</c:v>
                </c:pt>
                <c:pt idx="7504">
                  <c:v>0.42929</c:v>
                </c:pt>
                <c:pt idx="7505">
                  <c:v>0.44735000000000003</c:v>
                </c:pt>
                <c:pt idx="7506">
                  <c:v>0.45710000000000001</c:v>
                </c:pt>
                <c:pt idx="7507">
                  <c:v>0.46346999999999999</c:v>
                </c:pt>
                <c:pt idx="7508">
                  <c:v>0.48232000000000003</c:v>
                </c:pt>
                <c:pt idx="7509">
                  <c:v>0.52568999999999999</c:v>
                </c:pt>
                <c:pt idx="7510">
                  <c:v>0.58365999999999996</c:v>
                </c:pt>
                <c:pt idx="7511">
                  <c:v>0.62685999999999997</c:v>
                </c:pt>
                <c:pt idx="7512">
                  <c:v>0.63278999999999996</c:v>
                </c:pt>
                <c:pt idx="7513">
                  <c:v>0.60982000000000003</c:v>
                </c:pt>
                <c:pt idx="7514">
                  <c:v>0.59018000000000004</c:v>
                </c:pt>
                <c:pt idx="7515">
                  <c:v>0.59716000000000002</c:v>
                </c:pt>
                <c:pt idx="7516">
                  <c:v>0.62361999999999995</c:v>
                </c:pt>
                <c:pt idx="7517">
                  <c:v>0.64703999999999995</c:v>
                </c:pt>
                <c:pt idx="7518">
                  <c:v>0.66027000000000002</c:v>
                </c:pt>
                <c:pt idx="7519">
                  <c:v>0.67674999999999996</c:v>
                </c:pt>
                <c:pt idx="7520">
                  <c:v>0.70570999999999995</c:v>
                </c:pt>
                <c:pt idx="7521">
                  <c:v>0.73550000000000004</c:v>
                </c:pt>
                <c:pt idx="7522">
                  <c:v>0.74902999999999997</c:v>
                </c:pt>
                <c:pt idx="7523">
                  <c:v>0.74675999999999998</c:v>
                </c:pt>
                <c:pt idx="7524">
                  <c:v>0.74399999999999999</c:v>
                </c:pt>
                <c:pt idx="7525">
                  <c:v>0.74914000000000003</c:v>
                </c:pt>
                <c:pt idx="7526">
                  <c:v>0.75465000000000004</c:v>
                </c:pt>
                <c:pt idx="7527">
                  <c:v>0.74917999999999996</c:v>
                </c:pt>
                <c:pt idx="7528">
                  <c:v>0.73111999999999999</c:v>
                </c:pt>
                <c:pt idx="7529">
                  <c:v>0.70921000000000001</c:v>
                </c:pt>
                <c:pt idx="7530">
                  <c:v>0.69488000000000005</c:v>
                </c:pt>
                <c:pt idx="7531">
                  <c:v>0.69450999999999996</c:v>
                </c:pt>
                <c:pt idx="7532">
                  <c:v>0.70492999999999995</c:v>
                </c:pt>
                <c:pt idx="7533">
                  <c:v>0.71531999999999996</c:v>
                </c:pt>
                <c:pt idx="7534">
                  <c:v>0.71577000000000002</c:v>
                </c:pt>
                <c:pt idx="7535">
                  <c:v>0.70335000000000003</c:v>
                </c:pt>
                <c:pt idx="7536">
                  <c:v>0.67974999999999997</c:v>
                </c:pt>
                <c:pt idx="7537">
                  <c:v>0.64810000000000001</c:v>
                </c:pt>
                <c:pt idx="7538">
                  <c:v>0.61582999999999999</c:v>
                </c:pt>
                <c:pt idx="7539">
                  <c:v>0.59477000000000002</c:v>
                </c:pt>
                <c:pt idx="7540">
                  <c:v>0.58960000000000001</c:v>
                </c:pt>
                <c:pt idx="7541">
                  <c:v>0.58835999999999999</c:v>
                </c:pt>
                <c:pt idx="7542">
                  <c:v>0.57430999999999999</c:v>
                </c:pt>
                <c:pt idx="7543">
                  <c:v>0.54891999999999996</c:v>
                </c:pt>
                <c:pt idx="7544">
                  <c:v>0.53407000000000004</c:v>
                </c:pt>
                <c:pt idx="7545">
                  <c:v>0.54518</c:v>
                </c:pt>
                <c:pt idx="7546">
                  <c:v>0.56727000000000005</c:v>
                </c:pt>
                <c:pt idx="7547">
                  <c:v>0.56655999999999995</c:v>
                </c:pt>
                <c:pt idx="7548">
                  <c:v>0.52703</c:v>
                </c:pt>
                <c:pt idx="7549">
                  <c:v>0.46905000000000002</c:v>
                </c:pt>
                <c:pt idx="7550">
                  <c:v>0.42642999999999998</c:v>
                </c:pt>
                <c:pt idx="7551">
                  <c:v>0.40760000000000002</c:v>
                </c:pt>
                <c:pt idx="7552">
                  <c:v>0.38785999999999998</c:v>
                </c:pt>
                <c:pt idx="7553">
                  <c:v>0.34326000000000001</c:v>
                </c:pt>
                <c:pt idx="7554">
                  <c:v>0.28371000000000002</c:v>
                </c:pt>
                <c:pt idx="7555">
                  <c:v>0.24176</c:v>
                </c:pt>
                <c:pt idx="7556">
                  <c:v>0.23161999999999999</c:v>
                </c:pt>
                <c:pt idx="7557">
                  <c:v>0.23347000000000001</c:v>
                </c:pt>
                <c:pt idx="7558">
                  <c:v>0.22276000000000001</c:v>
                </c:pt>
                <c:pt idx="7559">
                  <c:v>0.20164000000000001</c:v>
                </c:pt>
                <c:pt idx="7560">
                  <c:v>0.18959999999999999</c:v>
                </c:pt>
                <c:pt idx="7561">
                  <c:v>0.19139999999999999</c:v>
                </c:pt>
                <c:pt idx="7562">
                  <c:v>0.19051000000000001</c:v>
                </c:pt>
                <c:pt idx="7563">
                  <c:v>0.17419999999999999</c:v>
                </c:pt>
                <c:pt idx="7564">
                  <c:v>0.14996999999999999</c:v>
                </c:pt>
                <c:pt idx="7565">
                  <c:v>0.13119</c:v>
                </c:pt>
                <c:pt idx="7566">
                  <c:v>0.11826</c:v>
                </c:pt>
                <c:pt idx="7567">
                  <c:v>0.10487</c:v>
                </c:pt>
                <c:pt idx="7568">
                  <c:v>9.6198000000000006E-2</c:v>
                </c:pt>
                <c:pt idx="7569">
                  <c:v>0.1071</c:v>
                </c:pt>
                <c:pt idx="7570">
                  <c:v>0.14011000000000001</c:v>
                </c:pt>
                <c:pt idx="7571">
                  <c:v>0.17566999999999999</c:v>
                </c:pt>
                <c:pt idx="7572">
                  <c:v>0.19112999999999999</c:v>
                </c:pt>
                <c:pt idx="7573">
                  <c:v>0.18584000000000001</c:v>
                </c:pt>
                <c:pt idx="7574">
                  <c:v>0.18179000000000001</c:v>
                </c:pt>
                <c:pt idx="7575">
                  <c:v>0.20061000000000001</c:v>
                </c:pt>
                <c:pt idx="7576">
                  <c:v>0.24396999999999999</c:v>
                </c:pt>
                <c:pt idx="7577">
                  <c:v>0.29570999999999997</c:v>
                </c:pt>
                <c:pt idx="7578">
                  <c:v>0.33796999999999999</c:v>
                </c:pt>
                <c:pt idx="7579">
                  <c:v>0.36330000000000001</c:v>
                </c:pt>
                <c:pt idx="7580">
                  <c:v>0.37423000000000001</c:v>
                </c:pt>
                <c:pt idx="7581">
                  <c:v>0.37480999999999998</c:v>
                </c:pt>
                <c:pt idx="7582">
                  <c:v>0.36421999999999999</c:v>
                </c:pt>
                <c:pt idx="7583">
                  <c:v>0.33950999999999998</c:v>
                </c:pt>
                <c:pt idx="7584">
                  <c:v>0.30401</c:v>
                </c:pt>
                <c:pt idx="7585">
                  <c:v>0.26973999999999998</c:v>
                </c:pt>
                <c:pt idx="7586">
                  <c:v>0.24757000000000001</c:v>
                </c:pt>
                <c:pt idx="7587">
                  <c:v>0.23646</c:v>
                </c:pt>
                <c:pt idx="7588">
                  <c:v>0.22645999999999999</c:v>
                </c:pt>
                <c:pt idx="7589">
                  <c:v>0.21221999999999999</c:v>
                </c:pt>
                <c:pt idx="7590">
                  <c:v>0.19850000000000001</c:v>
                </c:pt>
                <c:pt idx="7591">
                  <c:v>0.19073999999999999</c:v>
                </c:pt>
                <c:pt idx="7592">
                  <c:v>0.18478</c:v>
                </c:pt>
                <c:pt idx="7593">
                  <c:v>0.17013</c:v>
                </c:pt>
                <c:pt idx="7594">
                  <c:v>0.14198</c:v>
                </c:pt>
                <c:pt idx="7595">
                  <c:v>0.10713</c:v>
                </c:pt>
                <c:pt idx="7596">
                  <c:v>7.7901999999999999E-2</c:v>
                </c:pt>
                <c:pt idx="7597">
                  <c:v>6.1191000000000002E-2</c:v>
                </c:pt>
                <c:pt idx="7598">
                  <c:v>5.3605E-2</c:v>
                </c:pt>
                <c:pt idx="7599">
                  <c:v>4.7336999999999997E-2</c:v>
                </c:pt>
                <c:pt idx="7600">
                  <c:v>3.9684999999999998E-2</c:v>
                </c:pt>
                <c:pt idx="7601">
                  <c:v>3.3319000000000001E-2</c:v>
                </c:pt>
                <c:pt idx="7602">
                  <c:v>2.6023000000000001E-2</c:v>
                </c:pt>
                <c:pt idx="7603">
                  <c:v>6.0267000000000003E-3</c:v>
                </c:pt>
                <c:pt idx="7604">
                  <c:v>-3.594E-2</c:v>
                </c:pt>
                <c:pt idx="7605">
                  <c:v>-9.2208999999999999E-2</c:v>
                </c:pt>
                <c:pt idx="7606">
                  <c:v>-0.14246</c:v>
                </c:pt>
                <c:pt idx="7607">
                  <c:v>-0.17171</c:v>
                </c:pt>
                <c:pt idx="7608">
                  <c:v>-0.17848</c:v>
                </c:pt>
                <c:pt idx="7609">
                  <c:v>-0.16830000000000001</c:v>
                </c:pt>
                <c:pt idx="7610">
                  <c:v>-0.14934</c:v>
                </c:pt>
                <c:pt idx="7611">
                  <c:v>-0.13521</c:v>
                </c:pt>
                <c:pt idx="7612">
                  <c:v>-0.13944000000000001</c:v>
                </c:pt>
                <c:pt idx="7613">
                  <c:v>-0.16012999999999999</c:v>
                </c:pt>
                <c:pt idx="7614">
                  <c:v>-0.17743999999999999</c:v>
                </c:pt>
                <c:pt idx="7615">
                  <c:v>-0.17385999999999999</c:v>
                </c:pt>
                <c:pt idx="7616">
                  <c:v>-0.15237000000000001</c:v>
                </c:pt>
                <c:pt idx="7617">
                  <c:v>-0.12790000000000001</c:v>
                </c:pt>
                <c:pt idx="7618">
                  <c:v>-0.10612000000000001</c:v>
                </c:pt>
                <c:pt idx="7619">
                  <c:v>-8.0848000000000003E-2</c:v>
                </c:pt>
                <c:pt idx="7620">
                  <c:v>-5.2268000000000002E-2</c:v>
                </c:pt>
                <c:pt idx="7621">
                  <c:v>-3.6828E-2</c:v>
                </c:pt>
                <c:pt idx="7622">
                  <c:v>-5.1697E-2</c:v>
                </c:pt>
                <c:pt idx="7623">
                  <c:v>-9.3053999999999998E-2</c:v>
                </c:pt>
                <c:pt idx="7624">
                  <c:v>-0.13764000000000001</c:v>
                </c:pt>
                <c:pt idx="7625">
                  <c:v>-0.1671</c:v>
                </c:pt>
                <c:pt idx="7626">
                  <c:v>-0.18371000000000001</c:v>
                </c:pt>
                <c:pt idx="7627">
                  <c:v>-0.19732</c:v>
                </c:pt>
                <c:pt idx="7628">
                  <c:v>-0.20432</c:v>
                </c:pt>
                <c:pt idx="7629">
                  <c:v>-0.19164</c:v>
                </c:pt>
                <c:pt idx="7630">
                  <c:v>-0.15998000000000001</c:v>
                </c:pt>
                <c:pt idx="7631">
                  <c:v>-0.12801000000000001</c:v>
                </c:pt>
                <c:pt idx="7632">
                  <c:v>-0.1085</c:v>
                </c:pt>
                <c:pt idx="7633">
                  <c:v>-9.3279000000000001E-2</c:v>
                </c:pt>
                <c:pt idx="7634">
                  <c:v>-7.0107000000000003E-2</c:v>
                </c:pt>
                <c:pt idx="7635">
                  <c:v>-4.1168999999999997E-2</c:v>
                </c:pt>
                <c:pt idx="7636">
                  <c:v>-1.3671000000000001E-2</c:v>
                </c:pt>
                <c:pt idx="7637">
                  <c:v>1.4115000000000001E-2</c:v>
                </c:pt>
                <c:pt idx="7638">
                  <c:v>3.9948999999999998E-2</c:v>
                </c:pt>
                <c:pt idx="7639">
                  <c:v>4.1598000000000003E-2</c:v>
                </c:pt>
                <c:pt idx="7640">
                  <c:v>-2.6462999999999999E-3</c:v>
                </c:pt>
                <c:pt idx="7641">
                  <c:v>-7.8954999999999997E-2</c:v>
                </c:pt>
                <c:pt idx="7642">
                  <c:v>-0.14424000000000001</c:v>
                </c:pt>
                <c:pt idx="7643">
                  <c:v>-0.16975999999999999</c:v>
                </c:pt>
                <c:pt idx="7644">
                  <c:v>-0.16183</c:v>
                </c:pt>
                <c:pt idx="7645">
                  <c:v>-0.13918</c:v>
                </c:pt>
                <c:pt idx="7646">
                  <c:v>-0.1109</c:v>
                </c:pt>
                <c:pt idx="7647">
                  <c:v>-8.2058000000000006E-2</c:v>
                </c:pt>
                <c:pt idx="7648">
                  <c:v>-6.1280000000000001E-2</c:v>
                </c:pt>
                <c:pt idx="7649">
                  <c:v>-5.1160999999999998E-2</c:v>
                </c:pt>
                <c:pt idx="7650">
                  <c:v>-4.4429999999999997E-2</c:v>
                </c:pt>
                <c:pt idx="7651">
                  <c:v>-3.8591E-2</c:v>
                </c:pt>
                <c:pt idx="7652">
                  <c:v>-4.2706000000000001E-2</c:v>
                </c:pt>
                <c:pt idx="7653">
                  <c:v>-6.1677999999999997E-2</c:v>
                </c:pt>
                <c:pt idx="7654">
                  <c:v>-8.5071999999999995E-2</c:v>
                </c:pt>
                <c:pt idx="7655">
                  <c:v>-9.9233000000000002E-2</c:v>
                </c:pt>
                <c:pt idx="7656">
                  <c:v>-9.9611000000000005E-2</c:v>
                </c:pt>
                <c:pt idx="7657">
                  <c:v>-8.4107000000000001E-2</c:v>
                </c:pt>
                <c:pt idx="7658">
                  <c:v>-4.7220999999999999E-2</c:v>
                </c:pt>
                <c:pt idx="7659">
                  <c:v>7.9088000000000006E-3</c:v>
                </c:pt>
                <c:pt idx="7660">
                  <c:v>6.0631999999999998E-2</c:v>
                </c:pt>
                <c:pt idx="7661">
                  <c:v>8.7336999999999998E-2</c:v>
                </c:pt>
                <c:pt idx="7662">
                  <c:v>8.0849000000000004E-2</c:v>
                </c:pt>
                <c:pt idx="7663">
                  <c:v>5.0146000000000003E-2</c:v>
                </c:pt>
                <c:pt idx="7664">
                  <c:v>8.6405000000000006E-3</c:v>
                </c:pt>
                <c:pt idx="7665">
                  <c:v>-3.1066E-2</c:v>
                </c:pt>
                <c:pt idx="7666">
                  <c:v>-5.9325999999999997E-2</c:v>
                </c:pt>
                <c:pt idx="7667">
                  <c:v>-7.4137999999999996E-2</c:v>
                </c:pt>
                <c:pt idx="7668">
                  <c:v>-7.8020999999999993E-2</c:v>
                </c:pt>
                <c:pt idx="7669">
                  <c:v>-6.6869999999999999E-2</c:v>
                </c:pt>
                <c:pt idx="7670">
                  <c:v>-3.2481999999999997E-2</c:v>
                </c:pt>
                <c:pt idx="7671">
                  <c:v>1.8069999999999999E-2</c:v>
                </c:pt>
                <c:pt idx="7672">
                  <c:v>5.8618999999999997E-2</c:v>
                </c:pt>
                <c:pt idx="7673">
                  <c:v>7.0841000000000001E-2</c:v>
                </c:pt>
                <c:pt idx="7674">
                  <c:v>6.5929000000000001E-2</c:v>
                </c:pt>
                <c:pt idx="7675">
                  <c:v>6.7368999999999998E-2</c:v>
                </c:pt>
                <c:pt idx="7676">
                  <c:v>7.9254000000000005E-2</c:v>
                </c:pt>
                <c:pt idx="7677">
                  <c:v>8.4803000000000003E-2</c:v>
                </c:pt>
                <c:pt idx="7678">
                  <c:v>7.2162000000000004E-2</c:v>
                </c:pt>
                <c:pt idx="7679">
                  <c:v>4.8742000000000001E-2</c:v>
                </c:pt>
                <c:pt idx="7680">
                  <c:v>3.0757E-2</c:v>
                </c:pt>
                <c:pt idx="7681">
                  <c:v>2.8809000000000001E-2</c:v>
                </c:pt>
                <c:pt idx="7682">
                  <c:v>4.3339999999999997E-2</c:v>
                </c:pt>
                <c:pt idx="7683">
                  <c:v>6.4389000000000002E-2</c:v>
                </c:pt>
                <c:pt idx="7684">
                  <c:v>7.4549000000000004E-2</c:v>
                </c:pt>
                <c:pt idx="7685">
                  <c:v>6.1191000000000002E-2</c:v>
                </c:pt>
                <c:pt idx="7686">
                  <c:v>3.0374000000000002E-2</c:v>
                </c:pt>
                <c:pt idx="7687">
                  <c:v>4.4854999999999999E-3</c:v>
                </c:pt>
                <c:pt idx="7688">
                  <c:v>2.4226999999999999E-3</c:v>
                </c:pt>
                <c:pt idx="7689">
                  <c:v>2.2631999999999999E-2</c:v>
                </c:pt>
                <c:pt idx="7690">
                  <c:v>4.5475000000000002E-2</c:v>
                </c:pt>
                <c:pt idx="7691">
                  <c:v>5.0421000000000001E-2</c:v>
                </c:pt>
                <c:pt idx="7692">
                  <c:v>3.1161999999999999E-2</c:v>
                </c:pt>
                <c:pt idx="7693">
                  <c:v>-3.7764999999999999E-3</c:v>
                </c:pt>
                <c:pt idx="7694">
                  <c:v>-4.3007999999999998E-2</c:v>
                </c:pt>
                <c:pt idx="7695">
                  <c:v>-8.2512000000000002E-2</c:v>
                </c:pt>
                <c:pt idx="7696">
                  <c:v>-0.12304</c:v>
                </c:pt>
                <c:pt idx="7697">
                  <c:v>-0.16158</c:v>
                </c:pt>
                <c:pt idx="7698">
                  <c:v>-0.19195999999999999</c:v>
                </c:pt>
                <c:pt idx="7699">
                  <c:v>-0.21324000000000001</c:v>
                </c:pt>
                <c:pt idx="7700">
                  <c:v>-0.23024</c:v>
                </c:pt>
                <c:pt idx="7701">
                  <c:v>-0.24334</c:v>
                </c:pt>
                <c:pt idx="7702">
                  <c:v>-0.24529000000000001</c:v>
                </c:pt>
                <c:pt idx="7703">
                  <c:v>-0.23324</c:v>
                </c:pt>
                <c:pt idx="7704">
                  <c:v>-0.21733</c:v>
                </c:pt>
                <c:pt idx="7705">
                  <c:v>-0.20865</c:v>
                </c:pt>
                <c:pt idx="7706">
                  <c:v>-0.20147999999999999</c:v>
                </c:pt>
                <c:pt idx="7707">
                  <c:v>-0.17788999999999999</c:v>
                </c:pt>
                <c:pt idx="7708">
                  <c:v>-0.13325999999999999</c:v>
                </c:pt>
                <c:pt idx="7709">
                  <c:v>-8.9296E-2</c:v>
                </c:pt>
                <c:pt idx="7710">
                  <c:v>-7.4407000000000001E-2</c:v>
                </c:pt>
                <c:pt idx="7711">
                  <c:v>-9.3920000000000003E-2</c:v>
                </c:pt>
                <c:pt idx="7712">
                  <c:v>-0.12606999999999999</c:v>
                </c:pt>
                <c:pt idx="7713">
                  <c:v>-0.14591999999999999</c:v>
                </c:pt>
                <c:pt idx="7714">
                  <c:v>-0.14530999999999999</c:v>
                </c:pt>
                <c:pt idx="7715">
                  <c:v>-0.12948999999999999</c:v>
                </c:pt>
                <c:pt idx="7716">
                  <c:v>-0.10671</c:v>
                </c:pt>
                <c:pt idx="7717">
                  <c:v>-8.8622999999999993E-2</c:v>
                </c:pt>
                <c:pt idx="7718">
                  <c:v>-9.0408000000000002E-2</c:v>
                </c:pt>
                <c:pt idx="7719">
                  <c:v>-0.11595</c:v>
                </c:pt>
                <c:pt idx="7720">
                  <c:v>-0.14671999999999999</c:v>
                </c:pt>
                <c:pt idx="7721">
                  <c:v>-0.15881000000000001</c:v>
                </c:pt>
                <c:pt idx="7722">
                  <c:v>-0.14949000000000001</c:v>
                </c:pt>
                <c:pt idx="7723">
                  <c:v>-0.13417000000000001</c:v>
                </c:pt>
                <c:pt idx="7724">
                  <c:v>-0.12042</c:v>
                </c:pt>
                <c:pt idx="7725">
                  <c:v>-0.1031</c:v>
                </c:pt>
                <c:pt idx="7726">
                  <c:v>-8.5389999999999994E-2</c:v>
                </c:pt>
                <c:pt idx="7727">
                  <c:v>-8.2458000000000004E-2</c:v>
                </c:pt>
                <c:pt idx="7728">
                  <c:v>-9.6537999999999999E-2</c:v>
                </c:pt>
                <c:pt idx="7729">
                  <c:v>-0.10982</c:v>
                </c:pt>
                <c:pt idx="7730">
                  <c:v>-0.1135</c:v>
                </c:pt>
                <c:pt idx="7731">
                  <c:v>-0.12262000000000001</c:v>
                </c:pt>
                <c:pt idx="7732">
                  <c:v>-0.14559</c:v>
                </c:pt>
                <c:pt idx="7733">
                  <c:v>-0.16034999999999999</c:v>
                </c:pt>
                <c:pt idx="7734">
                  <c:v>-0.14588000000000001</c:v>
                </c:pt>
                <c:pt idx="7735">
                  <c:v>-0.12252</c:v>
                </c:pt>
                <c:pt idx="7736">
                  <c:v>-0.13147</c:v>
                </c:pt>
                <c:pt idx="7737">
                  <c:v>-0.18068999999999999</c:v>
                </c:pt>
                <c:pt idx="7738">
                  <c:v>-0.23963999999999999</c:v>
                </c:pt>
                <c:pt idx="7739">
                  <c:v>-0.28531000000000001</c:v>
                </c:pt>
                <c:pt idx="7740">
                  <c:v>-0.32322000000000001</c:v>
                </c:pt>
                <c:pt idx="7741">
                  <c:v>-0.35766999999999999</c:v>
                </c:pt>
                <c:pt idx="7742">
                  <c:v>-0.37106</c:v>
                </c:pt>
                <c:pt idx="7743">
                  <c:v>-0.34910000000000002</c:v>
                </c:pt>
                <c:pt idx="7744">
                  <c:v>-0.30861</c:v>
                </c:pt>
                <c:pt idx="7745">
                  <c:v>-0.28414</c:v>
                </c:pt>
                <c:pt idx="7746">
                  <c:v>-0.29564000000000001</c:v>
                </c:pt>
                <c:pt idx="7747">
                  <c:v>-0.33843000000000001</c:v>
                </c:pt>
                <c:pt idx="7748">
                  <c:v>-0.39406999999999998</c:v>
                </c:pt>
                <c:pt idx="7749">
                  <c:v>-0.44063000000000002</c:v>
                </c:pt>
                <c:pt idx="7750">
                  <c:v>-0.46074999999999999</c:v>
                </c:pt>
                <c:pt idx="7751">
                  <c:v>-0.45123000000000002</c:v>
                </c:pt>
                <c:pt idx="7752">
                  <c:v>-0.42453000000000002</c:v>
                </c:pt>
                <c:pt idx="7753">
                  <c:v>-0.39795000000000003</c:v>
                </c:pt>
                <c:pt idx="7754">
                  <c:v>-0.38373000000000002</c:v>
                </c:pt>
                <c:pt idx="7755">
                  <c:v>-0.38535999999999998</c:v>
                </c:pt>
                <c:pt idx="7756">
                  <c:v>-0.39317000000000002</c:v>
                </c:pt>
                <c:pt idx="7757">
                  <c:v>-0.38617000000000001</c:v>
                </c:pt>
                <c:pt idx="7758">
                  <c:v>-0.35459000000000002</c:v>
                </c:pt>
                <c:pt idx="7759">
                  <c:v>-0.32141999999999998</c:v>
                </c:pt>
                <c:pt idx="7760">
                  <c:v>-0.3226</c:v>
                </c:pt>
                <c:pt idx="7761">
                  <c:v>-0.35929</c:v>
                </c:pt>
                <c:pt idx="7762">
                  <c:v>-0.38989000000000001</c:v>
                </c:pt>
                <c:pt idx="7763">
                  <c:v>-0.38142999999999999</c:v>
                </c:pt>
                <c:pt idx="7764">
                  <c:v>-0.35041</c:v>
                </c:pt>
                <c:pt idx="7765">
                  <c:v>-0.33512999999999998</c:v>
                </c:pt>
                <c:pt idx="7766">
                  <c:v>-0.34406999999999999</c:v>
                </c:pt>
                <c:pt idx="7767">
                  <c:v>-0.35553000000000001</c:v>
                </c:pt>
                <c:pt idx="7768">
                  <c:v>-0.35815999999999998</c:v>
                </c:pt>
                <c:pt idx="7769">
                  <c:v>-0.36347000000000002</c:v>
                </c:pt>
                <c:pt idx="7770">
                  <c:v>-0.37798999999999999</c:v>
                </c:pt>
                <c:pt idx="7771">
                  <c:v>-0.38951000000000002</c:v>
                </c:pt>
                <c:pt idx="7772">
                  <c:v>-0.38901999999999998</c:v>
                </c:pt>
                <c:pt idx="7773">
                  <c:v>-0.38491999999999998</c:v>
                </c:pt>
                <c:pt idx="7774">
                  <c:v>-0.38497999999999999</c:v>
                </c:pt>
                <c:pt idx="7775">
                  <c:v>-0.38256000000000001</c:v>
                </c:pt>
                <c:pt idx="7776">
                  <c:v>-0.37448999999999999</c:v>
                </c:pt>
                <c:pt idx="7777">
                  <c:v>-0.37580000000000002</c:v>
                </c:pt>
                <c:pt idx="7778">
                  <c:v>-0.39702999999999999</c:v>
                </c:pt>
                <c:pt idx="7779">
                  <c:v>-0.41731000000000001</c:v>
                </c:pt>
                <c:pt idx="7780">
                  <c:v>-0.40256999999999998</c:v>
                </c:pt>
                <c:pt idx="7781">
                  <c:v>-0.34881000000000001</c:v>
                </c:pt>
                <c:pt idx="7782">
                  <c:v>-0.28777999999999998</c:v>
                </c:pt>
                <c:pt idx="7783">
                  <c:v>-0.24822</c:v>
                </c:pt>
                <c:pt idx="7784">
                  <c:v>-0.23002</c:v>
                </c:pt>
                <c:pt idx="7785">
                  <c:v>-0.22084999999999999</c:v>
                </c:pt>
                <c:pt idx="7786">
                  <c:v>-0.21773999999999999</c:v>
                </c:pt>
                <c:pt idx="7787">
                  <c:v>-0.22105</c:v>
                </c:pt>
                <c:pt idx="7788">
                  <c:v>-0.22409000000000001</c:v>
                </c:pt>
                <c:pt idx="7789">
                  <c:v>-0.22570999999999999</c:v>
                </c:pt>
                <c:pt idx="7790">
                  <c:v>-0.24143999999999999</c:v>
                </c:pt>
                <c:pt idx="7791">
                  <c:v>-0.28299000000000002</c:v>
                </c:pt>
                <c:pt idx="7792">
                  <c:v>-0.33312999999999998</c:v>
                </c:pt>
                <c:pt idx="7793">
                  <c:v>-0.36174000000000001</c:v>
                </c:pt>
                <c:pt idx="7794">
                  <c:v>-0.36603000000000002</c:v>
                </c:pt>
                <c:pt idx="7795">
                  <c:v>-0.37447999999999998</c:v>
                </c:pt>
                <c:pt idx="7796">
                  <c:v>-0.40653</c:v>
                </c:pt>
                <c:pt idx="7797">
                  <c:v>-0.44706000000000001</c:v>
                </c:pt>
                <c:pt idx="7798">
                  <c:v>-0.46906999999999999</c:v>
                </c:pt>
                <c:pt idx="7799">
                  <c:v>-0.46531</c:v>
                </c:pt>
                <c:pt idx="7800">
                  <c:v>-0.44622000000000001</c:v>
                </c:pt>
                <c:pt idx="7801">
                  <c:v>-0.42070999999999997</c:v>
                </c:pt>
                <c:pt idx="7802">
                  <c:v>-0.39395999999999998</c:v>
                </c:pt>
                <c:pt idx="7803">
                  <c:v>-0.37458999999999998</c:v>
                </c:pt>
                <c:pt idx="7804">
                  <c:v>-0.36664000000000002</c:v>
                </c:pt>
                <c:pt idx="7805">
                  <c:v>-0.35885</c:v>
                </c:pt>
                <c:pt idx="7806">
                  <c:v>-0.33812999999999999</c:v>
                </c:pt>
                <c:pt idx="7807">
                  <c:v>-0.31297999999999998</c:v>
                </c:pt>
                <c:pt idx="7808">
                  <c:v>-0.30851000000000001</c:v>
                </c:pt>
                <c:pt idx="7809">
                  <c:v>-0.33498</c:v>
                </c:pt>
                <c:pt idx="7810">
                  <c:v>-0.37307000000000001</c:v>
                </c:pt>
                <c:pt idx="7811">
                  <c:v>-0.39538000000000001</c:v>
                </c:pt>
                <c:pt idx="7812">
                  <c:v>-0.39360000000000001</c:v>
                </c:pt>
                <c:pt idx="7813">
                  <c:v>-0.37942999999999999</c:v>
                </c:pt>
                <c:pt idx="7814">
                  <c:v>-0.36516999999999999</c:v>
                </c:pt>
                <c:pt idx="7815">
                  <c:v>-0.34841</c:v>
                </c:pt>
                <c:pt idx="7816">
                  <c:v>-0.31369999999999998</c:v>
                </c:pt>
                <c:pt idx="7817">
                  <c:v>-0.24937999999999999</c:v>
                </c:pt>
                <c:pt idx="7818">
                  <c:v>-0.16761999999999999</c:v>
                </c:pt>
                <c:pt idx="7819">
                  <c:v>-0.10466</c:v>
                </c:pt>
                <c:pt idx="7820">
                  <c:v>-9.0352000000000002E-2</c:v>
                </c:pt>
                <c:pt idx="7821">
                  <c:v>-0.11541</c:v>
                </c:pt>
                <c:pt idx="7822">
                  <c:v>-0.13886000000000001</c:v>
                </c:pt>
                <c:pt idx="7823">
                  <c:v>-0.13153999999999999</c:v>
                </c:pt>
                <c:pt idx="7824">
                  <c:v>-0.10234</c:v>
                </c:pt>
                <c:pt idx="7825">
                  <c:v>-7.8070000000000001E-2</c:v>
                </c:pt>
                <c:pt idx="7826">
                  <c:v>-7.1526999999999993E-2</c:v>
                </c:pt>
                <c:pt idx="7827">
                  <c:v>-8.0310999999999994E-2</c:v>
                </c:pt>
                <c:pt idx="7828">
                  <c:v>-0.10405</c:v>
                </c:pt>
                <c:pt idx="7829">
                  <c:v>-0.14374999999999999</c:v>
                </c:pt>
                <c:pt idx="7830">
                  <c:v>-0.18736</c:v>
                </c:pt>
                <c:pt idx="7831">
                  <c:v>-0.21473999999999999</c:v>
                </c:pt>
                <c:pt idx="7832">
                  <c:v>-0.2208</c:v>
                </c:pt>
                <c:pt idx="7833">
                  <c:v>-0.21975</c:v>
                </c:pt>
                <c:pt idx="7834">
                  <c:v>-0.22075</c:v>
                </c:pt>
                <c:pt idx="7835">
                  <c:v>-0.21190999999999999</c:v>
                </c:pt>
                <c:pt idx="7836">
                  <c:v>-0.17768999999999999</c:v>
                </c:pt>
                <c:pt idx="7837">
                  <c:v>-0.1237</c:v>
                </c:pt>
                <c:pt idx="7838">
                  <c:v>-7.3349999999999999E-2</c:v>
                </c:pt>
                <c:pt idx="7839">
                  <c:v>-4.3880000000000002E-2</c:v>
                </c:pt>
                <c:pt idx="7840">
                  <c:v>-3.4761E-2</c:v>
                </c:pt>
                <c:pt idx="7841">
                  <c:v>-3.7100000000000001E-2</c:v>
                </c:pt>
                <c:pt idx="7842">
                  <c:v>-4.4248000000000003E-2</c:v>
                </c:pt>
                <c:pt idx="7843">
                  <c:v>-5.2366999999999997E-2</c:v>
                </c:pt>
                <c:pt idx="7844">
                  <c:v>-6.0002E-2</c:v>
                </c:pt>
                <c:pt idx="7845">
                  <c:v>-7.1819999999999995E-2</c:v>
                </c:pt>
                <c:pt idx="7846">
                  <c:v>-9.6771999999999997E-2</c:v>
                </c:pt>
                <c:pt idx="7847">
                  <c:v>-0.13628999999999999</c:v>
                </c:pt>
                <c:pt idx="7848">
                  <c:v>-0.17649000000000001</c:v>
                </c:pt>
                <c:pt idx="7849">
                  <c:v>-0.19785</c:v>
                </c:pt>
                <c:pt idx="7850">
                  <c:v>-0.19356999999999999</c:v>
                </c:pt>
                <c:pt idx="7851">
                  <c:v>-0.17477000000000001</c:v>
                </c:pt>
                <c:pt idx="7852">
                  <c:v>-0.15628</c:v>
                </c:pt>
                <c:pt idx="7853">
                  <c:v>-0.14118</c:v>
                </c:pt>
                <c:pt idx="7854">
                  <c:v>-0.12225999999999999</c:v>
                </c:pt>
                <c:pt idx="7855">
                  <c:v>-9.5686999999999994E-2</c:v>
                </c:pt>
                <c:pt idx="7856">
                  <c:v>-6.7063999999999999E-2</c:v>
                </c:pt>
                <c:pt idx="7857">
                  <c:v>-4.3588000000000002E-2</c:v>
                </c:pt>
                <c:pt idx="7858">
                  <c:v>-2.5942E-2</c:v>
                </c:pt>
                <c:pt idx="7859">
                  <c:v>-1.0877E-2</c:v>
                </c:pt>
                <c:pt idx="7860">
                  <c:v>3.2369E-3</c:v>
                </c:pt>
                <c:pt idx="7861">
                  <c:v>1.7713E-2</c:v>
                </c:pt>
                <c:pt idx="7862">
                  <c:v>3.5458000000000003E-2</c:v>
                </c:pt>
                <c:pt idx="7863">
                  <c:v>5.4841000000000001E-2</c:v>
                </c:pt>
                <c:pt idx="7864">
                  <c:v>6.4673999999999995E-2</c:v>
                </c:pt>
                <c:pt idx="7865">
                  <c:v>5.3379000000000003E-2</c:v>
                </c:pt>
                <c:pt idx="7866">
                  <c:v>2.2752999999999999E-2</c:v>
                </c:pt>
                <c:pt idx="7867">
                  <c:v>-1.3893000000000001E-2</c:v>
                </c:pt>
                <c:pt idx="7868">
                  <c:v>-4.5422999999999998E-2</c:v>
                </c:pt>
                <c:pt idx="7869">
                  <c:v>-6.5911999999999998E-2</c:v>
                </c:pt>
                <c:pt idx="7870">
                  <c:v>-6.6385E-2</c:v>
                </c:pt>
                <c:pt idx="7871">
                  <c:v>-3.8880999999999999E-2</c:v>
                </c:pt>
                <c:pt idx="7872">
                  <c:v>5.1663000000000004E-3</c:v>
                </c:pt>
                <c:pt idx="7873">
                  <c:v>3.4347999999999997E-2</c:v>
                </c:pt>
                <c:pt idx="7874">
                  <c:v>2.7834999999999999E-2</c:v>
                </c:pt>
              </c:numCache>
            </c:numRef>
          </c:yVal>
          <c:smooth val="0"/>
          <c:extLst>
            <c:ext xmlns:c16="http://schemas.microsoft.com/office/drawing/2014/chart" uri="{C3380CC4-5D6E-409C-BE32-E72D297353CC}">
              <c16:uniqueId val="{00000001-2FD1-473A-B2AE-03F25101422A}"/>
            </c:ext>
          </c:extLst>
        </c:ser>
        <c:dLbls>
          <c:showLegendKey val="0"/>
          <c:showVal val="0"/>
          <c:showCatName val="0"/>
          <c:showSerName val="0"/>
          <c:showPercent val="0"/>
          <c:showBubbleSize val="0"/>
        </c:dLbls>
        <c:axId val="901912063"/>
        <c:axId val="954219519"/>
      </c:scatterChart>
      <c:valAx>
        <c:axId val="901912063"/>
        <c:scaling>
          <c:orientation val="minMax"/>
          <c:max val="65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cation (f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54219519"/>
        <c:crossesAt val="-1.2"/>
        <c:crossBetween val="midCat"/>
      </c:valAx>
      <c:valAx>
        <c:axId val="954219519"/>
        <c:scaling>
          <c:orientation val="minMax"/>
          <c:max val="1.2"/>
          <c:min val="-1.2"/>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Elevation (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01912063"/>
        <c:crosses val="autoZero"/>
        <c:crossBetween val="midCat"/>
        <c:majorUnit val="0.4"/>
        <c:minorUnit val="0.1"/>
      </c:valAx>
    </c:plotArea>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27B9-4A4C-8476-8B0E8A50DFCF}"/>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27B9-4A4C-8476-8B0E8A50DFCF}"/>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rnd">
              <a:solidFill>
                <a:schemeClr val="accent1"/>
              </a:solidFill>
              <a:round/>
            </a:ln>
            <a:effectLst/>
          </c:spPr>
          <c:marker>
            <c:symbol val="none"/>
          </c:marker>
          <c:xVal>
            <c:numRef>
              <c:f>errors!$A$8:$A$1119</c:f>
              <c:numCache>
                <c:formatCode>General</c:formatCode>
                <c:ptCount val="1112"/>
                <c:pt idx="0">
                  <c:v>0</c:v>
                </c:pt>
                <c:pt idx="1">
                  <c:v>3.0000000000000001E-3</c:v>
                </c:pt>
                <c:pt idx="2">
                  <c:v>6.0000000000000001E-3</c:v>
                </c:pt>
                <c:pt idx="3">
                  <c:v>8.9999999999999993E-3</c:v>
                </c:pt>
                <c:pt idx="4">
                  <c:v>1.2E-2</c:v>
                </c:pt>
                <c:pt idx="5">
                  <c:v>1.4999999999999999E-2</c:v>
                </c:pt>
                <c:pt idx="6">
                  <c:v>1.7999999999999999E-2</c:v>
                </c:pt>
                <c:pt idx="7">
                  <c:v>2.1000000000000001E-2</c:v>
                </c:pt>
                <c:pt idx="8">
                  <c:v>2.4E-2</c:v>
                </c:pt>
                <c:pt idx="9">
                  <c:v>2.7E-2</c:v>
                </c:pt>
                <c:pt idx="10">
                  <c:v>0.03</c:v>
                </c:pt>
                <c:pt idx="11">
                  <c:v>3.3000000000000002E-2</c:v>
                </c:pt>
                <c:pt idx="12">
                  <c:v>3.5999999999999997E-2</c:v>
                </c:pt>
                <c:pt idx="13">
                  <c:v>3.9E-2</c:v>
                </c:pt>
                <c:pt idx="14">
                  <c:v>4.2000000000000003E-2</c:v>
                </c:pt>
                <c:pt idx="15">
                  <c:v>4.4999999999999998E-2</c:v>
                </c:pt>
                <c:pt idx="16">
                  <c:v>4.8000000000000001E-2</c:v>
                </c:pt>
                <c:pt idx="17">
                  <c:v>5.0999999999999997E-2</c:v>
                </c:pt>
                <c:pt idx="18">
                  <c:v>5.3999999999999999E-2</c:v>
                </c:pt>
                <c:pt idx="19">
                  <c:v>5.7000000000000002E-2</c:v>
                </c:pt>
                <c:pt idx="20">
                  <c:v>0.06</c:v>
                </c:pt>
                <c:pt idx="21">
                  <c:v>6.3E-2</c:v>
                </c:pt>
                <c:pt idx="22">
                  <c:v>6.6000000000000003E-2</c:v>
                </c:pt>
                <c:pt idx="23">
                  <c:v>6.9000000000000006E-2</c:v>
                </c:pt>
                <c:pt idx="24">
                  <c:v>7.1999999999999995E-2</c:v>
                </c:pt>
                <c:pt idx="25">
                  <c:v>7.4999999999999997E-2</c:v>
                </c:pt>
                <c:pt idx="26">
                  <c:v>7.8E-2</c:v>
                </c:pt>
                <c:pt idx="27">
                  <c:v>8.1000000000000003E-2</c:v>
                </c:pt>
                <c:pt idx="28">
                  <c:v>8.4000000000000005E-2</c:v>
                </c:pt>
                <c:pt idx="29">
                  <c:v>8.6999999999999994E-2</c:v>
                </c:pt>
                <c:pt idx="30">
                  <c:v>0.09</c:v>
                </c:pt>
                <c:pt idx="31">
                  <c:v>9.2999999999999999E-2</c:v>
                </c:pt>
                <c:pt idx="32">
                  <c:v>9.6000000000000002E-2</c:v>
                </c:pt>
                <c:pt idx="33">
                  <c:v>9.9000000000000005E-2</c:v>
                </c:pt>
                <c:pt idx="34">
                  <c:v>0.10199999999999999</c:v>
                </c:pt>
                <c:pt idx="35">
                  <c:v>0.105</c:v>
                </c:pt>
                <c:pt idx="36">
                  <c:v>0.108</c:v>
                </c:pt>
                <c:pt idx="37">
                  <c:v>0.111</c:v>
                </c:pt>
                <c:pt idx="38">
                  <c:v>0.114</c:v>
                </c:pt>
                <c:pt idx="39">
                  <c:v>0.11700000000000001</c:v>
                </c:pt>
                <c:pt idx="40">
                  <c:v>0.12</c:v>
                </c:pt>
                <c:pt idx="41">
                  <c:v>0.123</c:v>
                </c:pt>
                <c:pt idx="42">
                  <c:v>0.126</c:v>
                </c:pt>
                <c:pt idx="43">
                  <c:v>0.129</c:v>
                </c:pt>
                <c:pt idx="44">
                  <c:v>0.13200000000000001</c:v>
                </c:pt>
                <c:pt idx="45">
                  <c:v>0.13500000000000001</c:v>
                </c:pt>
                <c:pt idx="46">
                  <c:v>0.13800000000000001</c:v>
                </c:pt>
                <c:pt idx="47">
                  <c:v>0.14099999999999999</c:v>
                </c:pt>
                <c:pt idx="48">
                  <c:v>0.14399999999999999</c:v>
                </c:pt>
                <c:pt idx="49">
                  <c:v>0.14699999999999999</c:v>
                </c:pt>
                <c:pt idx="50">
                  <c:v>0.15</c:v>
                </c:pt>
                <c:pt idx="51">
                  <c:v>0.153</c:v>
                </c:pt>
                <c:pt idx="52">
                  <c:v>0.156</c:v>
                </c:pt>
                <c:pt idx="53">
                  <c:v>0.159</c:v>
                </c:pt>
                <c:pt idx="54">
                  <c:v>0.16200000000000001</c:v>
                </c:pt>
                <c:pt idx="55">
                  <c:v>0.16500000000000001</c:v>
                </c:pt>
                <c:pt idx="56">
                  <c:v>0.16800000000000001</c:v>
                </c:pt>
                <c:pt idx="57">
                  <c:v>0.17100000000000001</c:v>
                </c:pt>
                <c:pt idx="58">
                  <c:v>0.17399999999999999</c:v>
                </c:pt>
                <c:pt idx="59">
                  <c:v>0.17699999999999999</c:v>
                </c:pt>
                <c:pt idx="60">
                  <c:v>0.18</c:v>
                </c:pt>
                <c:pt idx="61">
                  <c:v>0.183</c:v>
                </c:pt>
                <c:pt idx="62">
                  <c:v>0.186</c:v>
                </c:pt>
                <c:pt idx="63">
                  <c:v>0.189</c:v>
                </c:pt>
                <c:pt idx="64">
                  <c:v>0.192</c:v>
                </c:pt>
                <c:pt idx="65">
                  <c:v>0.19500000000000001</c:v>
                </c:pt>
                <c:pt idx="66">
                  <c:v>0.19800000000000001</c:v>
                </c:pt>
                <c:pt idx="67">
                  <c:v>0.20100000000000001</c:v>
                </c:pt>
                <c:pt idx="68">
                  <c:v>0.20399999999999999</c:v>
                </c:pt>
                <c:pt idx="69">
                  <c:v>0.20699999999999999</c:v>
                </c:pt>
                <c:pt idx="70">
                  <c:v>0.21</c:v>
                </c:pt>
                <c:pt idx="71">
                  <c:v>0.21299999999999999</c:v>
                </c:pt>
                <c:pt idx="72">
                  <c:v>0.216</c:v>
                </c:pt>
                <c:pt idx="73">
                  <c:v>0.219</c:v>
                </c:pt>
                <c:pt idx="74">
                  <c:v>0.222</c:v>
                </c:pt>
                <c:pt idx="75">
                  <c:v>0.22500000000000001</c:v>
                </c:pt>
                <c:pt idx="76">
                  <c:v>0.22800000000000001</c:v>
                </c:pt>
                <c:pt idx="77">
                  <c:v>0.23100000000000001</c:v>
                </c:pt>
                <c:pt idx="78">
                  <c:v>0.23400000000000001</c:v>
                </c:pt>
                <c:pt idx="79">
                  <c:v>0.23699999999999999</c:v>
                </c:pt>
                <c:pt idx="80">
                  <c:v>0.24</c:v>
                </c:pt>
                <c:pt idx="81">
                  <c:v>0.24299999999999999</c:v>
                </c:pt>
                <c:pt idx="82">
                  <c:v>0.246</c:v>
                </c:pt>
                <c:pt idx="83">
                  <c:v>0.249</c:v>
                </c:pt>
                <c:pt idx="84">
                  <c:v>0.252</c:v>
                </c:pt>
                <c:pt idx="85">
                  <c:v>0.255</c:v>
                </c:pt>
                <c:pt idx="86">
                  <c:v>0.25800000000000001</c:v>
                </c:pt>
                <c:pt idx="87">
                  <c:v>0.26100000000000001</c:v>
                </c:pt>
                <c:pt idx="88">
                  <c:v>0.26400000000000001</c:v>
                </c:pt>
                <c:pt idx="89">
                  <c:v>0.26700000000000002</c:v>
                </c:pt>
                <c:pt idx="90">
                  <c:v>0.27</c:v>
                </c:pt>
                <c:pt idx="91">
                  <c:v>0.27300000000000002</c:v>
                </c:pt>
                <c:pt idx="92">
                  <c:v>0.27600000000000002</c:v>
                </c:pt>
                <c:pt idx="93">
                  <c:v>0.27900000000000003</c:v>
                </c:pt>
                <c:pt idx="94">
                  <c:v>0.28199999999999997</c:v>
                </c:pt>
                <c:pt idx="95">
                  <c:v>0.28499999999999998</c:v>
                </c:pt>
                <c:pt idx="96">
                  <c:v>0.28799999999999998</c:v>
                </c:pt>
                <c:pt idx="97">
                  <c:v>0.29099999999999998</c:v>
                </c:pt>
                <c:pt idx="98">
                  <c:v>0.29399999999999998</c:v>
                </c:pt>
                <c:pt idx="99">
                  <c:v>0.29699999999999999</c:v>
                </c:pt>
                <c:pt idx="100">
                  <c:v>0.3</c:v>
                </c:pt>
                <c:pt idx="101">
                  <c:v>0.30299999999999999</c:v>
                </c:pt>
                <c:pt idx="102">
                  <c:v>0.30599999999999999</c:v>
                </c:pt>
                <c:pt idx="103">
                  <c:v>0.309</c:v>
                </c:pt>
                <c:pt idx="104">
                  <c:v>0.312</c:v>
                </c:pt>
                <c:pt idx="105">
                  <c:v>0.315</c:v>
                </c:pt>
                <c:pt idx="106">
                  <c:v>0.318</c:v>
                </c:pt>
                <c:pt idx="107">
                  <c:v>0.32100000000000001</c:v>
                </c:pt>
                <c:pt idx="108">
                  <c:v>0.32400000000000001</c:v>
                </c:pt>
                <c:pt idx="109">
                  <c:v>0.32700000000000001</c:v>
                </c:pt>
                <c:pt idx="110">
                  <c:v>0.33</c:v>
                </c:pt>
                <c:pt idx="111">
                  <c:v>0.33300000000000002</c:v>
                </c:pt>
                <c:pt idx="112">
                  <c:v>0.33600000000000002</c:v>
                </c:pt>
                <c:pt idx="113">
                  <c:v>0.33900000000000002</c:v>
                </c:pt>
                <c:pt idx="114">
                  <c:v>0.34200000000000003</c:v>
                </c:pt>
                <c:pt idx="115">
                  <c:v>0.34499999999999997</c:v>
                </c:pt>
                <c:pt idx="116">
                  <c:v>0.34799999999999998</c:v>
                </c:pt>
                <c:pt idx="117">
                  <c:v>0.35099999999999998</c:v>
                </c:pt>
                <c:pt idx="118">
                  <c:v>0.35399999999999998</c:v>
                </c:pt>
                <c:pt idx="119">
                  <c:v>0.35699999999999998</c:v>
                </c:pt>
                <c:pt idx="120">
                  <c:v>0.36</c:v>
                </c:pt>
                <c:pt idx="121">
                  <c:v>0.36299999999999999</c:v>
                </c:pt>
                <c:pt idx="122">
                  <c:v>0.36599999999999999</c:v>
                </c:pt>
                <c:pt idx="123">
                  <c:v>0.36899999999999999</c:v>
                </c:pt>
                <c:pt idx="124">
                  <c:v>0.372</c:v>
                </c:pt>
                <c:pt idx="125">
                  <c:v>0.375</c:v>
                </c:pt>
                <c:pt idx="126">
                  <c:v>0.378</c:v>
                </c:pt>
                <c:pt idx="127">
                  <c:v>0.38100000000000001</c:v>
                </c:pt>
                <c:pt idx="128">
                  <c:v>0.38400000000000001</c:v>
                </c:pt>
                <c:pt idx="129">
                  <c:v>0.38700000000000001</c:v>
                </c:pt>
                <c:pt idx="130">
                  <c:v>0.39</c:v>
                </c:pt>
                <c:pt idx="131">
                  <c:v>0.39300000000000002</c:v>
                </c:pt>
                <c:pt idx="132">
                  <c:v>0.39600000000000002</c:v>
                </c:pt>
                <c:pt idx="133">
                  <c:v>0.39900000000000002</c:v>
                </c:pt>
                <c:pt idx="134">
                  <c:v>0.40200000000000002</c:v>
                </c:pt>
                <c:pt idx="135">
                  <c:v>0.40500000000000003</c:v>
                </c:pt>
                <c:pt idx="136">
                  <c:v>0.40799999999999997</c:v>
                </c:pt>
                <c:pt idx="137">
                  <c:v>0.41099999999999998</c:v>
                </c:pt>
                <c:pt idx="138">
                  <c:v>0.41399999999999998</c:v>
                </c:pt>
                <c:pt idx="139">
                  <c:v>0.41699999999999998</c:v>
                </c:pt>
                <c:pt idx="140">
                  <c:v>0.42</c:v>
                </c:pt>
                <c:pt idx="141">
                  <c:v>0.42299999999999999</c:v>
                </c:pt>
                <c:pt idx="142">
                  <c:v>0.42599999999999999</c:v>
                </c:pt>
                <c:pt idx="143">
                  <c:v>0.42899999999999999</c:v>
                </c:pt>
                <c:pt idx="144">
                  <c:v>0.432</c:v>
                </c:pt>
                <c:pt idx="145">
                  <c:v>0.435</c:v>
                </c:pt>
                <c:pt idx="146">
                  <c:v>0.438</c:v>
                </c:pt>
                <c:pt idx="147">
                  <c:v>0.441</c:v>
                </c:pt>
                <c:pt idx="148">
                  <c:v>0.44400000000000001</c:v>
                </c:pt>
                <c:pt idx="149">
                  <c:v>0.44700000000000001</c:v>
                </c:pt>
                <c:pt idx="150">
                  <c:v>0.45</c:v>
                </c:pt>
                <c:pt idx="151">
                  <c:v>0.45300000000000001</c:v>
                </c:pt>
                <c:pt idx="152">
                  <c:v>0.45600000000000002</c:v>
                </c:pt>
                <c:pt idx="153">
                  <c:v>0.45900000000000002</c:v>
                </c:pt>
                <c:pt idx="154">
                  <c:v>0.46200000000000002</c:v>
                </c:pt>
                <c:pt idx="155">
                  <c:v>0.46500000000000002</c:v>
                </c:pt>
                <c:pt idx="156">
                  <c:v>0.46800000000000003</c:v>
                </c:pt>
                <c:pt idx="157">
                  <c:v>0.47099999999999997</c:v>
                </c:pt>
                <c:pt idx="158">
                  <c:v>0.47399999999999998</c:v>
                </c:pt>
                <c:pt idx="159">
                  <c:v>0.47699999999999998</c:v>
                </c:pt>
                <c:pt idx="160">
                  <c:v>0.48</c:v>
                </c:pt>
                <c:pt idx="161">
                  <c:v>0.48299999999999998</c:v>
                </c:pt>
                <c:pt idx="162">
                  <c:v>0.48599999999999999</c:v>
                </c:pt>
                <c:pt idx="163">
                  <c:v>0.48899999999999999</c:v>
                </c:pt>
                <c:pt idx="164">
                  <c:v>0.49199999999999999</c:v>
                </c:pt>
                <c:pt idx="165">
                  <c:v>0.495</c:v>
                </c:pt>
                <c:pt idx="166">
                  <c:v>0.498</c:v>
                </c:pt>
                <c:pt idx="167">
                  <c:v>0.501</c:v>
                </c:pt>
                <c:pt idx="168">
                  <c:v>0.504</c:v>
                </c:pt>
                <c:pt idx="169">
                  <c:v>0.50700000000000001</c:v>
                </c:pt>
                <c:pt idx="170">
                  <c:v>0.51</c:v>
                </c:pt>
                <c:pt idx="171">
                  <c:v>0.51300000000000001</c:v>
                </c:pt>
                <c:pt idx="172">
                  <c:v>0.51600000000000001</c:v>
                </c:pt>
                <c:pt idx="173">
                  <c:v>0.51900000000000002</c:v>
                </c:pt>
                <c:pt idx="174">
                  <c:v>0.52200000000000002</c:v>
                </c:pt>
                <c:pt idx="175">
                  <c:v>0.52500000000000002</c:v>
                </c:pt>
                <c:pt idx="176">
                  <c:v>0.52800000000000002</c:v>
                </c:pt>
                <c:pt idx="177">
                  <c:v>0.53100000000000003</c:v>
                </c:pt>
                <c:pt idx="178">
                  <c:v>0.53400000000000003</c:v>
                </c:pt>
                <c:pt idx="179">
                  <c:v>0.53700000000000003</c:v>
                </c:pt>
                <c:pt idx="180">
                  <c:v>0.54</c:v>
                </c:pt>
                <c:pt idx="181">
                  <c:v>0.54300000000000004</c:v>
                </c:pt>
                <c:pt idx="182">
                  <c:v>0.54600000000000004</c:v>
                </c:pt>
                <c:pt idx="183">
                  <c:v>0.54900000000000004</c:v>
                </c:pt>
                <c:pt idx="184">
                  <c:v>0.55200000000000005</c:v>
                </c:pt>
                <c:pt idx="185">
                  <c:v>0.55500000000000005</c:v>
                </c:pt>
                <c:pt idx="186">
                  <c:v>0.55800000000000005</c:v>
                </c:pt>
                <c:pt idx="187">
                  <c:v>0.56100000000000005</c:v>
                </c:pt>
                <c:pt idx="188">
                  <c:v>0.56399999999999995</c:v>
                </c:pt>
                <c:pt idx="189">
                  <c:v>0.56699999999999995</c:v>
                </c:pt>
                <c:pt idx="190">
                  <c:v>0.56999999999999995</c:v>
                </c:pt>
                <c:pt idx="191">
                  <c:v>0.57299999999999995</c:v>
                </c:pt>
                <c:pt idx="192">
                  <c:v>0.57599999999999996</c:v>
                </c:pt>
                <c:pt idx="193">
                  <c:v>0.57899999999999996</c:v>
                </c:pt>
                <c:pt idx="194">
                  <c:v>0.58199999999999996</c:v>
                </c:pt>
                <c:pt idx="195">
                  <c:v>0.58499999999999996</c:v>
                </c:pt>
                <c:pt idx="196">
                  <c:v>0.58799999999999997</c:v>
                </c:pt>
                <c:pt idx="197">
                  <c:v>0.59099999999999997</c:v>
                </c:pt>
                <c:pt idx="198">
                  <c:v>0.59399999999999997</c:v>
                </c:pt>
                <c:pt idx="199">
                  <c:v>0.59699999999999998</c:v>
                </c:pt>
                <c:pt idx="200">
                  <c:v>0.6</c:v>
                </c:pt>
                <c:pt idx="201">
                  <c:v>0.60299999999999998</c:v>
                </c:pt>
                <c:pt idx="202">
                  <c:v>0.60599999999999998</c:v>
                </c:pt>
                <c:pt idx="203">
                  <c:v>0.60899999999999999</c:v>
                </c:pt>
                <c:pt idx="204">
                  <c:v>0.61199999999999999</c:v>
                </c:pt>
                <c:pt idx="205">
                  <c:v>0.61499999999999999</c:v>
                </c:pt>
                <c:pt idx="206">
                  <c:v>0.61799999999999999</c:v>
                </c:pt>
                <c:pt idx="207">
                  <c:v>0.621</c:v>
                </c:pt>
                <c:pt idx="208">
                  <c:v>0.624</c:v>
                </c:pt>
                <c:pt idx="209">
                  <c:v>0.627</c:v>
                </c:pt>
                <c:pt idx="210">
                  <c:v>0.63</c:v>
                </c:pt>
                <c:pt idx="211">
                  <c:v>0.63300000000000001</c:v>
                </c:pt>
                <c:pt idx="212">
                  <c:v>0.63600000000000001</c:v>
                </c:pt>
                <c:pt idx="213">
                  <c:v>0.63900000000000001</c:v>
                </c:pt>
                <c:pt idx="214">
                  <c:v>0.64200000000000002</c:v>
                </c:pt>
                <c:pt idx="215">
                  <c:v>0.64500000000000002</c:v>
                </c:pt>
                <c:pt idx="216">
                  <c:v>0.64800000000000002</c:v>
                </c:pt>
                <c:pt idx="217">
                  <c:v>0.65100000000000002</c:v>
                </c:pt>
                <c:pt idx="218">
                  <c:v>0.65400000000000003</c:v>
                </c:pt>
                <c:pt idx="219">
                  <c:v>0.65700000000000003</c:v>
                </c:pt>
                <c:pt idx="220">
                  <c:v>0.66</c:v>
                </c:pt>
                <c:pt idx="221">
                  <c:v>0.66300000000000003</c:v>
                </c:pt>
                <c:pt idx="222">
                  <c:v>0.66600000000000004</c:v>
                </c:pt>
                <c:pt idx="223">
                  <c:v>0.66900000000000004</c:v>
                </c:pt>
                <c:pt idx="224">
                  <c:v>0.67200000000000004</c:v>
                </c:pt>
                <c:pt idx="225">
                  <c:v>0.67500000000000004</c:v>
                </c:pt>
                <c:pt idx="226">
                  <c:v>0.67800000000000005</c:v>
                </c:pt>
                <c:pt idx="227">
                  <c:v>0.68100000000000005</c:v>
                </c:pt>
                <c:pt idx="228">
                  <c:v>0.68400000000000005</c:v>
                </c:pt>
                <c:pt idx="229">
                  <c:v>0.68700000000000006</c:v>
                </c:pt>
                <c:pt idx="230">
                  <c:v>0.69</c:v>
                </c:pt>
                <c:pt idx="231">
                  <c:v>0.69299999999999995</c:v>
                </c:pt>
                <c:pt idx="232">
                  <c:v>0.69599999999999995</c:v>
                </c:pt>
                <c:pt idx="233">
                  <c:v>0.69899999999999995</c:v>
                </c:pt>
                <c:pt idx="234">
                  <c:v>0.70199999999999996</c:v>
                </c:pt>
                <c:pt idx="235">
                  <c:v>0.70499999999999996</c:v>
                </c:pt>
                <c:pt idx="236">
                  <c:v>0.70799999999999996</c:v>
                </c:pt>
                <c:pt idx="237">
                  <c:v>0.71099999999999997</c:v>
                </c:pt>
                <c:pt idx="238">
                  <c:v>0.71399999999999997</c:v>
                </c:pt>
                <c:pt idx="239">
                  <c:v>0.71699999999999997</c:v>
                </c:pt>
                <c:pt idx="240">
                  <c:v>0.72</c:v>
                </c:pt>
                <c:pt idx="241">
                  <c:v>0.72299999999999998</c:v>
                </c:pt>
                <c:pt idx="242">
                  <c:v>0.72599999999999998</c:v>
                </c:pt>
                <c:pt idx="243">
                  <c:v>0.72899999999999998</c:v>
                </c:pt>
                <c:pt idx="244">
                  <c:v>0.73199999999999998</c:v>
                </c:pt>
                <c:pt idx="245">
                  <c:v>0.73499999999999999</c:v>
                </c:pt>
                <c:pt idx="246">
                  <c:v>0.73799999999999999</c:v>
                </c:pt>
                <c:pt idx="247">
                  <c:v>0.74099999999999999</c:v>
                </c:pt>
                <c:pt idx="248">
                  <c:v>0.74399999999999999</c:v>
                </c:pt>
                <c:pt idx="249">
                  <c:v>0.747</c:v>
                </c:pt>
                <c:pt idx="250">
                  <c:v>0.75</c:v>
                </c:pt>
                <c:pt idx="251">
                  <c:v>0.753</c:v>
                </c:pt>
                <c:pt idx="252">
                  <c:v>0.75600000000000001</c:v>
                </c:pt>
                <c:pt idx="253">
                  <c:v>0.75900000000000001</c:v>
                </c:pt>
                <c:pt idx="254">
                  <c:v>0.76200000000000001</c:v>
                </c:pt>
                <c:pt idx="255">
                  <c:v>0.76500000000000001</c:v>
                </c:pt>
                <c:pt idx="256">
                  <c:v>0.76800000000000002</c:v>
                </c:pt>
                <c:pt idx="257">
                  <c:v>0.77100000000000002</c:v>
                </c:pt>
                <c:pt idx="258">
                  <c:v>0.77400000000000002</c:v>
                </c:pt>
                <c:pt idx="259">
                  <c:v>0.77700000000000002</c:v>
                </c:pt>
                <c:pt idx="260">
                  <c:v>0.78</c:v>
                </c:pt>
                <c:pt idx="261">
                  <c:v>0.78300000000000003</c:v>
                </c:pt>
                <c:pt idx="262">
                  <c:v>0.78600000000000003</c:v>
                </c:pt>
                <c:pt idx="263">
                  <c:v>0.78900000000000003</c:v>
                </c:pt>
                <c:pt idx="264">
                  <c:v>0.79200000000000004</c:v>
                </c:pt>
                <c:pt idx="265">
                  <c:v>0.79500000000000004</c:v>
                </c:pt>
                <c:pt idx="266">
                  <c:v>0.79800000000000004</c:v>
                </c:pt>
                <c:pt idx="267">
                  <c:v>0.80100000000000005</c:v>
                </c:pt>
                <c:pt idx="268">
                  <c:v>0.80400000000000005</c:v>
                </c:pt>
                <c:pt idx="269">
                  <c:v>0.80700000000000005</c:v>
                </c:pt>
                <c:pt idx="270">
                  <c:v>0.81</c:v>
                </c:pt>
                <c:pt idx="271">
                  <c:v>0.81299999999999994</c:v>
                </c:pt>
                <c:pt idx="272">
                  <c:v>0.81599999999999995</c:v>
                </c:pt>
                <c:pt idx="273">
                  <c:v>0.81899999999999995</c:v>
                </c:pt>
                <c:pt idx="274">
                  <c:v>0.82199999999999995</c:v>
                </c:pt>
                <c:pt idx="275">
                  <c:v>0.82499999999999996</c:v>
                </c:pt>
                <c:pt idx="276">
                  <c:v>0.82799999999999996</c:v>
                </c:pt>
                <c:pt idx="277">
                  <c:v>0.83099999999999996</c:v>
                </c:pt>
                <c:pt idx="278">
                  <c:v>0.83399999999999996</c:v>
                </c:pt>
                <c:pt idx="279">
                  <c:v>0.83699999999999997</c:v>
                </c:pt>
                <c:pt idx="280">
                  <c:v>0.84</c:v>
                </c:pt>
                <c:pt idx="281">
                  <c:v>0.84299999999999997</c:v>
                </c:pt>
                <c:pt idx="282">
                  <c:v>0.84599999999999997</c:v>
                </c:pt>
                <c:pt idx="283">
                  <c:v>0.84899999999999998</c:v>
                </c:pt>
                <c:pt idx="284">
                  <c:v>0.85199999999999998</c:v>
                </c:pt>
                <c:pt idx="285">
                  <c:v>0.85499999999999998</c:v>
                </c:pt>
                <c:pt idx="286">
                  <c:v>0.85799999999999998</c:v>
                </c:pt>
                <c:pt idx="287">
                  <c:v>0.86099999999999999</c:v>
                </c:pt>
                <c:pt idx="288">
                  <c:v>0.86399999999999999</c:v>
                </c:pt>
                <c:pt idx="289">
                  <c:v>0.86699999999999999</c:v>
                </c:pt>
                <c:pt idx="290">
                  <c:v>0.87</c:v>
                </c:pt>
                <c:pt idx="291">
                  <c:v>0.873</c:v>
                </c:pt>
                <c:pt idx="292">
                  <c:v>0.876</c:v>
                </c:pt>
                <c:pt idx="293">
                  <c:v>0.879</c:v>
                </c:pt>
                <c:pt idx="294">
                  <c:v>0.88200000000000001</c:v>
                </c:pt>
                <c:pt idx="295">
                  <c:v>0.88500000000000001</c:v>
                </c:pt>
                <c:pt idx="296">
                  <c:v>0.88800000000000001</c:v>
                </c:pt>
                <c:pt idx="297">
                  <c:v>0.89100000000000001</c:v>
                </c:pt>
                <c:pt idx="298">
                  <c:v>0.89400000000000002</c:v>
                </c:pt>
                <c:pt idx="299">
                  <c:v>0.89700000000000002</c:v>
                </c:pt>
                <c:pt idx="300">
                  <c:v>0.9</c:v>
                </c:pt>
                <c:pt idx="301">
                  <c:v>0.90300000000000002</c:v>
                </c:pt>
                <c:pt idx="302">
                  <c:v>0.90600000000000003</c:v>
                </c:pt>
                <c:pt idx="303">
                  <c:v>0.90900000000000003</c:v>
                </c:pt>
                <c:pt idx="304">
                  <c:v>0.91200000000000003</c:v>
                </c:pt>
                <c:pt idx="305">
                  <c:v>0.91500000000000004</c:v>
                </c:pt>
                <c:pt idx="306">
                  <c:v>0.91800000000000004</c:v>
                </c:pt>
                <c:pt idx="307">
                  <c:v>0.92100000000000004</c:v>
                </c:pt>
                <c:pt idx="308">
                  <c:v>0.92400000000000004</c:v>
                </c:pt>
                <c:pt idx="309">
                  <c:v>0.92700000000000005</c:v>
                </c:pt>
                <c:pt idx="310">
                  <c:v>0.93</c:v>
                </c:pt>
                <c:pt idx="311">
                  <c:v>0.93300000000000005</c:v>
                </c:pt>
                <c:pt idx="312">
                  <c:v>0.93600000000000005</c:v>
                </c:pt>
                <c:pt idx="313">
                  <c:v>0.93899999999999995</c:v>
                </c:pt>
                <c:pt idx="314">
                  <c:v>0.94199999999999995</c:v>
                </c:pt>
                <c:pt idx="315">
                  <c:v>0.94499999999999995</c:v>
                </c:pt>
                <c:pt idx="316">
                  <c:v>0.94799999999999995</c:v>
                </c:pt>
                <c:pt idx="317">
                  <c:v>0.95099999999999996</c:v>
                </c:pt>
                <c:pt idx="318">
                  <c:v>0.95399999999999996</c:v>
                </c:pt>
                <c:pt idx="319">
                  <c:v>0.95699999999999996</c:v>
                </c:pt>
                <c:pt idx="320">
                  <c:v>0.96</c:v>
                </c:pt>
                <c:pt idx="321">
                  <c:v>0.96299999999999997</c:v>
                </c:pt>
                <c:pt idx="322">
                  <c:v>0.96599999999999997</c:v>
                </c:pt>
                <c:pt idx="323">
                  <c:v>0.96899999999999997</c:v>
                </c:pt>
                <c:pt idx="324">
                  <c:v>0.97199999999999998</c:v>
                </c:pt>
                <c:pt idx="325">
                  <c:v>0.97499999999999998</c:v>
                </c:pt>
                <c:pt idx="326">
                  <c:v>0.97799999999999998</c:v>
                </c:pt>
                <c:pt idx="327">
                  <c:v>0.98099999999999998</c:v>
                </c:pt>
                <c:pt idx="328">
                  <c:v>0.98399999999999999</c:v>
                </c:pt>
                <c:pt idx="329">
                  <c:v>0.98699999999999999</c:v>
                </c:pt>
                <c:pt idx="330">
                  <c:v>0.99</c:v>
                </c:pt>
                <c:pt idx="331">
                  <c:v>0.99299999999999999</c:v>
                </c:pt>
                <c:pt idx="332">
                  <c:v>0.996</c:v>
                </c:pt>
                <c:pt idx="333">
                  <c:v>0.999</c:v>
                </c:pt>
                <c:pt idx="334">
                  <c:v>1.002</c:v>
                </c:pt>
                <c:pt idx="335">
                  <c:v>1.0049999999999999</c:v>
                </c:pt>
                <c:pt idx="336">
                  <c:v>1.008</c:v>
                </c:pt>
                <c:pt idx="337">
                  <c:v>1.0109999999999999</c:v>
                </c:pt>
                <c:pt idx="338">
                  <c:v>1.014</c:v>
                </c:pt>
                <c:pt idx="339">
                  <c:v>1.0169999999999999</c:v>
                </c:pt>
                <c:pt idx="340">
                  <c:v>1.02</c:v>
                </c:pt>
                <c:pt idx="341">
                  <c:v>1.0229999999999999</c:v>
                </c:pt>
                <c:pt idx="342">
                  <c:v>1.026</c:v>
                </c:pt>
                <c:pt idx="343">
                  <c:v>1.0289999999999999</c:v>
                </c:pt>
                <c:pt idx="344">
                  <c:v>1.032</c:v>
                </c:pt>
                <c:pt idx="345">
                  <c:v>1.0349999999999999</c:v>
                </c:pt>
                <c:pt idx="346">
                  <c:v>1.038</c:v>
                </c:pt>
                <c:pt idx="347">
                  <c:v>1.0409999999999999</c:v>
                </c:pt>
                <c:pt idx="348">
                  <c:v>1.044</c:v>
                </c:pt>
                <c:pt idx="349">
                  <c:v>1.0469999999999999</c:v>
                </c:pt>
                <c:pt idx="350">
                  <c:v>1.05</c:v>
                </c:pt>
                <c:pt idx="351">
                  <c:v>1.0529999999999999</c:v>
                </c:pt>
                <c:pt idx="352">
                  <c:v>1.056</c:v>
                </c:pt>
                <c:pt idx="353">
                  <c:v>1.0589999999999999</c:v>
                </c:pt>
                <c:pt idx="354">
                  <c:v>1.0620000000000001</c:v>
                </c:pt>
                <c:pt idx="355">
                  <c:v>1.0649999999999999</c:v>
                </c:pt>
                <c:pt idx="356">
                  <c:v>1.0680000000000001</c:v>
                </c:pt>
                <c:pt idx="357">
                  <c:v>1.071</c:v>
                </c:pt>
                <c:pt idx="358">
                  <c:v>1.0740000000000001</c:v>
                </c:pt>
                <c:pt idx="359">
                  <c:v>1.077</c:v>
                </c:pt>
                <c:pt idx="360">
                  <c:v>1.08</c:v>
                </c:pt>
                <c:pt idx="361">
                  <c:v>1.083</c:v>
                </c:pt>
                <c:pt idx="362">
                  <c:v>1.0860000000000001</c:v>
                </c:pt>
                <c:pt idx="363">
                  <c:v>1.089</c:v>
                </c:pt>
                <c:pt idx="364">
                  <c:v>1.0920000000000001</c:v>
                </c:pt>
                <c:pt idx="365">
                  <c:v>1.095</c:v>
                </c:pt>
                <c:pt idx="366">
                  <c:v>1.0980000000000001</c:v>
                </c:pt>
                <c:pt idx="367">
                  <c:v>1.101</c:v>
                </c:pt>
                <c:pt idx="368">
                  <c:v>1.1040000000000001</c:v>
                </c:pt>
                <c:pt idx="369">
                  <c:v>1.107</c:v>
                </c:pt>
                <c:pt idx="370">
                  <c:v>1.1100000000000001</c:v>
                </c:pt>
                <c:pt idx="371">
                  <c:v>1.113</c:v>
                </c:pt>
                <c:pt idx="372">
                  <c:v>1.1160000000000001</c:v>
                </c:pt>
                <c:pt idx="373">
                  <c:v>1.119</c:v>
                </c:pt>
                <c:pt idx="374">
                  <c:v>1.1220000000000001</c:v>
                </c:pt>
                <c:pt idx="375">
                  <c:v>1.125</c:v>
                </c:pt>
                <c:pt idx="376">
                  <c:v>1.1279999999999999</c:v>
                </c:pt>
                <c:pt idx="377">
                  <c:v>1.131</c:v>
                </c:pt>
                <c:pt idx="378">
                  <c:v>1.1339999999999999</c:v>
                </c:pt>
                <c:pt idx="379">
                  <c:v>1.137</c:v>
                </c:pt>
                <c:pt idx="380">
                  <c:v>1.1399999999999999</c:v>
                </c:pt>
                <c:pt idx="381">
                  <c:v>1.143</c:v>
                </c:pt>
                <c:pt idx="382">
                  <c:v>1.1459999999999999</c:v>
                </c:pt>
                <c:pt idx="383">
                  <c:v>1.149</c:v>
                </c:pt>
                <c:pt idx="384">
                  <c:v>1.1519999999999999</c:v>
                </c:pt>
                <c:pt idx="385">
                  <c:v>1.155</c:v>
                </c:pt>
                <c:pt idx="386">
                  <c:v>1.1579999999999999</c:v>
                </c:pt>
                <c:pt idx="387">
                  <c:v>1.161</c:v>
                </c:pt>
                <c:pt idx="388">
                  <c:v>1.1639999999999999</c:v>
                </c:pt>
                <c:pt idx="389">
                  <c:v>1.167</c:v>
                </c:pt>
                <c:pt idx="390">
                  <c:v>1.17</c:v>
                </c:pt>
                <c:pt idx="391">
                  <c:v>1.173</c:v>
                </c:pt>
                <c:pt idx="392">
                  <c:v>1.1759999999999999</c:v>
                </c:pt>
                <c:pt idx="393">
                  <c:v>1.179</c:v>
                </c:pt>
                <c:pt idx="394">
                  <c:v>1.1819999999999999</c:v>
                </c:pt>
                <c:pt idx="395">
                  <c:v>1.1850000000000001</c:v>
                </c:pt>
                <c:pt idx="396">
                  <c:v>1.1879999999999999</c:v>
                </c:pt>
                <c:pt idx="397">
                  <c:v>1.1910000000000001</c:v>
                </c:pt>
                <c:pt idx="398">
                  <c:v>1.194</c:v>
                </c:pt>
                <c:pt idx="399">
                  <c:v>1.1970000000000001</c:v>
                </c:pt>
                <c:pt idx="400">
                  <c:v>1.2</c:v>
                </c:pt>
                <c:pt idx="401">
                  <c:v>1.2030000000000001</c:v>
                </c:pt>
                <c:pt idx="402">
                  <c:v>1.206</c:v>
                </c:pt>
                <c:pt idx="403">
                  <c:v>1.2090000000000001</c:v>
                </c:pt>
                <c:pt idx="404">
                  <c:v>1.212</c:v>
                </c:pt>
                <c:pt idx="405">
                  <c:v>1.2150000000000001</c:v>
                </c:pt>
                <c:pt idx="406">
                  <c:v>1.218</c:v>
                </c:pt>
                <c:pt idx="407">
                  <c:v>1.2210000000000001</c:v>
                </c:pt>
                <c:pt idx="408">
                  <c:v>1.224</c:v>
                </c:pt>
                <c:pt idx="409">
                  <c:v>1.2270000000000001</c:v>
                </c:pt>
                <c:pt idx="410">
                  <c:v>1.23</c:v>
                </c:pt>
                <c:pt idx="411">
                  <c:v>1.2330000000000001</c:v>
                </c:pt>
                <c:pt idx="412">
                  <c:v>1.236</c:v>
                </c:pt>
                <c:pt idx="413">
                  <c:v>1.2390000000000001</c:v>
                </c:pt>
                <c:pt idx="414">
                  <c:v>1.242</c:v>
                </c:pt>
                <c:pt idx="415">
                  <c:v>1.2450000000000001</c:v>
                </c:pt>
                <c:pt idx="416">
                  <c:v>1.248</c:v>
                </c:pt>
                <c:pt idx="417">
                  <c:v>1.2509999999999999</c:v>
                </c:pt>
                <c:pt idx="418">
                  <c:v>1.254</c:v>
                </c:pt>
                <c:pt idx="419">
                  <c:v>1.2569999999999999</c:v>
                </c:pt>
                <c:pt idx="420">
                  <c:v>1.26</c:v>
                </c:pt>
                <c:pt idx="421">
                  <c:v>1.2629999999999999</c:v>
                </c:pt>
                <c:pt idx="422">
                  <c:v>1.266</c:v>
                </c:pt>
                <c:pt idx="423">
                  <c:v>1.2689999999999999</c:v>
                </c:pt>
                <c:pt idx="424">
                  <c:v>1.272</c:v>
                </c:pt>
                <c:pt idx="425">
                  <c:v>1.2749999999999999</c:v>
                </c:pt>
                <c:pt idx="426">
                  <c:v>1.278</c:v>
                </c:pt>
                <c:pt idx="427">
                  <c:v>1.2809999999999999</c:v>
                </c:pt>
                <c:pt idx="428">
                  <c:v>1.284</c:v>
                </c:pt>
                <c:pt idx="429">
                  <c:v>1.2869999999999999</c:v>
                </c:pt>
                <c:pt idx="430">
                  <c:v>1.29</c:v>
                </c:pt>
                <c:pt idx="431">
                  <c:v>1.2929999999999999</c:v>
                </c:pt>
                <c:pt idx="432">
                  <c:v>1.296</c:v>
                </c:pt>
                <c:pt idx="433">
                  <c:v>1.2989999999999999</c:v>
                </c:pt>
                <c:pt idx="434">
                  <c:v>1.302</c:v>
                </c:pt>
                <c:pt idx="435">
                  <c:v>1.3049999999999999</c:v>
                </c:pt>
                <c:pt idx="436">
                  <c:v>1.3080000000000001</c:v>
                </c:pt>
                <c:pt idx="437">
                  <c:v>1.3109999999999999</c:v>
                </c:pt>
                <c:pt idx="438">
                  <c:v>1.3140000000000001</c:v>
                </c:pt>
                <c:pt idx="439">
                  <c:v>1.3169999999999999</c:v>
                </c:pt>
                <c:pt idx="440">
                  <c:v>1.32</c:v>
                </c:pt>
                <c:pt idx="441">
                  <c:v>1.323</c:v>
                </c:pt>
                <c:pt idx="442">
                  <c:v>1.3260000000000001</c:v>
                </c:pt>
                <c:pt idx="443">
                  <c:v>1.329</c:v>
                </c:pt>
                <c:pt idx="444">
                  <c:v>1.3320000000000001</c:v>
                </c:pt>
                <c:pt idx="445">
                  <c:v>1.335</c:v>
                </c:pt>
                <c:pt idx="446">
                  <c:v>1.3380000000000001</c:v>
                </c:pt>
                <c:pt idx="447">
                  <c:v>1.341</c:v>
                </c:pt>
                <c:pt idx="448">
                  <c:v>1.3440000000000001</c:v>
                </c:pt>
                <c:pt idx="449">
                  <c:v>1.347</c:v>
                </c:pt>
                <c:pt idx="450">
                  <c:v>1.35</c:v>
                </c:pt>
                <c:pt idx="451">
                  <c:v>1.353</c:v>
                </c:pt>
                <c:pt idx="452">
                  <c:v>1.3560000000000001</c:v>
                </c:pt>
                <c:pt idx="453">
                  <c:v>1.359</c:v>
                </c:pt>
                <c:pt idx="454">
                  <c:v>1.3620000000000001</c:v>
                </c:pt>
                <c:pt idx="455">
                  <c:v>1.365</c:v>
                </c:pt>
                <c:pt idx="456">
                  <c:v>1.3680000000000001</c:v>
                </c:pt>
                <c:pt idx="457">
                  <c:v>1.371</c:v>
                </c:pt>
                <c:pt idx="458">
                  <c:v>1.3740000000000001</c:v>
                </c:pt>
                <c:pt idx="459">
                  <c:v>1.377</c:v>
                </c:pt>
                <c:pt idx="460">
                  <c:v>1.38</c:v>
                </c:pt>
                <c:pt idx="461">
                  <c:v>1.383</c:v>
                </c:pt>
                <c:pt idx="462">
                  <c:v>1.3859999999999999</c:v>
                </c:pt>
                <c:pt idx="463">
                  <c:v>1.389</c:v>
                </c:pt>
                <c:pt idx="464">
                  <c:v>1.3919999999999999</c:v>
                </c:pt>
                <c:pt idx="465">
                  <c:v>1.395</c:v>
                </c:pt>
                <c:pt idx="466">
                  <c:v>1.3979999999999999</c:v>
                </c:pt>
                <c:pt idx="467">
                  <c:v>1.401</c:v>
                </c:pt>
                <c:pt idx="468">
                  <c:v>1.4039999999999999</c:v>
                </c:pt>
                <c:pt idx="469">
                  <c:v>1.407</c:v>
                </c:pt>
                <c:pt idx="470">
                  <c:v>1.41</c:v>
                </c:pt>
                <c:pt idx="471">
                  <c:v>1.413</c:v>
                </c:pt>
                <c:pt idx="472">
                  <c:v>1.4159999999999999</c:v>
                </c:pt>
                <c:pt idx="473">
                  <c:v>1.419</c:v>
                </c:pt>
                <c:pt idx="474">
                  <c:v>1.4219999999999999</c:v>
                </c:pt>
                <c:pt idx="475">
                  <c:v>1.425</c:v>
                </c:pt>
                <c:pt idx="476">
                  <c:v>1.4279999999999999</c:v>
                </c:pt>
                <c:pt idx="477">
                  <c:v>1.431</c:v>
                </c:pt>
                <c:pt idx="478">
                  <c:v>1.4339999999999999</c:v>
                </c:pt>
                <c:pt idx="479">
                  <c:v>1.4370000000000001</c:v>
                </c:pt>
                <c:pt idx="480">
                  <c:v>1.44</c:v>
                </c:pt>
                <c:pt idx="481">
                  <c:v>1.4430000000000001</c:v>
                </c:pt>
                <c:pt idx="482">
                  <c:v>1.446</c:v>
                </c:pt>
                <c:pt idx="483">
                  <c:v>1.4490000000000001</c:v>
                </c:pt>
                <c:pt idx="484">
                  <c:v>1.452</c:v>
                </c:pt>
                <c:pt idx="485">
                  <c:v>1.4550000000000001</c:v>
                </c:pt>
                <c:pt idx="486">
                  <c:v>1.458</c:v>
                </c:pt>
                <c:pt idx="487">
                  <c:v>1.4610000000000001</c:v>
                </c:pt>
                <c:pt idx="488">
                  <c:v>1.464</c:v>
                </c:pt>
                <c:pt idx="489">
                  <c:v>1.4670000000000001</c:v>
                </c:pt>
                <c:pt idx="490">
                  <c:v>1.47</c:v>
                </c:pt>
                <c:pt idx="491">
                  <c:v>1.4730000000000001</c:v>
                </c:pt>
                <c:pt idx="492">
                  <c:v>1.476</c:v>
                </c:pt>
                <c:pt idx="493">
                  <c:v>1.4790000000000001</c:v>
                </c:pt>
                <c:pt idx="494">
                  <c:v>1.482</c:v>
                </c:pt>
                <c:pt idx="495">
                  <c:v>1.4850000000000001</c:v>
                </c:pt>
                <c:pt idx="496">
                  <c:v>1.488</c:v>
                </c:pt>
                <c:pt idx="497">
                  <c:v>1.4910000000000001</c:v>
                </c:pt>
                <c:pt idx="498">
                  <c:v>1.494</c:v>
                </c:pt>
                <c:pt idx="499">
                  <c:v>1.4970000000000001</c:v>
                </c:pt>
                <c:pt idx="500">
                  <c:v>1.5</c:v>
                </c:pt>
                <c:pt idx="501">
                  <c:v>1.5029999999999999</c:v>
                </c:pt>
                <c:pt idx="502">
                  <c:v>1.506</c:v>
                </c:pt>
                <c:pt idx="503">
                  <c:v>1.5089999999999999</c:v>
                </c:pt>
                <c:pt idx="504">
                  <c:v>1.512</c:v>
                </c:pt>
                <c:pt idx="505">
                  <c:v>1.5149999999999999</c:v>
                </c:pt>
                <c:pt idx="506">
                  <c:v>1.518</c:v>
                </c:pt>
                <c:pt idx="507">
                  <c:v>1.5209999999999999</c:v>
                </c:pt>
                <c:pt idx="508">
                  <c:v>1.524</c:v>
                </c:pt>
                <c:pt idx="509">
                  <c:v>1.5269999999999999</c:v>
                </c:pt>
                <c:pt idx="510">
                  <c:v>1.53</c:v>
                </c:pt>
                <c:pt idx="511">
                  <c:v>1.5329999999999999</c:v>
                </c:pt>
                <c:pt idx="512">
                  <c:v>1.536</c:v>
                </c:pt>
                <c:pt idx="513">
                  <c:v>1.5389999999999999</c:v>
                </c:pt>
                <c:pt idx="514">
                  <c:v>1.542</c:v>
                </c:pt>
                <c:pt idx="515">
                  <c:v>1.5449999999999999</c:v>
                </c:pt>
                <c:pt idx="516">
                  <c:v>1.548</c:v>
                </c:pt>
                <c:pt idx="517">
                  <c:v>1.5509999999999999</c:v>
                </c:pt>
                <c:pt idx="518">
                  <c:v>1.554</c:v>
                </c:pt>
                <c:pt idx="519">
                  <c:v>1.5569999999999999</c:v>
                </c:pt>
                <c:pt idx="520">
                  <c:v>1.56</c:v>
                </c:pt>
                <c:pt idx="521">
                  <c:v>1.5629999999999999</c:v>
                </c:pt>
                <c:pt idx="522">
                  <c:v>1.5660000000000001</c:v>
                </c:pt>
                <c:pt idx="523">
                  <c:v>1.569</c:v>
                </c:pt>
                <c:pt idx="524">
                  <c:v>1.5720000000000001</c:v>
                </c:pt>
                <c:pt idx="525">
                  <c:v>1.575</c:v>
                </c:pt>
                <c:pt idx="526">
                  <c:v>1.5780000000000001</c:v>
                </c:pt>
                <c:pt idx="527">
                  <c:v>1.581</c:v>
                </c:pt>
                <c:pt idx="528">
                  <c:v>1.5840000000000001</c:v>
                </c:pt>
                <c:pt idx="529">
                  <c:v>1.587</c:v>
                </c:pt>
                <c:pt idx="530">
                  <c:v>1.59</c:v>
                </c:pt>
                <c:pt idx="531">
                  <c:v>1.593</c:v>
                </c:pt>
                <c:pt idx="532">
                  <c:v>1.5960000000000001</c:v>
                </c:pt>
                <c:pt idx="533">
                  <c:v>1.599</c:v>
                </c:pt>
                <c:pt idx="534">
                  <c:v>1.6020000000000001</c:v>
                </c:pt>
                <c:pt idx="535">
                  <c:v>1.605</c:v>
                </c:pt>
                <c:pt idx="536">
                  <c:v>1.6080000000000001</c:v>
                </c:pt>
                <c:pt idx="537">
                  <c:v>1.611</c:v>
                </c:pt>
                <c:pt idx="538">
                  <c:v>1.6140000000000001</c:v>
                </c:pt>
                <c:pt idx="539">
                  <c:v>1.617</c:v>
                </c:pt>
                <c:pt idx="540">
                  <c:v>1.62</c:v>
                </c:pt>
                <c:pt idx="541">
                  <c:v>1.623</c:v>
                </c:pt>
                <c:pt idx="542">
                  <c:v>1.6259999999999999</c:v>
                </c:pt>
                <c:pt idx="543">
                  <c:v>1.629</c:v>
                </c:pt>
                <c:pt idx="544">
                  <c:v>1.6319999999999999</c:v>
                </c:pt>
                <c:pt idx="545">
                  <c:v>1.635</c:v>
                </c:pt>
                <c:pt idx="546">
                  <c:v>1.6379999999999999</c:v>
                </c:pt>
                <c:pt idx="547">
                  <c:v>1.641</c:v>
                </c:pt>
                <c:pt idx="548">
                  <c:v>1.6439999999999999</c:v>
                </c:pt>
                <c:pt idx="549">
                  <c:v>1.647</c:v>
                </c:pt>
                <c:pt idx="550">
                  <c:v>1.65</c:v>
                </c:pt>
                <c:pt idx="551">
                  <c:v>1.653</c:v>
                </c:pt>
                <c:pt idx="552">
                  <c:v>1.6559999999999999</c:v>
                </c:pt>
                <c:pt idx="553">
                  <c:v>1.659</c:v>
                </c:pt>
                <c:pt idx="554">
                  <c:v>1.6619999999999999</c:v>
                </c:pt>
                <c:pt idx="555">
                  <c:v>1.665</c:v>
                </c:pt>
                <c:pt idx="556">
                  <c:v>1.6679999999999999</c:v>
                </c:pt>
                <c:pt idx="557">
                  <c:v>1.671</c:v>
                </c:pt>
                <c:pt idx="558">
                  <c:v>1.6739999999999999</c:v>
                </c:pt>
                <c:pt idx="559">
                  <c:v>1.677</c:v>
                </c:pt>
                <c:pt idx="560">
                  <c:v>1.68</c:v>
                </c:pt>
                <c:pt idx="561">
                  <c:v>1.6830000000000001</c:v>
                </c:pt>
                <c:pt idx="562">
                  <c:v>1.6859999999999999</c:v>
                </c:pt>
                <c:pt idx="563">
                  <c:v>1.6890000000000001</c:v>
                </c:pt>
                <c:pt idx="564">
                  <c:v>1.6919999999999999</c:v>
                </c:pt>
                <c:pt idx="565">
                  <c:v>1.6950000000000001</c:v>
                </c:pt>
                <c:pt idx="566">
                  <c:v>1.698</c:v>
                </c:pt>
                <c:pt idx="567">
                  <c:v>1.7010000000000001</c:v>
                </c:pt>
                <c:pt idx="568">
                  <c:v>1.704</c:v>
                </c:pt>
                <c:pt idx="569">
                  <c:v>1.7070000000000001</c:v>
                </c:pt>
                <c:pt idx="570">
                  <c:v>1.71</c:v>
                </c:pt>
                <c:pt idx="571">
                  <c:v>1.7130000000000001</c:v>
                </c:pt>
                <c:pt idx="572">
                  <c:v>1.716</c:v>
                </c:pt>
                <c:pt idx="573">
                  <c:v>1.7190000000000001</c:v>
                </c:pt>
                <c:pt idx="574">
                  <c:v>1.722</c:v>
                </c:pt>
                <c:pt idx="575">
                  <c:v>1.7250000000000001</c:v>
                </c:pt>
                <c:pt idx="576">
                  <c:v>1.728</c:v>
                </c:pt>
                <c:pt idx="577">
                  <c:v>1.7310000000000001</c:v>
                </c:pt>
                <c:pt idx="578">
                  <c:v>1.734</c:v>
                </c:pt>
                <c:pt idx="579">
                  <c:v>1.7370000000000001</c:v>
                </c:pt>
                <c:pt idx="580">
                  <c:v>1.74</c:v>
                </c:pt>
                <c:pt idx="581">
                  <c:v>1.7430000000000001</c:v>
                </c:pt>
                <c:pt idx="582">
                  <c:v>1.746</c:v>
                </c:pt>
                <c:pt idx="583">
                  <c:v>1.7490000000000001</c:v>
                </c:pt>
                <c:pt idx="584">
                  <c:v>1.752</c:v>
                </c:pt>
                <c:pt idx="585">
                  <c:v>1.7549999999999999</c:v>
                </c:pt>
                <c:pt idx="586">
                  <c:v>1.758</c:v>
                </c:pt>
                <c:pt idx="587">
                  <c:v>1.7609999999999999</c:v>
                </c:pt>
                <c:pt idx="588">
                  <c:v>1.764</c:v>
                </c:pt>
                <c:pt idx="589">
                  <c:v>1.7669999999999999</c:v>
                </c:pt>
                <c:pt idx="590">
                  <c:v>1.77</c:v>
                </c:pt>
                <c:pt idx="591">
                  <c:v>1.7729999999999999</c:v>
                </c:pt>
                <c:pt idx="592">
                  <c:v>1.776</c:v>
                </c:pt>
                <c:pt idx="593">
                  <c:v>1.7789999999999999</c:v>
                </c:pt>
                <c:pt idx="594">
                  <c:v>1.782</c:v>
                </c:pt>
                <c:pt idx="595">
                  <c:v>1.7849999999999999</c:v>
                </c:pt>
                <c:pt idx="596">
                  <c:v>1.788</c:v>
                </c:pt>
                <c:pt idx="597">
                  <c:v>1.7909999999999999</c:v>
                </c:pt>
                <c:pt idx="598">
                  <c:v>1.794</c:v>
                </c:pt>
                <c:pt idx="599">
                  <c:v>1.7969999999999999</c:v>
                </c:pt>
                <c:pt idx="600">
                  <c:v>1.8</c:v>
                </c:pt>
                <c:pt idx="601">
                  <c:v>1.8029999999999999</c:v>
                </c:pt>
                <c:pt idx="602">
                  <c:v>1.806</c:v>
                </c:pt>
                <c:pt idx="603">
                  <c:v>1.8089999999999999</c:v>
                </c:pt>
                <c:pt idx="604">
                  <c:v>1.8120000000000001</c:v>
                </c:pt>
                <c:pt idx="605">
                  <c:v>1.8149999999999999</c:v>
                </c:pt>
                <c:pt idx="606">
                  <c:v>1.8180000000000001</c:v>
                </c:pt>
                <c:pt idx="607">
                  <c:v>1.821</c:v>
                </c:pt>
                <c:pt idx="608">
                  <c:v>1.8240000000000001</c:v>
                </c:pt>
                <c:pt idx="609">
                  <c:v>1.827</c:v>
                </c:pt>
                <c:pt idx="610">
                  <c:v>1.83</c:v>
                </c:pt>
                <c:pt idx="611">
                  <c:v>1.833</c:v>
                </c:pt>
                <c:pt idx="612">
                  <c:v>1.8360000000000001</c:v>
                </c:pt>
                <c:pt idx="613">
                  <c:v>1.839</c:v>
                </c:pt>
                <c:pt idx="614">
                  <c:v>1.8420000000000001</c:v>
                </c:pt>
                <c:pt idx="615">
                  <c:v>1.845</c:v>
                </c:pt>
                <c:pt idx="616">
                  <c:v>1.8480000000000001</c:v>
                </c:pt>
                <c:pt idx="617">
                  <c:v>1.851</c:v>
                </c:pt>
                <c:pt idx="618">
                  <c:v>1.8540000000000001</c:v>
                </c:pt>
                <c:pt idx="619">
                  <c:v>1.857</c:v>
                </c:pt>
                <c:pt idx="620">
                  <c:v>1.86</c:v>
                </c:pt>
                <c:pt idx="621">
                  <c:v>1.863</c:v>
                </c:pt>
                <c:pt idx="622">
                  <c:v>1.8660000000000001</c:v>
                </c:pt>
                <c:pt idx="623">
                  <c:v>1.869</c:v>
                </c:pt>
                <c:pt idx="624">
                  <c:v>1.8720000000000001</c:v>
                </c:pt>
                <c:pt idx="625">
                  <c:v>1.875</c:v>
                </c:pt>
                <c:pt idx="626">
                  <c:v>1.8779999999999999</c:v>
                </c:pt>
                <c:pt idx="627">
                  <c:v>1.881</c:v>
                </c:pt>
                <c:pt idx="628">
                  <c:v>1.8839999999999999</c:v>
                </c:pt>
                <c:pt idx="629">
                  <c:v>1.887</c:v>
                </c:pt>
                <c:pt idx="630">
                  <c:v>1.89</c:v>
                </c:pt>
                <c:pt idx="631">
                  <c:v>1.893</c:v>
                </c:pt>
                <c:pt idx="632">
                  <c:v>1.8959999999999999</c:v>
                </c:pt>
                <c:pt idx="633">
                  <c:v>1.899</c:v>
                </c:pt>
                <c:pt idx="634">
                  <c:v>1.9019999999999999</c:v>
                </c:pt>
                <c:pt idx="635">
                  <c:v>1.905</c:v>
                </c:pt>
                <c:pt idx="636">
                  <c:v>1.9079999999999999</c:v>
                </c:pt>
                <c:pt idx="637">
                  <c:v>1.911</c:v>
                </c:pt>
                <c:pt idx="638">
                  <c:v>1.9139999999999999</c:v>
                </c:pt>
                <c:pt idx="639">
                  <c:v>1.917</c:v>
                </c:pt>
                <c:pt idx="640">
                  <c:v>1.92</c:v>
                </c:pt>
                <c:pt idx="641">
                  <c:v>1.923</c:v>
                </c:pt>
                <c:pt idx="642">
                  <c:v>1.9259999999999999</c:v>
                </c:pt>
                <c:pt idx="643">
                  <c:v>1.929</c:v>
                </c:pt>
                <c:pt idx="644">
                  <c:v>1.9319999999999999</c:v>
                </c:pt>
                <c:pt idx="645">
                  <c:v>1.9350000000000001</c:v>
                </c:pt>
                <c:pt idx="646">
                  <c:v>1.9379999999999999</c:v>
                </c:pt>
                <c:pt idx="647">
                  <c:v>1.9410000000000001</c:v>
                </c:pt>
                <c:pt idx="648">
                  <c:v>1.944</c:v>
                </c:pt>
                <c:pt idx="649">
                  <c:v>1.9470000000000001</c:v>
                </c:pt>
                <c:pt idx="650">
                  <c:v>1.95</c:v>
                </c:pt>
                <c:pt idx="651">
                  <c:v>1.9530000000000001</c:v>
                </c:pt>
                <c:pt idx="652">
                  <c:v>1.956</c:v>
                </c:pt>
                <c:pt idx="653">
                  <c:v>1.9590000000000001</c:v>
                </c:pt>
                <c:pt idx="654">
                  <c:v>1.962</c:v>
                </c:pt>
                <c:pt idx="655">
                  <c:v>1.9650000000000001</c:v>
                </c:pt>
                <c:pt idx="656">
                  <c:v>1.968</c:v>
                </c:pt>
                <c:pt idx="657">
                  <c:v>1.9710000000000001</c:v>
                </c:pt>
                <c:pt idx="658">
                  <c:v>1.974</c:v>
                </c:pt>
                <c:pt idx="659">
                  <c:v>1.9770000000000001</c:v>
                </c:pt>
                <c:pt idx="660">
                  <c:v>1.98</c:v>
                </c:pt>
                <c:pt idx="661">
                  <c:v>1.9830000000000001</c:v>
                </c:pt>
                <c:pt idx="662">
                  <c:v>1.986</c:v>
                </c:pt>
                <c:pt idx="663">
                  <c:v>1.9890000000000001</c:v>
                </c:pt>
                <c:pt idx="664">
                  <c:v>1.992</c:v>
                </c:pt>
                <c:pt idx="665">
                  <c:v>1.9950000000000001</c:v>
                </c:pt>
                <c:pt idx="666">
                  <c:v>1.998</c:v>
                </c:pt>
                <c:pt idx="667">
                  <c:v>2.0009999999999999</c:v>
                </c:pt>
                <c:pt idx="668">
                  <c:v>2.004</c:v>
                </c:pt>
                <c:pt idx="669">
                  <c:v>2.0070000000000001</c:v>
                </c:pt>
                <c:pt idx="670">
                  <c:v>2.0099999999999998</c:v>
                </c:pt>
                <c:pt idx="671">
                  <c:v>2.0129999999999999</c:v>
                </c:pt>
                <c:pt idx="672">
                  <c:v>2.016</c:v>
                </c:pt>
                <c:pt idx="673">
                  <c:v>2.0190000000000001</c:v>
                </c:pt>
                <c:pt idx="674">
                  <c:v>2.0219999999999998</c:v>
                </c:pt>
                <c:pt idx="675">
                  <c:v>2.0249999999999999</c:v>
                </c:pt>
                <c:pt idx="676">
                  <c:v>2.028</c:v>
                </c:pt>
                <c:pt idx="677">
                  <c:v>2.0310000000000001</c:v>
                </c:pt>
                <c:pt idx="678">
                  <c:v>2.0339999999999998</c:v>
                </c:pt>
                <c:pt idx="679">
                  <c:v>2.0369999999999999</c:v>
                </c:pt>
                <c:pt idx="680">
                  <c:v>2.04</c:v>
                </c:pt>
                <c:pt idx="681">
                  <c:v>2.0430000000000001</c:v>
                </c:pt>
                <c:pt idx="682">
                  <c:v>2.0459999999999998</c:v>
                </c:pt>
                <c:pt idx="683">
                  <c:v>2.0489999999999999</c:v>
                </c:pt>
                <c:pt idx="684">
                  <c:v>2.052</c:v>
                </c:pt>
                <c:pt idx="685">
                  <c:v>2.0550000000000002</c:v>
                </c:pt>
                <c:pt idx="686">
                  <c:v>2.0579999999999998</c:v>
                </c:pt>
                <c:pt idx="687">
                  <c:v>2.0609999999999999</c:v>
                </c:pt>
                <c:pt idx="688">
                  <c:v>2.0640000000000001</c:v>
                </c:pt>
                <c:pt idx="689">
                  <c:v>2.0670000000000002</c:v>
                </c:pt>
                <c:pt idx="690">
                  <c:v>2.0699999999999998</c:v>
                </c:pt>
                <c:pt idx="691">
                  <c:v>2.073</c:v>
                </c:pt>
                <c:pt idx="692">
                  <c:v>2.0760000000000001</c:v>
                </c:pt>
                <c:pt idx="693">
                  <c:v>2.0790000000000002</c:v>
                </c:pt>
                <c:pt idx="694">
                  <c:v>2.0819999999999999</c:v>
                </c:pt>
                <c:pt idx="695">
                  <c:v>2.085</c:v>
                </c:pt>
                <c:pt idx="696">
                  <c:v>2.0880000000000001</c:v>
                </c:pt>
                <c:pt idx="697">
                  <c:v>2.0910000000000002</c:v>
                </c:pt>
                <c:pt idx="698">
                  <c:v>2.0939999999999999</c:v>
                </c:pt>
                <c:pt idx="699">
                  <c:v>2.097</c:v>
                </c:pt>
                <c:pt idx="700">
                  <c:v>2.1</c:v>
                </c:pt>
                <c:pt idx="701">
                  <c:v>2.1030000000000002</c:v>
                </c:pt>
                <c:pt idx="702">
                  <c:v>2.1059999999999999</c:v>
                </c:pt>
                <c:pt idx="703">
                  <c:v>2.109</c:v>
                </c:pt>
                <c:pt idx="704">
                  <c:v>2.1120000000000001</c:v>
                </c:pt>
                <c:pt idx="705">
                  <c:v>2.1150000000000002</c:v>
                </c:pt>
                <c:pt idx="706">
                  <c:v>2.1179999999999999</c:v>
                </c:pt>
                <c:pt idx="707">
                  <c:v>2.121</c:v>
                </c:pt>
                <c:pt idx="708">
                  <c:v>2.1240000000000001</c:v>
                </c:pt>
                <c:pt idx="709">
                  <c:v>2.1269999999999998</c:v>
                </c:pt>
                <c:pt idx="710">
                  <c:v>2.13</c:v>
                </c:pt>
                <c:pt idx="711">
                  <c:v>2.133</c:v>
                </c:pt>
                <c:pt idx="712">
                  <c:v>2.1360000000000001</c:v>
                </c:pt>
                <c:pt idx="713">
                  <c:v>2.1389999999999998</c:v>
                </c:pt>
                <c:pt idx="714">
                  <c:v>2.1419999999999999</c:v>
                </c:pt>
                <c:pt idx="715">
                  <c:v>2.145</c:v>
                </c:pt>
                <c:pt idx="716">
                  <c:v>2.1480000000000001</c:v>
                </c:pt>
                <c:pt idx="717">
                  <c:v>2.1509999999999998</c:v>
                </c:pt>
                <c:pt idx="718">
                  <c:v>2.1539999999999999</c:v>
                </c:pt>
                <c:pt idx="719">
                  <c:v>2.157</c:v>
                </c:pt>
                <c:pt idx="720">
                  <c:v>2.16</c:v>
                </c:pt>
                <c:pt idx="721">
                  <c:v>2.1629999999999998</c:v>
                </c:pt>
                <c:pt idx="722">
                  <c:v>2.1659999999999999</c:v>
                </c:pt>
                <c:pt idx="723">
                  <c:v>2.169</c:v>
                </c:pt>
                <c:pt idx="724">
                  <c:v>2.1720000000000002</c:v>
                </c:pt>
                <c:pt idx="725">
                  <c:v>2.1749999999999998</c:v>
                </c:pt>
                <c:pt idx="726">
                  <c:v>2.1779999999999999</c:v>
                </c:pt>
                <c:pt idx="727">
                  <c:v>2.181</c:v>
                </c:pt>
                <c:pt idx="728">
                  <c:v>2.1840000000000002</c:v>
                </c:pt>
                <c:pt idx="729">
                  <c:v>2.1869999999999998</c:v>
                </c:pt>
                <c:pt idx="730">
                  <c:v>2.19</c:v>
                </c:pt>
                <c:pt idx="731">
                  <c:v>2.1930000000000001</c:v>
                </c:pt>
                <c:pt idx="732">
                  <c:v>2.1960000000000002</c:v>
                </c:pt>
                <c:pt idx="733">
                  <c:v>2.1989999999999998</c:v>
                </c:pt>
                <c:pt idx="734">
                  <c:v>2.202</c:v>
                </c:pt>
                <c:pt idx="735">
                  <c:v>2.2050000000000001</c:v>
                </c:pt>
                <c:pt idx="736">
                  <c:v>2.2080000000000002</c:v>
                </c:pt>
                <c:pt idx="737">
                  <c:v>2.2109999999999999</c:v>
                </c:pt>
                <c:pt idx="738">
                  <c:v>2.214</c:v>
                </c:pt>
                <c:pt idx="739">
                  <c:v>2.2170000000000001</c:v>
                </c:pt>
                <c:pt idx="740">
                  <c:v>2.2200000000000002</c:v>
                </c:pt>
                <c:pt idx="741">
                  <c:v>2.2229999999999999</c:v>
                </c:pt>
                <c:pt idx="742">
                  <c:v>2.226</c:v>
                </c:pt>
                <c:pt idx="743">
                  <c:v>2.2290000000000001</c:v>
                </c:pt>
                <c:pt idx="744">
                  <c:v>2.2320000000000002</c:v>
                </c:pt>
                <c:pt idx="745">
                  <c:v>2.2349999999999999</c:v>
                </c:pt>
                <c:pt idx="746">
                  <c:v>2.238</c:v>
                </c:pt>
                <c:pt idx="747">
                  <c:v>2.2410000000000001</c:v>
                </c:pt>
                <c:pt idx="748">
                  <c:v>2.2440000000000002</c:v>
                </c:pt>
                <c:pt idx="749">
                  <c:v>2.2469999999999999</c:v>
                </c:pt>
                <c:pt idx="750">
                  <c:v>2.25</c:v>
                </c:pt>
                <c:pt idx="751">
                  <c:v>2.2530000000000001</c:v>
                </c:pt>
                <c:pt idx="752">
                  <c:v>2.2559999999999998</c:v>
                </c:pt>
                <c:pt idx="753">
                  <c:v>2.2589999999999999</c:v>
                </c:pt>
                <c:pt idx="754">
                  <c:v>2.262</c:v>
                </c:pt>
                <c:pt idx="755">
                  <c:v>2.2650000000000001</c:v>
                </c:pt>
                <c:pt idx="756">
                  <c:v>2.2679999999999998</c:v>
                </c:pt>
                <c:pt idx="757">
                  <c:v>2.2709999999999999</c:v>
                </c:pt>
                <c:pt idx="758">
                  <c:v>2.274</c:v>
                </c:pt>
                <c:pt idx="759">
                  <c:v>2.2770000000000001</c:v>
                </c:pt>
                <c:pt idx="760">
                  <c:v>2.2799999999999998</c:v>
                </c:pt>
                <c:pt idx="761">
                  <c:v>2.2829999999999999</c:v>
                </c:pt>
                <c:pt idx="762">
                  <c:v>2.286</c:v>
                </c:pt>
                <c:pt idx="763">
                  <c:v>2.2890000000000001</c:v>
                </c:pt>
                <c:pt idx="764">
                  <c:v>2.2919999999999998</c:v>
                </c:pt>
                <c:pt idx="765">
                  <c:v>2.2949999999999999</c:v>
                </c:pt>
                <c:pt idx="766">
                  <c:v>2.298</c:v>
                </c:pt>
                <c:pt idx="767">
                  <c:v>2.3010000000000002</c:v>
                </c:pt>
                <c:pt idx="768">
                  <c:v>2.3039999999999998</c:v>
                </c:pt>
                <c:pt idx="769">
                  <c:v>2.3069999999999999</c:v>
                </c:pt>
                <c:pt idx="770">
                  <c:v>2.31</c:v>
                </c:pt>
                <c:pt idx="771">
                  <c:v>2.3130000000000002</c:v>
                </c:pt>
                <c:pt idx="772">
                  <c:v>2.3159999999999998</c:v>
                </c:pt>
                <c:pt idx="773">
                  <c:v>2.319</c:v>
                </c:pt>
                <c:pt idx="774">
                  <c:v>2.3220000000000001</c:v>
                </c:pt>
                <c:pt idx="775">
                  <c:v>2.3250000000000002</c:v>
                </c:pt>
                <c:pt idx="776">
                  <c:v>2.3279999999999998</c:v>
                </c:pt>
                <c:pt idx="777">
                  <c:v>2.331</c:v>
                </c:pt>
                <c:pt idx="778">
                  <c:v>2.3340000000000001</c:v>
                </c:pt>
                <c:pt idx="779">
                  <c:v>2.3370000000000002</c:v>
                </c:pt>
                <c:pt idx="780">
                  <c:v>2.34</c:v>
                </c:pt>
                <c:pt idx="781">
                  <c:v>2.343</c:v>
                </c:pt>
                <c:pt idx="782">
                  <c:v>2.3460000000000001</c:v>
                </c:pt>
                <c:pt idx="783">
                  <c:v>2.3490000000000002</c:v>
                </c:pt>
                <c:pt idx="784">
                  <c:v>2.3519999999999999</c:v>
                </c:pt>
                <c:pt idx="785">
                  <c:v>2.355</c:v>
                </c:pt>
                <c:pt idx="786">
                  <c:v>2.3580000000000001</c:v>
                </c:pt>
                <c:pt idx="787">
                  <c:v>2.3610000000000002</c:v>
                </c:pt>
                <c:pt idx="788">
                  <c:v>2.3639999999999999</c:v>
                </c:pt>
                <c:pt idx="789">
                  <c:v>2.367</c:v>
                </c:pt>
                <c:pt idx="790">
                  <c:v>2.37</c:v>
                </c:pt>
                <c:pt idx="791">
                  <c:v>2.3730000000000002</c:v>
                </c:pt>
                <c:pt idx="792">
                  <c:v>2.3759999999999999</c:v>
                </c:pt>
                <c:pt idx="793">
                  <c:v>2.379</c:v>
                </c:pt>
                <c:pt idx="794">
                  <c:v>2.3820000000000001</c:v>
                </c:pt>
                <c:pt idx="795">
                  <c:v>2.3849999999999998</c:v>
                </c:pt>
                <c:pt idx="796">
                  <c:v>2.3879999999999999</c:v>
                </c:pt>
                <c:pt idx="797">
                  <c:v>2.391</c:v>
                </c:pt>
                <c:pt idx="798">
                  <c:v>2.3940000000000001</c:v>
                </c:pt>
                <c:pt idx="799">
                  <c:v>2.3969999999999998</c:v>
                </c:pt>
                <c:pt idx="800">
                  <c:v>2.4</c:v>
                </c:pt>
                <c:pt idx="801">
                  <c:v>2.403</c:v>
                </c:pt>
                <c:pt idx="802">
                  <c:v>2.4060000000000001</c:v>
                </c:pt>
                <c:pt idx="803">
                  <c:v>2.4089999999999998</c:v>
                </c:pt>
                <c:pt idx="804">
                  <c:v>2.4119999999999999</c:v>
                </c:pt>
                <c:pt idx="805">
                  <c:v>2.415</c:v>
                </c:pt>
                <c:pt idx="806">
                  <c:v>2.4180000000000001</c:v>
                </c:pt>
                <c:pt idx="807">
                  <c:v>2.4209999999999998</c:v>
                </c:pt>
                <c:pt idx="808">
                  <c:v>2.4239999999999999</c:v>
                </c:pt>
                <c:pt idx="809">
                  <c:v>2.427</c:v>
                </c:pt>
                <c:pt idx="810">
                  <c:v>2.4300000000000002</c:v>
                </c:pt>
                <c:pt idx="811">
                  <c:v>2.4329999999999998</c:v>
                </c:pt>
                <c:pt idx="812">
                  <c:v>2.4359999999999999</c:v>
                </c:pt>
                <c:pt idx="813">
                  <c:v>2.4390000000000001</c:v>
                </c:pt>
                <c:pt idx="814">
                  <c:v>2.4420000000000002</c:v>
                </c:pt>
                <c:pt idx="815">
                  <c:v>2.4449999999999998</c:v>
                </c:pt>
                <c:pt idx="816">
                  <c:v>2.448</c:v>
                </c:pt>
                <c:pt idx="817">
                  <c:v>2.4510000000000001</c:v>
                </c:pt>
                <c:pt idx="818">
                  <c:v>2.4540000000000002</c:v>
                </c:pt>
                <c:pt idx="819">
                  <c:v>2.4569999999999999</c:v>
                </c:pt>
                <c:pt idx="820">
                  <c:v>2.46</c:v>
                </c:pt>
                <c:pt idx="821">
                  <c:v>2.4630000000000001</c:v>
                </c:pt>
                <c:pt idx="822">
                  <c:v>2.4660000000000002</c:v>
                </c:pt>
                <c:pt idx="823">
                  <c:v>2.4689999999999999</c:v>
                </c:pt>
                <c:pt idx="824">
                  <c:v>2.472</c:v>
                </c:pt>
                <c:pt idx="825">
                  <c:v>2.4750000000000001</c:v>
                </c:pt>
                <c:pt idx="826">
                  <c:v>2.4780000000000002</c:v>
                </c:pt>
                <c:pt idx="827">
                  <c:v>2.4809999999999999</c:v>
                </c:pt>
                <c:pt idx="828">
                  <c:v>2.484</c:v>
                </c:pt>
                <c:pt idx="829">
                  <c:v>2.4870000000000001</c:v>
                </c:pt>
                <c:pt idx="830">
                  <c:v>2.4900000000000002</c:v>
                </c:pt>
                <c:pt idx="831">
                  <c:v>2.4929999999999999</c:v>
                </c:pt>
                <c:pt idx="832">
                  <c:v>2.496</c:v>
                </c:pt>
                <c:pt idx="833">
                  <c:v>2.4990000000000001</c:v>
                </c:pt>
                <c:pt idx="834">
                  <c:v>2.5019999999999998</c:v>
                </c:pt>
                <c:pt idx="835">
                  <c:v>2.5049999999999999</c:v>
                </c:pt>
                <c:pt idx="836">
                  <c:v>2.508</c:v>
                </c:pt>
                <c:pt idx="837">
                  <c:v>2.5110000000000001</c:v>
                </c:pt>
                <c:pt idx="838">
                  <c:v>2.5139999999999998</c:v>
                </c:pt>
                <c:pt idx="839">
                  <c:v>2.5169999999999999</c:v>
                </c:pt>
                <c:pt idx="840">
                  <c:v>2.52</c:v>
                </c:pt>
                <c:pt idx="841">
                  <c:v>2.5230000000000001</c:v>
                </c:pt>
                <c:pt idx="842">
                  <c:v>2.5259999999999998</c:v>
                </c:pt>
                <c:pt idx="843">
                  <c:v>2.5289999999999999</c:v>
                </c:pt>
                <c:pt idx="844">
                  <c:v>2.532</c:v>
                </c:pt>
                <c:pt idx="845">
                  <c:v>2.5350000000000001</c:v>
                </c:pt>
                <c:pt idx="846">
                  <c:v>2.5379999999999998</c:v>
                </c:pt>
                <c:pt idx="847">
                  <c:v>2.5409999999999999</c:v>
                </c:pt>
                <c:pt idx="848">
                  <c:v>2.544</c:v>
                </c:pt>
                <c:pt idx="849">
                  <c:v>2.5470000000000002</c:v>
                </c:pt>
                <c:pt idx="850">
                  <c:v>2.5499999999999998</c:v>
                </c:pt>
                <c:pt idx="851">
                  <c:v>2.5529999999999999</c:v>
                </c:pt>
                <c:pt idx="852">
                  <c:v>2.556</c:v>
                </c:pt>
                <c:pt idx="853">
                  <c:v>2.5590000000000002</c:v>
                </c:pt>
                <c:pt idx="854">
                  <c:v>2.5619999999999998</c:v>
                </c:pt>
                <c:pt idx="855">
                  <c:v>2.5649999999999999</c:v>
                </c:pt>
                <c:pt idx="856">
                  <c:v>2.5680000000000001</c:v>
                </c:pt>
                <c:pt idx="857">
                  <c:v>2.5710000000000002</c:v>
                </c:pt>
                <c:pt idx="858">
                  <c:v>2.5739999999999998</c:v>
                </c:pt>
                <c:pt idx="859">
                  <c:v>2.577</c:v>
                </c:pt>
                <c:pt idx="860">
                  <c:v>2.58</c:v>
                </c:pt>
                <c:pt idx="861">
                  <c:v>2.5830000000000002</c:v>
                </c:pt>
                <c:pt idx="862">
                  <c:v>2.5859999999999999</c:v>
                </c:pt>
                <c:pt idx="863">
                  <c:v>2.589</c:v>
                </c:pt>
                <c:pt idx="864">
                  <c:v>2.5920000000000001</c:v>
                </c:pt>
                <c:pt idx="865">
                  <c:v>2.5950000000000002</c:v>
                </c:pt>
                <c:pt idx="866">
                  <c:v>2.5979999999999999</c:v>
                </c:pt>
                <c:pt idx="867">
                  <c:v>2.601</c:v>
                </c:pt>
                <c:pt idx="868">
                  <c:v>2.6040000000000001</c:v>
                </c:pt>
                <c:pt idx="869">
                  <c:v>2.6070000000000002</c:v>
                </c:pt>
                <c:pt idx="870">
                  <c:v>2.61</c:v>
                </c:pt>
                <c:pt idx="871">
                  <c:v>2.613</c:v>
                </c:pt>
                <c:pt idx="872">
                  <c:v>2.6160000000000001</c:v>
                </c:pt>
                <c:pt idx="873">
                  <c:v>2.6190000000000002</c:v>
                </c:pt>
                <c:pt idx="874">
                  <c:v>2.6219999999999999</c:v>
                </c:pt>
                <c:pt idx="875">
                  <c:v>2.625</c:v>
                </c:pt>
                <c:pt idx="876">
                  <c:v>2.6280000000000001</c:v>
                </c:pt>
                <c:pt idx="877">
                  <c:v>2.6309999999999998</c:v>
                </c:pt>
                <c:pt idx="878">
                  <c:v>2.6339999999999999</c:v>
                </c:pt>
                <c:pt idx="879">
                  <c:v>2.637</c:v>
                </c:pt>
                <c:pt idx="880">
                  <c:v>2.64</c:v>
                </c:pt>
                <c:pt idx="881">
                  <c:v>2.6429999999999998</c:v>
                </c:pt>
                <c:pt idx="882">
                  <c:v>2.6459999999999999</c:v>
                </c:pt>
                <c:pt idx="883">
                  <c:v>2.649</c:v>
                </c:pt>
                <c:pt idx="884">
                  <c:v>2.6520000000000001</c:v>
                </c:pt>
                <c:pt idx="885">
                  <c:v>2.6549999999999998</c:v>
                </c:pt>
                <c:pt idx="886">
                  <c:v>2.6579999999999999</c:v>
                </c:pt>
                <c:pt idx="887">
                  <c:v>2.661</c:v>
                </c:pt>
                <c:pt idx="888">
                  <c:v>2.6640000000000001</c:v>
                </c:pt>
                <c:pt idx="889">
                  <c:v>2.6669999999999998</c:v>
                </c:pt>
                <c:pt idx="890">
                  <c:v>2.67</c:v>
                </c:pt>
                <c:pt idx="891">
                  <c:v>2.673</c:v>
                </c:pt>
                <c:pt idx="892">
                  <c:v>2.6760000000000002</c:v>
                </c:pt>
                <c:pt idx="893">
                  <c:v>2.6789999999999998</c:v>
                </c:pt>
                <c:pt idx="894">
                  <c:v>2.6819999999999999</c:v>
                </c:pt>
                <c:pt idx="895">
                  <c:v>2.6850000000000001</c:v>
                </c:pt>
                <c:pt idx="896">
                  <c:v>2.6880000000000002</c:v>
                </c:pt>
                <c:pt idx="897">
                  <c:v>2.6909999999999998</c:v>
                </c:pt>
                <c:pt idx="898">
                  <c:v>2.694</c:v>
                </c:pt>
                <c:pt idx="899">
                  <c:v>2.6970000000000001</c:v>
                </c:pt>
                <c:pt idx="900">
                  <c:v>2.7</c:v>
                </c:pt>
                <c:pt idx="901">
                  <c:v>2.7029999999999998</c:v>
                </c:pt>
                <c:pt idx="902">
                  <c:v>2.706</c:v>
                </c:pt>
                <c:pt idx="903">
                  <c:v>2.7090000000000001</c:v>
                </c:pt>
                <c:pt idx="904">
                  <c:v>2.7120000000000002</c:v>
                </c:pt>
                <c:pt idx="905">
                  <c:v>2.7149999999999999</c:v>
                </c:pt>
                <c:pt idx="906">
                  <c:v>2.718</c:v>
                </c:pt>
                <c:pt idx="907">
                  <c:v>2.7210000000000001</c:v>
                </c:pt>
                <c:pt idx="908">
                  <c:v>2.7240000000000002</c:v>
                </c:pt>
                <c:pt idx="909">
                  <c:v>2.7269999999999999</c:v>
                </c:pt>
                <c:pt idx="910">
                  <c:v>2.73</c:v>
                </c:pt>
                <c:pt idx="911">
                  <c:v>2.7330000000000001</c:v>
                </c:pt>
                <c:pt idx="912">
                  <c:v>2.7360000000000002</c:v>
                </c:pt>
                <c:pt idx="913">
                  <c:v>2.7389999999999999</c:v>
                </c:pt>
                <c:pt idx="914">
                  <c:v>2.742</c:v>
                </c:pt>
                <c:pt idx="915">
                  <c:v>2.7450000000000001</c:v>
                </c:pt>
                <c:pt idx="916">
                  <c:v>2.7480000000000002</c:v>
                </c:pt>
                <c:pt idx="917">
                  <c:v>2.7509999999999999</c:v>
                </c:pt>
                <c:pt idx="918">
                  <c:v>2.754</c:v>
                </c:pt>
                <c:pt idx="919">
                  <c:v>2.7570000000000001</c:v>
                </c:pt>
                <c:pt idx="920">
                  <c:v>2.76</c:v>
                </c:pt>
                <c:pt idx="921">
                  <c:v>2.7629999999999999</c:v>
                </c:pt>
                <c:pt idx="922">
                  <c:v>2.766</c:v>
                </c:pt>
                <c:pt idx="923">
                  <c:v>2.7690000000000001</c:v>
                </c:pt>
                <c:pt idx="924">
                  <c:v>2.7719999999999998</c:v>
                </c:pt>
                <c:pt idx="925">
                  <c:v>2.7749999999999999</c:v>
                </c:pt>
                <c:pt idx="926">
                  <c:v>2.778</c:v>
                </c:pt>
                <c:pt idx="927">
                  <c:v>2.7810000000000001</c:v>
                </c:pt>
                <c:pt idx="928">
                  <c:v>2.7839999999999998</c:v>
                </c:pt>
                <c:pt idx="929">
                  <c:v>2.7869999999999999</c:v>
                </c:pt>
                <c:pt idx="930">
                  <c:v>2.79</c:v>
                </c:pt>
                <c:pt idx="931">
                  <c:v>2.7930000000000001</c:v>
                </c:pt>
                <c:pt idx="932">
                  <c:v>2.7959999999999998</c:v>
                </c:pt>
                <c:pt idx="933">
                  <c:v>2.7989999999999999</c:v>
                </c:pt>
                <c:pt idx="934">
                  <c:v>2.802</c:v>
                </c:pt>
                <c:pt idx="935">
                  <c:v>2.8050000000000002</c:v>
                </c:pt>
                <c:pt idx="936">
                  <c:v>2.8079999999999998</c:v>
                </c:pt>
                <c:pt idx="937">
                  <c:v>2.8109999999999999</c:v>
                </c:pt>
                <c:pt idx="938">
                  <c:v>2.8140000000000001</c:v>
                </c:pt>
                <c:pt idx="939">
                  <c:v>2.8170000000000002</c:v>
                </c:pt>
                <c:pt idx="940">
                  <c:v>2.82</c:v>
                </c:pt>
                <c:pt idx="941">
                  <c:v>2.823</c:v>
                </c:pt>
                <c:pt idx="942">
                  <c:v>2.8260000000000001</c:v>
                </c:pt>
                <c:pt idx="943">
                  <c:v>2.8290000000000002</c:v>
                </c:pt>
                <c:pt idx="944">
                  <c:v>2.8319999999999999</c:v>
                </c:pt>
                <c:pt idx="945">
                  <c:v>2.835</c:v>
                </c:pt>
                <c:pt idx="946">
                  <c:v>2.8380000000000001</c:v>
                </c:pt>
                <c:pt idx="947">
                  <c:v>2.8410000000000002</c:v>
                </c:pt>
                <c:pt idx="948">
                  <c:v>2.8439999999999999</c:v>
                </c:pt>
                <c:pt idx="949">
                  <c:v>2.847</c:v>
                </c:pt>
                <c:pt idx="950">
                  <c:v>2.85</c:v>
                </c:pt>
                <c:pt idx="951">
                  <c:v>2.8530000000000002</c:v>
                </c:pt>
                <c:pt idx="952">
                  <c:v>2.8559999999999999</c:v>
                </c:pt>
                <c:pt idx="953">
                  <c:v>2.859</c:v>
                </c:pt>
                <c:pt idx="954">
                  <c:v>2.8620000000000001</c:v>
                </c:pt>
                <c:pt idx="955">
                  <c:v>2.8650000000000002</c:v>
                </c:pt>
                <c:pt idx="956">
                  <c:v>2.8679999999999999</c:v>
                </c:pt>
                <c:pt idx="957">
                  <c:v>2.871</c:v>
                </c:pt>
                <c:pt idx="958">
                  <c:v>2.8740000000000001</c:v>
                </c:pt>
                <c:pt idx="959">
                  <c:v>2.8769999999999998</c:v>
                </c:pt>
                <c:pt idx="960">
                  <c:v>2.88</c:v>
                </c:pt>
                <c:pt idx="961">
                  <c:v>2.883</c:v>
                </c:pt>
                <c:pt idx="962">
                  <c:v>2.8860000000000001</c:v>
                </c:pt>
                <c:pt idx="963">
                  <c:v>2.8889999999999998</c:v>
                </c:pt>
                <c:pt idx="964">
                  <c:v>2.8919999999999999</c:v>
                </c:pt>
                <c:pt idx="965">
                  <c:v>2.895</c:v>
                </c:pt>
                <c:pt idx="966">
                  <c:v>2.8980000000000001</c:v>
                </c:pt>
                <c:pt idx="967">
                  <c:v>2.9009999999999998</c:v>
                </c:pt>
                <c:pt idx="968">
                  <c:v>2.9039999999999999</c:v>
                </c:pt>
                <c:pt idx="969">
                  <c:v>2.907</c:v>
                </c:pt>
                <c:pt idx="970">
                  <c:v>2.91</c:v>
                </c:pt>
                <c:pt idx="971">
                  <c:v>2.9129999999999998</c:v>
                </c:pt>
                <c:pt idx="972">
                  <c:v>2.9159999999999999</c:v>
                </c:pt>
                <c:pt idx="973">
                  <c:v>2.919</c:v>
                </c:pt>
                <c:pt idx="974">
                  <c:v>2.9220000000000002</c:v>
                </c:pt>
                <c:pt idx="975">
                  <c:v>2.9249999999999998</c:v>
                </c:pt>
                <c:pt idx="976">
                  <c:v>2.9279999999999999</c:v>
                </c:pt>
                <c:pt idx="977">
                  <c:v>2.931</c:v>
                </c:pt>
                <c:pt idx="978">
                  <c:v>2.9340000000000002</c:v>
                </c:pt>
                <c:pt idx="979">
                  <c:v>2.9369999999999998</c:v>
                </c:pt>
                <c:pt idx="980">
                  <c:v>2.94</c:v>
                </c:pt>
                <c:pt idx="981">
                  <c:v>2.9430000000000001</c:v>
                </c:pt>
                <c:pt idx="982">
                  <c:v>2.9460000000000002</c:v>
                </c:pt>
                <c:pt idx="983">
                  <c:v>2.9489999999999998</c:v>
                </c:pt>
                <c:pt idx="984">
                  <c:v>2.952</c:v>
                </c:pt>
                <c:pt idx="985">
                  <c:v>2.9550000000000001</c:v>
                </c:pt>
                <c:pt idx="986">
                  <c:v>2.9580000000000002</c:v>
                </c:pt>
                <c:pt idx="987">
                  <c:v>2.9609999999999999</c:v>
                </c:pt>
                <c:pt idx="988">
                  <c:v>2.964</c:v>
                </c:pt>
                <c:pt idx="989">
                  <c:v>2.9670000000000001</c:v>
                </c:pt>
                <c:pt idx="990">
                  <c:v>2.97</c:v>
                </c:pt>
                <c:pt idx="991">
                  <c:v>2.9729999999999999</c:v>
                </c:pt>
                <c:pt idx="992">
                  <c:v>2.976</c:v>
                </c:pt>
                <c:pt idx="993">
                  <c:v>2.9790000000000001</c:v>
                </c:pt>
                <c:pt idx="994">
                  <c:v>2.9820000000000002</c:v>
                </c:pt>
                <c:pt idx="995">
                  <c:v>2.9849999999999999</c:v>
                </c:pt>
                <c:pt idx="996">
                  <c:v>2.988</c:v>
                </c:pt>
                <c:pt idx="997">
                  <c:v>2.9910000000000001</c:v>
                </c:pt>
                <c:pt idx="998">
                  <c:v>2.9940000000000002</c:v>
                </c:pt>
                <c:pt idx="999">
                  <c:v>2.9969999999999999</c:v>
                </c:pt>
                <c:pt idx="1000">
                  <c:v>3</c:v>
                </c:pt>
                <c:pt idx="1001">
                  <c:v>3.0030000000000001</c:v>
                </c:pt>
                <c:pt idx="1002">
                  <c:v>3.0059999999999998</c:v>
                </c:pt>
                <c:pt idx="1003">
                  <c:v>3.0089999999999999</c:v>
                </c:pt>
                <c:pt idx="1004">
                  <c:v>3.012</c:v>
                </c:pt>
                <c:pt idx="1005">
                  <c:v>3.0150000000000001</c:v>
                </c:pt>
                <c:pt idx="1006">
                  <c:v>3.0179999999999998</c:v>
                </c:pt>
                <c:pt idx="1007">
                  <c:v>3.0209999999999999</c:v>
                </c:pt>
                <c:pt idx="1008">
                  <c:v>3.024</c:v>
                </c:pt>
                <c:pt idx="1009">
                  <c:v>3.0270000000000001</c:v>
                </c:pt>
                <c:pt idx="1010">
                  <c:v>3.03</c:v>
                </c:pt>
                <c:pt idx="1011">
                  <c:v>3.0329999999999999</c:v>
                </c:pt>
                <c:pt idx="1012">
                  <c:v>3.036</c:v>
                </c:pt>
                <c:pt idx="1013">
                  <c:v>3.0390000000000001</c:v>
                </c:pt>
                <c:pt idx="1014">
                  <c:v>3.0419999999999998</c:v>
                </c:pt>
                <c:pt idx="1015">
                  <c:v>3.0449999999999999</c:v>
                </c:pt>
                <c:pt idx="1016">
                  <c:v>3.048</c:v>
                </c:pt>
                <c:pt idx="1017">
                  <c:v>3.0510000000000002</c:v>
                </c:pt>
                <c:pt idx="1018">
                  <c:v>3.0539999999999998</c:v>
                </c:pt>
                <c:pt idx="1019">
                  <c:v>3.0569999999999999</c:v>
                </c:pt>
                <c:pt idx="1020">
                  <c:v>3.06</c:v>
                </c:pt>
                <c:pt idx="1021">
                  <c:v>3.0630000000000002</c:v>
                </c:pt>
                <c:pt idx="1022">
                  <c:v>3.0659999999999998</c:v>
                </c:pt>
                <c:pt idx="1023">
                  <c:v>3.069</c:v>
                </c:pt>
                <c:pt idx="1024">
                  <c:v>3.0720000000000001</c:v>
                </c:pt>
                <c:pt idx="1025">
                  <c:v>3.0750000000000002</c:v>
                </c:pt>
                <c:pt idx="1026">
                  <c:v>3.0779999999999998</c:v>
                </c:pt>
                <c:pt idx="1027">
                  <c:v>3.081</c:v>
                </c:pt>
                <c:pt idx="1028">
                  <c:v>3.0840000000000001</c:v>
                </c:pt>
                <c:pt idx="1029">
                  <c:v>3.0870000000000002</c:v>
                </c:pt>
                <c:pt idx="1030">
                  <c:v>3.09</c:v>
                </c:pt>
                <c:pt idx="1031">
                  <c:v>3.093</c:v>
                </c:pt>
                <c:pt idx="1032">
                  <c:v>3.0960000000000001</c:v>
                </c:pt>
                <c:pt idx="1033">
                  <c:v>3.0990000000000002</c:v>
                </c:pt>
                <c:pt idx="1034">
                  <c:v>3.1019999999999999</c:v>
                </c:pt>
                <c:pt idx="1035">
                  <c:v>3.105</c:v>
                </c:pt>
                <c:pt idx="1036">
                  <c:v>3.1080000000000001</c:v>
                </c:pt>
                <c:pt idx="1037">
                  <c:v>3.1110000000000002</c:v>
                </c:pt>
                <c:pt idx="1038">
                  <c:v>3.1139999999999999</c:v>
                </c:pt>
                <c:pt idx="1039">
                  <c:v>3.117</c:v>
                </c:pt>
                <c:pt idx="1040">
                  <c:v>3.12</c:v>
                </c:pt>
                <c:pt idx="1041">
                  <c:v>3.1230000000000002</c:v>
                </c:pt>
                <c:pt idx="1042">
                  <c:v>3.1259999999999999</c:v>
                </c:pt>
                <c:pt idx="1043">
                  <c:v>3.129</c:v>
                </c:pt>
                <c:pt idx="1044">
                  <c:v>3.1320000000000001</c:v>
                </c:pt>
                <c:pt idx="1045">
                  <c:v>3.1349999999999998</c:v>
                </c:pt>
                <c:pt idx="1046">
                  <c:v>3.1379999999999999</c:v>
                </c:pt>
                <c:pt idx="1047">
                  <c:v>3.141</c:v>
                </c:pt>
                <c:pt idx="1048">
                  <c:v>3.1440000000000001</c:v>
                </c:pt>
                <c:pt idx="1049">
                  <c:v>3.1469999999999998</c:v>
                </c:pt>
                <c:pt idx="1050">
                  <c:v>3.15</c:v>
                </c:pt>
                <c:pt idx="1051">
                  <c:v>3.153</c:v>
                </c:pt>
                <c:pt idx="1052">
                  <c:v>3.1560000000000001</c:v>
                </c:pt>
                <c:pt idx="1053">
                  <c:v>3.1589999999999998</c:v>
                </c:pt>
                <c:pt idx="1054">
                  <c:v>3.1619999999999999</c:v>
                </c:pt>
                <c:pt idx="1055">
                  <c:v>3.165</c:v>
                </c:pt>
                <c:pt idx="1056">
                  <c:v>3.1680000000000001</c:v>
                </c:pt>
                <c:pt idx="1057">
                  <c:v>3.1709999999999998</c:v>
                </c:pt>
                <c:pt idx="1058">
                  <c:v>3.1739999999999999</c:v>
                </c:pt>
                <c:pt idx="1059">
                  <c:v>3.177</c:v>
                </c:pt>
                <c:pt idx="1060">
                  <c:v>3.18</c:v>
                </c:pt>
                <c:pt idx="1061">
                  <c:v>3.1829999999999998</c:v>
                </c:pt>
                <c:pt idx="1062">
                  <c:v>3.1859999999999999</c:v>
                </c:pt>
                <c:pt idx="1063">
                  <c:v>3.1890000000000001</c:v>
                </c:pt>
                <c:pt idx="1064">
                  <c:v>3.1920000000000002</c:v>
                </c:pt>
                <c:pt idx="1065">
                  <c:v>3.1949999999999998</c:v>
                </c:pt>
                <c:pt idx="1066">
                  <c:v>3.198</c:v>
                </c:pt>
                <c:pt idx="1067">
                  <c:v>3.2010000000000001</c:v>
                </c:pt>
                <c:pt idx="1068">
                  <c:v>3.2040000000000002</c:v>
                </c:pt>
                <c:pt idx="1069">
                  <c:v>3.2069999999999999</c:v>
                </c:pt>
                <c:pt idx="1070">
                  <c:v>3.21</c:v>
                </c:pt>
                <c:pt idx="1071">
                  <c:v>3.2130000000000001</c:v>
                </c:pt>
                <c:pt idx="1072">
                  <c:v>3.2160000000000002</c:v>
                </c:pt>
                <c:pt idx="1073">
                  <c:v>3.2189999999999999</c:v>
                </c:pt>
                <c:pt idx="1074">
                  <c:v>3.222</c:v>
                </c:pt>
                <c:pt idx="1075">
                  <c:v>3.2250000000000001</c:v>
                </c:pt>
                <c:pt idx="1076">
                  <c:v>3.2280000000000002</c:v>
                </c:pt>
                <c:pt idx="1077">
                  <c:v>3.2309999999999999</c:v>
                </c:pt>
                <c:pt idx="1078">
                  <c:v>3.234</c:v>
                </c:pt>
                <c:pt idx="1079">
                  <c:v>3.2370000000000001</c:v>
                </c:pt>
                <c:pt idx="1080">
                  <c:v>3.24</c:v>
                </c:pt>
                <c:pt idx="1081">
                  <c:v>3.2429999999999999</c:v>
                </c:pt>
                <c:pt idx="1082">
                  <c:v>3.246</c:v>
                </c:pt>
                <c:pt idx="1083">
                  <c:v>3.2490000000000001</c:v>
                </c:pt>
                <c:pt idx="1084">
                  <c:v>3.2519999999999998</c:v>
                </c:pt>
                <c:pt idx="1085">
                  <c:v>3.2549999999999999</c:v>
                </c:pt>
                <c:pt idx="1086">
                  <c:v>3.258</c:v>
                </c:pt>
                <c:pt idx="1087">
                  <c:v>3.2610000000000001</c:v>
                </c:pt>
                <c:pt idx="1088">
                  <c:v>3.2639999999999998</c:v>
                </c:pt>
                <c:pt idx="1089">
                  <c:v>3.2669999999999999</c:v>
                </c:pt>
                <c:pt idx="1090">
                  <c:v>3.27</c:v>
                </c:pt>
                <c:pt idx="1091">
                  <c:v>3.2730000000000001</c:v>
                </c:pt>
                <c:pt idx="1092">
                  <c:v>3.2759999999999998</c:v>
                </c:pt>
                <c:pt idx="1093">
                  <c:v>3.2789999999999999</c:v>
                </c:pt>
                <c:pt idx="1094">
                  <c:v>3.282</c:v>
                </c:pt>
                <c:pt idx="1095">
                  <c:v>3.2850000000000001</c:v>
                </c:pt>
                <c:pt idx="1096">
                  <c:v>3.2879999999999998</c:v>
                </c:pt>
                <c:pt idx="1097">
                  <c:v>3.2909999999999999</c:v>
                </c:pt>
                <c:pt idx="1098">
                  <c:v>3.294</c:v>
                </c:pt>
                <c:pt idx="1099">
                  <c:v>3.2970000000000002</c:v>
                </c:pt>
                <c:pt idx="1100">
                  <c:v>3.3</c:v>
                </c:pt>
                <c:pt idx="1101">
                  <c:v>3.3029999999999999</c:v>
                </c:pt>
                <c:pt idx="1102">
                  <c:v>3.306</c:v>
                </c:pt>
                <c:pt idx="1103">
                  <c:v>3.3090000000000002</c:v>
                </c:pt>
                <c:pt idx="1104">
                  <c:v>3.3119999999999998</c:v>
                </c:pt>
                <c:pt idx="1105">
                  <c:v>3.3149999999999999</c:v>
                </c:pt>
                <c:pt idx="1106">
                  <c:v>3.3180000000000001</c:v>
                </c:pt>
                <c:pt idx="1107">
                  <c:v>3.3210000000000002</c:v>
                </c:pt>
                <c:pt idx="1108">
                  <c:v>3.3239999999999998</c:v>
                </c:pt>
                <c:pt idx="1109">
                  <c:v>3.327</c:v>
                </c:pt>
                <c:pt idx="1110">
                  <c:v>3.33</c:v>
                </c:pt>
                <c:pt idx="1111">
                  <c:v>3.3330000000000002</c:v>
                </c:pt>
              </c:numCache>
            </c:numRef>
          </c:xVal>
          <c:yVal>
            <c:numRef>
              <c:f>errors!$C$8:$C$1119</c:f>
              <c:numCache>
                <c:formatCode>General</c:formatCode>
                <c:ptCount val="1112"/>
                <c:pt idx="0">
                  <c:v>0</c:v>
                </c:pt>
                <c:pt idx="1">
                  <c:v>7.3191342057535572E-122</c:v>
                </c:pt>
                <c:pt idx="2">
                  <c:v>1.8399826705233254E-121</c:v>
                </c:pt>
                <c:pt idx="3">
                  <c:v>2.388112318794412E-121</c:v>
                </c:pt>
                <c:pt idx="4">
                  <c:v>1.1585965672345467E-120</c:v>
                </c:pt>
                <c:pt idx="5">
                  <c:v>9.9878099024367469E-121</c:v>
                </c:pt>
                <c:pt idx="6">
                  <c:v>1.2769658125103546E-120</c:v>
                </c:pt>
                <c:pt idx="7">
                  <c:v>3.4487569923164161E-120</c:v>
                </c:pt>
                <c:pt idx="8">
                  <c:v>2.8704918937974913E-120</c:v>
                </c:pt>
                <c:pt idx="9">
                  <c:v>3.4265005075667795E-120</c:v>
                </c:pt>
                <c:pt idx="10">
                  <c:v>8.9987979799266918E-120</c:v>
                </c:pt>
                <c:pt idx="11">
                  <c:v>1.1372469068158363E-119</c:v>
                </c:pt>
                <c:pt idx="12">
                  <c:v>6.0752982751224333E-119</c:v>
                </c:pt>
                <c:pt idx="13">
                  <c:v>9.1142428760135414E-119</c:v>
                </c:pt>
                <c:pt idx="14">
                  <c:v>2.4632916661357366E-119</c:v>
                </c:pt>
                <c:pt idx="15">
                  <c:v>1.0831984777244013E-118</c:v>
                </c:pt>
                <c:pt idx="16">
                  <c:v>1.5729473277352328E-118</c:v>
                </c:pt>
                <c:pt idx="17">
                  <c:v>1.9553426181950982E-118</c:v>
                </c:pt>
                <c:pt idx="18">
                  <c:v>4.7783483479656963E-118</c:v>
                </c:pt>
                <c:pt idx="19">
                  <c:v>5.914873193253397E-118</c:v>
                </c:pt>
                <c:pt idx="20">
                  <c:v>1.36703236959357E-118</c:v>
                </c:pt>
                <c:pt idx="21">
                  <c:v>3.8893631842063913E-118</c:v>
                </c:pt>
                <c:pt idx="22">
                  <c:v>9.7537345446977318E-118</c:v>
                </c:pt>
                <c:pt idx="23">
                  <c:v>4.0839205392525384E-117</c:v>
                </c:pt>
                <c:pt idx="24">
                  <c:v>6.1118260936046614E-117</c:v>
                </c:pt>
                <c:pt idx="25">
                  <c:v>8.6033631077528136E-117</c:v>
                </c:pt>
                <c:pt idx="26">
                  <c:v>4.8981043761176023E-116</c:v>
                </c:pt>
                <c:pt idx="27">
                  <c:v>6.6367011132489781E-116</c:v>
                </c:pt>
                <c:pt idx="28">
                  <c:v>3.6003262019138838E-116</c:v>
                </c:pt>
                <c:pt idx="29">
                  <c:v>2.0590646330016098E-115</c:v>
                </c:pt>
                <c:pt idx="30">
                  <c:v>2.4149560179580951E-115</c:v>
                </c:pt>
                <c:pt idx="31">
                  <c:v>1.7530804419016549E-115</c:v>
                </c:pt>
                <c:pt idx="32">
                  <c:v>8.6176344414854079E-115</c:v>
                </c:pt>
                <c:pt idx="33">
                  <c:v>4.8771008804903209E-115</c:v>
                </c:pt>
                <c:pt idx="34">
                  <c:v>1.9078776912719749E-114</c:v>
                </c:pt>
                <c:pt idx="35">
                  <c:v>4.2962448553116114E-114</c:v>
                </c:pt>
                <c:pt idx="36">
                  <c:v>1.9683184885977997E-114</c:v>
                </c:pt>
                <c:pt idx="37">
                  <c:v>7.614351185242766E-114</c:v>
                </c:pt>
                <c:pt idx="38">
                  <c:v>1.1716977365494802E-113</c:v>
                </c:pt>
                <c:pt idx="39">
                  <c:v>8.9263794560752972E-114</c:v>
                </c:pt>
                <c:pt idx="40">
                  <c:v>5.1803030109965697E-113</c:v>
                </c:pt>
                <c:pt idx="41">
                  <c:v>4.4273839710835605E-113</c:v>
                </c:pt>
                <c:pt idx="42">
                  <c:v>6.9143762450252023E-113</c:v>
                </c:pt>
                <c:pt idx="43">
                  <c:v>2.1909470474054627E-112</c:v>
                </c:pt>
                <c:pt idx="44">
                  <c:v>1.0798642524327106E-112</c:v>
                </c:pt>
                <c:pt idx="45">
                  <c:v>3.916546677030372E-112</c:v>
                </c:pt>
                <c:pt idx="46">
                  <c:v>8.346118069802114E-112</c:v>
                </c:pt>
                <c:pt idx="47">
                  <c:v>3.1335346610770584E-112</c:v>
                </c:pt>
                <c:pt idx="48">
                  <c:v>1.4265812085611013E-111</c:v>
                </c:pt>
                <c:pt idx="49">
                  <c:v>2.9118702667804974E-111</c:v>
                </c:pt>
                <c:pt idx="50">
                  <c:v>3.9316250207061744E-112</c:v>
                </c:pt>
                <c:pt idx="51">
                  <c:v>7.7139532019181363E-111</c:v>
                </c:pt>
                <c:pt idx="52">
                  <c:v>8.7283647005355982E-111</c:v>
                </c:pt>
                <c:pt idx="53">
                  <c:v>3.843915782141287E-111</c:v>
                </c:pt>
                <c:pt idx="54">
                  <c:v>2.5112238093417777E-110</c:v>
                </c:pt>
                <c:pt idx="55">
                  <c:v>3.1042763032148726E-110</c:v>
                </c:pt>
                <c:pt idx="56">
                  <c:v>2.1607054116387806E-110</c:v>
                </c:pt>
                <c:pt idx="57">
                  <c:v>6.945870869914244E-110</c:v>
                </c:pt>
                <c:pt idx="58">
                  <c:v>9.0835977352752544E-110</c:v>
                </c:pt>
                <c:pt idx="59">
                  <c:v>5.8805540335630835E-111</c:v>
                </c:pt>
                <c:pt idx="60">
                  <c:v>2.159133865959897E-110</c:v>
                </c:pt>
                <c:pt idx="61">
                  <c:v>2.4672842416442612E-109</c:v>
                </c:pt>
                <c:pt idx="62">
                  <c:v>6.1492033962376352E-109</c:v>
                </c:pt>
                <c:pt idx="63">
                  <c:v>6.8355865900431942E-109</c:v>
                </c:pt>
                <c:pt idx="64">
                  <c:v>9.4820907503918259E-109</c:v>
                </c:pt>
                <c:pt idx="65">
                  <c:v>8.2999698433126474E-109</c:v>
                </c:pt>
                <c:pt idx="66">
                  <c:v>2.3850966500592518E-108</c:v>
                </c:pt>
                <c:pt idx="67">
                  <c:v>5.2193155706197424E-108</c:v>
                </c:pt>
                <c:pt idx="68">
                  <c:v>1.0577351903056872E-107</c:v>
                </c:pt>
                <c:pt idx="69">
                  <c:v>1.0122665511368222E-108</c:v>
                </c:pt>
                <c:pt idx="70">
                  <c:v>1.836775867854245E-107</c:v>
                </c:pt>
                <c:pt idx="71">
                  <c:v>3.8693153582487027E-107</c:v>
                </c:pt>
                <c:pt idx="72">
                  <c:v>4.3048246452341814E-107</c:v>
                </c:pt>
                <c:pt idx="73">
                  <c:v>8.5162909823009978E-108</c:v>
                </c:pt>
                <c:pt idx="74">
                  <c:v>6.0183828370222205E-107</c:v>
                </c:pt>
                <c:pt idx="75">
                  <c:v>1.1151603188963506E-106</c:v>
                </c:pt>
                <c:pt idx="76">
                  <c:v>1.5133135403526213E-106</c:v>
                </c:pt>
                <c:pt idx="77">
                  <c:v>1.5135683855978458E-106</c:v>
                </c:pt>
                <c:pt idx="78">
                  <c:v>2.0799619431100479E-106</c:v>
                </c:pt>
                <c:pt idx="79">
                  <c:v>1.7791383682258943E-105</c:v>
                </c:pt>
                <c:pt idx="80">
                  <c:v>3.0095099750676409E-105</c:v>
                </c:pt>
                <c:pt idx="81">
                  <c:v>1.5556178510599434E-105</c:v>
                </c:pt>
                <c:pt idx="82">
                  <c:v>6.5599289831249971E-105</c:v>
                </c:pt>
                <c:pt idx="83">
                  <c:v>8.187328244923268E-105</c:v>
                </c:pt>
                <c:pt idx="84">
                  <c:v>1.8346733945811402E-105</c:v>
                </c:pt>
                <c:pt idx="85">
                  <c:v>7.7547284411541134E-105</c:v>
                </c:pt>
                <c:pt idx="86">
                  <c:v>2.4633766145508133E-104</c:v>
                </c:pt>
                <c:pt idx="87">
                  <c:v>7.248648258345118E-104</c:v>
                </c:pt>
                <c:pt idx="88">
                  <c:v>1.2185213029387906E-103</c:v>
                </c:pt>
                <c:pt idx="89">
                  <c:v>1.0044300598461585E-103</c:v>
                </c:pt>
                <c:pt idx="90">
                  <c:v>5.1952326949459952E-104</c:v>
                </c:pt>
                <c:pt idx="91">
                  <c:v>5.7000386515288526E-104</c:v>
                </c:pt>
                <c:pt idx="92">
                  <c:v>8.5647115788937125E-103</c:v>
                </c:pt>
                <c:pt idx="93">
                  <c:v>1.5154372507294945E-102</c:v>
                </c:pt>
                <c:pt idx="94">
                  <c:v>3.5453221031528601E-103</c:v>
                </c:pt>
                <c:pt idx="95">
                  <c:v>3.1691280469934631E-102</c:v>
                </c:pt>
                <c:pt idx="96">
                  <c:v>8.7193028283574794E-102</c:v>
                </c:pt>
                <c:pt idx="97">
                  <c:v>1.4326550202389617E-102</c:v>
                </c:pt>
                <c:pt idx="98">
                  <c:v>2.9471366012988607E-101</c:v>
                </c:pt>
                <c:pt idx="99">
                  <c:v>6.0251787102282144E-101</c:v>
                </c:pt>
                <c:pt idx="100">
                  <c:v>2.3059247272094006E-101</c:v>
                </c:pt>
                <c:pt idx="101">
                  <c:v>1.0616640545029029E-100</c:v>
                </c:pt>
                <c:pt idx="102">
                  <c:v>1.0101003665524107E-100</c:v>
                </c:pt>
                <c:pt idx="103">
                  <c:v>2.6151369580822042E-100</c:v>
                </c:pt>
                <c:pt idx="104">
                  <c:v>7.0413741255622517E-100</c:v>
                </c:pt>
                <c:pt idx="105">
                  <c:v>5.3789570033597097E-100</c:v>
                </c:pt>
                <c:pt idx="106">
                  <c:v>4.2019733516821888E-100</c:v>
                </c:pt>
                <c:pt idx="107">
                  <c:v>1.9758151862281628E-99</c:v>
                </c:pt>
                <c:pt idx="108">
                  <c:v>6.9897679634042297E-100</c:v>
                </c:pt>
                <c:pt idx="109">
                  <c:v>6.0079766561755385E-99</c:v>
                </c:pt>
                <c:pt idx="110">
                  <c:v>1.1861389671122211E-98</c:v>
                </c:pt>
                <c:pt idx="111">
                  <c:v>6.4471599621130088E-99</c:v>
                </c:pt>
                <c:pt idx="112">
                  <c:v>1.3781393748646125E-98</c:v>
                </c:pt>
                <c:pt idx="113">
                  <c:v>2.2508993913446059E-98</c:v>
                </c:pt>
                <c:pt idx="114">
                  <c:v>2.788644095872778E-98</c:v>
                </c:pt>
                <c:pt idx="115">
                  <c:v>1.2726546804452991E-97</c:v>
                </c:pt>
                <c:pt idx="116">
                  <c:v>1.5439841656154301E-97</c:v>
                </c:pt>
                <c:pt idx="117">
                  <c:v>8.1066272506020777E-98</c:v>
                </c:pt>
                <c:pt idx="118">
                  <c:v>4.0669053717130286E-97</c:v>
                </c:pt>
                <c:pt idx="119">
                  <c:v>1.5620102192943329E-97</c:v>
                </c:pt>
                <c:pt idx="120">
                  <c:v>5.9317354536457661E-97</c:v>
                </c:pt>
                <c:pt idx="121">
                  <c:v>1.6226633876578448E-96</c:v>
                </c:pt>
                <c:pt idx="122">
                  <c:v>1.2640515297085844E-96</c:v>
                </c:pt>
                <c:pt idx="123">
                  <c:v>1.8137336102651659E-96</c:v>
                </c:pt>
                <c:pt idx="124">
                  <c:v>3.7109290383414673E-96</c:v>
                </c:pt>
                <c:pt idx="125">
                  <c:v>7.8577283944346895E-99</c:v>
                </c:pt>
                <c:pt idx="126">
                  <c:v>8.5216002582431797E-96</c:v>
                </c:pt>
                <c:pt idx="127">
                  <c:v>9.7209869306863395E-96</c:v>
                </c:pt>
                <c:pt idx="128">
                  <c:v>7.6782748675866467E-96</c:v>
                </c:pt>
                <c:pt idx="129">
                  <c:v>4.0773965009747832E-95</c:v>
                </c:pt>
                <c:pt idx="130">
                  <c:v>5.3677629259632094E-95</c:v>
                </c:pt>
                <c:pt idx="131">
                  <c:v>4.7794102031541351E-95</c:v>
                </c:pt>
                <c:pt idx="132">
                  <c:v>1.6065231887936052E-94</c:v>
                </c:pt>
                <c:pt idx="133">
                  <c:v>9.46346581038664E-95</c:v>
                </c:pt>
                <c:pt idx="134">
                  <c:v>2.6015452116702127E-94</c:v>
                </c:pt>
                <c:pt idx="135">
                  <c:v>8.9233425502363687E-94</c:v>
                </c:pt>
                <c:pt idx="136">
                  <c:v>3.6081839303083717E-95</c:v>
                </c:pt>
                <c:pt idx="137">
                  <c:v>2.1731928286547998E-93</c:v>
                </c:pt>
                <c:pt idx="138">
                  <c:v>4.1965578902211636E-93</c:v>
                </c:pt>
                <c:pt idx="139">
                  <c:v>3.3382603414076795E-93</c:v>
                </c:pt>
                <c:pt idx="140">
                  <c:v>6.5255248750196461E-94</c:v>
                </c:pt>
                <c:pt idx="141">
                  <c:v>6.9201102630427711E-94</c:v>
                </c:pt>
                <c:pt idx="142">
                  <c:v>9.1820741854508908E-93</c:v>
                </c:pt>
                <c:pt idx="143">
                  <c:v>2.8891380709064421E-92</c:v>
                </c:pt>
                <c:pt idx="144">
                  <c:v>1.4551663502338203E-92</c:v>
                </c:pt>
                <c:pt idx="145">
                  <c:v>5.8287355003674017E-92</c:v>
                </c:pt>
                <c:pt idx="146">
                  <c:v>1.226570165267142E-91</c:v>
                </c:pt>
                <c:pt idx="147">
                  <c:v>1.3694958736307376E-91</c:v>
                </c:pt>
                <c:pt idx="148">
                  <c:v>7.0931926587580026E-94</c:v>
                </c:pt>
                <c:pt idx="149">
                  <c:v>2.0611883433784821E-91</c:v>
                </c:pt>
                <c:pt idx="150">
                  <c:v>6.1906157485866719E-91</c:v>
                </c:pt>
                <c:pt idx="151">
                  <c:v>2.2009284861767686E-90</c:v>
                </c:pt>
                <c:pt idx="152">
                  <c:v>3.6158080505612965E-90</c:v>
                </c:pt>
                <c:pt idx="153">
                  <c:v>2.3086855506993381E-90</c:v>
                </c:pt>
                <c:pt idx="154">
                  <c:v>8.938909347298843E-91</c:v>
                </c:pt>
                <c:pt idx="155">
                  <c:v>5.0328750366340037E-90</c:v>
                </c:pt>
                <c:pt idx="156">
                  <c:v>4.9019482918997449E-90</c:v>
                </c:pt>
                <c:pt idx="157">
                  <c:v>2.3053937996151833E-89</c:v>
                </c:pt>
                <c:pt idx="158">
                  <c:v>7.1845122049635243E-90</c:v>
                </c:pt>
                <c:pt idx="159">
                  <c:v>9.3007895955181278E-89</c:v>
                </c:pt>
                <c:pt idx="160">
                  <c:v>1.4171965324056966E-88</c:v>
                </c:pt>
                <c:pt idx="161">
                  <c:v>7.6973882609785194E-89</c:v>
                </c:pt>
                <c:pt idx="162">
                  <c:v>5.4938263739344262E-88</c:v>
                </c:pt>
                <c:pt idx="163">
                  <c:v>7.6633664207410041E-88</c:v>
                </c:pt>
                <c:pt idx="164">
                  <c:v>2.2972175146642193E-88</c:v>
                </c:pt>
                <c:pt idx="165">
                  <c:v>2.1781198367291455E-87</c:v>
                </c:pt>
                <c:pt idx="166">
                  <c:v>1.4563556280448698E-87</c:v>
                </c:pt>
                <c:pt idx="167">
                  <c:v>3.3518520878196711E-87</c:v>
                </c:pt>
                <c:pt idx="168">
                  <c:v>9.1837731537523835E-87</c:v>
                </c:pt>
                <c:pt idx="169">
                  <c:v>5.1893946151199688E-87</c:v>
                </c:pt>
                <c:pt idx="170">
                  <c:v>1.118961760470954E-86</c:v>
                </c:pt>
                <c:pt idx="171">
                  <c:v>3.1166299264771462E-86</c:v>
                </c:pt>
                <c:pt idx="172">
                  <c:v>1.5999821608328342E-86</c:v>
                </c:pt>
                <c:pt idx="173">
                  <c:v>6.8222072146688911E-86</c:v>
                </c:pt>
                <c:pt idx="174">
                  <c:v>1.2946053509006656E-85</c:v>
                </c:pt>
                <c:pt idx="175">
                  <c:v>5.0724822351626982E-86</c:v>
                </c:pt>
                <c:pt idx="176">
                  <c:v>4.5689505048059546E-85</c:v>
                </c:pt>
                <c:pt idx="177">
                  <c:v>5.1558845890832796E-85</c:v>
                </c:pt>
                <c:pt idx="178">
                  <c:v>3.026924400157997E-85</c:v>
                </c:pt>
                <c:pt idx="179">
                  <c:v>1.6183310184890219E-84</c:v>
                </c:pt>
                <c:pt idx="180">
                  <c:v>1.1343374235995195E-84</c:v>
                </c:pt>
                <c:pt idx="181">
                  <c:v>3.2859745919290521E-84</c:v>
                </c:pt>
                <c:pt idx="182">
                  <c:v>7.8940013676694848E-84</c:v>
                </c:pt>
                <c:pt idx="183">
                  <c:v>3.4023963947892647E-84</c:v>
                </c:pt>
                <c:pt idx="184">
                  <c:v>1.5220844642091084E-83</c:v>
                </c:pt>
                <c:pt idx="185">
                  <c:v>3.156003516864384E-83</c:v>
                </c:pt>
                <c:pt idx="186">
                  <c:v>3.3762747571537179E-84</c:v>
                </c:pt>
                <c:pt idx="187">
                  <c:v>6.9141638739875204E-83</c:v>
                </c:pt>
                <c:pt idx="188">
                  <c:v>1.3740151293127248E-82</c:v>
                </c:pt>
                <c:pt idx="189">
                  <c:v>3.7857261178149671E-83</c:v>
                </c:pt>
                <c:pt idx="190">
                  <c:v>2.321533998479423E-82</c:v>
                </c:pt>
                <c:pt idx="191">
                  <c:v>1.7284878757374571E-82</c:v>
                </c:pt>
                <c:pt idx="192">
                  <c:v>6.1067291887001547E-82</c:v>
                </c:pt>
                <c:pt idx="193">
                  <c:v>1.7840441391964731E-81</c:v>
                </c:pt>
                <c:pt idx="194">
                  <c:v>1.081159715762603E-81</c:v>
                </c:pt>
                <c:pt idx="195">
                  <c:v>2.8784982819183062E-81</c:v>
                </c:pt>
                <c:pt idx="196">
                  <c:v>6.2847810666972479E-81</c:v>
                </c:pt>
                <c:pt idx="197">
                  <c:v>2.4431164175554364E-81</c:v>
                </c:pt>
                <c:pt idx="198">
                  <c:v>8.1172458024864409E-81</c:v>
                </c:pt>
                <c:pt idx="199">
                  <c:v>9.745282177397774E-81</c:v>
                </c:pt>
                <c:pt idx="200">
                  <c:v>3.5869468265395666E-82</c:v>
                </c:pt>
                <c:pt idx="201">
                  <c:v>1.3375765066663272E-80</c:v>
                </c:pt>
                <c:pt idx="202">
                  <c:v>4.3695341004175206E-81</c:v>
                </c:pt>
                <c:pt idx="203">
                  <c:v>3.0460802677574014E-80</c:v>
                </c:pt>
                <c:pt idx="204">
                  <c:v>8.5712950810620252E-80</c:v>
                </c:pt>
                <c:pt idx="205">
                  <c:v>6.9408801505285915E-80</c:v>
                </c:pt>
                <c:pt idx="206">
                  <c:v>7.3363574969100042E-80</c:v>
                </c:pt>
                <c:pt idx="207">
                  <c:v>1.3821531874769047E-79</c:v>
                </c:pt>
                <c:pt idx="208">
                  <c:v>1.4335894528047843E-79</c:v>
                </c:pt>
                <c:pt idx="209">
                  <c:v>4.0758886666072027E-79</c:v>
                </c:pt>
                <c:pt idx="210">
                  <c:v>8.761452108207291E-79</c:v>
                </c:pt>
                <c:pt idx="211">
                  <c:v>3.8394559903498597E-79</c:v>
                </c:pt>
                <c:pt idx="212">
                  <c:v>4.3533939015532752E-79</c:v>
                </c:pt>
                <c:pt idx="213">
                  <c:v>1.2332386158505262E-78</c:v>
                </c:pt>
                <c:pt idx="214">
                  <c:v>5.107948198456484E-78</c:v>
                </c:pt>
                <c:pt idx="215">
                  <c:v>9.1963030449759476E-78</c:v>
                </c:pt>
                <c:pt idx="216">
                  <c:v>1.3044678618908674E-77</c:v>
                </c:pt>
                <c:pt idx="217">
                  <c:v>1.2161852215242279E-77</c:v>
                </c:pt>
                <c:pt idx="218">
                  <c:v>7.4966976303638454E-79</c:v>
                </c:pt>
                <c:pt idx="219">
                  <c:v>5.5008346181781129E-77</c:v>
                </c:pt>
                <c:pt idx="220">
                  <c:v>1.9890034276685486E-76</c:v>
                </c:pt>
                <c:pt idx="221">
                  <c:v>2.5981897492747533E-76</c:v>
                </c:pt>
                <c:pt idx="222">
                  <c:v>1.6832528447100485E-77</c:v>
                </c:pt>
                <c:pt idx="223">
                  <c:v>3.780204470835205E-78</c:v>
                </c:pt>
                <c:pt idx="224">
                  <c:v>2.0440712377408788E-76</c:v>
                </c:pt>
                <c:pt idx="225">
                  <c:v>1.29448642311956E-75</c:v>
                </c:pt>
                <c:pt idx="226">
                  <c:v>2.394228604679807E-75</c:v>
                </c:pt>
                <c:pt idx="227">
                  <c:v>2.394483449925032E-75</c:v>
                </c:pt>
                <c:pt idx="228">
                  <c:v>3.2787964508552171E-75</c:v>
                </c:pt>
                <c:pt idx="229">
                  <c:v>3.7351180995340555E-75</c:v>
                </c:pt>
                <c:pt idx="230">
                  <c:v>1.4887209741884296E-76</c:v>
                </c:pt>
                <c:pt idx="231">
                  <c:v>8.730148617252176E-75</c:v>
                </c:pt>
                <c:pt idx="232">
                  <c:v>4.1851960397048874E-75</c:v>
                </c:pt>
                <c:pt idx="233">
                  <c:v>5.9686880142033789E-74</c:v>
                </c:pt>
                <c:pt idx="234">
                  <c:v>1.5131648806262388E-73</c:v>
                </c:pt>
                <c:pt idx="235">
                  <c:v>3.0689313914125644E-73</c:v>
                </c:pt>
                <c:pt idx="236">
                  <c:v>1.2819565318960054E-73</c:v>
                </c:pt>
                <c:pt idx="237">
                  <c:v>4.0236241542323424E-73</c:v>
                </c:pt>
                <c:pt idx="238">
                  <c:v>1.0952993794518277E-72</c:v>
                </c:pt>
                <c:pt idx="239">
                  <c:v>7.3257389450256265E-73</c:v>
                </c:pt>
                <c:pt idx="240">
                  <c:v>1.5247178650764331E-72</c:v>
                </c:pt>
                <c:pt idx="241">
                  <c:v>2.0444110314011827E-72</c:v>
                </c:pt>
                <c:pt idx="242">
                  <c:v>8.223006579254748E-72</c:v>
                </c:pt>
                <c:pt idx="243">
                  <c:v>2.7820690885459803E-71</c:v>
                </c:pt>
                <c:pt idx="244">
                  <c:v>5.1856759982500581E-72</c:v>
                </c:pt>
                <c:pt idx="245">
                  <c:v>7.2015018879785282E-71</c:v>
                </c:pt>
                <c:pt idx="246">
                  <c:v>1.5454877525622569E-70</c:v>
                </c:pt>
                <c:pt idx="247">
                  <c:v>1.2223885795350774E-70</c:v>
                </c:pt>
                <c:pt idx="248">
                  <c:v>9.8572017142590136E-71</c:v>
                </c:pt>
                <c:pt idx="249">
                  <c:v>1.7383418918861519E-70</c:v>
                </c:pt>
                <c:pt idx="250">
                  <c:v>1.9903413652059751E-70</c:v>
                </c:pt>
                <c:pt idx="251">
                  <c:v>1.0633630228044022E-69</c:v>
                </c:pt>
                <c:pt idx="252">
                  <c:v>1.1789247229619814E-69</c:v>
                </c:pt>
                <c:pt idx="253">
                  <c:v>1.2309450086434999E-69</c:v>
                </c:pt>
                <c:pt idx="254">
                  <c:v>5.8010210799492006E-69</c:v>
                </c:pt>
                <c:pt idx="255">
                  <c:v>5.6031974583434187E-69</c:v>
                </c:pt>
                <c:pt idx="256">
                  <c:v>7.981540709404217E-69</c:v>
                </c:pt>
                <c:pt idx="257">
                  <c:v>2.2072359059960842E-68</c:v>
                </c:pt>
                <c:pt idx="258">
                  <c:v>1.9561283910345443E-68</c:v>
                </c:pt>
                <c:pt idx="259">
                  <c:v>2.9765499900185616E-68</c:v>
                </c:pt>
                <c:pt idx="260">
                  <c:v>6.8422762777303488E-68</c:v>
                </c:pt>
                <c:pt idx="261">
                  <c:v>4.4196536653117448E-68</c:v>
                </c:pt>
                <c:pt idx="262">
                  <c:v>3.5455557112943155E-67</c:v>
                </c:pt>
                <c:pt idx="263">
                  <c:v>4.1117029184027999E-67</c:v>
                </c:pt>
                <c:pt idx="264">
                  <c:v>1.9191970675807093E-67</c:v>
                </c:pt>
                <c:pt idx="265">
                  <c:v>1.0732382760568641E-66</c:v>
                </c:pt>
                <c:pt idx="266">
                  <c:v>1.1778140224348763E-66</c:v>
                </c:pt>
                <c:pt idx="267">
                  <c:v>8.2317137917999273E-67</c:v>
                </c:pt>
                <c:pt idx="268">
                  <c:v>3.609989084128663E-66</c:v>
                </c:pt>
                <c:pt idx="269">
                  <c:v>1.96358261445737E-66</c:v>
                </c:pt>
                <c:pt idx="270">
                  <c:v>9.4343709782234653E-66</c:v>
                </c:pt>
                <c:pt idx="271">
                  <c:v>1.8654671950458083E-65</c:v>
                </c:pt>
                <c:pt idx="272">
                  <c:v>8.7250517123476762E-66</c:v>
                </c:pt>
                <c:pt idx="273">
                  <c:v>2.8144259398480274E-65</c:v>
                </c:pt>
                <c:pt idx="274">
                  <c:v>5.1102205685597422E-65</c:v>
                </c:pt>
                <c:pt idx="275">
                  <c:v>2.5004565977310266E-65</c:v>
                </c:pt>
                <c:pt idx="276">
                  <c:v>1.7179542722681645E-64</c:v>
                </c:pt>
                <c:pt idx="277">
                  <c:v>2.3752426339105577E-64</c:v>
                </c:pt>
                <c:pt idx="278">
                  <c:v>2.9302955780102451E-65</c:v>
                </c:pt>
                <c:pt idx="279">
                  <c:v>3.1533276417895243E-64</c:v>
                </c:pt>
                <c:pt idx="280">
                  <c:v>2.145499645340366E-64</c:v>
                </c:pt>
                <c:pt idx="281">
                  <c:v>7.7421985499305445E-64</c:v>
                </c:pt>
                <c:pt idx="282">
                  <c:v>2.2516002157689743E-63</c:v>
                </c:pt>
                <c:pt idx="283">
                  <c:v>1.4980865369504368E-63</c:v>
                </c:pt>
                <c:pt idx="284">
                  <c:v>2.6715214685882017E-63</c:v>
                </c:pt>
                <c:pt idx="285">
                  <c:v>8.3624069283927325E-63</c:v>
                </c:pt>
                <c:pt idx="286">
                  <c:v>2.4446030148192479E-63</c:v>
                </c:pt>
                <c:pt idx="287">
                  <c:v>1.1002518720506967E-62</c:v>
                </c:pt>
                <c:pt idx="288">
                  <c:v>2.297408648598138E-62</c:v>
                </c:pt>
                <c:pt idx="289">
                  <c:v>1.8861924846137183E-62</c:v>
                </c:pt>
                <c:pt idx="290">
                  <c:v>1.3274888823761772E-62</c:v>
                </c:pt>
                <c:pt idx="291">
                  <c:v>1.0208675781631623E-62</c:v>
                </c:pt>
                <c:pt idx="292">
                  <c:v>1.4699898486643985E-61</c:v>
                </c:pt>
                <c:pt idx="293">
                  <c:v>1.9331498447567719E-61</c:v>
                </c:pt>
                <c:pt idx="294">
                  <c:v>3.3331634365031844E-61</c:v>
                </c:pt>
                <c:pt idx="295">
                  <c:v>6.3802418481377172E-61</c:v>
                </c:pt>
                <c:pt idx="296">
                  <c:v>9.8855744848940465E-61</c:v>
                </c:pt>
                <c:pt idx="297">
                  <c:v>1.4019546630308744E-60</c:v>
                </c:pt>
                <c:pt idx="298">
                  <c:v>7.9316972268589889E-61</c:v>
                </c:pt>
                <c:pt idx="299">
                  <c:v>1.5801891801203719E-60</c:v>
                </c:pt>
                <c:pt idx="300">
                  <c:v>4.5642783419768337E-60</c:v>
                </c:pt>
                <c:pt idx="301">
                  <c:v>1.012691293212197E-59</c:v>
                </c:pt>
                <c:pt idx="302">
                  <c:v>6.1485323037585421E-60</c:v>
                </c:pt>
                <c:pt idx="303">
                  <c:v>1.0583723034187488E-59</c:v>
                </c:pt>
                <c:pt idx="304">
                  <c:v>3.8124211572522571E-59</c:v>
                </c:pt>
                <c:pt idx="305">
                  <c:v>6.9678512723148863E-59</c:v>
                </c:pt>
                <c:pt idx="306">
                  <c:v>2.7803616254029762E-59</c:v>
                </c:pt>
                <c:pt idx="307">
                  <c:v>8.6008358924043367E-59</c:v>
                </c:pt>
                <c:pt idx="308">
                  <c:v>6.0691395150294933E-59</c:v>
                </c:pt>
                <c:pt idx="309">
                  <c:v>1.235787068302777E-58</c:v>
                </c:pt>
                <c:pt idx="310">
                  <c:v>9.5036039365095304E-59</c:v>
                </c:pt>
                <c:pt idx="311">
                  <c:v>6.5325331192633153E-59</c:v>
                </c:pt>
                <c:pt idx="312">
                  <c:v>1.139604225334166E-57</c:v>
                </c:pt>
                <c:pt idx="313">
                  <c:v>2.1834503497750988E-57</c:v>
                </c:pt>
                <c:pt idx="314">
                  <c:v>1.4771042784269257E-57</c:v>
                </c:pt>
                <c:pt idx="315">
                  <c:v>1.3283319953957959E-56</c:v>
                </c:pt>
                <c:pt idx="316">
                  <c:v>4.475931990298897E-57</c:v>
                </c:pt>
                <c:pt idx="317">
                  <c:v>3.7302972769785548E-56</c:v>
                </c:pt>
                <c:pt idx="318">
                  <c:v>8.5910455875669515E-56</c:v>
                </c:pt>
                <c:pt idx="319">
                  <c:v>8.0425761456355631E-56</c:v>
                </c:pt>
                <c:pt idx="320">
                  <c:v>4.417317583897179E-56</c:v>
                </c:pt>
                <c:pt idx="321">
                  <c:v>1.2393145512387602E-55</c:v>
                </c:pt>
                <c:pt idx="322">
                  <c:v>6.9878566240650453E-56</c:v>
                </c:pt>
                <c:pt idx="323">
                  <c:v>7.3488873881335534E-55</c:v>
                </c:pt>
                <c:pt idx="324">
                  <c:v>9.3814544867629132E-55</c:v>
                </c:pt>
                <c:pt idx="325">
                  <c:v>6.8665927615455488E-55</c:v>
                </c:pt>
                <c:pt idx="326">
                  <c:v>4.0001359174641191E-54</c:v>
                </c:pt>
                <c:pt idx="327">
                  <c:v>5.4955175057446359E-54</c:v>
                </c:pt>
                <c:pt idx="328">
                  <c:v>1.8378589601464529E-54</c:v>
                </c:pt>
                <c:pt idx="329">
                  <c:v>1.5908502062122778E-53</c:v>
                </c:pt>
                <c:pt idx="330">
                  <c:v>1.5096395214006299E-53</c:v>
                </c:pt>
                <c:pt idx="331">
                  <c:v>2.5966606778034048E-53</c:v>
                </c:pt>
                <c:pt idx="332">
                  <c:v>7.5182957648967637E-53</c:v>
                </c:pt>
                <c:pt idx="333">
                  <c:v>5.5220717219468482E-53</c:v>
                </c:pt>
                <c:pt idx="334">
                  <c:v>1.2275895462480412E-52</c:v>
                </c:pt>
                <c:pt idx="335">
                  <c:v>2.5105803250975844E-52</c:v>
                </c:pt>
                <c:pt idx="336">
                  <c:v>7.9511716510149212E-53</c:v>
                </c:pt>
                <c:pt idx="337">
                  <c:v>7.3580193427541111E-52</c:v>
                </c:pt>
                <c:pt idx="338">
                  <c:v>1.2565569557885978E-51</c:v>
                </c:pt>
                <c:pt idx="339">
                  <c:v>5.6749788690817503E-52</c:v>
                </c:pt>
                <c:pt idx="340">
                  <c:v>1.4316929794382363E-51</c:v>
                </c:pt>
                <c:pt idx="341">
                  <c:v>4.2474207537550633E-56</c:v>
                </c:pt>
                <c:pt idx="342">
                  <c:v>7.0316050578286361E-51</c:v>
                </c:pt>
                <c:pt idx="343">
                  <c:v>1.6543491464808003E-50</c:v>
                </c:pt>
                <c:pt idx="344">
                  <c:v>1.5091022226752803E-50</c:v>
                </c:pt>
                <c:pt idx="345">
                  <c:v>1.5281370387831986E-50</c:v>
                </c:pt>
                <c:pt idx="346">
                  <c:v>3.9590187608574682E-50</c:v>
                </c:pt>
                <c:pt idx="347">
                  <c:v>9.6034183242226236E-51</c:v>
                </c:pt>
                <c:pt idx="348">
                  <c:v>9.1531917243254056E-50</c:v>
                </c:pt>
                <c:pt idx="349">
                  <c:v>1.2347039760105679E-49</c:v>
                </c:pt>
                <c:pt idx="350">
                  <c:v>5.2689254450235094E-50</c:v>
                </c:pt>
                <c:pt idx="351">
                  <c:v>4.6991976622196172E-49</c:v>
                </c:pt>
                <c:pt idx="352">
                  <c:v>5.5251511019933144E-49</c:v>
                </c:pt>
                <c:pt idx="353">
                  <c:v>4.8346266729528548E-49</c:v>
                </c:pt>
                <c:pt idx="354">
                  <c:v>1.9691679727485485E-48</c:v>
                </c:pt>
                <c:pt idx="355">
                  <c:v>2.3129966827643915E-48</c:v>
                </c:pt>
                <c:pt idx="356">
                  <c:v>3.6952560557602704E-51</c:v>
                </c:pt>
                <c:pt idx="357">
                  <c:v>2.9693930860484976E-48</c:v>
                </c:pt>
                <c:pt idx="358">
                  <c:v>1.9609492135900489E-48</c:v>
                </c:pt>
                <c:pt idx="359">
                  <c:v>6.2328775850864569E-48</c:v>
                </c:pt>
                <c:pt idx="360">
                  <c:v>1.5060716879674821E-47</c:v>
                </c:pt>
                <c:pt idx="361">
                  <c:v>4.4519340630402131E-48</c:v>
                </c:pt>
                <c:pt idx="362">
                  <c:v>6.6752464565892165E-48</c:v>
                </c:pt>
                <c:pt idx="363">
                  <c:v>1.3519540259177595E-47</c:v>
                </c:pt>
                <c:pt idx="364">
                  <c:v>6.4034115283494085E-47</c:v>
                </c:pt>
                <c:pt idx="365">
                  <c:v>1.1128030003780202E-46</c:v>
                </c:pt>
                <c:pt idx="366">
                  <c:v>1.3564987661242711E-46</c:v>
                </c:pt>
                <c:pt idx="367">
                  <c:v>2.4831483581595068E-46</c:v>
                </c:pt>
                <c:pt idx="368">
                  <c:v>4.2019521145784216E-46</c:v>
                </c:pt>
                <c:pt idx="369">
                  <c:v>4.8725986144913504E-46</c:v>
                </c:pt>
                <c:pt idx="370">
                  <c:v>8.6157018650424518E-46</c:v>
                </c:pt>
                <c:pt idx="371">
                  <c:v>1.0117738503293875E-45</c:v>
                </c:pt>
                <c:pt idx="372">
                  <c:v>6.3953414289172923E-46</c:v>
                </c:pt>
                <c:pt idx="373">
                  <c:v>2.9372188738388609E-45</c:v>
                </c:pt>
                <c:pt idx="374">
                  <c:v>4.5175991878931524E-45</c:v>
                </c:pt>
                <c:pt idx="375">
                  <c:v>1.4041973011888527E-44</c:v>
                </c:pt>
                <c:pt idx="376">
                  <c:v>4.8944303571656116E-44</c:v>
                </c:pt>
                <c:pt idx="377">
                  <c:v>3.4322132884805705E-44</c:v>
                </c:pt>
                <c:pt idx="378">
                  <c:v>2.4560710508543698E-44</c:v>
                </c:pt>
                <c:pt idx="379">
                  <c:v>7.7345531925738122E-44</c:v>
                </c:pt>
                <c:pt idx="380">
                  <c:v>9.7110904403301097E-44</c:v>
                </c:pt>
                <c:pt idx="381">
                  <c:v>2.1852979778029809E-44</c:v>
                </c:pt>
                <c:pt idx="382">
                  <c:v>3.984293038052642E-44</c:v>
                </c:pt>
                <c:pt idx="383">
                  <c:v>3.1445779550368044E-43</c:v>
                </c:pt>
                <c:pt idx="384">
                  <c:v>5.8196035457468448E-43</c:v>
                </c:pt>
                <c:pt idx="385">
                  <c:v>1.4271121361553198E-42</c:v>
                </c:pt>
                <c:pt idx="386">
                  <c:v>1.9153743889023391E-42</c:v>
                </c:pt>
                <c:pt idx="387">
                  <c:v>1.6228120473842251E-42</c:v>
                </c:pt>
                <c:pt idx="388">
                  <c:v>1.3558828901149768E-42</c:v>
                </c:pt>
                <c:pt idx="389">
                  <c:v>1.5326605418859406E-42</c:v>
                </c:pt>
                <c:pt idx="390">
                  <c:v>7.7175635095588214E-43</c:v>
                </c:pt>
                <c:pt idx="391">
                  <c:v>9.167632954888142E-42</c:v>
                </c:pt>
                <c:pt idx="392">
                  <c:v>6.6578320314989382E-43</c:v>
                </c:pt>
                <c:pt idx="393">
                  <c:v>7.2034557015252483E-41</c:v>
                </c:pt>
                <c:pt idx="394">
                  <c:v>8.363596206203783E-41</c:v>
                </c:pt>
                <c:pt idx="395">
                  <c:v>2.6357794229454172E-40</c:v>
                </c:pt>
                <c:pt idx="396">
                  <c:v>5.8771136227525842E-40</c:v>
                </c:pt>
                <c:pt idx="397">
                  <c:v>3.2511882159558653E-40</c:v>
                </c:pt>
                <c:pt idx="398">
                  <c:v>8.1913632946393304E-40</c:v>
                </c:pt>
                <c:pt idx="399">
                  <c:v>1.7838784897870766E-39</c:v>
                </c:pt>
                <c:pt idx="400">
                  <c:v>8.160569494174656E-40</c:v>
                </c:pt>
                <c:pt idx="401">
                  <c:v>5.6696695931395613E-39</c:v>
                </c:pt>
                <c:pt idx="402">
                  <c:v>1.1007403254373782E-38</c:v>
                </c:pt>
                <c:pt idx="403">
                  <c:v>6.2367002637648294E-39</c:v>
                </c:pt>
                <c:pt idx="404">
                  <c:v>6.1504776224637639E-39</c:v>
                </c:pt>
                <c:pt idx="405">
                  <c:v>7.7120418625789416E-39</c:v>
                </c:pt>
                <c:pt idx="406">
                  <c:v>5.8915973275228635E-38</c:v>
                </c:pt>
                <c:pt idx="407">
                  <c:v>1.6562893682811111E-37</c:v>
                </c:pt>
                <c:pt idx="408">
                  <c:v>4.3028495945836893E-38</c:v>
                </c:pt>
                <c:pt idx="409">
                  <c:v>5.6025603452303603E-37</c:v>
                </c:pt>
                <c:pt idx="410">
                  <c:v>1.0112068196587622E-36</c:v>
                </c:pt>
                <c:pt idx="411">
                  <c:v>1.9402218003117605E-37</c:v>
                </c:pt>
                <c:pt idx="412">
                  <c:v>2.0416289708074758E-36</c:v>
                </c:pt>
                <c:pt idx="413">
                  <c:v>3.4422796756669512E-36</c:v>
                </c:pt>
                <c:pt idx="414">
                  <c:v>1.1627314313383177E-36</c:v>
                </c:pt>
                <c:pt idx="415">
                  <c:v>1.1420889664751082E-35</c:v>
                </c:pt>
                <c:pt idx="416">
                  <c:v>1.1081733117564357E-35</c:v>
                </c:pt>
                <c:pt idx="417">
                  <c:v>1.7014530426398576E-35</c:v>
                </c:pt>
                <c:pt idx="418">
                  <c:v>5.5516337703929303E-35</c:v>
                </c:pt>
                <c:pt idx="419">
                  <c:v>5.0649430633247964E-35</c:v>
                </c:pt>
                <c:pt idx="420">
                  <c:v>6.7880154776012316E-35</c:v>
                </c:pt>
                <c:pt idx="421">
                  <c:v>1.7605134282207132E-34</c:v>
                </c:pt>
                <c:pt idx="422">
                  <c:v>5.7875355190560506E-35</c:v>
                </c:pt>
                <c:pt idx="423">
                  <c:v>3.7254127431117419E-34</c:v>
                </c:pt>
                <c:pt idx="424">
                  <c:v>6.9265026312771563E-34</c:v>
                </c:pt>
                <c:pt idx="425">
                  <c:v>1.6299477142505242E-34</c:v>
                </c:pt>
                <c:pt idx="426">
                  <c:v>1.8857698662487196E-33</c:v>
                </c:pt>
                <c:pt idx="427">
                  <c:v>2.5551527584874084E-33</c:v>
                </c:pt>
                <c:pt idx="428">
                  <c:v>2.3488236768219901E-35</c:v>
                </c:pt>
                <c:pt idx="429">
                  <c:v>5.0039925755085222E-33</c:v>
                </c:pt>
                <c:pt idx="430">
                  <c:v>3.9223656434630054E-33</c:v>
                </c:pt>
                <c:pt idx="431">
                  <c:v>1.0284492242085999E-32</c:v>
                </c:pt>
                <c:pt idx="432">
                  <c:v>2.588972846239122E-32</c:v>
                </c:pt>
                <c:pt idx="433">
                  <c:v>2.879298920730386E-32</c:v>
                </c:pt>
                <c:pt idx="434">
                  <c:v>9.2079834520487529E-33</c:v>
                </c:pt>
                <c:pt idx="435">
                  <c:v>3.2376389437514067E-32</c:v>
                </c:pt>
                <c:pt idx="436">
                  <c:v>6.448221817301435E-32</c:v>
                </c:pt>
                <c:pt idx="437">
                  <c:v>2.525006689687688E-31</c:v>
                </c:pt>
                <c:pt idx="438">
                  <c:v>3.5692563191002274E-31</c:v>
                </c:pt>
                <c:pt idx="439">
                  <c:v>1.6797487225882085E-31</c:v>
                </c:pt>
                <c:pt idx="440">
                  <c:v>2.9940706006277693E-31</c:v>
                </c:pt>
                <c:pt idx="441">
                  <c:v>2.6057926324239599E-31</c:v>
                </c:pt>
                <c:pt idx="442">
                  <c:v>1.2727183917566063E-30</c:v>
                </c:pt>
                <c:pt idx="443">
                  <c:v>2.5147916427749242E-30</c:v>
                </c:pt>
                <c:pt idx="444">
                  <c:v>8.1818915463584739E-31</c:v>
                </c:pt>
                <c:pt idx="445">
                  <c:v>1.2101538840539095E-30</c:v>
                </c:pt>
                <c:pt idx="446">
                  <c:v>2.6306400438333872E-30</c:v>
                </c:pt>
                <c:pt idx="447">
                  <c:v>2.229471153641956E-31</c:v>
                </c:pt>
                <c:pt idx="448">
                  <c:v>8.1487404273754763E-30</c:v>
                </c:pt>
                <c:pt idx="449">
                  <c:v>2.006821357730518E-29</c:v>
                </c:pt>
                <c:pt idx="450">
                  <c:v>7.8437119059451147E-30</c:v>
                </c:pt>
                <c:pt idx="451">
                  <c:v>1.88445316581506E-29</c:v>
                </c:pt>
                <c:pt idx="452">
                  <c:v>3.6324579399159854E-29</c:v>
                </c:pt>
                <c:pt idx="453">
                  <c:v>1.2461932491494522E-30</c:v>
                </c:pt>
                <c:pt idx="454">
                  <c:v>2.0252976380093175E-29</c:v>
                </c:pt>
                <c:pt idx="455">
                  <c:v>2.8975904382064008E-29</c:v>
                </c:pt>
                <c:pt idx="456">
                  <c:v>3.419173706766575E-29</c:v>
                </c:pt>
                <c:pt idx="457">
                  <c:v>4.9722218682704938E-28</c:v>
                </c:pt>
                <c:pt idx="458">
                  <c:v>1.2974383805434148E-27</c:v>
                </c:pt>
                <c:pt idx="459">
                  <c:v>2.5764641921193359E-28</c:v>
                </c:pt>
                <c:pt idx="460">
                  <c:v>1.4785271643794553E-28</c:v>
                </c:pt>
                <c:pt idx="461">
                  <c:v>4.2777898121365819E-27</c:v>
                </c:pt>
                <c:pt idx="462">
                  <c:v>1.2671117963616593E-26</c:v>
                </c:pt>
                <c:pt idx="463">
                  <c:v>1.4135203897433289E-26</c:v>
                </c:pt>
                <c:pt idx="464">
                  <c:v>1.1586751445184917E-26</c:v>
                </c:pt>
                <c:pt idx="465">
                  <c:v>4.5237791850898538E-26</c:v>
                </c:pt>
                <c:pt idx="466">
                  <c:v>2.3587201671784822E-26</c:v>
                </c:pt>
                <c:pt idx="467">
                  <c:v>1.2956757009306166E-26</c:v>
                </c:pt>
                <c:pt idx="468">
                  <c:v>2.0941908026351003E-26</c:v>
                </c:pt>
                <c:pt idx="469">
                  <c:v>5.831283952819648E-26</c:v>
                </c:pt>
                <c:pt idx="470">
                  <c:v>1.7291249888505206E-25</c:v>
                </c:pt>
                <c:pt idx="471">
                  <c:v>2.4072469492900446E-25</c:v>
                </c:pt>
                <c:pt idx="472">
                  <c:v>7.8747180774474948E-26</c:v>
                </c:pt>
                <c:pt idx="473">
                  <c:v>9.8051708100255472E-26</c:v>
                </c:pt>
                <c:pt idx="474">
                  <c:v>7.9772932886504671E-25</c:v>
                </c:pt>
                <c:pt idx="475">
                  <c:v>3.682301422461209E-25</c:v>
                </c:pt>
                <c:pt idx="476">
                  <c:v>4.1449942022706707E-24</c:v>
                </c:pt>
                <c:pt idx="477">
                  <c:v>4.8185714225036847E-24</c:v>
                </c:pt>
                <c:pt idx="478">
                  <c:v>3.2406758495903358E-24</c:v>
                </c:pt>
                <c:pt idx="479">
                  <c:v>6.1823332781168632E-24</c:v>
                </c:pt>
                <c:pt idx="480">
                  <c:v>1.1852215242294132E-23</c:v>
                </c:pt>
                <c:pt idx="481">
                  <c:v>6.8786979106937326E-24</c:v>
                </c:pt>
                <c:pt idx="482">
                  <c:v>2.7937410007772817E-23</c:v>
                </c:pt>
                <c:pt idx="483">
                  <c:v>4.3752681184350802E-23</c:v>
                </c:pt>
                <c:pt idx="484">
                  <c:v>1.1107430013124528E-22</c:v>
                </c:pt>
                <c:pt idx="485">
                  <c:v>2.1012202839825497E-22</c:v>
                </c:pt>
                <c:pt idx="486">
                  <c:v>8.7339712959305467E-22</c:v>
                </c:pt>
                <c:pt idx="487">
                  <c:v>3.1537948580724354E-21</c:v>
                </c:pt>
                <c:pt idx="488">
                  <c:v>3.3854916601893503E-21</c:v>
                </c:pt>
                <c:pt idx="489">
                  <c:v>3.2520377001066074E-21</c:v>
                </c:pt>
                <c:pt idx="490">
                  <c:v>1.5883229908637975E-20</c:v>
                </c:pt>
                <c:pt idx="491">
                  <c:v>1.8777210039203691E-20</c:v>
                </c:pt>
                <c:pt idx="492">
                  <c:v>1.7948325879109913E-20</c:v>
                </c:pt>
                <c:pt idx="493">
                  <c:v>7.3253779142615637E-20</c:v>
                </c:pt>
                <c:pt idx="494">
                  <c:v>3.0515594405297305E-20</c:v>
                </c:pt>
                <c:pt idx="495">
                  <c:v>1.7574977594855516E-19</c:v>
                </c:pt>
                <c:pt idx="496">
                  <c:v>4.075294027701677E-19</c:v>
                </c:pt>
                <c:pt idx="497">
                  <c:v>2.1098000739051192E-19</c:v>
                </c:pt>
                <c:pt idx="498">
                  <c:v>5.9971457332534859E-19</c:v>
                </c:pt>
                <c:pt idx="499">
                  <c:v>1.2846778543729321E-18</c:v>
                </c:pt>
                <c:pt idx="500">
                  <c:v>3.1653903167301652E-19</c:v>
                </c:pt>
                <c:pt idx="501">
                  <c:v>3.4871961501378293E-18</c:v>
                </c:pt>
                <c:pt idx="502">
                  <c:v>4.2523689989254038E-18</c:v>
                </c:pt>
                <c:pt idx="503">
                  <c:v>6.5473990919014319E-18</c:v>
                </c:pt>
                <c:pt idx="504">
                  <c:v>2.2728797937452479E-17</c:v>
                </c:pt>
                <c:pt idx="505">
                  <c:v>2.0075030687614943E-17</c:v>
                </c:pt>
                <c:pt idx="506">
                  <c:v>1.9507341666772861E-17</c:v>
                </c:pt>
                <c:pt idx="507">
                  <c:v>6.281340655886713E-17</c:v>
                </c:pt>
                <c:pt idx="508">
                  <c:v>5.0629255384667052E-18</c:v>
                </c:pt>
                <c:pt idx="509">
                  <c:v>2.2887226731567249E-16</c:v>
                </c:pt>
                <c:pt idx="510">
                  <c:v>4.2780021831742677E-16</c:v>
                </c:pt>
                <c:pt idx="511">
                  <c:v>8.7637032412067792E-17</c:v>
                </c:pt>
                <c:pt idx="512">
                  <c:v>7.9738953520474728E-16</c:v>
                </c:pt>
                <c:pt idx="513">
                  <c:v>1.2964559521230733E-15</c:v>
                </c:pt>
                <c:pt idx="514">
                  <c:v>1.9652815827588806E-16</c:v>
                </c:pt>
                <c:pt idx="515">
                  <c:v>3.2388282215624559E-15</c:v>
                </c:pt>
                <c:pt idx="516">
                  <c:v>3.2205855494251115E-15</c:v>
                </c:pt>
                <c:pt idx="517">
                  <c:v>4.5889133823485723E-15</c:v>
                </c:pt>
                <c:pt idx="518">
                  <c:v>1.5407518784218282E-14</c:v>
                </c:pt>
                <c:pt idx="519">
                  <c:v>8.3311034374376135E-15</c:v>
                </c:pt>
                <c:pt idx="520">
                  <c:v>2.8893504419441291E-14</c:v>
                </c:pt>
                <c:pt idx="521">
                  <c:v>6.6518856424436255E-14</c:v>
                </c:pt>
                <c:pt idx="522">
                  <c:v>2.5885905783712839E-14</c:v>
                </c:pt>
                <c:pt idx="523">
                  <c:v>1.1584415363770354E-13</c:v>
                </c:pt>
                <c:pt idx="524">
                  <c:v>1.8635346186028534E-13</c:v>
                </c:pt>
                <c:pt idx="525">
                  <c:v>1.3865705050608021E-14</c:v>
                </c:pt>
                <c:pt idx="526">
                  <c:v>4.0573486750170929E-13</c:v>
                </c:pt>
                <c:pt idx="527">
                  <c:v>3.8630928868444629E-13</c:v>
                </c:pt>
                <c:pt idx="528">
                  <c:v>3.6319694865293053E-13</c:v>
                </c:pt>
                <c:pt idx="529">
                  <c:v>1.4161750277144203E-12</c:v>
                </c:pt>
                <c:pt idx="530">
                  <c:v>8.8887897824046355E-13</c:v>
                </c:pt>
                <c:pt idx="531">
                  <c:v>2.2045387938174545E-12</c:v>
                </c:pt>
                <c:pt idx="532">
                  <c:v>5.9954255278482133E-12</c:v>
                </c:pt>
                <c:pt idx="533">
                  <c:v>3.7642341688009954E-12</c:v>
                </c:pt>
                <c:pt idx="534">
                  <c:v>5.2912244039806809E-12</c:v>
                </c:pt>
                <c:pt idx="535">
                  <c:v>1.6298627658354459E-11</c:v>
                </c:pt>
                <c:pt idx="536">
                  <c:v>2.2768587775073589E-11</c:v>
                </c:pt>
                <c:pt idx="537">
                  <c:v>4.4213526336132377E-12</c:v>
                </c:pt>
                <c:pt idx="538">
                  <c:v>1.3058695107396041E-11</c:v>
                </c:pt>
                <c:pt idx="539">
                  <c:v>6.4110568857061572E-11</c:v>
                </c:pt>
                <c:pt idx="540">
                  <c:v>1.4685032514005881E-10</c:v>
                </c:pt>
                <c:pt idx="541">
                  <c:v>7.1874853994911576E-11</c:v>
                </c:pt>
                <c:pt idx="542">
                  <c:v>1.4230770864392598E-10</c:v>
                </c:pt>
                <c:pt idx="543">
                  <c:v>2.0095184699091487E-10</c:v>
                </c:pt>
                <c:pt idx="544">
                  <c:v>1.5769122950088555E-10</c:v>
                </c:pt>
                <c:pt idx="545">
                  <c:v>1.2432200546218327E-10</c:v>
                </c:pt>
                <c:pt idx="546">
                  <c:v>5.8402035364024667E-11</c:v>
                </c:pt>
                <c:pt idx="547">
                  <c:v>1.2801513780756629E-9</c:v>
                </c:pt>
                <c:pt idx="548">
                  <c:v>8.6541197857601079E-10</c:v>
                </c:pt>
                <c:pt idx="549">
                  <c:v>5.8892612461083001E-9</c:v>
                </c:pt>
                <c:pt idx="550">
                  <c:v>1.2676639610596459E-8</c:v>
                </c:pt>
                <c:pt idx="551">
                  <c:v>2.3109791579063615E-8</c:v>
                </c:pt>
                <c:pt idx="552">
                  <c:v>3.2336888424504204E-8</c:v>
                </c:pt>
                <c:pt idx="553">
                  <c:v>7.0823192616283762E-9</c:v>
                </c:pt>
                <c:pt idx="554">
                  <c:v>7.0281434099143279E-8</c:v>
                </c:pt>
                <c:pt idx="555">
                  <c:v>8.4084489693633534E-8</c:v>
                </c:pt>
                <c:pt idx="556">
                  <c:v>3.0632398476025429E-8</c:v>
                </c:pt>
                <c:pt idx="557">
                  <c:v>2.9009635273979877E-7</c:v>
                </c:pt>
                <c:pt idx="558">
                  <c:v>7.0129164065121441E-7</c:v>
                </c:pt>
                <c:pt idx="559">
                  <c:v>6.3224981629905327E-7</c:v>
                </c:pt>
                <c:pt idx="560">
                  <c:v>1.4494323322162594E-6</c:v>
                </c:pt>
                <c:pt idx="561">
                  <c:v>6.5622650645395563E-7</c:v>
                </c:pt>
                <c:pt idx="562">
                  <c:v>2.2199144569460232E-6</c:v>
                </c:pt>
                <c:pt idx="563">
                  <c:v>2.1294443948912089E-6</c:v>
                </c:pt>
                <c:pt idx="564">
                  <c:v>6.3696445333571121E-6</c:v>
                </c:pt>
                <c:pt idx="565">
                  <c:v>8.7072125451819481E-6</c:v>
                </c:pt>
                <c:pt idx="566">
                  <c:v>8.5203260320170609E-6</c:v>
                </c:pt>
                <c:pt idx="567">
                  <c:v>7.1080586313960999E-6</c:v>
                </c:pt>
                <c:pt idx="568">
                  <c:v>7.8471098425481359E-6</c:v>
                </c:pt>
                <c:pt idx="569">
                  <c:v>8.671109468775074E-6</c:v>
                </c:pt>
                <c:pt idx="570">
                  <c:v>1.4339292464650796E-5</c:v>
                </c:pt>
                <c:pt idx="571">
                  <c:v>1.4946673632436723E-5</c:v>
                </c:pt>
                <c:pt idx="572">
                  <c:v>9.3443256582440278E-6</c:v>
                </c:pt>
                <c:pt idx="573">
                  <c:v>4.8866575771862616E-6</c:v>
                </c:pt>
                <c:pt idx="574">
                  <c:v>6.9022710958770093E-6</c:v>
                </c:pt>
                <c:pt idx="575">
                  <c:v>1.6762446004663668E-5</c:v>
                </c:pt>
                <c:pt idx="576">
                  <c:v>2.9477100031006162E-5</c:v>
                </c:pt>
                <c:pt idx="577">
                  <c:v>3.0757697388261042E-5</c:v>
                </c:pt>
                <c:pt idx="578">
                  <c:v>2.9553553604573723E-5</c:v>
                </c:pt>
                <c:pt idx="579">
                  <c:v>4.3036990787344379E-5</c:v>
                </c:pt>
                <c:pt idx="580">
                  <c:v>4.5697999889567045E-5</c:v>
                </c:pt>
                <c:pt idx="581">
                  <c:v>3.8776827771336003E-5</c:v>
                </c:pt>
                <c:pt idx="582">
                  <c:v>4.9185132328393439E-5</c:v>
                </c:pt>
                <c:pt idx="583">
                  <c:v>7.1781410738328816E-5</c:v>
                </c:pt>
                <c:pt idx="584">
                  <c:v>4.7677297960812901E-5</c:v>
                </c:pt>
                <c:pt idx="585">
                  <c:v>5.4812964827108334E-5</c:v>
                </c:pt>
                <c:pt idx="586">
                  <c:v>7.0825741068735376E-5</c:v>
                </c:pt>
                <c:pt idx="587">
                  <c:v>7.2397286747622667E-5</c:v>
                </c:pt>
                <c:pt idx="588">
                  <c:v>8.1210684811647524E-5</c:v>
                </c:pt>
                <c:pt idx="589">
                  <c:v>8.8027795121412873E-5</c:v>
                </c:pt>
                <c:pt idx="590">
                  <c:v>7.772779979357609E-5</c:v>
                </c:pt>
                <c:pt idx="591">
                  <c:v>7.2800791719229016E-5</c:v>
                </c:pt>
                <c:pt idx="592">
                  <c:v>6.3222857919528671E-5</c:v>
                </c:pt>
                <c:pt idx="593">
                  <c:v>8.7688001461111429E-5</c:v>
                </c:pt>
                <c:pt idx="594">
                  <c:v>9.1319546205569582E-5</c:v>
                </c:pt>
                <c:pt idx="595">
                  <c:v>6.604739272076857E-5</c:v>
                </c:pt>
                <c:pt idx="596">
                  <c:v>5.3729872534904598E-5</c:v>
                </c:pt>
                <c:pt idx="597">
                  <c:v>6.9445329323768325E-5</c:v>
                </c:pt>
                <c:pt idx="598">
                  <c:v>7.8577283944322336E-5</c:v>
                </c:pt>
                <c:pt idx="599">
                  <c:v>8.8983464791007709E-5</c:v>
                </c:pt>
                <c:pt idx="600">
                  <c:v>9.195665931862789E-5</c:v>
                </c:pt>
                <c:pt idx="601">
                  <c:v>1.0469892157986775E-4</c:v>
                </c:pt>
                <c:pt idx="602">
                  <c:v>1.2827210676317257E-4</c:v>
                </c:pt>
                <c:pt idx="603">
                  <c:v>1.3082055921542052E-4</c:v>
                </c:pt>
                <c:pt idx="604">
                  <c:v>1.2381231497172755E-4</c:v>
                </c:pt>
                <c:pt idx="605">
                  <c:v>1.2933396195161044E-4</c:v>
                </c:pt>
                <c:pt idx="606">
                  <c:v>1.3782880345909878E-4</c:v>
                </c:pt>
                <c:pt idx="607">
                  <c:v>1.5672982581327248E-4</c:v>
                </c:pt>
                <c:pt idx="608">
                  <c:v>1.6586178043382648E-4</c:v>
                </c:pt>
                <c:pt idx="609">
                  <c:v>1.4738550015502499E-4</c:v>
                </c:pt>
                <c:pt idx="610">
                  <c:v>1.3761643242142003E-4</c:v>
                </c:pt>
                <c:pt idx="611">
                  <c:v>1.2657313846165427E-4</c:v>
                </c:pt>
                <c:pt idx="612">
                  <c:v>9.9177274599992229E-5</c:v>
                </c:pt>
                <c:pt idx="613">
                  <c:v>8.7921609602591931E-5</c:v>
                </c:pt>
                <c:pt idx="614">
                  <c:v>7.6028831492081742E-5</c:v>
                </c:pt>
                <c:pt idx="615">
                  <c:v>4.990719385655106E-5</c:v>
                </c:pt>
                <c:pt idx="616">
                  <c:v>3.4828850180727216E-5</c:v>
                </c:pt>
                <c:pt idx="617">
                  <c:v>2.3360814145633441E-5</c:v>
                </c:pt>
                <c:pt idx="618">
                  <c:v>1.0618551884378836E-5</c:v>
                </c:pt>
                <c:pt idx="619">
                  <c:v>8.4948415075030693E-6</c:v>
                </c:pt>
                <c:pt idx="620">
                  <c:v>3.8226786783704867E-5</c:v>
                </c:pt>
                <c:pt idx="621">
                  <c:v>4.88453386680837E-5</c:v>
                </c:pt>
                <c:pt idx="622">
                  <c:v>6.1587600929338305E-5</c:v>
                </c:pt>
                <c:pt idx="623">
                  <c:v>9.5566966959291635E-5</c:v>
                </c:pt>
                <c:pt idx="624">
                  <c:v>1.1255664997429778E-4</c:v>
                </c:pt>
                <c:pt idx="625">
                  <c:v>8.282470469803703E-5</c:v>
                </c:pt>
                <c:pt idx="626">
                  <c:v>7.857728394434444E-5</c:v>
                </c:pt>
                <c:pt idx="627">
                  <c:v>1.0406180846679471E-4</c:v>
                </c:pt>
                <c:pt idx="628">
                  <c:v>1.4228859525055852E-4</c:v>
                </c:pt>
                <c:pt idx="629">
                  <c:v>2.0599990655677261E-4</c:v>
                </c:pt>
                <c:pt idx="630">
                  <c:v>2.3785556220985016E-4</c:v>
                </c:pt>
                <c:pt idx="631">
                  <c:v>2.2723701032547133E-4</c:v>
                </c:pt>
                <c:pt idx="632">
                  <c:v>2.7395863861667927E-4</c:v>
                </c:pt>
                <c:pt idx="633">
                  <c:v>3.1855655653107036E-4</c:v>
                </c:pt>
                <c:pt idx="634">
                  <c:v>3.1643284615419463E-4</c:v>
                </c:pt>
                <c:pt idx="635">
                  <c:v>3.3554623954601756E-4</c:v>
                </c:pt>
                <c:pt idx="636">
                  <c:v>3.58907053691651E-4</c:v>
                </c:pt>
                <c:pt idx="637">
                  <c:v>3.928864197216633E-4</c:v>
                </c:pt>
                <c:pt idx="638">
                  <c:v>4.2686578575161662E-4</c:v>
                </c:pt>
                <c:pt idx="639">
                  <c:v>4.4385546876656381E-4</c:v>
                </c:pt>
                <c:pt idx="640">
                  <c:v>4.7571112441970032E-4</c:v>
                </c:pt>
                <c:pt idx="641">
                  <c:v>4.7571112441970032E-4</c:v>
                </c:pt>
                <c:pt idx="642">
                  <c:v>4.7358741404282453E-4</c:v>
                </c:pt>
                <c:pt idx="643">
                  <c:v>4.9482451781152331E-4</c:v>
                </c:pt>
                <c:pt idx="644">
                  <c:v>5.160616215802809E-4</c:v>
                </c:pt>
                <c:pt idx="645">
                  <c:v>5.3729872534903861E-4</c:v>
                </c:pt>
                <c:pt idx="646">
                  <c:v>5.2455646308778407E-4</c:v>
                </c:pt>
                <c:pt idx="647">
                  <c:v>5.2455646308778407E-4</c:v>
                </c:pt>
                <c:pt idx="648">
                  <c:v>5.7127809137905085E-4</c:v>
                </c:pt>
                <c:pt idx="649">
                  <c:v>5.670306706252404E-4</c:v>
                </c:pt>
                <c:pt idx="650">
                  <c:v>5.4791727723341752E-4</c:v>
                </c:pt>
                <c:pt idx="651">
                  <c:v>5.5004098761029325E-4</c:v>
                </c:pt>
                <c:pt idx="652">
                  <c:v>5.7977293288649504E-4</c:v>
                </c:pt>
                <c:pt idx="653">
                  <c:v>5.7977293288649504E-4</c:v>
                </c:pt>
                <c:pt idx="654">
                  <c:v>5.7552551213280244E-4</c:v>
                </c:pt>
                <c:pt idx="655">
                  <c:v>5.564121187408616E-4</c:v>
                </c:pt>
                <c:pt idx="656">
                  <c:v>5.0969049044965369E-4</c:v>
                </c:pt>
                <c:pt idx="657">
                  <c:v>5.0756678007283682E-4</c:v>
                </c:pt>
                <c:pt idx="658">
                  <c:v>5.0331935931902637E-4</c:v>
                </c:pt>
                <c:pt idx="659">
                  <c:v>4.7358741404282453E-4</c:v>
                </c:pt>
                <c:pt idx="660">
                  <c:v>4.5447402065094267E-4</c:v>
                </c:pt>
                <c:pt idx="661">
                  <c:v>4.098761027366105E-4</c:v>
                </c:pt>
                <c:pt idx="662">
                  <c:v>3.8863899896788228E-4</c:v>
                </c:pt>
                <c:pt idx="663">
                  <c:v>3.0517718115673535E-4</c:v>
                </c:pt>
                <c:pt idx="664">
                  <c:v>2.293607207023471E-4</c:v>
                </c:pt>
                <c:pt idx="665">
                  <c:v>2.1534423221496114E-4</c:v>
                </c:pt>
                <c:pt idx="666">
                  <c:v>1.822143503357522E-4</c:v>
                </c:pt>
                <c:pt idx="667">
                  <c:v>1.2572365431092459E-4</c:v>
                </c:pt>
                <c:pt idx="668">
                  <c:v>6.392368234390755E-5</c:v>
                </c:pt>
                <c:pt idx="669">
                  <c:v>2.3148443107910498E-5</c:v>
                </c:pt>
                <c:pt idx="670">
                  <c:v>2.7395863861669401E-5</c:v>
                </c:pt>
                <c:pt idx="671">
                  <c:v>3.737730263297519E-5</c:v>
                </c:pt>
                <c:pt idx="672">
                  <c:v>5.9676261590152327E-5</c:v>
                </c:pt>
                <c:pt idx="673">
                  <c:v>1.5936322668059811E-4</c:v>
                </c:pt>
                <c:pt idx="674">
                  <c:v>1.8661043081588772E-4</c:v>
                </c:pt>
                <c:pt idx="675">
                  <c:v>1.9262053118243759E-4</c:v>
                </c:pt>
                <c:pt idx="676">
                  <c:v>2.4592566164196629E-4</c:v>
                </c:pt>
                <c:pt idx="677">
                  <c:v>2.9392151615930556E-4</c:v>
                </c:pt>
                <c:pt idx="678">
                  <c:v>3.393689182243969E-4</c:v>
                </c:pt>
                <c:pt idx="679">
                  <c:v>3.8163075472420402E-4</c:v>
                </c:pt>
                <c:pt idx="680">
                  <c:v>4.4640392121885597E-4</c:v>
                </c:pt>
                <c:pt idx="681">
                  <c:v>5.160616215802809E-4</c:v>
                </c:pt>
                <c:pt idx="682">
                  <c:v>5.5343892421327087E-4</c:v>
                </c:pt>
                <c:pt idx="683">
                  <c:v>5.6766778373832088E-4</c:v>
                </c:pt>
                <c:pt idx="684">
                  <c:v>5.6766778373832088E-4</c:v>
                </c:pt>
                <c:pt idx="685">
                  <c:v>5.7722448043426181E-4</c:v>
                </c:pt>
                <c:pt idx="686">
                  <c:v>6.3074198193145453E-4</c:v>
                </c:pt>
                <c:pt idx="687">
                  <c:v>6.4348424419270907E-4</c:v>
                </c:pt>
                <c:pt idx="688">
                  <c:v>6.6259763758459104E-4</c:v>
                </c:pt>
                <c:pt idx="689">
                  <c:v>7.220615281370241E-4</c:v>
                </c:pt>
                <c:pt idx="690">
                  <c:v>7.2206152813705359E-4</c:v>
                </c:pt>
                <c:pt idx="691">
                  <c:v>7.4542234228265755E-4</c:v>
                </c:pt>
                <c:pt idx="692">
                  <c:v>8.0276252245824425E-4</c:v>
                </c:pt>
                <c:pt idx="693">
                  <c:v>8.3886559886510285E-4</c:v>
                </c:pt>
                <c:pt idx="694">
                  <c:v>8.8983464791006234E-4</c:v>
                </c:pt>
                <c:pt idx="695">
                  <c:v>8.8558722715631076E-4</c:v>
                </c:pt>
                <c:pt idx="696">
                  <c:v>8.0276252245824425E-4</c:v>
                </c:pt>
                <c:pt idx="697">
                  <c:v>7.8364912906636239E-4</c:v>
                </c:pt>
                <c:pt idx="698">
                  <c:v>8.6435012338755316E-4</c:v>
                </c:pt>
                <c:pt idx="699">
                  <c:v>9.2721195054302282E-4</c:v>
                </c:pt>
                <c:pt idx="700">
                  <c:v>9.6331502694988131E-4</c:v>
                </c:pt>
                <c:pt idx="701">
                  <c:v>9.8115419411561717E-4</c:v>
                </c:pt>
                <c:pt idx="702">
                  <c:v>9.5906760619612983E-4</c:v>
                </c:pt>
                <c:pt idx="703">
                  <c:v>9.3910472865353298E-4</c:v>
                </c:pt>
                <c:pt idx="704">
                  <c:v>9.1468205931947641E-4</c:v>
                </c:pt>
                <c:pt idx="705">
                  <c:v>9.1786762488479002E-4</c:v>
                </c:pt>
                <c:pt idx="706">
                  <c:v>9.8722800579348216E-4</c:v>
                </c:pt>
                <c:pt idx="707">
                  <c:v>9.8752532524624438E-4</c:v>
                </c:pt>
                <c:pt idx="708">
                  <c:v>9.0257691017129487E-4</c:v>
                </c:pt>
                <c:pt idx="709">
                  <c:v>8.2442436830235946E-4</c:v>
                </c:pt>
                <c:pt idx="710">
                  <c:v>7.3565327454902312E-4</c:v>
                </c:pt>
                <c:pt idx="711">
                  <c:v>6.6089866928307269E-4</c:v>
                </c:pt>
                <c:pt idx="712">
                  <c:v>6.6811928456444439E-4</c:v>
                </c:pt>
                <c:pt idx="713">
                  <c:v>6.7533989984581619E-4</c:v>
                </c:pt>
                <c:pt idx="714">
                  <c:v>6.349894026852355E-4</c:v>
                </c:pt>
                <c:pt idx="715">
                  <c:v>5.882677743939981E-4</c:v>
                </c:pt>
                <c:pt idx="716">
                  <c:v>5.3729872534903861E-4</c:v>
                </c:pt>
                <c:pt idx="717">
                  <c:v>4.5447402065094267E-4</c:v>
                </c:pt>
                <c:pt idx="718">
                  <c:v>4.0138126122910744E-4</c:v>
                </c:pt>
                <c:pt idx="719">
                  <c:v>3.6103076406846782E-4</c:v>
                </c:pt>
                <c:pt idx="720">
                  <c:v>3.1430913577725991E-4</c:v>
                </c:pt>
                <c:pt idx="721">
                  <c:v>2.6758750748611093E-4</c:v>
                </c:pt>
                <c:pt idx="722">
                  <c:v>1.1892778110492508E-4</c:v>
                </c:pt>
                <c:pt idx="723">
                  <c:v>6.5835021683089835E-5</c:v>
                </c:pt>
                <c:pt idx="724">
                  <c:v>7.2206152813776084E-5</c:v>
                </c:pt>
                <c:pt idx="725">
                  <c:v>8.4948415075030693E-6</c:v>
                </c:pt>
                <c:pt idx="726">
                  <c:v>3.6103076406829102E-5</c:v>
                </c:pt>
                <c:pt idx="727">
                  <c:v>8.0700994321161265E-5</c:v>
                </c:pt>
                <c:pt idx="728">
                  <c:v>1.5078343675800266E-4</c:v>
                </c:pt>
                <c:pt idx="729">
                  <c:v>2.1661845844121039E-4</c:v>
                </c:pt>
                <c:pt idx="730">
                  <c:v>2.4210298296360169E-4</c:v>
                </c:pt>
                <c:pt idx="731">
                  <c:v>2.6971121786292774E-4</c:v>
                </c:pt>
                <c:pt idx="732">
                  <c:v>3.8439157821410126E-4</c:v>
                </c:pt>
                <c:pt idx="733">
                  <c:v>4.9482451781164116E-4</c:v>
                </c:pt>
                <c:pt idx="734">
                  <c:v>5.8189664326337078E-4</c:v>
                </c:pt>
                <c:pt idx="735">
                  <c:v>6.3923682343895759E-4</c:v>
                </c:pt>
                <c:pt idx="736">
                  <c:v>7.3268008002137341E-4</c:v>
                </c:pt>
                <c:pt idx="737">
                  <c:v>8.2399962622697247E-4</c:v>
                </c:pt>
                <c:pt idx="738">
                  <c:v>8.1975220547322099E-4</c:v>
                </c:pt>
                <c:pt idx="739">
                  <c:v>8.1550478471946941E-4</c:v>
                </c:pt>
                <c:pt idx="740">
                  <c:v>8.5160786112629852E-4</c:v>
                </c:pt>
                <c:pt idx="741">
                  <c:v>8.558552818800501E-4</c:v>
                </c:pt>
                <c:pt idx="742">
                  <c:v>8.5797899225698482E-4</c:v>
                </c:pt>
                <c:pt idx="743">
                  <c:v>8.9408206866381382E-4</c:v>
                </c:pt>
                <c:pt idx="744">
                  <c:v>9.3443256582439451E-4</c:v>
                </c:pt>
                <c:pt idx="745">
                  <c:v>9.6628822147747204E-4</c:v>
                </c:pt>
                <c:pt idx="746">
                  <c:v>1.0087624290149875E-3</c:v>
                </c:pt>
                <c:pt idx="747">
                  <c:v>1.0448655054219344E-3</c:v>
                </c:pt>
                <c:pt idx="748">
                  <c:v>1.0491129261755681E-3</c:v>
                </c:pt>
                <c:pt idx="749">
                  <c:v>1.0724737403211425E-3</c:v>
                </c:pt>
                <c:pt idx="750">
                  <c:v>1.0894634233361486E-3</c:v>
                </c:pt>
                <c:pt idx="751">
                  <c:v>1.0533603469293196E-3</c:v>
                </c:pt>
                <c:pt idx="752">
                  <c:v>1.0448655054218165E-3</c:v>
                </c:pt>
                <c:pt idx="753">
                  <c:v>1.0767211610750119E-3</c:v>
                </c:pt>
                <c:pt idx="754">
                  <c:v>1.0852160025825151E-3</c:v>
                </c:pt>
                <c:pt idx="755">
                  <c:v>1.0427417950449997E-3</c:v>
                </c:pt>
                <c:pt idx="756">
                  <c:v>1.0108861393919222E-3</c:v>
                </c:pt>
                <c:pt idx="757">
                  <c:v>1.0448655054218165E-3</c:v>
                </c:pt>
                <c:pt idx="758">
                  <c:v>1.0469892157987512E-3</c:v>
                </c:pt>
                <c:pt idx="759">
                  <c:v>1.0321232431605618E-3</c:v>
                </c:pt>
                <c:pt idx="760">
                  <c:v>1.004515008261236E-3</c:v>
                </c:pt>
                <c:pt idx="761">
                  <c:v>9.8540161486941288E-4</c:v>
                </c:pt>
                <c:pt idx="762">
                  <c:v>9.7053564223122362E-4</c:v>
                </c:pt>
                <c:pt idx="763">
                  <c:v>9.535459592162175E-4</c:v>
                </c:pt>
                <c:pt idx="764">
                  <c:v>9.2806143469382617E-4</c:v>
                </c:pt>
                <c:pt idx="765">
                  <c:v>8.2399962622697247E-4</c:v>
                </c:pt>
                <c:pt idx="766">
                  <c:v>8.4311301961885444E-4</c:v>
                </c:pt>
                <c:pt idx="767">
                  <c:v>8.6222641301067732E-4</c:v>
                </c:pt>
                <c:pt idx="768">
                  <c:v>7.7303057718201298E-4</c:v>
                </c:pt>
                <c:pt idx="769">
                  <c:v>6.6047392720765632E-4</c:v>
                </c:pt>
                <c:pt idx="770">
                  <c:v>5.6915438100211624E-4</c:v>
                </c:pt>
                <c:pt idx="771">
                  <c:v>5.3092759421841129E-4</c:v>
                </c:pt>
                <c:pt idx="772">
                  <c:v>4.5659773102784789E-4</c:v>
                </c:pt>
                <c:pt idx="773">
                  <c:v>3.4404108105352062E-4</c:v>
                </c:pt>
                <c:pt idx="774">
                  <c:v>3.3830706303597372E-4</c:v>
                </c:pt>
                <c:pt idx="775">
                  <c:v>3.4658953350575386E-4</c:v>
                </c:pt>
                <c:pt idx="776">
                  <c:v>2.652514260715122E-4</c:v>
                </c:pt>
                <c:pt idx="777">
                  <c:v>1.7924115580813204E-4</c:v>
                </c:pt>
                <c:pt idx="778">
                  <c:v>8.388655988650439E-5</c:v>
                </c:pt>
                <c:pt idx="779">
                  <c:v>3.8014415746040871E-5</c:v>
                </c:pt>
                <c:pt idx="780">
                  <c:v>1.1807829695417698E-4</c:v>
                </c:pt>
                <c:pt idx="781">
                  <c:v>1.8143749707989822E-4</c:v>
                </c:pt>
                <c:pt idx="782">
                  <c:v>1.7817930061970151E-4</c:v>
                </c:pt>
                <c:pt idx="783">
                  <c:v>1.3145767232847883E-4</c:v>
                </c:pt>
                <c:pt idx="784">
                  <c:v>1.182906679918594E-4</c:v>
                </c:pt>
                <c:pt idx="785">
                  <c:v>1.4674838704197406E-4</c:v>
                </c:pt>
                <c:pt idx="786">
                  <c:v>1.6798549081070225E-4</c:v>
                </c:pt>
                <c:pt idx="787">
                  <c:v>2.8691327191562735E-4</c:v>
                </c:pt>
                <c:pt idx="788">
                  <c:v>4.00319406040699E-4</c:v>
                </c:pt>
                <c:pt idx="789">
                  <c:v>3.4361633897813369E-4</c:v>
                </c:pt>
                <c:pt idx="790">
                  <c:v>3.1261016747580054E-4</c:v>
                </c:pt>
                <c:pt idx="791">
                  <c:v>3.6379158755845347E-4</c:v>
                </c:pt>
                <c:pt idx="792">
                  <c:v>4.0223074537985181E-4</c:v>
                </c:pt>
                <c:pt idx="793">
                  <c:v>3.8332972302569288E-4</c:v>
                </c:pt>
                <c:pt idx="794">
                  <c:v>4.8250699762571457E-4</c:v>
                </c:pt>
                <c:pt idx="795">
                  <c:v>4.7528638234431338E-4</c:v>
                </c:pt>
                <c:pt idx="796">
                  <c:v>4.3897093489979078E-4</c:v>
                </c:pt>
                <c:pt idx="797">
                  <c:v>5.01832762055231E-4</c:v>
                </c:pt>
                <c:pt idx="798">
                  <c:v>4.7995854517345185E-4</c:v>
                </c:pt>
                <c:pt idx="799">
                  <c:v>5.1075234563812105E-4</c:v>
                </c:pt>
                <c:pt idx="800">
                  <c:v>5.6129665260772304E-4</c:v>
                </c:pt>
                <c:pt idx="801">
                  <c:v>5.9973581042912138E-4</c:v>
                </c:pt>
                <c:pt idx="802">
                  <c:v>7.2779554615458569E-4</c:v>
                </c:pt>
                <c:pt idx="803">
                  <c:v>7.5115636030020439E-4</c:v>
                </c:pt>
                <c:pt idx="804">
                  <c:v>7.0910689483810545E-4</c:v>
                </c:pt>
                <c:pt idx="805">
                  <c:v>7.4754605265952591E-4</c:v>
                </c:pt>
                <c:pt idx="806">
                  <c:v>7.9420396963943542E-4</c:v>
                </c:pt>
                <c:pt idx="807">
                  <c:v>8.7981073493121199E-4</c:v>
                </c:pt>
                <c:pt idx="808">
                  <c:v>8.7008414140512949E-4</c:v>
                </c:pt>
                <c:pt idx="809">
                  <c:v>8.2867178905609619E-4</c:v>
                </c:pt>
                <c:pt idx="810">
                  <c:v>9.004531997944264E-4</c:v>
                </c:pt>
                <c:pt idx="811">
                  <c:v>9.1850473799785575E-4</c:v>
                </c:pt>
                <c:pt idx="812">
                  <c:v>9.0894804130191471E-4</c:v>
                </c:pt>
                <c:pt idx="813">
                  <c:v>9.0109031290749213E-4</c:v>
                </c:pt>
                <c:pt idx="814">
                  <c:v>9.131954620556663E-4</c:v>
                </c:pt>
                <c:pt idx="815">
                  <c:v>9.6416451110065528E-4</c:v>
                </c:pt>
                <c:pt idx="816">
                  <c:v>1.029999532783745E-3</c:v>
                </c:pt>
                <c:pt idx="817">
                  <c:v>1.0661026091905743E-3</c:v>
                </c:pt>
                <c:pt idx="818">
                  <c:v>9.9814387713060854E-4</c:v>
                </c:pt>
                <c:pt idx="819">
                  <c:v>1.0427417950449407E-3</c:v>
                </c:pt>
                <c:pt idx="820">
                  <c:v>1.0937108440899591E-3</c:v>
                </c:pt>
                <c:pt idx="821">
                  <c:v>1.0257521120299346E-3</c:v>
                </c:pt>
                <c:pt idx="822">
                  <c:v>9.8752532524622964E-4</c:v>
                </c:pt>
                <c:pt idx="823">
                  <c:v>9.4292740733189757E-4</c:v>
                </c:pt>
                <c:pt idx="824">
                  <c:v>8.622264130107363E-4</c:v>
                </c:pt>
                <c:pt idx="825">
                  <c:v>7.2630894889080507E-4</c:v>
                </c:pt>
                <c:pt idx="826">
                  <c:v>7.1356668662955053E-4</c:v>
                </c:pt>
                <c:pt idx="827">
                  <c:v>7.6241202529763418E-4</c:v>
                </c:pt>
                <c:pt idx="828">
                  <c:v>6.7958732059953818E-4</c:v>
                </c:pt>
                <c:pt idx="829">
                  <c:v>5.1818533195721562E-4</c:v>
                </c:pt>
                <c:pt idx="830">
                  <c:v>4.1624723386717884E-4</c:v>
                </c:pt>
                <c:pt idx="831">
                  <c:v>3.610307640685268E-4</c:v>
                </c:pt>
                <c:pt idx="832">
                  <c:v>3.7589673670671611E-4</c:v>
                </c:pt>
                <c:pt idx="833">
                  <c:v>4.1837094424411356E-4</c:v>
                </c:pt>
                <c:pt idx="834">
                  <c:v>3.9288641972160432E-4</c:v>
                </c:pt>
                <c:pt idx="835">
                  <c:v>3.1855655653112934E-4</c:v>
                </c:pt>
                <c:pt idx="836">
                  <c:v>2.3360814145609863E-4</c:v>
                </c:pt>
                <c:pt idx="837">
                  <c:v>2.1024732731052414E-4</c:v>
                </c:pt>
                <c:pt idx="838">
                  <c:v>1.7414425090357715E-4</c:v>
                </c:pt>
                <c:pt idx="839">
                  <c:v>1.3804117449674804E-4</c:v>
                </c:pt>
                <c:pt idx="840">
                  <c:v>8.919583582866434E-5</c:v>
                </c:pt>
                <c:pt idx="841">
                  <c:v>6.371131130615513E-5</c:v>
                </c:pt>
                <c:pt idx="842">
                  <c:v>6.3711311305683573E-6</c:v>
                </c:pt>
                <c:pt idx="843">
                  <c:v>3.6103076406829102E-5</c:v>
                </c:pt>
                <c:pt idx="844">
                  <c:v>2.1237103768168227E-6</c:v>
                </c:pt>
                <c:pt idx="845">
                  <c:v>4.6721628291266882E-5</c:v>
                </c:pt>
                <c:pt idx="846">
                  <c:v>1.8263909241108021E-4</c:v>
                </c:pt>
                <c:pt idx="847">
                  <c:v>2.3997927258666697E-4</c:v>
                </c:pt>
                <c:pt idx="848">
                  <c:v>3.2068026690794616E-4</c:v>
                </c:pt>
                <c:pt idx="849">
                  <c:v>3.2492768766169769E-4</c:v>
                </c:pt>
                <c:pt idx="850">
                  <c:v>2.2298958957166085E-4</c:v>
                </c:pt>
                <c:pt idx="851">
                  <c:v>2.8882461125475067E-4</c:v>
                </c:pt>
                <c:pt idx="852">
                  <c:v>3.3129881879226603E-4</c:v>
                </c:pt>
                <c:pt idx="853">
                  <c:v>2.782060593704308E-4</c:v>
                </c:pt>
                <c:pt idx="854">
                  <c:v>3.1430913577737776E-4</c:v>
                </c:pt>
                <c:pt idx="855">
                  <c:v>3.3129881879226603E-4</c:v>
                </c:pt>
                <c:pt idx="856">
                  <c:v>3.1643284615419463E-4</c:v>
                </c:pt>
                <c:pt idx="857">
                  <c:v>3.3766994992289335E-4</c:v>
                </c:pt>
                <c:pt idx="858">
                  <c:v>3.610307640685268E-4</c:v>
                </c:pt>
                <c:pt idx="859">
                  <c:v>3.6103076406846782E-4</c:v>
                </c:pt>
                <c:pt idx="860">
                  <c:v>3.6740189519915406E-4</c:v>
                </c:pt>
                <c:pt idx="861">
                  <c:v>4.3748433763593649E-4</c:v>
                </c:pt>
                <c:pt idx="862">
                  <c:v>4.6721628291219726E-4</c:v>
                </c:pt>
                <c:pt idx="863">
                  <c:v>4.9482451781158218E-4</c:v>
                </c:pt>
                <c:pt idx="864">
                  <c:v>5.160616215802809E-4</c:v>
                </c:pt>
                <c:pt idx="865">
                  <c:v>5.4791727723335854E-4</c:v>
                </c:pt>
                <c:pt idx="866">
                  <c:v>5.7127809137905085E-4</c:v>
                </c:pt>
                <c:pt idx="867">
                  <c:v>5.9251519514774969E-4</c:v>
                </c:pt>
                <c:pt idx="868">
                  <c:v>6.4985537532333639E-4</c:v>
                </c:pt>
                <c:pt idx="869">
                  <c:v>6.7109247909203512E-4</c:v>
                </c:pt>
                <c:pt idx="870">
                  <c:v>6.5410279607708798E-4</c:v>
                </c:pt>
                <c:pt idx="871">
                  <c:v>6.3711311306208175E-4</c:v>
                </c:pt>
                <c:pt idx="872">
                  <c:v>6.4560795456958492E-4</c:v>
                </c:pt>
                <c:pt idx="873">
                  <c:v>6.4773166494646066E-4</c:v>
                </c:pt>
                <c:pt idx="874">
                  <c:v>5.8614406401712236E-4</c:v>
                </c:pt>
                <c:pt idx="875">
                  <c:v>5.9676261590150116E-4</c:v>
                </c:pt>
                <c:pt idx="876">
                  <c:v>6.1162858853963155E-4</c:v>
                </c:pt>
                <c:pt idx="877">
                  <c:v>5.4791727723335854E-4</c:v>
                </c:pt>
                <c:pt idx="878">
                  <c:v>5.3305130459528713E-4</c:v>
                </c:pt>
                <c:pt idx="879">
                  <c:v>5.2243275271090823E-4</c:v>
                </c:pt>
                <c:pt idx="880">
                  <c:v>4.5447402065100159E-4</c:v>
                </c:pt>
                <c:pt idx="881">
                  <c:v>4.905770970578307E-4</c:v>
                </c:pt>
                <c:pt idx="882">
                  <c:v>5.5004098761023427E-4</c:v>
                </c:pt>
                <c:pt idx="883">
                  <c:v>5.6703067062529938E-4</c:v>
                </c:pt>
                <c:pt idx="884">
                  <c:v>5.3942243572591435E-4</c:v>
                </c:pt>
                <c:pt idx="885">
                  <c:v>4.7783483479651713E-4</c:v>
                </c:pt>
                <c:pt idx="886">
                  <c:v>4.2474207537474083E-4</c:v>
                </c:pt>
                <c:pt idx="887">
                  <c:v>4.077523923597347E-4</c:v>
                </c:pt>
                <c:pt idx="888">
                  <c:v>3.8014415746040866E-4</c:v>
                </c:pt>
                <c:pt idx="889">
                  <c:v>3.9501013009848011E-4</c:v>
                </c:pt>
                <c:pt idx="890">
                  <c:v>3.6952560557597088E-4</c:v>
                </c:pt>
                <c:pt idx="891">
                  <c:v>2.5696895560173207E-4</c:v>
                </c:pt>
                <c:pt idx="892">
                  <c:v>1.8476280278801493E-4</c:v>
                </c:pt>
                <c:pt idx="893">
                  <c:v>2.0387619617989682E-4</c:v>
                </c:pt>
                <c:pt idx="894">
                  <c:v>2.2298958957171978E-4</c:v>
                </c:pt>
                <c:pt idx="895">
                  <c:v>1.5927827826550572E-4</c:v>
                </c:pt>
                <c:pt idx="896">
                  <c:v>1.1043293959742201E-4</c:v>
                </c:pt>
                <c:pt idx="897">
                  <c:v>1.0830922922060519E-4</c:v>
                </c:pt>
                <c:pt idx="898">
                  <c:v>8.4948415074912809E-5</c:v>
                </c:pt>
                <c:pt idx="899">
                  <c:v>7.6453573567409735E-5</c:v>
                </c:pt>
                <c:pt idx="900">
                  <c:v>1.3167004336617967E-4</c:v>
                </c:pt>
                <c:pt idx="901">
                  <c:v>1.2529891223561133E-4</c:v>
                </c:pt>
                <c:pt idx="902">
                  <c:v>6.371131130615513E-5</c:v>
                </c:pt>
                <c:pt idx="903">
                  <c:v>8.2824704698095984E-5</c:v>
                </c:pt>
                <c:pt idx="904">
                  <c:v>1.1468036035117355E-4</c:v>
                </c:pt>
                <c:pt idx="905">
                  <c:v>1.4865972638071427E-5</c:v>
                </c:pt>
                <c:pt idx="906">
                  <c:v>6.3711311305683573E-6</c:v>
                </c:pt>
                <c:pt idx="907">
                  <c:v>8.4948415075030689E-5</c:v>
                </c:pt>
                <c:pt idx="908">
                  <c:v>1.3804117449674804E-4</c:v>
                </c:pt>
                <c:pt idx="909">
                  <c:v>1.2317520185867661E-4</c:v>
                </c:pt>
                <c:pt idx="910">
                  <c:v>1.2317520185867661E-4</c:v>
                </c:pt>
                <c:pt idx="911">
                  <c:v>1.5715456788868888E-4</c:v>
                </c:pt>
                <c:pt idx="912">
                  <c:v>2.6121637635542468E-4</c:v>
                </c:pt>
                <c:pt idx="913">
                  <c:v>3.7377302632978139E-4</c:v>
                </c:pt>
                <c:pt idx="914">
                  <c:v>4.2686578575161662E-4</c:v>
                </c:pt>
                <c:pt idx="915">
                  <c:v>4.2261836499786509E-4</c:v>
                </c:pt>
                <c:pt idx="916">
                  <c:v>3.9925755085229057E-4</c:v>
                </c:pt>
                <c:pt idx="917">
                  <c:v>4.5235031027406687E-4</c:v>
                </c:pt>
                <c:pt idx="918">
                  <c:v>5.457935668564828E-4</c:v>
                </c:pt>
                <c:pt idx="919">
                  <c:v>5.6065953949461307E-4</c:v>
                </c:pt>
                <c:pt idx="920">
                  <c:v>4.9907193856527478E-4</c:v>
                </c:pt>
                <c:pt idx="921">
                  <c:v>4.6084515178156993E-4</c:v>
                </c:pt>
                <c:pt idx="922">
                  <c:v>4.9907193856527478E-4</c:v>
                </c:pt>
                <c:pt idx="923">
                  <c:v>6.1799971967022938E-4</c:v>
                </c:pt>
                <c:pt idx="924">
                  <c:v>6.7533989984581619E-4</c:v>
                </c:pt>
                <c:pt idx="925">
                  <c:v>6.5176671466251875E-4</c:v>
                </c:pt>
                <c:pt idx="926">
                  <c:v>5.2965336799227992E-4</c:v>
                </c:pt>
                <c:pt idx="927">
                  <c:v>4.7507401130663464E-4</c:v>
                </c:pt>
                <c:pt idx="928">
                  <c:v>4.5978329659314681E-4</c:v>
                </c:pt>
                <c:pt idx="929">
                  <c:v>3.6952560557601511E-4</c:v>
                </c:pt>
                <c:pt idx="930">
                  <c:v>2.9519574238543692E-4</c:v>
                </c:pt>
                <c:pt idx="931">
                  <c:v>2.904917239006614E-4</c:v>
                </c:pt>
                <c:pt idx="932">
                  <c:v>3.0199161559142906E-4</c:v>
                </c:pt>
                <c:pt idx="933">
                  <c:v>2.4252772503896653E-4</c:v>
                </c:pt>
                <c:pt idx="934">
                  <c:v>1.5566797062483459E-4</c:v>
                </c:pt>
                <c:pt idx="935">
                  <c:v>1.3358138270536197E-4</c:v>
                </c:pt>
                <c:pt idx="936">
                  <c:v>4.0138126122916636E-5</c:v>
                </c:pt>
                <c:pt idx="937">
                  <c:v>5.3092759421599456E-6</c:v>
                </c:pt>
                <c:pt idx="938">
                  <c:v>4.3960804801310697E-5</c:v>
                </c:pt>
                <c:pt idx="939">
                  <c:v>1.0915871337129066E-4</c:v>
                </c:pt>
                <c:pt idx="940">
                  <c:v>1.8901022354176646E-4</c:v>
                </c:pt>
                <c:pt idx="941">
                  <c:v>3.1006171502353781E-4</c:v>
                </c:pt>
                <c:pt idx="942">
                  <c:v>3.8863899896788228E-4</c:v>
                </c:pt>
                <c:pt idx="943">
                  <c:v>4.6721628291219726E-4</c:v>
                </c:pt>
                <c:pt idx="944">
                  <c:v>5.3092759421841129E-4</c:v>
                </c:pt>
                <c:pt idx="945">
                  <c:v>5.3305130459528713E-4</c:v>
                </c:pt>
                <c:pt idx="946">
                  <c:v>6.1375229891650728E-4</c:v>
                </c:pt>
                <c:pt idx="947">
                  <c:v>6.9020587248397596E-4</c:v>
                </c:pt>
                <c:pt idx="948">
                  <c:v>6.8808216210704124E-4</c:v>
                </c:pt>
                <c:pt idx="949">
                  <c:v>7.7090686680513724E-4</c:v>
                </c:pt>
                <c:pt idx="950">
                  <c:v>8.8558722715631076E-4</c:v>
                </c:pt>
                <c:pt idx="951">
                  <c:v>9.2593772431689145E-4</c:v>
                </c:pt>
                <c:pt idx="952">
                  <c:v>1.0554840573062248E-3</c:v>
                </c:pt>
                <c:pt idx="953">
                  <c:v>1.1319376308736345E-3</c:v>
                </c:pt>
                <c:pt idx="954">
                  <c:v>1.1744118384111205E-3</c:v>
                </c:pt>
                <c:pt idx="955">
                  <c:v>1.2678550949935658E-3</c:v>
                </c:pt>
                <c:pt idx="956">
                  <c:v>1.2729519998980617E-3</c:v>
                </c:pt>
                <c:pt idx="957">
                  <c:v>1.3313540352620863E-3</c:v>
                </c:pt>
                <c:pt idx="958">
                  <c:v>1.4075952377918615E-3</c:v>
                </c:pt>
                <c:pt idx="959">
                  <c:v>1.3570509308222596E-3</c:v>
                </c:pt>
                <c:pt idx="960">
                  <c:v>1.3224344516792111E-3</c:v>
                </c:pt>
                <c:pt idx="961">
                  <c:v>1.4063210115657302E-3</c:v>
                </c:pt>
                <c:pt idx="962">
                  <c:v>1.4912545606680344E-3</c:v>
                </c:pt>
                <c:pt idx="963">
                  <c:v>1.5785539231301766E-3</c:v>
                </c:pt>
                <c:pt idx="964">
                  <c:v>1.6042508186903425E-3</c:v>
                </c:pt>
                <c:pt idx="965">
                  <c:v>1.5747312444518047E-3</c:v>
                </c:pt>
                <c:pt idx="966">
                  <c:v>1.5789786652055415E-3</c:v>
                </c:pt>
                <c:pt idx="967">
                  <c:v>1.5906590722783581E-3</c:v>
                </c:pt>
                <c:pt idx="968">
                  <c:v>1.6076487552933642E-3</c:v>
                </c:pt>
                <c:pt idx="969">
                  <c:v>1.6373807005695662E-3</c:v>
                </c:pt>
                <c:pt idx="970">
                  <c:v>1.6798549081070814E-3</c:v>
                </c:pt>
                <c:pt idx="971">
                  <c:v>1.6203910175545599E-3</c:v>
                </c:pt>
                <c:pt idx="972">
                  <c:v>1.5821642307708552E-3</c:v>
                </c:pt>
                <c:pt idx="973">
                  <c:v>1.5354426024796473E-3</c:v>
                </c:pt>
                <c:pt idx="974">
                  <c:v>1.4335045043897873E-3</c:v>
                </c:pt>
                <c:pt idx="975">
                  <c:v>1.3570509308222596E-3</c:v>
                </c:pt>
                <c:pt idx="976">
                  <c:v>1.3230715647922474E-3</c:v>
                </c:pt>
                <c:pt idx="977">
                  <c:v>1.3018344610234895E-3</c:v>
                </c:pt>
                <c:pt idx="978">
                  <c:v>1.1998963629335708E-3</c:v>
                </c:pt>
                <c:pt idx="979">
                  <c:v>1.0342469535374965E-3</c:v>
                </c:pt>
                <c:pt idx="980">
                  <c:v>9.0894804130188533E-4</c:v>
                </c:pt>
                <c:pt idx="981">
                  <c:v>8.4098930924197859E-4</c:v>
                </c:pt>
                <c:pt idx="982">
                  <c:v>7.4117492152887647E-4</c:v>
                </c:pt>
                <c:pt idx="983">
                  <c:v>6.3074198193145453E-4</c:v>
                </c:pt>
                <c:pt idx="984">
                  <c:v>5.0969049044971256E-4</c:v>
                </c:pt>
                <c:pt idx="985">
                  <c:v>3.6527818482227833E-4</c:v>
                </c:pt>
                <c:pt idx="986">
                  <c:v>1.805153820342634E-4</c:v>
                </c:pt>
                <c:pt idx="987">
                  <c:v>7.0082442436841379E-5</c:v>
                </c:pt>
                <c:pt idx="988">
                  <c:v>2.1237103768168227E-6</c:v>
                </c:pt>
                <c:pt idx="989">
                  <c:v>1.5715456788868888E-4</c:v>
                </c:pt>
                <c:pt idx="990">
                  <c:v>2.6758750748611093E-4</c:v>
                </c:pt>
                <c:pt idx="991">
                  <c:v>3.6740189519909514E-4</c:v>
                </c:pt>
                <c:pt idx="992">
                  <c:v>5.0544306969596108E-4</c:v>
                </c:pt>
                <c:pt idx="993">
                  <c:v>6.3711311306202288E-4</c:v>
                </c:pt>
                <c:pt idx="994">
                  <c:v>7.7090686680513724E-4</c:v>
                </c:pt>
                <c:pt idx="995">
                  <c:v>9.1319546205575477E-4</c:v>
                </c:pt>
                <c:pt idx="996">
                  <c:v>1.0278758224069283E-3</c:v>
                </c:pt>
                <c:pt idx="997">
                  <c:v>1.1340613412504808E-3</c:v>
                </c:pt>
                <c:pt idx="998">
                  <c:v>1.2784736468779152E-3</c:v>
                </c:pt>
                <c:pt idx="999">
                  <c:v>1.3931540072290886E-3</c:v>
                </c:pt>
                <c:pt idx="1000">
                  <c:v>1.4419993458971725E-3</c:v>
                </c:pt>
                <c:pt idx="1001">
                  <c:v>1.509958077957079E-3</c:v>
                </c:pt>
                <c:pt idx="1002">
                  <c:v>1.639504410946442E-3</c:v>
                </c:pt>
                <c:pt idx="1003">
                  <c:v>1.7796692958201247E-3</c:v>
                </c:pt>
                <c:pt idx="1004">
                  <c:v>1.932576442955062E-3</c:v>
                </c:pt>
                <c:pt idx="1005">
                  <c:v>1.9792980712463287E-3</c:v>
                </c:pt>
                <c:pt idx="1006">
                  <c:v>1.9516898363468849E-3</c:v>
                </c:pt>
                <c:pt idx="1007">
                  <c:v>2.006906306145537E-3</c:v>
                </c:pt>
                <c:pt idx="1008">
                  <c:v>2.08123616933613E-3</c:v>
                </c:pt>
                <c:pt idx="1009">
                  <c:v>2.1130918249892077E-3</c:v>
                </c:pt>
                <c:pt idx="1010">
                  <c:v>2.1152155353661422E-3</c:v>
                </c:pt>
                <c:pt idx="1011">
                  <c:v>2.1428237702654685E-3</c:v>
                </c:pt>
                <c:pt idx="1012">
                  <c:v>2.1874216881798006E-3</c:v>
                </c:pt>
                <c:pt idx="1013">
                  <c:v>2.2256484749636233E-3</c:v>
                </c:pt>
                <c:pt idx="1014">
                  <c:v>2.2426381579785703E-3</c:v>
                </c:pt>
                <c:pt idx="1015">
                  <c:v>2.2341433164711263E-3</c:v>
                </c:pt>
                <c:pt idx="1016">
                  <c:v>2.1768031362954807E-3</c:v>
                </c:pt>
                <c:pt idx="1017">
                  <c:v>2.1067206938586392E-3</c:v>
                </c:pt>
                <c:pt idx="1018">
                  <c:v>2.0769887485824375E-3</c:v>
                </c:pt>
                <c:pt idx="1019">
                  <c:v>2.0281434099143243E-3</c:v>
                </c:pt>
                <c:pt idx="1020">
                  <c:v>1.9665558089849858E-3</c:v>
                </c:pt>
                <c:pt idx="1021">
                  <c:v>1.9030568687164948E-3</c:v>
                </c:pt>
                <c:pt idx="1022">
                  <c:v>1.8219311323199024E-3</c:v>
                </c:pt>
                <c:pt idx="1023">
                  <c:v>1.7715991963879938E-3</c:v>
                </c:pt>
                <c:pt idx="1024">
                  <c:v>1.7112858216847869E-3</c:v>
                </c:pt>
                <c:pt idx="1025">
                  <c:v>1.6292766217714291E-3</c:v>
                </c:pt>
                <c:pt idx="1026">
                  <c:v>1.5477601226655149E-3</c:v>
                </c:pt>
                <c:pt idx="1027">
                  <c:v>1.4156653372239777E-3</c:v>
                </c:pt>
                <c:pt idx="1028">
                  <c:v>1.2842076648954914E-3</c:v>
                </c:pt>
                <c:pt idx="1029">
                  <c:v>1.167828336242829E-3</c:v>
                </c:pt>
                <c:pt idx="1030">
                  <c:v>1.0869149708839449E-3</c:v>
                </c:pt>
                <c:pt idx="1031">
                  <c:v>9.8285316241712066E-4</c:v>
                </c:pt>
                <c:pt idx="1032">
                  <c:v>8.4098930924197859E-4</c:v>
                </c:pt>
                <c:pt idx="1033">
                  <c:v>7.1144297625264519E-4</c:v>
                </c:pt>
                <c:pt idx="1034">
                  <c:v>5.9463890552462542E-4</c:v>
                </c:pt>
                <c:pt idx="1035">
                  <c:v>4.7571112441970032E-4</c:v>
                </c:pt>
                <c:pt idx="1036">
                  <c:v>3.5465963293789947E-4</c:v>
                </c:pt>
                <c:pt idx="1037">
                  <c:v>2.0387619617983789E-4</c:v>
                </c:pt>
                <c:pt idx="1038">
                  <c:v>7.2206152813717144E-5</c:v>
                </c:pt>
                <c:pt idx="1039">
                  <c:v>5.946389055246254E-5</c:v>
                </c:pt>
                <c:pt idx="1040">
                  <c:v>1.9962877542614528E-4</c:v>
                </c:pt>
                <c:pt idx="1041">
                  <c:v>3.4404108105352062E-4</c:v>
                </c:pt>
                <c:pt idx="1042">
                  <c:v>4.7146370366594879E-4</c:v>
                </c:pt>
                <c:pt idx="1043">
                  <c:v>5.6065953949467205E-4</c:v>
                </c:pt>
                <c:pt idx="1044">
                  <c:v>6.4773166494646066E-4</c:v>
                </c:pt>
                <c:pt idx="1045">
                  <c:v>7.7940170831258143E-4</c:v>
                </c:pt>
                <c:pt idx="1046">
                  <c:v>9.089480413019442E-4</c:v>
                </c:pt>
                <c:pt idx="1047">
                  <c:v>1.0087624290149875E-3</c:v>
                </c:pt>
                <c:pt idx="1048">
                  <c:v>1.1064531063512137E-3</c:v>
                </c:pt>
                <c:pt idx="1049">
                  <c:v>1.2041437836873223E-3</c:v>
                </c:pt>
                <c:pt idx="1050">
                  <c:v>1.2869684883854181E-3</c:v>
                </c:pt>
                <c:pt idx="1051">
                  <c:v>1.3549272204453839E-3</c:v>
                </c:pt>
                <c:pt idx="1052">
                  <c:v>1.4016488487366508E-3</c:v>
                </c:pt>
                <c:pt idx="1053">
                  <c:v>1.4844735534346877E-3</c:v>
                </c:pt>
                <c:pt idx="1054">
                  <c:v>1.5630508373789733E-3</c:v>
                </c:pt>
                <c:pt idx="1055">
                  <c:v>1.6161435968008084E-3</c:v>
                </c:pt>
                <c:pt idx="1056">
                  <c:v>1.6819786184838984E-3</c:v>
                </c:pt>
                <c:pt idx="1057">
                  <c:v>1.7499373505438639E-3</c:v>
                </c:pt>
                <c:pt idx="1058">
                  <c:v>1.7924115580813204E-3</c:v>
                </c:pt>
                <c:pt idx="1059">
                  <c:v>1.8072775307194507E-3</c:v>
                </c:pt>
                <c:pt idx="1060">
                  <c:v>1.8391331863725872E-3</c:v>
                </c:pt>
                <c:pt idx="1061">
                  <c:v>1.8794836835331679E-3</c:v>
                </c:pt>
                <c:pt idx="1062">
                  <c:v>1.9219578910706536E-3</c:v>
                </c:pt>
                <c:pt idx="1063">
                  <c:v>1.9516898363468554E-3</c:v>
                </c:pt>
                <c:pt idx="1064">
                  <c:v>1.9495661259700092E-3</c:v>
                </c:pt>
                <c:pt idx="1065">
                  <c:v>1.9296032484273828E-3</c:v>
                </c:pt>
                <c:pt idx="1066">
                  <c:v>1.9310898456912078E-3</c:v>
                </c:pt>
                <c:pt idx="1067">
                  <c:v>1.9404341713494552E-3</c:v>
                </c:pt>
                <c:pt idx="1068">
                  <c:v>1.899871303151181E-3</c:v>
                </c:pt>
                <c:pt idx="1069">
                  <c:v>1.870776470987986E-3</c:v>
                </c:pt>
                <c:pt idx="1070">
                  <c:v>1.8788465704201169E-3</c:v>
                </c:pt>
                <c:pt idx="1071">
                  <c:v>1.8535744169353159E-3</c:v>
                </c:pt>
                <c:pt idx="1072">
                  <c:v>1.8178960826038442E-3</c:v>
                </c:pt>
                <c:pt idx="1073">
                  <c:v>1.7645060037292375E-3</c:v>
                </c:pt>
                <c:pt idx="1074">
                  <c:v>1.7248775680967731E-3</c:v>
                </c:pt>
                <c:pt idx="1075">
                  <c:v>1.7021538670642254E-3</c:v>
                </c:pt>
                <c:pt idx="1076">
                  <c:v>1.6465126551901349E-3</c:v>
                </c:pt>
                <c:pt idx="1077">
                  <c:v>1.5711209368111188E-3</c:v>
                </c:pt>
                <c:pt idx="1078">
                  <c:v>1.4927560239044826E-3</c:v>
                </c:pt>
                <c:pt idx="1079">
                  <c:v>1.4224612104299624E-3</c:v>
                </c:pt>
                <c:pt idx="1080">
                  <c:v>1.3623602067644491E-3</c:v>
                </c:pt>
                <c:pt idx="1081">
                  <c:v>1.2878179725361626E-3</c:v>
                </c:pt>
                <c:pt idx="1082">
                  <c:v>1.1867293585969881E-3</c:v>
                </c:pt>
                <c:pt idx="1083">
                  <c:v>1.0973211517306008E-3</c:v>
                </c:pt>
                <c:pt idx="1084">
                  <c:v>1.0087624290149875E-3</c:v>
                </c:pt>
                <c:pt idx="1085">
                  <c:v>9.1956659318629362E-4</c:v>
                </c:pt>
                <c:pt idx="1086">
                  <c:v>8.2612333660384821E-4</c:v>
                </c:pt>
                <c:pt idx="1087">
                  <c:v>7.2418523851392933E-4</c:v>
                </c:pt>
                <c:pt idx="1088">
                  <c:v>6.2861827155457869E-4</c:v>
                </c:pt>
                <c:pt idx="1089">
                  <c:v>5.3942243572585548E-4</c:v>
                </c:pt>
                <c:pt idx="1090">
                  <c:v>4.5022659989719114E-4</c:v>
                </c:pt>
                <c:pt idx="1091">
                  <c:v>3.4828850180727215E-4</c:v>
                </c:pt>
                <c:pt idx="1092">
                  <c:v>2.3785556220985016E-4</c:v>
                </c:pt>
                <c:pt idx="1093">
                  <c:v>1.3804117449680699E-4</c:v>
                </c:pt>
                <c:pt idx="1094">
                  <c:v>3.8226786783704867E-5</c:v>
                </c:pt>
                <c:pt idx="1095">
                  <c:v>6.371131130621407E-5</c:v>
                </c:pt>
                <c:pt idx="1096">
                  <c:v>1.5715456788862995E-4</c:v>
                </c:pt>
                <c:pt idx="1097">
                  <c:v>2.5272153484798054E-4</c:v>
                </c:pt>
                <c:pt idx="1098">
                  <c:v>3.5678334331477527E-4</c:v>
                </c:pt>
                <c:pt idx="1099">
                  <c:v>4.4810288952031534E-4</c:v>
                </c:pt>
                <c:pt idx="1100">
                  <c:v>5.4154614610279019E-4</c:v>
                </c:pt>
                <c:pt idx="1101">
                  <c:v>6.3711311306208175E-4</c:v>
                </c:pt>
                <c:pt idx="1102">
                  <c:v>7.3055636964455665E-4</c:v>
                </c:pt>
                <c:pt idx="1103">
                  <c:v>8.1975220547322099E-4</c:v>
                </c:pt>
                <c:pt idx="1104">
                  <c:v>9.1107175167876107E-4</c:v>
                </c:pt>
                <c:pt idx="1105">
                  <c:v>1.0002675875074843E-3</c:v>
                </c:pt>
                <c:pt idx="1106">
                  <c:v>1.0830922922055214E-3</c:v>
                </c:pt>
                <c:pt idx="1107">
                  <c:v>1.1659169969036763E-3</c:v>
                </c:pt>
                <c:pt idx="1108">
                  <c:v>1.2444942808479617E-3</c:v>
                </c:pt>
                <c:pt idx="1109">
                  <c:v>1.3188241440385546E-3</c:v>
                </c:pt>
                <c:pt idx="1110">
                  <c:v>1.3889065864753371E-3</c:v>
                </c:pt>
                <c:pt idx="1111">
                  <c:v>1.4568653185353028E-3</c:v>
                </c:pt>
              </c:numCache>
            </c:numRef>
          </c:yVal>
          <c:smooth val="0"/>
          <c:extLst>
            <c:ext xmlns:c16="http://schemas.microsoft.com/office/drawing/2014/chart" uri="{C3380CC4-5D6E-409C-BE32-E72D297353CC}">
              <c16:uniqueId val="{00000000-47E6-4AD8-8D3C-C0F9EE45802A}"/>
            </c:ext>
          </c:extLst>
        </c:ser>
        <c:dLbls>
          <c:showLegendKey val="0"/>
          <c:showVal val="0"/>
          <c:showCatName val="0"/>
          <c:showSerName val="0"/>
          <c:showPercent val="0"/>
          <c:showBubbleSize val="0"/>
        </c:dLbls>
        <c:axId val="1774760383"/>
        <c:axId val="1657000527"/>
      </c:scatterChart>
      <c:valAx>
        <c:axId val="1774760383"/>
        <c:scaling>
          <c:orientation val="minMax"/>
          <c:max val="3.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000527"/>
        <c:crosses val="autoZero"/>
        <c:crossBetween val="midCat"/>
      </c:valAx>
      <c:valAx>
        <c:axId val="165700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760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V$9:$V$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S$9:$S$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9:$A$2231</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M$9:$M$2231</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tching Vehicle</c:v>
          </c:tx>
          <c:spPr>
            <a:ln>
              <a:noFill/>
            </a:ln>
          </c:spPr>
          <c:marker>
            <c:symbol val="circle"/>
            <c:size val="5"/>
          </c:marker>
          <c:xVal>
            <c:numRef>
              <c:f>('state-space'!$B$3:$B$32,'state-space'!$D$3:$D$32,'state-space'!$F$3:$F$47,'state-space'!$H$3:$H$47)</c:f>
              <c:numCache>
                <c:formatCode>General</c:formatCode>
                <c:ptCount val="15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5.9678330857085564</c:v>
                </c:pt>
                <c:pt idx="31">
                  <c:v>6.3189798438384903</c:v>
                </c:pt>
                <c:pt idx="32">
                  <c:v>2.9474154353790478</c:v>
                </c:pt>
                <c:pt idx="33">
                  <c:v>2.8659814871552056</c:v>
                </c:pt>
                <c:pt idx="34">
                  <c:v>2.3696050460764386</c:v>
                </c:pt>
                <c:pt idx="35">
                  <c:v>2.0044750206575124</c:v>
                </c:pt>
                <c:pt idx="36">
                  <c:v>5.9884410773472974</c:v>
                </c:pt>
                <c:pt idx="37">
                  <c:v>10.612438359660556</c:v>
                </c:pt>
                <c:pt idx="38">
                  <c:v>6.4608064321458745</c:v>
                </c:pt>
                <c:pt idx="39">
                  <c:v>4.1232487535860507</c:v>
                </c:pt>
                <c:pt idx="40">
                  <c:v>2.6716313155711928</c:v>
                </c:pt>
                <c:pt idx="41">
                  <c:v>1.9274062520309352</c:v>
                </c:pt>
                <c:pt idx="42">
                  <c:v>2.3019898094048803</c:v>
                </c:pt>
                <c:pt idx="43">
                  <c:v>2.0431254584110894</c:v>
                </c:pt>
                <c:pt idx="44">
                  <c:v>3.5986017555533274</c:v>
                </c:pt>
                <c:pt idx="45">
                  <c:v>5.9058167317270156</c:v>
                </c:pt>
                <c:pt idx="46">
                  <c:v>5.0701305693902272</c:v>
                </c:pt>
                <c:pt idx="47">
                  <c:v>2.9258853934286844</c:v>
                </c:pt>
                <c:pt idx="48">
                  <c:v>2.6406485448989385</c:v>
                </c:pt>
                <c:pt idx="49">
                  <c:v>2.3143136148970025</c:v>
                </c:pt>
                <c:pt idx="50">
                  <c:v>1.8736162439283099</c:v>
                </c:pt>
                <c:pt idx="51">
                  <c:v>6.0556280463679295</c:v>
                </c:pt>
                <c:pt idx="52">
                  <c:v>11.715057791546355</c:v>
                </c:pt>
                <c:pt idx="53">
                  <c:v>5.8049956252523893</c:v>
                </c:pt>
                <c:pt idx="54">
                  <c:v>3.5179364652039307</c:v>
                </c:pt>
                <c:pt idx="55">
                  <c:v>2.3179082238254383</c:v>
                </c:pt>
                <c:pt idx="56">
                  <c:v>1.9588857854354556</c:v>
                </c:pt>
                <c:pt idx="57">
                  <c:v>2.0879290169965232</c:v>
                </c:pt>
                <c:pt idx="58">
                  <c:v>2.3012350249024096</c:v>
                </c:pt>
                <c:pt idx="59">
                  <c:v>3.4010640715891203</c:v>
                </c:pt>
                <c:pt idx="60">
                  <c:v>3.3127553185845402</c:v>
                </c:pt>
                <c:pt idx="61">
                  <c:v>3.6975436362671754</c:v>
                </c:pt>
                <c:pt idx="62">
                  <c:v>3.4030120961324206</c:v>
                </c:pt>
                <c:pt idx="63">
                  <c:v>2.2802138044458591</c:v>
                </c:pt>
                <c:pt idx="64">
                  <c:v>2.1315719666825825</c:v>
                </c:pt>
                <c:pt idx="65">
                  <c:v>1.9556740410631863</c:v>
                </c:pt>
                <c:pt idx="66">
                  <c:v>5.2181349143190623</c:v>
                </c:pt>
                <c:pt idx="67">
                  <c:v>5.7191959785665016</c:v>
                </c:pt>
                <c:pt idx="68">
                  <c:v>4.6638548464109499</c:v>
                </c:pt>
                <c:pt idx="69">
                  <c:v>2.8545015650697647</c:v>
                </c:pt>
                <c:pt idx="70">
                  <c:v>1.7799220117778132</c:v>
                </c:pt>
                <c:pt idx="71">
                  <c:v>3.4273104673988009</c:v>
                </c:pt>
                <c:pt idx="72">
                  <c:v>1.7809101278582415</c:v>
                </c:pt>
                <c:pt idx="73">
                  <c:v>1.6868401506711228</c:v>
                </c:pt>
                <c:pt idx="74">
                  <c:v>1.9640498169664173</c:v>
                </c:pt>
                <c:pt idx="75">
                  <c:v>3.2739144143355112</c:v>
                </c:pt>
                <c:pt idx="76">
                  <c:v>3.9914607017113628</c:v>
                </c:pt>
                <c:pt idx="77">
                  <c:v>3.4023629771059225</c:v>
                </c:pt>
                <c:pt idx="78">
                  <c:v>2.0834574086076127</c:v>
                </c:pt>
                <c:pt idx="79">
                  <c:v>2.3306328714813711</c:v>
                </c:pt>
                <c:pt idx="80">
                  <c:v>2.1444323775158085</c:v>
                </c:pt>
                <c:pt idx="81">
                  <c:v>5.6991101613270505</c:v>
                </c:pt>
                <c:pt idx="82">
                  <c:v>5.7008705705127083</c:v>
                </c:pt>
                <c:pt idx="83">
                  <c:v>4.4377112928935514</c:v>
                </c:pt>
                <c:pt idx="84">
                  <c:v>2.973628895233758</c:v>
                </c:pt>
                <c:pt idx="85">
                  <c:v>1.8254917759988789</c:v>
                </c:pt>
                <c:pt idx="86">
                  <c:v>3.6423917041811906</c:v>
                </c:pt>
                <c:pt idx="87">
                  <c:v>1.7921228257632817</c:v>
                </c:pt>
                <c:pt idx="88">
                  <c:v>1.6993378759480811</c:v>
                </c:pt>
                <c:pt idx="89">
                  <c:v>2.0699259051656185</c:v>
                </c:pt>
                <c:pt idx="90">
                  <c:v>3.0492678958785246</c:v>
                </c:pt>
                <c:pt idx="91">
                  <c:v>3.9098065798987705</c:v>
                </c:pt>
                <c:pt idx="92">
                  <c:v>3.089750542299349</c:v>
                </c:pt>
                <c:pt idx="93">
                  <c:v>1.9988792480115689</c:v>
                </c:pt>
                <c:pt idx="94">
                  <c:v>2.3508496023138106</c:v>
                </c:pt>
                <c:pt idx="95">
                  <c:v>2.1176337671728129</c:v>
                </c:pt>
                <c:pt idx="96">
                  <c:v>4.7898409255242225</c:v>
                </c:pt>
                <c:pt idx="97">
                  <c:v>5.0408441793203176</c:v>
                </c:pt>
                <c:pt idx="98">
                  <c:v>4.1398138105567606</c:v>
                </c:pt>
                <c:pt idx="99">
                  <c:v>2.7573662328271871</c:v>
                </c:pt>
                <c:pt idx="100">
                  <c:v>1.7823391178597252</c:v>
                </c:pt>
                <c:pt idx="101">
                  <c:v>3.4815347071583513</c:v>
                </c:pt>
                <c:pt idx="102">
                  <c:v>1.6322758496023138</c:v>
                </c:pt>
                <c:pt idx="103">
                  <c:v>1.6366775126536515</c:v>
                </c:pt>
                <c:pt idx="104">
                  <c:v>2.2002801879971075</c:v>
                </c:pt>
                <c:pt idx="105">
                  <c:v>3.8299362655392186</c:v>
                </c:pt>
                <c:pt idx="106">
                  <c:v>4.0578829867042669</c:v>
                </c:pt>
                <c:pt idx="107">
                  <c:v>2.4829034788017563</c:v>
                </c:pt>
                <c:pt idx="108">
                  <c:v>2.8725220636623425</c:v>
                </c:pt>
                <c:pt idx="109">
                  <c:v>2.4085432540650955</c:v>
                </c:pt>
                <c:pt idx="110">
                  <c:v>2.0628090060287247</c:v>
                </c:pt>
                <c:pt idx="111">
                  <c:v>5.0793405461102523</c:v>
                </c:pt>
                <c:pt idx="112">
                  <c:v>5.3610958360753278</c:v>
                </c:pt>
                <c:pt idx="113">
                  <c:v>3.8786250664839677</c:v>
                </c:pt>
                <c:pt idx="114">
                  <c:v>2.8662567948868194</c:v>
                </c:pt>
                <c:pt idx="115">
                  <c:v>2.2295522361149924</c:v>
                </c:pt>
                <c:pt idx="116">
                  <c:v>3.2532154704122491</c:v>
                </c:pt>
                <c:pt idx="117">
                  <c:v>1.7294124027224167</c:v>
                </c:pt>
                <c:pt idx="118">
                  <c:v>1.4833735549590101</c:v>
                </c:pt>
                <c:pt idx="119">
                  <c:v>2.2120816017452603</c:v>
                </c:pt>
                <c:pt idx="120">
                  <c:v>3.6402033490227161</c:v>
                </c:pt>
                <c:pt idx="121">
                  <c:v>4.0115846090194447</c:v>
                </c:pt>
                <c:pt idx="122">
                  <c:v>2.7813267027511053</c:v>
                </c:pt>
                <c:pt idx="123">
                  <c:v>3.0613599165771026</c:v>
                </c:pt>
                <c:pt idx="124">
                  <c:v>2.3921987771801589</c:v>
                </c:pt>
                <c:pt idx="125">
                  <c:v>2.1010550268928423</c:v>
                </c:pt>
                <c:pt idx="126">
                  <c:v>4.210263620466935</c:v>
                </c:pt>
                <c:pt idx="127">
                  <c:v>5.1448536273084349</c:v>
                </c:pt>
                <c:pt idx="128">
                  <c:v>3.423504803935089</c:v>
                </c:pt>
                <c:pt idx="129">
                  <c:v>2.7232253503270556</c:v>
                </c:pt>
                <c:pt idx="130">
                  <c:v>2.1780183407021276</c:v>
                </c:pt>
                <c:pt idx="131">
                  <c:v>3.1218797407254173</c:v>
                </c:pt>
                <c:pt idx="132">
                  <c:v>1.7141888475152853</c:v>
                </c:pt>
                <c:pt idx="133">
                  <c:v>1.4219762791339126</c:v>
                </c:pt>
                <c:pt idx="134">
                  <c:v>2.1310072995035059</c:v>
                </c:pt>
                <c:pt idx="135">
                  <c:v>3.5770330965279533</c:v>
                </c:pt>
                <c:pt idx="136">
                  <c:v>3.8022750375815533</c:v>
                </c:pt>
                <c:pt idx="137">
                  <c:v>2.871421309227034</c:v>
                </c:pt>
                <c:pt idx="138">
                  <c:v>3.0294182311836271</c:v>
                </c:pt>
                <c:pt idx="139">
                  <c:v>2.3940802920302402</c:v>
                </c:pt>
                <c:pt idx="140">
                  <c:v>2.1154542564674621</c:v>
                </c:pt>
                <c:pt idx="141">
                  <c:v>4.7515637414397007</c:v>
                </c:pt>
                <c:pt idx="142">
                  <c:v>5.2057233415502351</c:v>
                </c:pt>
                <c:pt idx="143">
                  <c:v>3.4726635685416496</c:v>
                </c:pt>
                <c:pt idx="144">
                  <c:v>2.7599905541525085</c:v>
                </c:pt>
                <c:pt idx="145">
                  <c:v>2.0368481114703068</c:v>
                </c:pt>
                <c:pt idx="146">
                  <c:v>2.9671436506097471</c:v>
                </c:pt>
                <c:pt idx="147">
                  <c:v>1.7806585803077346</c:v>
                </c:pt>
                <c:pt idx="148">
                  <c:v>1.3444861028550423</c:v>
                </c:pt>
                <c:pt idx="149">
                  <c:v>1.7329872958004366</c:v>
                </c:pt>
              </c:numCache>
            </c:numRef>
          </c:xVal>
          <c:yVal>
            <c:numRef>
              <c:f>('state-space'!$C$3:$C$32,'state-space'!$E$3:$E$32,'state-space'!$G$3:$G$47,'state-space'!$I$3:$I$47)</c:f>
              <c:numCache>
                <c:formatCode>General</c:formatCode>
                <c:ptCount val="15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8.6131894542628409</c:v>
                </c:pt>
                <c:pt idx="31">
                  <c:v>8.8620653213367895</c:v>
                </c:pt>
                <c:pt idx="32">
                  <c:v>3.9530344792862202</c:v>
                </c:pt>
                <c:pt idx="33">
                  <c:v>3.8735043736904098</c:v>
                </c:pt>
                <c:pt idx="34">
                  <c:v>2.4860037260491099</c:v>
                </c:pt>
                <c:pt idx="35">
                  <c:v>2.7617149879422298</c:v>
                </c:pt>
                <c:pt idx="36">
                  <c:v>9.5739951838930093</c:v>
                </c:pt>
                <c:pt idx="37">
                  <c:v>10.018913603203501</c:v>
                </c:pt>
                <c:pt idx="38">
                  <c:v>8.1546215152265304</c:v>
                </c:pt>
                <c:pt idx="39">
                  <c:v>3.8017548412852502</c:v>
                </c:pt>
                <c:pt idx="40">
                  <c:v>4.0513942935412501</c:v>
                </c:pt>
                <c:pt idx="41">
                  <c:v>2.33159421903428</c:v>
                </c:pt>
                <c:pt idx="42">
                  <c:v>2.4954677966726799</c:v>
                </c:pt>
                <c:pt idx="43">
                  <c:v>2.75706533996421</c:v>
                </c:pt>
                <c:pt idx="44">
                  <c:v>5.08111751515791</c:v>
                </c:pt>
                <c:pt idx="45">
                  <c:v>9.0593659349212405</c:v>
                </c:pt>
                <c:pt idx="46">
                  <c:v>6.1962844261581003</c:v>
                </c:pt>
                <c:pt idx="47">
                  <c:v>4.2906283659950804</c:v>
                </c:pt>
                <c:pt idx="48">
                  <c:v>4.4482065573603098</c:v>
                </c:pt>
                <c:pt idx="49">
                  <c:v>2.1996272790509899</c:v>
                </c:pt>
                <c:pt idx="50">
                  <c:v>2.2141482521913498</c:v>
                </c:pt>
                <c:pt idx="51">
                  <c:v>8.1217481759991301</c:v>
                </c:pt>
                <c:pt idx="52">
                  <c:v>11.077189287375299</c:v>
                </c:pt>
                <c:pt idx="53">
                  <c:v>7.4078147270569197</c:v>
                </c:pt>
                <c:pt idx="54">
                  <c:v>4.0986107575856003</c:v>
                </c:pt>
                <c:pt idx="55">
                  <c:v>3.41094576325328</c:v>
                </c:pt>
                <c:pt idx="56">
                  <c:v>2.6687235506396099</c:v>
                </c:pt>
                <c:pt idx="57">
                  <c:v>3.6110989509708</c:v>
                </c:pt>
                <c:pt idx="58">
                  <c:v>2.5686896058797002</c:v>
                </c:pt>
                <c:pt idx="59">
                  <c:v>5.5151011071690199</c:v>
                </c:pt>
                <c:pt idx="60">
                  <c:v>3.5778178652481198</c:v>
                </c:pt>
                <c:pt idx="61">
                  <c:v>3.9959037244997901</c:v>
                </c:pt>
                <c:pt idx="62">
                  <c:v>3.8737055959011699</c:v>
                </c:pt>
                <c:pt idx="63">
                  <c:v>2.2043128540907899</c:v>
                </c:pt>
                <c:pt idx="64">
                  <c:v>2.2624195719157099</c:v>
                </c:pt>
                <c:pt idx="65">
                  <c:v>1.9767986364441901</c:v>
                </c:pt>
                <c:pt idx="66">
                  <c:v>6.2373972724001199</c:v>
                </c:pt>
                <c:pt idx="67">
                  <c:v>5.5582273170476499</c:v>
                </c:pt>
                <c:pt idx="68">
                  <c:v>5.5634241502756696</c:v>
                </c:pt>
                <c:pt idx="69">
                  <c:v>2.9069202765546698</c:v>
                </c:pt>
                <c:pt idx="70">
                  <c:v>1.93570841696512</c:v>
                </c:pt>
                <c:pt idx="71">
                  <c:v>3.60287886334998</c:v>
                </c:pt>
                <c:pt idx="72">
                  <c:v>1.7036885830535</c:v>
                </c:pt>
                <c:pt idx="73">
                  <c:v>1.9054131002836201</c:v>
                </c:pt>
                <c:pt idx="74">
                  <c:v>2.0213010391057602</c:v>
                </c:pt>
                <c:pt idx="75">
                  <c:v>3.8739907845130199</c:v>
                </c:pt>
                <c:pt idx="76">
                  <c:v>4.4364095887054402</c:v>
                </c:pt>
                <c:pt idx="77">
                  <c:v>4.0160600007962399</c:v>
                </c:pt>
                <c:pt idx="78">
                  <c:v>2.3082383267540898</c:v>
                </c:pt>
                <c:pt idx="79">
                  <c:v>2.43646908198428</c:v>
                </c:pt>
                <c:pt idx="80">
                  <c:v>2.1813796713609102</c:v>
                </c:pt>
                <c:pt idx="81">
                  <c:v>7.1050630956369503</c:v>
                </c:pt>
                <c:pt idx="82">
                  <c:v>6.43216007557211</c:v>
                </c:pt>
                <c:pt idx="83">
                  <c:v>5.5485978402839597</c:v>
                </c:pt>
                <c:pt idx="84">
                  <c:v>3.1975029334278302</c:v>
                </c:pt>
                <c:pt idx="85">
                  <c:v>2.10096388569468</c:v>
                </c:pt>
                <c:pt idx="86">
                  <c:v>4.0352133222382101</c:v>
                </c:pt>
                <c:pt idx="87">
                  <c:v>1.88361288258147</c:v>
                </c:pt>
                <c:pt idx="88">
                  <c:v>1.90439915749091</c:v>
                </c:pt>
                <c:pt idx="89">
                  <c:v>2.0758362872178902</c:v>
                </c:pt>
                <c:pt idx="90">
                  <c:v>3.9190196125080399</c:v>
                </c:pt>
                <c:pt idx="91">
                  <c:v>4.5070243733873996</c:v>
                </c:pt>
                <c:pt idx="92">
                  <c:v>4.0197174471699801</c:v>
                </c:pt>
                <c:pt idx="93">
                  <c:v>2.3291299598192201</c:v>
                </c:pt>
                <c:pt idx="94">
                  <c:v>2.49811126660066</c:v>
                </c:pt>
                <c:pt idx="95">
                  <c:v>2.2143592616466301</c:v>
                </c:pt>
                <c:pt idx="96">
                  <c:v>7.2366527037026502</c:v>
                </c:pt>
                <c:pt idx="97">
                  <c:v>6.5817965199070203</c:v>
                </c:pt>
                <c:pt idx="98">
                  <c:v>5.5401044844686904</c:v>
                </c:pt>
                <c:pt idx="99">
                  <c:v>3.2419818998010799</c:v>
                </c:pt>
                <c:pt idx="100">
                  <c:v>2.1263428033583498</c:v>
                </c:pt>
                <c:pt idx="101">
                  <c:v>4.1031399319722404</c:v>
                </c:pt>
                <c:pt idx="102">
                  <c:v>1.91413786899681</c:v>
                </c:pt>
                <c:pt idx="103">
                  <c:v>1.8897782742678499</c:v>
                </c:pt>
                <c:pt idx="104">
                  <c:v>2.0844613135690699</c:v>
                </c:pt>
                <c:pt idx="105">
                  <c:v>5.3691672828672701</c:v>
                </c:pt>
                <c:pt idx="106">
                  <c:v>4.4020869733335202</c:v>
                </c:pt>
                <c:pt idx="107">
                  <c:v>3.9364454760473002</c:v>
                </c:pt>
                <c:pt idx="108">
                  <c:v>3.4508228094326299</c:v>
                </c:pt>
                <c:pt idx="109">
                  <c:v>2.69419341104321</c:v>
                </c:pt>
                <c:pt idx="110">
                  <c:v>2.1867260854365802</c:v>
                </c:pt>
                <c:pt idx="111">
                  <c:v>6.8552445802269002</c:v>
                </c:pt>
                <c:pt idx="112">
                  <c:v>6.5075245640194996</c:v>
                </c:pt>
                <c:pt idx="113">
                  <c:v>5.4008366184586798</c:v>
                </c:pt>
                <c:pt idx="114">
                  <c:v>4.0785891144793602</c:v>
                </c:pt>
                <c:pt idx="115">
                  <c:v>2.47202897353763</c:v>
                </c:pt>
                <c:pt idx="116">
                  <c:v>4.0142606619005097</c:v>
                </c:pt>
                <c:pt idx="117">
                  <c:v>1.9089182297009499</c:v>
                </c:pt>
                <c:pt idx="118">
                  <c:v>1.84902016445243</c:v>
                </c:pt>
                <c:pt idx="119">
                  <c:v>2.34841966972941</c:v>
                </c:pt>
                <c:pt idx="120">
                  <c:v>5.5816811987890196</c:v>
                </c:pt>
                <c:pt idx="121">
                  <c:v>4.7145049647387198</c:v>
                </c:pt>
                <c:pt idx="122">
                  <c:v>3.9142563644736699</c:v>
                </c:pt>
                <c:pt idx="123">
                  <c:v>3.8841462685602499</c:v>
                </c:pt>
                <c:pt idx="124">
                  <c:v>2.8717758469632</c:v>
                </c:pt>
                <c:pt idx="125">
                  <c:v>2.54697013953021</c:v>
                </c:pt>
                <c:pt idx="126">
                  <c:v>7.43591623527682</c:v>
                </c:pt>
                <c:pt idx="127">
                  <c:v>7.2295752006097702</c:v>
                </c:pt>
                <c:pt idx="128">
                  <c:v>5.3162653912715001</c:v>
                </c:pt>
                <c:pt idx="129">
                  <c:v>4.1932752994688496</c:v>
                </c:pt>
                <c:pt idx="130">
                  <c:v>2.4997357850421298</c:v>
                </c:pt>
                <c:pt idx="131">
                  <c:v>4.3124837973784498</c:v>
                </c:pt>
                <c:pt idx="132">
                  <c:v>2.0470159959821599</c:v>
                </c:pt>
                <c:pt idx="133">
                  <c:v>1.9841243984890999</c:v>
                </c:pt>
                <c:pt idx="134">
                  <c:v>2.3903599592015299</c:v>
                </c:pt>
                <c:pt idx="135">
                  <c:v>5.5965005495074402</c:v>
                </c:pt>
                <c:pt idx="136">
                  <c:v>4.74124590176665</c:v>
                </c:pt>
                <c:pt idx="137">
                  <c:v>3.9077029421949199</c:v>
                </c:pt>
                <c:pt idx="138">
                  <c:v>3.9161904292304799</c:v>
                </c:pt>
                <c:pt idx="139">
                  <c:v>2.8945631305018402</c:v>
                </c:pt>
                <c:pt idx="140">
                  <c:v>2.5804570739423398</c:v>
                </c:pt>
                <c:pt idx="141">
                  <c:v>7.5277490738564499</c:v>
                </c:pt>
                <c:pt idx="142">
                  <c:v>7.2953193035176396</c:v>
                </c:pt>
                <c:pt idx="143">
                  <c:v>5.3036109861116998</c:v>
                </c:pt>
                <c:pt idx="144">
                  <c:v>4.19950971345133</c:v>
                </c:pt>
                <c:pt idx="145">
                  <c:v>2.5042402985880798</c:v>
                </c:pt>
                <c:pt idx="146">
                  <c:v>4.3377865151934003</c:v>
                </c:pt>
                <c:pt idx="147">
                  <c:v>2.0592423950546799</c:v>
                </c:pt>
                <c:pt idx="148">
                  <c:v>1.99755954618271</c:v>
                </c:pt>
                <c:pt idx="149">
                  <c:v>2.3978831812462902</c:v>
                </c:pt>
              </c:numCache>
            </c:numRef>
          </c:yVal>
          <c:smooth val="0"/>
          <c:extLst>
            <c:ext xmlns:c16="http://schemas.microsoft.com/office/drawing/2014/chart" uri="{C3380CC4-5D6E-409C-BE32-E72D297353CC}">
              <c16:uniqueId val="{00000000-3AAA-492D-8FAF-8CF947D3159E}"/>
            </c:ext>
          </c:extLst>
        </c:ser>
        <c:ser>
          <c:idx val="0"/>
          <c:order val="1"/>
          <c:tx>
            <c:v>Non-Matching Vehicle</c:v>
          </c:tx>
          <c:spPr>
            <a:ln>
              <a:noFill/>
            </a:ln>
          </c:spPr>
          <c:marker>
            <c:symbol val="circle"/>
            <c:size val="5"/>
          </c:marker>
          <c:xVal>
            <c:numRef>
              <c:f>('state-space'!$B$33:$B$61,'state-space'!$D$33:$D$58,'state-space'!$F$48:$F$60,'state-space'!$H$48:$H$60)</c:f>
              <c:numCache>
                <c:formatCode>General</c:formatCode>
                <c:ptCount val="81"/>
                <c:pt idx="0">
                  <c:v>1.5851712323687763</c:v>
                </c:pt>
                <c:pt idx="1">
                  <c:v>1.869836702608902</c:v>
                </c:pt>
                <c:pt idx="3">
                  <c:v>1.7186271747029946</c:v>
                </c:pt>
                <c:pt idx="4">
                  <c:v>1.0302122421132254</c:v>
                </c:pt>
                <c:pt idx="6">
                  <c:v>1.8081663527282976</c:v>
                </c:pt>
                <c:pt idx="13">
                  <c:v>1.4261972917253756</c:v>
                </c:pt>
                <c:pt idx="15">
                  <c:v>1.4990425327493555</c:v>
                </c:pt>
                <c:pt idx="19">
                  <c:v>1.0941498419682081</c:v>
                </c:pt>
                <c:pt idx="21">
                  <c:v>1.914603197741835</c:v>
                </c:pt>
                <c:pt idx="28">
                  <c:v>1.4205368442674546</c:v>
                </c:pt>
                <c:pt idx="29">
                  <c:v>1.7455176877011003</c:v>
                </c:pt>
                <c:pt idx="30">
                  <c:v>1.7852591856638926</c:v>
                </c:pt>
                <c:pt idx="31">
                  <c:v>1.6246160296785133</c:v>
                </c:pt>
                <c:pt idx="32">
                  <c:v>1.73019896201803</c:v>
                </c:pt>
                <c:pt idx="33">
                  <c:v>1.033943310215488</c:v>
                </c:pt>
                <c:pt idx="35">
                  <c:v>2.3992926742564422</c:v>
                </c:pt>
                <c:pt idx="37">
                  <c:v>1.5262011320857907</c:v>
                </c:pt>
                <c:pt idx="39">
                  <c:v>1.2964387607215451</c:v>
                </c:pt>
                <c:pt idx="41">
                  <c:v>1.3447158547567983</c:v>
                </c:pt>
                <c:pt idx="42">
                  <c:v>1.5602707321384977</c:v>
                </c:pt>
                <c:pt idx="44">
                  <c:v>1.5227167498674117</c:v>
                </c:pt>
                <c:pt idx="46">
                  <c:v>1.1019033748916145</c:v>
                </c:pt>
                <c:pt idx="48">
                  <c:v>2.6035912416132807</c:v>
                </c:pt>
                <c:pt idx="50">
                  <c:v>1.7860913047504396</c:v>
                </c:pt>
                <c:pt idx="52">
                  <c:v>1.3509920952276724</c:v>
                </c:pt>
                <c:pt idx="54">
                  <c:v>1.2619800780724189</c:v>
                </c:pt>
                <c:pt idx="55">
                  <c:v>1.8020916228977664</c:v>
                </c:pt>
                <c:pt idx="57">
                  <c:v>1.9868825932410206</c:v>
                </c:pt>
                <c:pt idx="59">
                  <c:v>1.5111809645074008</c:v>
                </c:pt>
                <c:pt idx="61">
                  <c:v>2.6132420818080533</c:v>
                </c:pt>
                <c:pt idx="63">
                  <c:v>2.5075799777176506</c:v>
                </c:pt>
                <c:pt idx="65">
                  <c:v>1.4087816329778768</c:v>
                </c:pt>
                <c:pt idx="67">
                  <c:v>1.4106186004562575</c:v>
                </c:pt>
                <c:pt idx="68">
                  <c:v>1.957315039349494</c:v>
                </c:pt>
                <c:pt idx="70">
                  <c:v>1.9410685394578668</c:v>
                </c:pt>
                <c:pt idx="72">
                  <c:v>1.6716638570617242</c:v>
                </c:pt>
                <c:pt idx="74">
                  <c:v>2.2444446447727824</c:v>
                </c:pt>
                <c:pt idx="76">
                  <c:v>2.4103871218489297</c:v>
                </c:pt>
                <c:pt idx="78">
                  <c:v>1.4753400823950455</c:v>
                </c:pt>
                <c:pt idx="80">
                  <c:v>1.4092844166056564</c:v>
                </c:pt>
              </c:numCache>
            </c:numRef>
          </c:xVal>
          <c:yVal>
            <c:numRef>
              <c:f>('state-space'!$C$33:$C$61,'state-space'!$E$33:$E$58,'state-space'!$G$48:$G$60,'state-space'!$I$48:$I$60)</c:f>
              <c:numCache>
                <c:formatCode>General</c:formatCode>
                <c:ptCount val="81"/>
                <c:pt idx="0">
                  <c:v>2.0807638155871602</c:v>
                </c:pt>
                <c:pt idx="1">
                  <c:v>1.88397002817647</c:v>
                </c:pt>
                <c:pt idx="3">
                  <c:v>1.9967849914437901</c:v>
                </c:pt>
                <c:pt idx="4">
                  <c:v>1.16176083040587</c:v>
                </c:pt>
                <c:pt idx="6">
                  <c:v>2.4636879205937601</c:v>
                </c:pt>
                <c:pt idx="13">
                  <c:v>1.4526147173064301</c:v>
                </c:pt>
                <c:pt idx="15">
                  <c:v>2.12580613389706</c:v>
                </c:pt>
                <c:pt idx="19">
                  <c:v>1.13084039767013</c:v>
                </c:pt>
                <c:pt idx="21">
                  <c:v>2.3591273419058401</c:v>
                </c:pt>
                <c:pt idx="28">
                  <c:v>1.4468538835657301</c:v>
                </c:pt>
                <c:pt idx="29">
                  <c:v>2.65877824953705</c:v>
                </c:pt>
                <c:pt idx="30">
                  <c:v>1.91736917020693</c:v>
                </c:pt>
                <c:pt idx="31">
                  <c:v>2.0172088380439899</c:v>
                </c:pt>
                <c:pt idx="32">
                  <c:v>1.99515762609125</c:v>
                </c:pt>
                <c:pt idx="33">
                  <c:v>1.14749218071887</c:v>
                </c:pt>
                <c:pt idx="35">
                  <c:v>3.0304723194300398</c:v>
                </c:pt>
                <c:pt idx="37">
                  <c:v>1.9555412700179899</c:v>
                </c:pt>
                <c:pt idx="39">
                  <c:v>1.3919960528378199</c:v>
                </c:pt>
                <c:pt idx="41">
                  <c:v>1.43738855041184</c:v>
                </c:pt>
                <c:pt idx="42">
                  <c:v>2.3749653722459798</c:v>
                </c:pt>
                <c:pt idx="44">
                  <c:v>1.7350618947899099</c:v>
                </c:pt>
                <c:pt idx="46">
                  <c:v>1.14567614142765</c:v>
                </c:pt>
                <c:pt idx="48">
                  <c:v>2.8937214422531499</c:v>
                </c:pt>
                <c:pt idx="50">
                  <c:v>1.9940667484389101</c:v>
                </c:pt>
                <c:pt idx="52">
                  <c:v>1.4288470885200499</c:v>
                </c:pt>
                <c:pt idx="54">
                  <c:v>1.3689680634419199</c:v>
                </c:pt>
                <c:pt idx="55">
                  <c:v>2.0039153545560202</c:v>
                </c:pt>
                <c:pt idx="57">
                  <c:v>2.18509285414674</c:v>
                </c:pt>
                <c:pt idx="59">
                  <c:v>1.7195411941763099</c:v>
                </c:pt>
                <c:pt idx="61">
                  <c:v>2.3910376984086299</c:v>
                </c:pt>
                <c:pt idx="63">
                  <c:v>2.9493439441987399</c:v>
                </c:pt>
                <c:pt idx="65">
                  <c:v>1.4504655530119701</c:v>
                </c:pt>
                <c:pt idx="67">
                  <c:v>1.37257103324264</c:v>
                </c:pt>
                <c:pt idx="68">
                  <c:v>2.37333187947783</c:v>
                </c:pt>
                <c:pt idx="70">
                  <c:v>2.36146317623755</c:v>
                </c:pt>
                <c:pt idx="72">
                  <c:v>1.75008377248136</c:v>
                </c:pt>
                <c:pt idx="74">
                  <c:v>3.2841699416677099</c:v>
                </c:pt>
                <c:pt idx="76">
                  <c:v>3.1940194408202598</c:v>
                </c:pt>
                <c:pt idx="78">
                  <c:v>1.76386211145434</c:v>
                </c:pt>
                <c:pt idx="80">
                  <c:v>1.57512179901298</c:v>
                </c:pt>
              </c:numCache>
            </c:numRef>
          </c:yVal>
          <c:smooth val="0"/>
          <c:extLst>
            <c:ext xmlns:c16="http://schemas.microsoft.com/office/drawing/2014/chart" uri="{C3380CC4-5D6E-409C-BE32-E72D297353CC}">
              <c16:uniqueId val="{00000001-3AAA-492D-8FAF-8CF947D3159E}"/>
            </c:ext>
          </c:extLst>
        </c:ser>
        <c:ser>
          <c:idx val="6"/>
          <c:order val="2"/>
          <c:tx>
            <c:v>"1:1"</c:v>
          </c:tx>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2-3AAA-492D-8FAF-8CF947D3159E}"/>
            </c:ext>
          </c:extLst>
        </c:ser>
        <c:dLbls>
          <c:showLegendKey val="0"/>
          <c:showVal val="0"/>
          <c:showCatName val="0"/>
          <c:showSerName val="0"/>
          <c:showPercent val="0"/>
          <c:showBubbleSize val="0"/>
        </c:dLbls>
        <c:axId val="249383552"/>
        <c:axId val="249397632"/>
      </c:scatterChart>
      <c:valAx>
        <c:axId val="249383552"/>
        <c:scaling>
          <c:orientation val="minMax"/>
          <c:max val="8"/>
        </c:scaling>
        <c:delete val="0"/>
        <c:axPos val="b"/>
        <c:title>
          <c:tx>
            <c:rich>
              <a:bodyPr/>
              <a:lstStyle/>
              <a:p>
                <a:pPr>
                  <a:defRPr/>
                </a:pPr>
                <a:r>
                  <a:rPr lang="en-US"/>
                  <a:t>FE Model Amplification</a:t>
                </a:r>
              </a:p>
            </c:rich>
          </c:tx>
          <c:overlay val="0"/>
        </c:title>
        <c:numFmt formatCode="General" sourceLinked="1"/>
        <c:majorTickMark val="out"/>
        <c:minorTickMark val="none"/>
        <c:tickLblPos val="nextTo"/>
        <c:crossAx val="249397632"/>
        <c:crosses val="autoZero"/>
        <c:crossBetween val="midCat"/>
      </c:valAx>
      <c:valAx>
        <c:axId val="249397632"/>
        <c:scaling>
          <c:orientation val="minMax"/>
          <c:max val="8"/>
        </c:scaling>
        <c:delete val="0"/>
        <c:axPos val="l"/>
        <c:majorGridlines/>
        <c:title>
          <c:tx>
            <c:rich>
              <a:bodyPr/>
              <a:lstStyle/>
              <a:p>
                <a:pPr>
                  <a:defRPr/>
                </a:pPr>
                <a:r>
                  <a:rPr lang="en-US"/>
                  <a:t>State-Space Amplification</a:t>
                </a:r>
              </a:p>
            </c:rich>
          </c:tx>
          <c:overlay val="0"/>
        </c:title>
        <c:numFmt formatCode="General" sourceLinked="1"/>
        <c:majorTickMark val="out"/>
        <c:minorTickMark val="none"/>
        <c:tickLblPos val="nextTo"/>
        <c:crossAx val="249383552"/>
        <c:crosses val="autoZero"/>
        <c:crossBetween val="midCat"/>
      </c:valAx>
    </c:plotArea>
    <c:legend>
      <c:legendPos val="r"/>
      <c:layout>
        <c:manualLayout>
          <c:xMode val="edge"/>
          <c:yMode val="edge"/>
          <c:x val="0.61836001749781278"/>
          <c:y val="0.49479440069991248"/>
          <c:w val="0.34552887139107613"/>
          <c:h val="0.25115157480314959"/>
        </c:manualLayout>
      </c:layout>
      <c:overlay val="1"/>
      <c:spPr>
        <a:solidFill>
          <a:sysClr val="window" lastClr="FFFFFF"/>
        </a:solidFill>
      </c:spPr>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7327209098862"/>
          <c:y val="7.3949241246414263E-2"/>
          <c:w val="0.76018883056284636"/>
          <c:h val="0.71739724527558191"/>
        </c:manualLayout>
      </c:layout>
      <c:scatterChart>
        <c:scatterStyle val="lineMarker"/>
        <c:varyColors val="0"/>
        <c:ser>
          <c:idx val="0"/>
          <c:order val="0"/>
          <c:tx>
            <c:strRef>
              <c:f>ISO!$B$2</c:f>
              <c:strCache>
                <c:ptCount val="1"/>
                <c:pt idx="0">
                  <c:v>40ft-1sp</c:v>
                </c:pt>
              </c:strCache>
            </c:strRef>
          </c:tx>
          <c:spPr>
            <a:ln w="28575">
              <a:noFill/>
            </a:ln>
          </c:spPr>
          <c:xVal>
            <c:numRef>
              <c:f>ISO!$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SO!$B$4:$B$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c:v>1.6511706890338401E-6</c:v>
                </c:pt>
                <c:pt idx="16">
                  <c:v>1.65395829419307E-6</c:v>
                </c:pt>
                <c:pt idx="17">
                  <c:v>1.6642187717232299E-7</c:v>
                </c:pt>
                <c:pt idx="18">
                  <c:v>1.7362574023018399E-7</c:v>
                </c:pt>
                <c:pt idx="19">
                  <c:v>1.8382022138547402E-8</c:v>
                </c:pt>
                <c:pt idx="20">
                  <c:v>1.6718341061341799E-8</c:v>
                </c:pt>
                <c:pt idx="21">
                  <c:v>3.8153742138534402E-6</c:v>
                </c:pt>
                <c:pt idx="22">
                  <c:v>3.3795082610332598E-6</c:v>
                </c:pt>
                <c:pt idx="23">
                  <c:v>3.6524607432692302E-7</c:v>
                </c:pt>
                <c:pt idx="24">
                  <c:v>3.1456843556688901E-7</c:v>
                </c:pt>
                <c:pt idx="25">
                  <c:v>3.1072085701497102E-8</c:v>
                </c:pt>
                <c:pt idx="26">
                  <c:v>3.54025140261847E-8</c:v>
                </c:pt>
                <c:pt idx="27">
                  <c:v>1.8278755453589099E-7</c:v>
                </c:pt>
                <c:pt idx="28">
                  <c:v>1.7000250021702001E-7</c:v>
                </c:pt>
                <c:pt idx="29">
                  <c:v>1.7027323033995299E-7</c:v>
                </c:pt>
                <c:pt idx="30">
                  <c:v>1.6511706890338401E-6</c:v>
                </c:pt>
                <c:pt idx="31">
                  <c:v>1.65395829419307E-6</c:v>
                </c:pt>
                <c:pt idx="33">
                  <c:v>1.7362574023018399E-7</c:v>
                </c:pt>
                <c:pt idx="34">
                  <c:v>1.8382022138547402E-8</c:v>
                </c:pt>
                <c:pt idx="36">
                  <c:v>3.8153742138534402E-6</c:v>
                </c:pt>
                <c:pt idx="43">
                  <c:v>1.7000250021702001E-7</c:v>
                </c:pt>
                <c:pt idx="45">
                  <c:v>1.6511706890338401E-6</c:v>
                </c:pt>
                <c:pt idx="49">
                  <c:v>1.8382022138547402E-8</c:v>
                </c:pt>
                <c:pt idx="51">
                  <c:v>3.8153742138534402E-6</c:v>
                </c:pt>
                <c:pt idx="58">
                  <c:v>1.7000250021702001E-7</c:v>
                </c:pt>
              </c:numCache>
            </c:numRef>
          </c:yVal>
          <c:smooth val="0"/>
          <c:extLst>
            <c:ext xmlns:c16="http://schemas.microsoft.com/office/drawing/2014/chart" uri="{C3380CC4-5D6E-409C-BE32-E72D297353CC}">
              <c16:uniqueId val="{00000000-EC2D-41A3-84AA-1A5AA9FC2DE0}"/>
            </c:ext>
          </c:extLst>
        </c:ser>
        <c:ser>
          <c:idx val="2"/>
          <c:order val="1"/>
          <c:tx>
            <c:strRef>
              <c:f>ISO!$F$2</c:f>
              <c:strCache>
                <c:ptCount val="1"/>
                <c:pt idx="0">
                  <c:v>100ft-1sp</c:v>
                </c:pt>
              </c:strCache>
            </c:strRef>
          </c:tx>
          <c:spPr>
            <a:ln w="28575">
              <a:noFill/>
            </a:ln>
          </c:spPr>
          <c:xVal>
            <c:numRef>
              <c:f>ISO!$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SO!$F$4:$F$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1-EC2D-41A3-84AA-1A5AA9FC2DE0}"/>
            </c:ext>
          </c:extLst>
        </c:ser>
        <c:ser>
          <c:idx val="4"/>
          <c:order val="2"/>
          <c:tx>
            <c:strRef>
              <c:f>ISO!$J$2</c:f>
              <c:strCache>
                <c:ptCount val="1"/>
                <c:pt idx="0">
                  <c:v>140ft-1sp</c:v>
                </c:pt>
              </c:strCache>
            </c:strRef>
          </c:tx>
          <c:spPr>
            <a:ln w="28575">
              <a:noFill/>
            </a:ln>
          </c:spPr>
          <c:xVal>
            <c:numRef>
              <c:f>ISO!$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SO!$J$4:$J$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7" formatCode="General">
                  <c:v>1.6642187717232299E-7</c:v>
                </c:pt>
                <c:pt idx="19" formatCode="General">
                  <c:v>1.8382022138547402E-8</c:v>
                </c:pt>
                <c:pt idx="21" formatCode="General">
                  <c:v>3.8153742138534402E-6</c:v>
                </c:pt>
                <c:pt idx="23" formatCode="General">
                  <c:v>3.6524607432692302E-7</c:v>
                </c:pt>
                <c:pt idx="25" formatCode="General">
                  <c:v>3.1072085701497102E-8</c:v>
                </c:pt>
                <c:pt idx="27" formatCode="General">
                  <c:v>1.8278755453589099E-7</c:v>
                </c:pt>
              </c:numCache>
            </c:numRef>
          </c:yVal>
          <c:smooth val="0"/>
          <c:extLst>
            <c:ext xmlns:c16="http://schemas.microsoft.com/office/drawing/2014/chart" uri="{C3380CC4-5D6E-409C-BE32-E72D297353CC}">
              <c16:uniqueId val="{00000002-EC2D-41A3-84AA-1A5AA9FC2DE0}"/>
            </c:ext>
          </c:extLst>
        </c:ser>
        <c:ser>
          <c:idx val="1"/>
          <c:order val="3"/>
          <c:tx>
            <c:strRef>
              <c:f>ISO!$D$2</c:f>
              <c:strCache>
                <c:ptCount val="1"/>
                <c:pt idx="0">
                  <c:v>40ft-2sp</c:v>
                </c:pt>
              </c:strCache>
            </c:strRef>
          </c:tx>
          <c:spPr>
            <a:ln w="28575">
              <a:noFill/>
            </a:ln>
          </c:spPr>
          <c:marker>
            <c:symbol val="circle"/>
            <c:size val="5"/>
            <c:spPr>
              <a:solidFill>
                <a:schemeClr val="tx2"/>
              </a:solidFill>
              <a:ln>
                <a:noFill/>
              </a:ln>
            </c:spPr>
          </c:marker>
          <c:xVal>
            <c:numRef>
              <c:f>ISO!$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SO!$D$4:$D$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6" formatCode="General">
                  <c:v>3.8153742138534402E-6</c:v>
                </c:pt>
                <c:pt idx="38" formatCode="General">
                  <c:v>3.6524607432692302E-7</c:v>
                </c:pt>
                <c:pt idx="40" formatCode="General">
                  <c:v>3.1072085701497102E-8</c:v>
                </c:pt>
                <c:pt idx="42" formatCode="General">
                  <c:v>1.8278755453589099E-7</c:v>
                </c:pt>
                <c:pt idx="43" formatCode="General">
                  <c:v>1.7000250021702001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numCache>
            </c:numRef>
          </c:yVal>
          <c:smooth val="0"/>
          <c:extLst>
            <c:ext xmlns:c16="http://schemas.microsoft.com/office/drawing/2014/chart" uri="{C3380CC4-5D6E-409C-BE32-E72D297353CC}">
              <c16:uniqueId val="{00000003-EC2D-41A3-84AA-1A5AA9FC2DE0}"/>
            </c:ext>
          </c:extLst>
        </c:ser>
        <c:ser>
          <c:idx val="3"/>
          <c:order val="4"/>
          <c:tx>
            <c:strRef>
              <c:f>ISO!$H$2</c:f>
              <c:strCache>
                <c:ptCount val="1"/>
                <c:pt idx="0">
                  <c:v>100ft-2sp</c:v>
                </c:pt>
              </c:strCache>
            </c:strRef>
          </c:tx>
          <c:spPr>
            <a:ln w="28575">
              <a:noFill/>
            </a:ln>
          </c:spPr>
          <c:marker>
            <c:symbol val="circle"/>
            <c:size val="5"/>
            <c:spPr>
              <a:solidFill>
                <a:srgbClr val="C00000"/>
              </a:solidFill>
              <a:ln>
                <a:noFill/>
              </a:ln>
            </c:spPr>
          </c:marker>
          <c:xVal>
            <c:numRef>
              <c:f>ISO!$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SO!$H$4:$H$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4-EC2D-41A3-84AA-1A5AA9FC2DE0}"/>
            </c:ext>
          </c:extLst>
        </c:ser>
        <c:ser>
          <c:idx val="5"/>
          <c:order val="5"/>
          <c:tx>
            <c:strRef>
              <c:f>ISO!$L$2</c:f>
              <c:strCache>
                <c:ptCount val="1"/>
                <c:pt idx="0">
                  <c:v>140ft-2sp</c:v>
                </c:pt>
              </c:strCache>
            </c:strRef>
          </c:tx>
          <c:spPr>
            <a:ln w="28575">
              <a:noFill/>
            </a:ln>
          </c:spPr>
          <c:marker>
            <c:symbol val="circle"/>
            <c:size val="5"/>
            <c:spPr>
              <a:solidFill>
                <a:schemeClr val="accent6">
                  <a:lumMod val="75000"/>
                </a:schemeClr>
              </a:solidFill>
              <a:ln>
                <a:noFill/>
              </a:ln>
            </c:spPr>
          </c:marker>
          <c:xVal>
            <c:numRef>
              <c:f>ISO!$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SO!$L$4:$L$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9" formatCode="General">
                  <c:v>1.8382022138547402E-8</c:v>
                </c:pt>
                <c:pt idx="21" formatCode="General">
                  <c:v>3.8153742138534402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numCache>
            </c:numRef>
          </c:yVal>
          <c:smooth val="0"/>
          <c:extLst>
            <c:ext xmlns:c16="http://schemas.microsoft.com/office/drawing/2014/chart" uri="{C3380CC4-5D6E-409C-BE32-E72D297353CC}">
              <c16:uniqueId val="{00000005-EC2D-41A3-84AA-1A5AA9FC2DE0}"/>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At val="1.0000000000000005E-8"/>
        <c:crossBetween val="midCat"/>
      </c:valAx>
      <c:valAx>
        <c:axId val="248565120"/>
        <c:scaling>
          <c:logBase val="10"/>
          <c:orientation val="minMax"/>
          <c:max val="1.0000000000000004E-5"/>
        </c:scaling>
        <c:delete val="0"/>
        <c:axPos val="l"/>
        <c:majorGridlines/>
        <c:title>
          <c:tx>
            <c:rich>
              <a:bodyPr rot="-5400000" vert="horz"/>
              <a:lstStyle/>
              <a:p>
                <a:pPr>
                  <a:defRPr/>
                </a:pPr>
                <a:r>
                  <a:rPr lang="en-US"/>
                  <a:t>ISO8608 C</a:t>
                </a:r>
                <a:r>
                  <a:rPr lang="en-US" baseline="-25000"/>
                  <a:t>10</a:t>
                </a:r>
                <a:r>
                  <a:rPr lang="en-US"/>
                  <a:t> Value</a:t>
                </a:r>
              </a:p>
            </c:rich>
          </c:tx>
          <c:overlay val="0"/>
        </c:title>
        <c:numFmt formatCode="0.00E+00" sourceLinked="1"/>
        <c:majorTickMark val="out"/>
        <c:minorTickMark val="none"/>
        <c:tickLblPos val="nextTo"/>
        <c:crossAx val="248562816"/>
        <c:crosses val="autoZero"/>
        <c:crossBetween val="midCat"/>
      </c:valAx>
    </c:plotArea>
    <c:legend>
      <c:legendPos val="r"/>
      <c:layout>
        <c:manualLayout>
          <c:xMode val="edge"/>
          <c:yMode val="edge"/>
          <c:x val="0.80554571303587064"/>
          <c:y val="0.46542185823461141"/>
          <c:w val="0.17265048118985124"/>
          <c:h val="0.48851074079751244"/>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13AC11F-3CDF-4B9A-9425-3EB491B43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2</TotalTime>
  <Pages>62</Pages>
  <Words>14086</Words>
  <Characters>80294</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9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0</cp:revision>
  <dcterms:created xsi:type="dcterms:W3CDTF">2019-03-08T19:48:00Z</dcterms:created>
  <dcterms:modified xsi:type="dcterms:W3CDTF">2019-04-03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T18Bfq6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